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EC828F" w14:textId="77777777" w:rsidR="00685614" w:rsidRPr="001E7E12" w:rsidRDefault="00685614" w:rsidP="00685614">
      <w:pPr>
        <w:pStyle w:val="PreliminaryNormal"/>
      </w:pPr>
    </w:p>
    <w:p w14:paraId="61D51469" w14:textId="3A749B88" w:rsidR="000635D4" w:rsidRPr="00631891" w:rsidRDefault="00DF7A94" w:rsidP="00685614">
      <w:pPr>
        <w:pStyle w:val="PreliminaryNormal"/>
        <w:rPr>
          <w:rFonts w:ascii="Times New Roman Bold" w:hAnsi="Times New Roman Bold"/>
          <w:b/>
          <w:bCs/>
          <w:caps/>
          <w:sz w:val="28"/>
          <w:szCs w:val="28"/>
        </w:rPr>
      </w:pPr>
      <w:r w:rsidRPr="00631891">
        <w:rPr>
          <w:rFonts w:ascii="Times New Roman Bold" w:hAnsi="Times New Roman Bold"/>
          <w:b/>
          <w:bCs/>
          <w:caps/>
          <w:sz w:val="28"/>
          <w:szCs w:val="28"/>
        </w:rPr>
        <w:t>Effects of climate change and landscape-scale</w:t>
      </w:r>
      <w:r w:rsidR="00FB5240" w:rsidRPr="00631891">
        <w:rPr>
          <w:rFonts w:ascii="Times New Roman Bold" w:hAnsi="Times New Roman Bold"/>
          <w:b/>
          <w:bCs/>
          <w:caps/>
          <w:sz w:val="28"/>
          <w:szCs w:val="28"/>
        </w:rPr>
        <w:t xml:space="preserve"> </w:t>
      </w:r>
      <w:r w:rsidR="00631891">
        <w:rPr>
          <w:rFonts w:ascii="Times New Roman Bold" w:hAnsi="Times New Roman Bold"/>
          <w:b/>
          <w:bCs/>
          <w:caps/>
          <w:sz w:val="28"/>
          <w:szCs w:val="28"/>
        </w:rPr>
        <w:br/>
      </w:r>
      <w:r w:rsidRPr="00631891">
        <w:rPr>
          <w:rFonts w:ascii="Times New Roman Bold" w:hAnsi="Times New Roman Bold"/>
          <w:b/>
          <w:bCs/>
          <w:caps/>
          <w:sz w:val="28"/>
          <w:szCs w:val="28"/>
        </w:rPr>
        <w:t>forest management on avian communities, abundance, and nest success in the Appalachian Mountains</w:t>
      </w:r>
    </w:p>
    <w:p w14:paraId="33DE912E" w14:textId="77777777" w:rsidR="00CC27E6" w:rsidRDefault="00CC27E6" w:rsidP="00685614">
      <w:pPr>
        <w:pStyle w:val="PreliminaryNormal"/>
      </w:pPr>
    </w:p>
    <w:p w14:paraId="5FE5CFC0" w14:textId="214EAD88" w:rsidR="003C791E" w:rsidRPr="00FB5240" w:rsidRDefault="00DF7A94" w:rsidP="00685614">
      <w:pPr>
        <w:pStyle w:val="PreliminaryNormal"/>
        <w:rPr>
          <w:b/>
          <w:bCs/>
        </w:rPr>
      </w:pPr>
      <w:r w:rsidRPr="00FB5240">
        <w:rPr>
          <w:b/>
          <w:bCs/>
        </w:rPr>
        <w:t>Hannah L. Clipp</w:t>
      </w:r>
    </w:p>
    <w:p w14:paraId="0E5FEA7F" w14:textId="77777777" w:rsidR="00486073" w:rsidRDefault="00486073" w:rsidP="00685614">
      <w:pPr>
        <w:pStyle w:val="PreliminaryNormal"/>
      </w:pPr>
    </w:p>
    <w:p w14:paraId="5E12F831" w14:textId="77777777" w:rsidR="002D6540" w:rsidRDefault="002D6540" w:rsidP="00685614">
      <w:pPr>
        <w:pStyle w:val="PreliminaryNormal"/>
      </w:pPr>
    </w:p>
    <w:p w14:paraId="1B8560CA" w14:textId="071EE6D2" w:rsidR="000635D4" w:rsidRPr="00FB5240" w:rsidRDefault="00DE73D2" w:rsidP="00685614">
      <w:pPr>
        <w:pStyle w:val="PrelminaryBold"/>
        <w:rPr>
          <w:b w:val="0"/>
          <w:bCs/>
        </w:rPr>
      </w:pPr>
      <w:r w:rsidRPr="00FB5240">
        <w:rPr>
          <w:b w:val="0"/>
          <w:bCs/>
        </w:rPr>
        <w:t>Dissertation submitted</w:t>
      </w:r>
      <w:r w:rsidR="00685614">
        <w:rPr>
          <w:b w:val="0"/>
          <w:bCs/>
        </w:rPr>
        <w:br/>
      </w:r>
      <w:r w:rsidRPr="00FB5240">
        <w:rPr>
          <w:b w:val="0"/>
          <w:bCs/>
        </w:rPr>
        <w:t>to the</w:t>
      </w:r>
      <w:r w:rsidR="00A06B1B" w:rsidRPr="00FB5240">
        <w:rPr>
          <w:b w:val="0"/>
          <w:bCs/>
        </w:rPr>
        <w:t xml:space="preserve"> </w:t>
      </w:r>
      <w:r w:rsidR="00DF7A94" w:rsidRPr="00FB5240">
        <w:rPr>
          <w:b w:val="0"/>
          <w:bCs/>
        </w:rPr>
        <w:t>Davis College of Agriculture, Natural Resources, and Design</w:t>
      </w:r>
      <w:r w:rsidR="00685614">
        <w:rPr>
          <w:b w:val="0"/>
          <w:bCs/>
        </w:rPr>
        <w:br/>
      </w:r>
      <w:r w:rsidRPr="00FB5240">
        <w:rPr>
          <w:b w:val="0"/>
          <w:bCs/>
        </w:rPr>
        <w:t xml:space="preserve">at West Virginia </w:t>
      </w:r>
      <w:r w:rsidR="002A3114" w:rsidRPr="00FB5240">
        <w:rPr>
          <w:b w:val="0"/>
          <w:bCs/>
        </w:rPr>
        <w:t>University</w:t>
      </w:r>
    </w:p>
    <w:p w14:paraId="05112B3C" w14:textId="77777777" w:rsidR="001E7E12" w:rsidRPr="00FD4C9D" w:rsidRDefault="001E7E12" w:rsidP="00685614">
      <w:pPr>
        <w:spacing w:line="240" w:lineRule="auto"/>
        <w:ind w:firstLine="0"/>
        <w:jc w:val="center"/>
      </w:pPr>
      <w:r w:rsidRPr="00FD4C9D">
        <w:t>in partial fulfillment of the requirements for the degree of</w:t>
      </w:r>
    </w:p>
    <w:p w14:paraId="19D46426" w14:textId="0A633D79" w:rsidR="001E7E12" w:rsidRPr="00BA3314" w:rsidRDefault="001E7E12" w:rsidP="00685614">
      <w:pPr>
        <w:spacing w:line="240" w:lineRule="auto"/>
        <w:ind w:firstLine="0"/>
        <w:jc w:val="center"/>
        <w:rPr>
          <w:b/>
          <w:bCs/>
        </w:rPr>
      </w:pPr>
      <w:r w:rsidRPr="00BA3314">
        <w:rPr>
          <w:b/>
          <w:bCs/>
        </w:rPr>
        <w:t>Doctor of Philosophy</w:t>
      </w:r>
      <w:r w:rsidRPr="00FD4C9D">
        <w:t xml:space="preserve"> in</w:t>
      </w:r>
      <w:r w:rsidR="00685614">
        <w:br/>
      </w:r>
      <w:r w:rsidRPr="00BA3314">
        <w:rPr>
          <w:b/>
          <w:bCs/>
        </w:rPr>
        <w:t>Natural Resources Science</w:t>
      </w:r>
    </w:p>
    <w:p w14:paraId="45761DA9" w14:textId="77777777" w:rsidR="00486073" w:rsidRPr="00DF7A94" w:rsidRDefault="00486073" w:rsidP="00685614">
      <w:pPr>
        <w:spacing w:line="240" w:lineRule="auto"/>
        <w:ind w:firstLine="0"/>
        <w:jc w:val="center"/>
      </w:pPr>
    </w:p>
    <w:p w14:paraId="48CBC6D7" w14:textId="0D8ACE7D" w:rsidR="001E7E12" w:rsidRPr="00FD4C9D" w:rsidRDefault="001E7E12" w:rsidP="00685614">
      <w:pPr>
        <w:spacing w:line="240" w:lineRule="auto"/>
        <w:ind w:firstLine="0"/>
        <w:jc w:val="center"/>
      </w:pPr>
      <w:r w:rsidRPr="00FD4C9D">
        <w:t xml:space="preserve">Petra B. Wood, Ph.D., </w:t>
      </w:r>
      <w:r>
        <w:t>Co-</w:t>
      </w:r>
      <w:r w:rsidRPr="00FD4C9D">
        <w:t>Chair</w:t>
      </w:r>
      <w:r w:rsidR="00685614">
        <w:br/>
      </w:r>
      <w:r w:rsidRPr="00FD4C9D">
        <w:t>Christopher T. Rota, Ph.D.</w:t>
      </w:r>
      <w:r>
        <w:t>, Co-Chair</w:t>
      </w:r>
      <w:r w:rsidR="00685614">
        <w:br/>
      </w:r>
      <w:r w:rsidRPr="00FD4C9D">
        <w:t>Catherine Johnson, Ph.D.</w:t>
      </w:r>
      <w:r w:rsidR="00685614">
        <w:br/>
      </w:r>
      <w:r w:rsidRPr="00FD4C9D">
        <w:t>Michael P. Strager, Ph.D.</w:t>
      </w:r>
    </w:p>
    <w:p w14:paraId="10DA90E5" w14:textId="77777777" w:rsidR="002A3114" w:rsidRPr="00DF7A94" w:rsidRDefault="002A3114" w:rsidP="00685614">
      <w:pPr>
        <w:pStyle w:val="PreliminaryNormal"/>
      </w:pPr>
    </w:p>
    <w:p w14:paraId="305AB125" w14:textId="6FE56B48" w:rsidR="00486073" w:rsidRPr="00DF7A94" w:rsidRDefault="001E7E12" w:rsidP="00685614">
      <w:pPr>
        <w:spacing w:line="240" w:lineRule="auto"/>
        <w:ind w:firstLine="0"/>
        <w:jc w:val="center"/>
        <w:rPr>
          <w:bCs/>
        </w:rPr>
      </w:pPr>
      <w:r w:rsidRPr="00FD4C9D">
        <w:t>Division of Forestry and Natural Resources,</w:t>
      </w:r>
      <w:r w:rsidR="00685614">
        <w:br/>
      </w:r>
      <w:r w:rsidRPr="00FD4C9D">
        <w:t>Wildlife and Fisheries Resources Program</w:t>
      </w:r>
    </w:p>
    <w:p w14:paraId="2433A206" w14:textId="77777777" w:rsidR="00486073" w:rsidRPr="00FB5240" w:rsidRDefault="00486073" w:rsidP="00685614">
      <w:pPr>
        <w:spacing w:line="240" w:lineRule="auto"/>
        <w:ind w:firstLine="0"/>
        <w:jc w:val="center"/>
        <w:rPr>
          <w:bCs/>
        </w:rPr>
      </w:pPr>
    </w:p>
    <w:p w14:paraId="35136D30" w14:textId="088ADAD0" w:rsidR="005E7F4A" w:rsidRPr="00FB5240" w:rsidRDefault="00193873" w:rsidP="00685614">
      <w:pPr>
        <w:pStyle w:val="PrelminaryBold"/>
        <w:rPr>
          <w:b w:val="0"/>
          <w:bCs/>
        </w:rPr>
      </w:pPr>
      <w:r w:rsidRPr="00FB5240">
        <w:rPr>
          <w:b w:val="0"/>
          <w:bCs/>
        </w:rPr>
        <w:t>Morgantown, West Virginia</w:t>
      </w:r>
      <w:r w:rsidR="00685614">
        <w:rPr>
          <w:b w:val="0"/>
          <w:bCs/>
        </w:rPr>
        <w:br/>
      </w:r>
      <w:r w:rsidR="001E7E12" w:rsidRPr="00FB5240">
        <w:rPr>
          <w:b w:val="0"/>
          <w:bCs/>
        </w:rPr>
        <w:t>2023</w:t>
      </w:r>
    </w:p>
    <w:p w14:paraId="069FA285" w14:textId="77777777" w:rsidR="005E7F4A" w:rsidRDefault="005E7F4A" w:rsidP="00685614">
      <w:pPr>
        <w:pStyle w:val="PrelminaryBold"/>
      </w:pPr>
    </w:p>
    <w:p w14:paraId="171B6B3F" w14:textId="77777777" w:rsidR="00CC27E6" w:rsidRDefault="00CC27E6" w:rsidP="00685614">
      <w:pPr>
        <w:pStyle w:val="PrelminaryBold"/>
      </w:pPr>
    </w:p>
    <w:p w14:paraId="3BB35736" w14:textId="5CC74A84" w:rsidR="005E7F4A" w:rsidRPr="00FB5240" w:rsidRDefault="005E7F4A" w:rsidP="00685614">
      <w:pPr>
        <w:pStyle w:val="PrelminaryBold"/>
        <w:rPr>
          <w:b w:val="0"/>
          <w:bCs/>
          <w:i/>
          <w:iCs/>
        </w:rPr>
      </w:pPr>
      <w:r w:rsidRPr="00DF7A94">
        <w:t>Keywords:</w:t>
      </w:r>
      <w:r w:rsidR="001E7E12">
        <w:t xml:space="preserve"> </w:t>
      </w:r>
      <w:r w:rsidR="001E7E12" w:rsidRPr="00FB5240">
        <w:rPr>
          <w:b w:val="0"/>
          <w:bCs/>
          <w:i/>
          <w:iCs/>
        </w:rPr>
        <w:t xml:space="preserve">Appalachian Mountains, birds, climate change, </w:t>
      </w:r>
      <w:r w:rsidR="008F4B0D" w:rsidRPr="00FB5240">
        <w:rPr>
          <w:b w:val="0"/>
          <w:bCs/>
          <w:i/>
          <w:iCs/>
        </w:rPr>
        <w:t>elevation</w:t>
      </w:r>
      <w:r w:rsidR="001E7E12" w:rsidRPr="00FB5240">
        <w:rPr>
          <w:b w:val="0"/>
          <w:bCs/>
          <w:i/>
          <w:iCs/>
        </w:rPr>
        <w:t>, forest management,</w:t>
      </w:r>
      <w:r w:rsidR="00685614">
        <w:rPr>
          <w:b w:val="0"/>
          <w:bCs/>
          <w:i/>
          <w:iCs/>
        </w:rPr>
        <w:br/>
      </w:r>
      <w:r w:rsidR="001E7E12" w:rsidRPr="00FB5240">
        <w:rPr>
          <w:b w:val="0"/>
          <w:bCs/>
          <w:i/>
          <w:iCs/>
        </w:rPr>
        <w:t xml:space="preserve">game birds, </w:t>
      </w:r>
      <w:r w:rsidR="008F4B0D" w:rsidRPr="00FB5240">
        <w:rPr>
          <w:b w:val="0"/>
          <w:bCs/>
          <w:i/>
          <w:iCs/>
        </w:rPr>
        <w:t xml:space="preserve">land cover change, </w:t>
      </w:r>
      <w:r w:rsidR="001E7E12" w:rsidRPr="00FB5240">
        <w:rPr>
          <w:b w:val="0"/>
          <w:bCs/>
          <w:i/>
          <w:iCs/>
        </w:rPr>
        <w:t>latitud</w:t>
      </w:r>
      <w:r w:rsidR="008F4B0D" w:rsidRPr="00FB5240">
        <w:rPr>
          <w:b w:val="0"/>
          <w:bCs/>
          <w:i/>
          <w:iCs/>
        </w:rPr>
        <w:t>e</w:t>
      </w:r>
      <w:r w:rsidR="001E7E12" w:rsidRPr="00FB5240">
        <w:rPr>
          <w:b w:val="0"/>
          <w:bCs/>
          <w:i/>
          <w:iCs/>
        </w:rPr>
        <w:t>, Monongahela National Forest, wildlife openings</w:t>
      </w:r>
    </w:p>
    <w:p w14:paraId="39EC9FD2" w14:textId="6521125F" w:rsidR="007D627D" w:rsidRPr="00FB5240" w:rsidRDefault="005E7F4A" w:rsidP="00685614">
      <w:pPr>
        <w:pStyle w:val="PrelminaryBold"/>
        <w:rPr>
          <w:b w:val="0"/>
          <w:bCs/>
        </w:rPr>
      </w:pPr>
      <w:r w:rsidRPr="00FB5240">
        <w:rPr>
          <w:b w:val="0"/>
          <w:bCs/>
        </w:rPr>
        <w:t xml:space="preserve">Copyright </w:t>
      </w:r>
      <w:r w:rsidR="001E7E12" w:rsidRPr="00FB5240">
        <w:rPr>
          <w:b w:val="0"/>
          <w:bCs/>
        </w:rPr>
        <w:t>2023</w:t>
      </w:r>
      <w:r w:rsidRPr="00FB5240">
        <w:rPr>
          <w:b w:val="0"/>
          <w:bCs/>
        </w:rPr>
        <w:t xml:space="preserve"> </w:t>
      </w:r>
      <w:r w:rsidR="001E7E12" w:rsidRPr="00FB5240">
        <w:rPr>
          <w:b w:val="0"/>
          <w:bCs/>
        </w:rPr>
        <w:t>Hannah L. Clipp</w:t>
      </w:r>
      <w:r w:rsidR="007D627D" w:rsidRPr="00FB5240">
        <w:rPr>
          <w:b w:val="0"/>
          <w:bCs/>
        </w:rPr>
        <w:br w:type="page"/>
      </w:r>
    </w:p>
    <w:p w14:paraId="59168098" w14:textId="3506951B" w:rsidR="005E7F4A" w:rsidRPr="00980CC2" w:rsidRDefault="000C2809" w:rsidP="00685614">
      <w:pPr>
        <w:pStyle w:val="Heading"/>
        <w:spacing w:line="240" w:lineRule="auto"/>
      </w:pPr>
      <w:r>
        <w:lastRenderedPageBreak/>
        <w:t>ABSTRACT</w:t>
      </w:r>
    </w:p>
    <w:p w14:paraId="512AC172" w14:textId="02CBFEC1" w:rsidR="00486073" w:rsidRPr="00685614" w:rsidRDefault="002426CD" w:rsidP="00685614">
      <w:pPr>
        <w:pStyle w:val="PreliminaryNormal"/>
        <w:rPr>
          <w:b/>
          <w:bCs/>
        </w:rPr>
      </w:pPr>
      <w:r w:rsidRPr="00685614">
        <w:rPr>
          <w:b/>
          <w:bCs/>
        </w:rPr>
        <w:t xml:space="preserve">Effects of climate change and landscape-scale forest management on </w:t>
      </w:r>
      <w:r w:rsidR="00685614">
        <w:rPr>
          <w:b/>
          <w:bCs/>
        </w:rPr>
        <w:br/>
      </w:r>
      <w:r w:rsidRPr="00685614">
        <w:rPr>
          <w:b/>
          <w:bCs/>
        </w:rPr>
        <w:t>avian communities, abundance, and nest success in the Appalachian Mountains</w:t>
      </w:r>
    </w:p>
    <w:p w14:paraId="704C1DEF" w14:textId="77777777" w:rsidR="005E7F4A" w:rsidRDefault="005E7F4A" w:rsidP="00685614">
      <w:pPr>
        <w:spacing w:line="240" w:lineRule="auto"/>
      </w:pPr>
    </w:p>
    <w:p w14:paraId="38FEC742" w14:textId="1392C8D5" w:rsidR="0046438E" w:rsidRDefault="002426CD" w:rsidP="00685614">
      <w:pPr>
        <w:pStyle w:val="PreliminaryNormal"/>
      </w:pPr>
      <w:r>
        <w:t>Hannah L. Clipp</w:t>
      </w:r>
    </w:p>
    <w:p w14:paraId="46CF5782" w14:textId="77777777" w:rsidR="00486073" w:rsidRDefault="00486073" w:rsidP="00685614">
      <w:pPr>
        <w:spacing w:line="240" w:lineRule="auto"/>
      </w:pPr>
    </w:p>
    <w:p w14:paraId="7C7E9EC7" w14:textId="77777777" w:rsidR="002426CD" w:rsidRDefault="002426CD" w:rsidP="00685614">
      <w:pPr>
        <w:pStyle w:val="Abstract"/>
      </w:pPr>
      <w:r>
        <w:t>[overview of dissertation research]</w:t>
      </w:r>
    </w:p>
    <w:p w14:paraId="209E3068" w14:textId="77777777" w:rsidR="002426CD" w:rsidRPr="00D41262" w:rsidRDefault="002426CD" w:rsidP="00685614">
      <w:pPr>
        <w:pStyle w:val="Abstract"/>
        <w:rPr>
          <w:lang w:val="fr-FR"/>
        </w:rPr>
      </w:pPr>
      <w:r w:rsidRPr="00D41262">
        <w:rPr>
          <w:lang w:val="fr-FR"/>
        </w:rPr>
        <w:t>[Chapter 1]</w:t>
      </w:r>
    </w:p>
    <w:p w14:paraId="6FB3BFD9" w14:textId="77777777" w:rsidR="002426CD" w:rsidRPr="00D41262" w:rsidRDefault="002426CD" w:rsidP="00685614">
      <w:pPr>
        <w:pStyle w:val="Abstract"/>
        <w:rPr>
          <w:lang w:val="fr-FR"/>
        </w:rPr>
      </w:pPr>
      <w:r w:rsidRPr="00D41262">
        <w:rPr>
          <w:lang w:val="fr-FR"/>
        </w:rPr>
        <w:t>[Chapter 2]</w:t>
      </w:r>
    </w:p>
    <w:p w14:paraId="5DD3DF44" w14:textId="77777777" w:rsidR="002426CD" w:rsidRPr="00D41262" w:rsidRDefault="002426CD" w:rsidP="00685614">
      <w:pPr>
        <w:pStyle w:val="Abstract"/>
        <w:rPr>
          <w:lang w:val="fr-FR"/>
        </w:rPr>
      </w:pPr>
      <w:r w:rsidRPr="00D41262">
        <w:rPr>
          <w:lang w:val="fr-FR"/>
        </w:rPr>
        <w:t>[Chapter 3]</w:t>
      </w:r>
    </w:p>
    <w:p w14:paraId="24292239" w14:textId="77777777" w:rsidR="002426CD" w:rsidRPr="00D41262" w:rsidRDefault="002426CD" w:rsidP="00685614">
      <w:pPr>
        <w:pStyle w:val="Abstract"/>
        <w:rPr>
          <w:lang w:val="fr-FR"/>
        </w:rPr>
      </w:pPr>
      <w:r w:rsidRPr="00D41262">
        <w:rPr>
          <w:lang w:val="fr-FR"/>
        </w:rPr>
        <w:t>[Chapter 4]</w:t>
      </w:r>
    </w:p>
    <w:p w14:paraId="5912BB79" w14:textId="77777777" w:rsidR="002426CD" w:rsidRPr="00D41262" w:rsidRDefault="002426CD" w:rsidP="00685614">
      <w:pPr>
        <w:pStyle w:val="Abstract"/>
        <w:rPr>
          <w:lang w:val="fr-FR"/>
        </w:rPr>
      </w:pPr>
      <w:r w:rsidRPr="00D41262">
        <w:rPr>
          <w:lang w:val="fr-FR"/>
        </w:rPr>
        <w:t>[Chapter 5]</w:t>
      </w:r>
    </w:p>
    <w:p w14:paraId="54B52D67" w14:textId="3EAEF7D5" w:rsidR="00D51AFF" w:rsidRDefault="002426CD" w:rsidP="00685614">
      <w:pPr>
        <w:pStyle w:val="Abstract"/>
      </w:pPr>
      <w:r>
        <w:t>[impact of dissertation research]</w:t>
      </w:r>
    </w:p>
    <w:p w14:paraId="6276EC16" w14:textId="0C638C12" w:rsidR="009C2746" w:rsidRDefault="009C2746" w:rsidP="00685614">
      <w:pPr>
        <w:pStyle w:val="Abstract"/>
      </w:pPr>
      <w:r>
        <w:t>Note: single-spaced paragraphs</w:t>
      </w:r>
    </w:p>
    <w:p w14:paraId="6DD40C44" w14:textId="3F0F088F" w:rsidR="002426CD" w:rsidRPr="002426CD" w:rsidRDefault="000C2809" w:rsidP="00685614">
      <w:pPr>
        <w:pStyle w:val="Heading"/>
        <w:spacing w:line="240" w:lineRule="auto"/>
      </w:pPr>
      <w:r>
        <w:lastRenderedPageBreak/>
        <w:t>ACKNOWLEDGMENTS</w:t>
      </w:r>
    </w:p>
    <w:p w14:paraId="0D3FDE11" w14:textId="77777777" w:rsidR="00723629" w:rsidRDefault="00723629" w:rsidP="00183028">
      <w:pPr>
        <w:spacing w:line="240" w:lineRule="auto"/>
        <w:ind w:firstLine="0"/>
        <w:rPr>
          <w:b/>
          <w:bCs/>
        </w:rPr>
      </w:pPr>
    </w:p>
    <w:p w14:paraId="49595119" w14:textId="0EF94E5C" w:rsidR="00183028" w:rsidRDefault="00183028" w:rsidP="00183028">
      <w:pPr>
        <w:spacing w:line="240" w:lineRule="auto"/>
        <w:ind w:firstLine="0"/>
        <w:rPr>
          <w:b/>
          <w:bCs/>
        </w:rPr>
      </w:pPr>
      <w:r>
        <w:rPr>
          <w:b/>
          <w:bCs/>
        </w:rPr>
        <w:t>First and foremost</w:t>
      </w:r>
    </w:p>
    <w:p w14:paraId="028917AF" w14:textId="77777777" w:rsidR="00183028" w:rsidRDefault="00183028" w:rsidP="00183028">
      <w:pPr>
        <w:spacing w:line="240" w:lineRule="auto"/>
      </w:pPr>
      <w:r>
        <w:tab/>
        <w:t>I have many, many people to thank for their myriad roles in my Ph.D. journey, but all the acknowledgments have to first go to my 2 co-advisors, Dr. Petra Wood and Dr. Christopher Rota. Advisors are so critical in whether graduate students merely survive or truly thrive in graduate school, and I was incredibly fortunate to have co-advisors that fostered an excellent experience. They went above and beyond their duties as my co-advisors and were truly mentors that listened to and accommodated my research ideas, dissertation concerns, proposed timeline changes, and career goals.</w:t>
      </w:r>
    </w:p>
    <w:p w14:paraId="605E41C1" w14:textId="77777777" w:rsidR="00183028" w:rsidRDefault="00183028" w:rsidP="00183028">
      <w:pPr>
        <w:spacing w:line="240" w:lineRule="auto"/>
      </w:pPr>
      <w:r>
        <w:rPr>
          <w:i/>
          <w:iCs/>
        </w:rPr>
        <w:t>Petra</w:t>
      </w:r>
      <w:r>
        <w:t xml:space="preserve"> --- The entire reason that I considered returning to West Virginia University for my doctoral degree was to work with Petra. I benefitted immensely from her expertise, experience, and insight. Half of my dissertation chapters were only possible due to her willingness to share long-term datasets that she has accumulated over nearly 30 years. Petra played a fundamental role in both shaping and funding my dissertation research.</w:t>
      </w:r>
    </w:p>
    <w:p w14:paraId="1B0D7743" w14:textId="77777777" w:rsidR="00183028" w:rsidRDefault="00183028" w:rsidP="00183028">
      <w:pPr>
        <w:spacing w:line="240" w:lineRule="auto"/>
      </w:pPr>
      <w:r>
        <w:rPr>
          <w:i/>
          <w:iCs/>
        </w:rPr>
        <w:t>Chris</w:t>
      </w:r>
      <w:r>
        <w:t xml:space="preserve"> --- Although I reached out to only Petra initially, I am so glad that she looped in Chris as a co-advisor. Chris is an expert quantitative ecologist, and I was so lucky to receive statistical training from him. It’s no exaggeration to say that I owe all of my understanding of Bayesian approaches and my ability to implement Bayesian models to him. Chris had great influence in shaping my dissertation research and was certainly responsible for its quantitative rigor.</w:t>
      </w:r>
    </w:p>
    <w:p w14:paraId="6EA51044" w14:textId="77777777" w:rsidR="00183028" w:rsidRDefault="00183028" w:rsidP="00183028">
      <w:pPr>
        <w:spacing w:line="240" w:lineRule="auto"/>
      </w:pPr>
      <w:r>
        <w:t xml:space="preserve">I could keep going on for pages about how much I valued having Petra and Chris as co-advisors, both individually and together, but I’ll wrap up with a few concluding thoughts. First, I’m thankful that they were really good about collaborating in a unified manner and not contradicting each other, despite this being their first time co-advising a graduate student together. In addition, although sometimes it was inexplicable to me, they both had so much faith and trust in me. It seems like a simple thing, but it was really valuable whenever I felt that I was progressing too slowly or not achieving enough. At the same time, I also thank them for reining me in when I was tempted to take on too many additional projects. There were definitely times when I needed that gentle reminder to just focus on completing my dissertation. Overall, I really felt supported and respected, and I am deeply grateful to Petra and Chris for their guidance, patience, and mentorship throughout the past 5 years. </w:t>
      </w:r>
    </w:p>
    <w:p w14:paraId="532C0252" w14:textId="77777777" w:rsidR="00183028" w:rsidRDefault="00183028" w:rsidP="00183028">
      <w:pPr>
        <w:spacing w:line="240" w:lineRule="auto"/>
        <w:ind w:firstLine="0"/>
        <w:rPr>
          <w:b/>
          <w:bCs/>
        </w:rPr>
      </w:pPr>
      <w:r>
        <w:rPr>
          <w:b/>
          <w:bCs/>
        </w:rPr>
        <w:t>Dissertation committee</w:t>
      </w:r>
    </w:p>
    <w:p w14:paraId="5A61F155" w14:textId="77777777" w:rsidR="00183028" w:rsidRDefault="00183028" w:rsidP="00183028">
      <w:pPr>
        <w:spacing w:line="240" w:lineRule="auto"/>
      </w:pPr>
      <w:r>
        <w:tab/>
        <w:t xml:space="preserve">My doctoral journey and dissertation research have also benefited greatly from my additional two dissertation committee members, Dr. Cathy Johnson and Dr. Mike Strager. I sincerely thank them for agreeing to serve on my dissertation committee. Both Cathy and Mike have been so supportive and patient, and I truly appreciate their willingness to consider and accept changes to my dissertation and timeline. Cathy was the source of crucial knowledge of the Monongahela National Forest and provided the immensely valuable perspective of a professional wildlife biologist and land manager. She reminded me to think about management applications </w:t>
      </w:r>
      <w:r>
        <w:lastRenderedPageBreak/>
        <w:t>and conservation implications, and she was the inspiration and motivation for my fourth dissertation chapter. Meanwhile, Mike was my go-to expert for questions about the GIS components of my dissertation research, particularly pertaining to land cover and remote sensing data. I appreciated his constructive comments about my map-based figures and his overall insights as the primary non-wildlife-focused member of my dissertation committee. Lastly, I thank both Cathy and Mike for providing thoughtful and thorough feedback on drafts of my dissertation chapters.</w:t>
      </w:r>
    </w:p>
    <w:p w14:paraId="7A743925" w14:textId="77777777" w:rsidR="00183028" w:rsidRDefault="00183028" w:rsidP="00183028">
      <w:pPr>
        <w:spacing w:line="240" w:lineRule="auto"/>
        <w:ind w:firstLine="0"/>
        <w:rPr>
          <w:b/>
          <w:bCs/>
        </w:rPr>
      </w:pPr>
      <w:r>
        <w:rPr>
          <w:b/>
          <w:bCs/>
        </w:rPr>
        <w:t>Funding</w:t>
      </w:r>
    </w:p>
    <w:p w14:paraId="57C13687" w14:textId="77777777" w:rsidR="00183028" w:rsidRDefault="00183028" w:rsidP="00183028">
      <w:pPr>
        <w:spacing w:line="240" w:lineRule="auto"/>
      </w:pPr>
      <w:r>
        <w:t>During my doctoral program, I was primarily supported by the following graduate fellowships (in chronological order): West Virginia University (WVU) Ruby Distinguished Doctoral Fellowship, National Science Foundation (NSF) Graduate Research Fellowship (Grant No. DGE-1102689), P.E.O. Scholar Award, Honor Society of Phi Kappa Phi Dissertation Fellowship, and WVU Outstanding Merit Fellowship for Continuing Doctoral Students. I also received financial support through the following scholarships: Mensa Foundation J. F. Schirmer Scholarship, Honor Society of Phi Kappa Phi Love of Learning Award, Mortar Board National Foundation Fellowship, WVU HOME Scholarship, Mensa Foundation STEM Scholarship for Women, and WVU Foundation Distinguished Doctoral Scholarship.</w:t>
      </w:r>
    </w:p>
    <w:p w14:paraId="2A55BD13" w14:textId="77777777" w:rsidR="00183028" w:rsidRDefault="00183028" w:rsidP="00183028">
      <w:pPr>
        <w:spacing w:line="240" w:lineRule="auto"/>
      </w:pPr>
      <w:r>
        <w:t>My dissertation research and fieldwork were funded by the following sources: WV Cooperative Fish and Wildlife Research Unit, NSF Graduate Research Fellowship (Grant No. DGE-1102689), McIntire-Stennis Project WVA00818, U.S.D.A. Forest Service (Agreement 19-IA-11092100-025), Explorers Club Washington Group Exploration and Field Research Grant, WVU Stitzel Graduate Student Support Fund Award, American Wildlife Conservation Foundation Research Grant, Association for Environmental Health and Sciences Foundation’s Dr. David F. Ludwig Memorial Student Travel Scholarship, American Ornithological Society Research Award, and WVU Farm Credit of the Virginias Student Value-Added Opportunity Fund Award.</w:t>
      </w:r>
    </w:p>
    <w:p w14:paraId="36434830" w14:textId="77777777" w:rsidR="00183028" w:rsidRDefault="00183028" w:rsidP="00183028">
      <w:pPr>
        <w:spacing w:line="240" w:lineRule="auto"/>
      </w:pPr>
      <w:r>
        <w:t xml:space="preserve">I would like to thank everyone who provided recommendation letters, feedback on my application materials, or other assistance with securing the aforementioned funding. My co-advisors, Petra and Chris, contributed funds directly to my research and wrote so many letters of reference, while Dr. Derek Courtney provided feedback for almost every rendition of my fellowship and scholarship application materials. In addition, Dr. Robert Burns assisted with submitting my application for the WVU Ruby Distinguished Doctoral Fellowship; Dr. Cathy Johnson facilitated funding from the U.S.D.A. Forest Service, along with Kyle Crafts, and wrote a letter of reference for the P.E.O. Scholar Award; Jill Krabitz and P.E.O Chapter H nominated me for the P.E.O. Scholar Award; Cate Johnson provided feedback on my P.E.O. Scholar Award application materials; and Jane Hamblin offered advice for my Mortar Board National Foundation Fellowship application. Finally, many people were collectively responsible for helping me to receive the NSF Graduate Research Fellowship by providing advice or feedback on application materials, including Dr. Jeff Buler, Dr. Jim Anderson, Dr. Brett Sandercock, Dr. Peter Kiffney, Sarah Winnicki, numerous Udall Scholar alumni (particularly Anna Normand, Arden Wells, Ari Fischer, Austin Evans, Gretchen Stokes, and Jeremy Caves), Dr. Amy Cyphert, Cate Johnson, Dr. Derek Courtney, Dr. Doug Tallamy, Dr. Emily Cohen, Jaclyn Smolinsky, Matt Kaylor, Shan Kothari, Stephen Ma, Dr. Ted Morgan, and Dr. T.J. Zenzal. </w:t>
      </w:r>
    </w:p>
    <w:p w14:paraId="4E351B73" w14:textId="77777777" w:rsidR="00183028" w:rsidRDefault="00183028" w:rsidP="00183028">
      <w:pPr>
        <w:spacing w:line="240" w:lineRule="auto"/>
        <w:ind w:firstLine="0"/>
        <w:rPr>
          <w:b/>
          <w:bCs/>
        </w:rPr>
      </w:pPr>
      <w:r>
        <w:rPr>
          <w:b/>
          <w:bCs/>
        </w:rPr>
        <w:lastRenderedPageBreak/>
        <w:t>Primary collaborators</w:t>
      </w:r>
    </w:p>
    <w:p w14:paraId="666AE597" w14:textId="77777777" w:rsidR="00183028" w:rsidRDefault="00183028" w:rsidP="00183028">
      <w:pPr>
        <w:spacing w:line="240" w:lineRule="auto"/>
      </w:pPr>
      <w:r>
        <w:t>In addition to my co-advisors and dissertation committee members, I collaborated with Dr. Steve Matthews for my first dissertation chapter, and with Dr. Scott Sillett, Dr. Mike Hallworth, Dr. Matthew Ayres, Dr. Richard Chandler, Dr. Bob Cooper, and Sheryl Bryan for my second dissertation chapter. I thank them for their data contributions and research ideas.</w:t>
      </w:r>
    </w:p>
    <w:p w14:paraId="2DF6B164" w14:textId="77777777" w:rsidR="00183028" w:rsidRDefault="00183028" w:rsidP="00183028">
      <w:pPr>
        <w:spacing w:line="240" w:lineRule="auto"/>
        <w:ind w:firstLine="0"/>
        <w:rPr>
          <w:b/>
          <w:bCs/>
        </w:rPr>
      </w:pPr>
      <w:r>
        <w:rPr>
          <w:b/>
          <w:bCs/>
        </w:rPr>
        <w:t>Field data collection</w:t>
      </w:r>
    </w:p>
    <w:p w14:paraId="6C001381" w14:textId="77777777" w:rsidR="00183028" w:rsidRDefault="00183028" w:rsidP="00183028">
      <w:pPr>
        <w:spacing w:line="240" w:lineRule="auto"/>
      </w:pPr>
      <w:r>
        <w:tab/>
        <w:t>During 3 years of field data collection, I supervised 7 awesome field technicians, who made invaluable data contributions to my second and fourth dissertation chapters. I thank them all so much for their efforts and perseverance through the challenges of fieldwork in the Monongahela National Forest. Spencer Crawford joined me for my first field season and endured my first attempt at being a field crew leader. I appreciated his patience, enthusiasm for avian field work, and willingness to do the tasks assigned to him. Marco Messina and Davey Walters joined me for my second field season and faced the many challenges introduced by the global coronavirus pandemic. Some of Marco’s top strengths as a field technician are his dependability, trustworthiness, amiability, and ability to handle stressful situations. Davey is a keen birder, and I appreciated his determination and spirit in the face of the difficult terrain and occasionally formidable vegetation conditions associated with the historic transects that he was responsible for surveying. For my final field season, I managed to assemble the dream team of Kyle Klotz, Larissa Babicz, Isabella Plummer, and Emie McGee. Kyle is a brilliant birder and naturalist who deserves all the praise. He was the ideal field technician for my dissertation research. Larissa is passionate about birds, birding, and conservation, and I appreciated her enthusiasm, motivation, and thoughtfulness. Although I only worked with Isabella and Emie for a month, I was impressed by their competence, initiative, reliability, and work ethic.</w:t>
      </w:r>
    </w:p>
    <w:p w14:paraId="59F93552" w14:textId="77777777" w:rsidR="00183028" w:rsidRDefault="00183028" w:rsidP="00183028">
      <w:pPr>
        <w:spacing w:line="240" w:lineRule="auto"/>
      </w:pPr>
      <w:r>
        <w:tab/>
        <w:t>I also want to give a special acknowledgment to Jeremy Castle, who volunteered to conduct fieldwork for my dissertation research for an entire month during my third field season. He handled the challenging field conditions of the Monongahela National Forest with unflagging cheer, and his performance was equal to that of the other field technicians, despite his non-traditional background. I immensely appreciated his generosity in volunteering so much time to conducting game bird surveys, and I valued his life experience and ability to merge seamlessly with the other field technicians.</w:t>
      </w:r>
    </w:p>
    <w:p w14:paraId="487F7590" w14:textId="77777777" w:rsidR="00183028" w:rsidRDefault="00183028" w:rsidP="00183028">
      <w:pPr>
        <w:spacing w:line="240" w:lineRule="auto"/>
      </w:pPr>
      <w:r>
        <w:tab/>
        <w:t>Several additional volunteers helped to collect field data during the 3 field seasons. I thank Cassidy Attanasio, Mark McKnight, and Jacob Lam for conducting multiple game birds surveys and/or assisting with multiple days of deploying and retrieving game cameras and acoustic recording units. I also thank Blayne Ott, Dayla Woller, and Andi Blaski for joining my field technicians and myself for a limited time in the field.</w:t>
      </w:r>
    </w:p>
    <w:p w14:paraId="5CCDE8EE" w14:textId="77777777" w:rsidR="00183028" w:rsidRDefault="00183028" w:rsidP="00183028">
      <w:pPr>
        <w:spacing w:line="240" w:lineRule="auto"/>
      </w:pPr>
      <w:r>
        <w:tab/>
        <w:t xml:space="preserve">The Monongahela National Forest was a wonderful study area in terms of its exciting wildlife species, overall biological diversity, gorgeous scenery, and outdoor recreational opportunities. However, it also had its nightmarish qualities. In terms of anti-acknowledgments, I certainly did not appreciate these aspects of the Monongahela National Forest: roads that appear on Google Maps but do not actually exist or are not drivable; gates that do not open; white-tailed deer that leap into the road directly in front of you while you are driving; no cell service when </w:t>
      </w:r>
      <w:r>
        <w:lastRenderedPageBreak/>
        <w:t>you develop a flat tire and cannot find a lug wrench; barely drivable, muddy roads; treacherous terrain; dreadfully endless rhododendron thickets; stinging nettle that somehow pierces through your clothing; ticks, mosquitos, and biting flies; and unpredictable rain showers and thunderstorms. Despite all that, I do offer the Monongahela National Forest my sincere gratitude for not completely entrapping my field vehicle in deceptively soft mud through which I foolishly attempted to drive and for not injuring me when I made questionable decisions like creeping across a fallen branch suspended 5 feet in the air to take a break from a maddening battle with rhododendron or shimmying down a fallen tree trunk to descend a steep rock cliff.</w:t>
      </w:r>
    </w:p>
    <w:p w14:paraId="626DE792" w14:textId="77777777" w:rsidR="00183028" w:rsidRDefault="00183028" w:rsidP="00183028">
      <w:pPr>
        <w:spacing w:line="240" w:lineRule="auto"/>
        <w:ind w:firstLine="0"/>
        <w:rPr>
          <w:b/>
          <w:bCs/>
        </w:rPr>
      </w:pPr>
      <w:r>
        <w:rPr>
          <w:b/>
          <w:bCs/>
        </w:rPr>
        <w:t>Field season assistance</w:t>
      </w:r>
    </w:p>
    <w:p w14:paraId="2D59C892" w14:textId="77777777" w:rsidR="00183028" w:rsidRDefault="00183028" w:rsidP="00183028">
      <w:pPr>
        <w:spacing w:line="240" w:lineRule="auto"/>
      </w:pPr>
      <w:r>
        <w:tab/>
        <w:t>I would like to thank everyone who provided assistance with field housing, field site access, and field equipment during my 3 field seasons in the Monongahela National Forest. From the U.S.D.A. Forest Service, I am grateful to Dr. Cathy Johnson, Kyle Crafts, Gregory Brooks, Andy Moore, Shane Jones, Dr. Melissa Thomas-Van Gundy, Jon Morgan, Jack Tribble, Joe Foster, Rachel Arrick, and Bonnie Shawyer; and from the West Virginia Division of Natural Resources, I am grateful to Keith Krantz, Rich Rogers, Brian Kain, and Danny Bennet. I also want to express my sincere gratitude to Dr. Jim Anderson, Donna Hartman, and Gregory Brooks for lending me acoustic recording units and facilitating the exchange prior to and following the game bird sampling season. In particular, Dr. Anderson’s generous contribution of acoustic recording units more than doubled my sample sizes.</w:t>
      </w:r>
    </w:p>
    <w:p w14:paraId="68705E88" w14:textId="77777777" w:rsidR="00183028" w:rsidRDefault="00183028" w:rsidP="00183028">
      <w:pPr>
        <w:spacing w:line="240" w:lineRule="auto"/>
      </w:pPr>
      <w:r>
        <w:tab/>
        <w:t>Furthermore, all of my field vehicles, gasoline for the field vehicles, and the majority of my field equipment were provided by the West Virginia Cooperative Fish and Wildlife Research Unit. My fieldwork in the Monongahela National Forest would not have been possible without that support. The steadfast Ford Explorer served me well for all 3 field seasons, despite some drama involving a white-tailed deer collision, too many flat tires, and intermittent warning messages; the Silver Patriot was mostly reliable when needed; the Gold Patriot was an absolute terror during my first 2 field seasons, and I was relieved when it was retired from the fleet; and the new Silver Latitude was excellent. I am grateful to Colonial Court Service Station in Elkins for dealing with field vehicles issues when they occurred.</w:t>
      </w:r>
    </w:p>
    <w:p w14:paraId="39E76AE9" w14:textId="77777777" w:rsidR="00183028" w:rsidRDefault="00183028" w:rsidP="00183028">
      <w:pPr>
        <w:spacing w:line="240" w:lineRule="auto"/>
        <w:ind w:firstLine="0"/>
        <w:rPr>
          <w:b/>
          <w:bCs/>
        </w:rPr>
      </w:pPr>
      <w:r>
        <w:rPr>
          <w:b/>
          <w:bCs/>
        </w:rPr>
        <w:t>Data provisioning and data processing</w:t>
      </w:r>
    </w:p>
    <w:p w14:paraId="7DFD4EDF" w14:textId="77777777" w:rsidR="00183028" w:rsidRDefault="00183028" w:rsidP="00183028">
      <w:pPr>
        <w:spacing w:line="240" w:lineRule="auto"/>
      </w:pPr>
      <w:r>
        <w:tab/>
        <w:t>I received data directly from multiple sources that I want to acknowledge: future climate scenarios data were provided by the U.S.D.A. Forest Service Northern Research Station, facilitated by Dr. Steve Matthews and Matthew Peters; avian point count survey data were provided by the U.S.D.A. Forest Service National Forest System, facilitated by Dr. Cathy Johnson, Sheryl Bryan, and Donna Ray; and wildlife openings data were provided by the West Virginia Division of Natural Resources, facilitated by Jeremy Rowan.</w:t>
      </w:r>
    </w:p>
    <w:p w14:paraId="79C7C63B" w14:textId="77777777" w:rsidR="00183028" w:rsidRDefault="00183028" w:rsidP="00183028">
      <w:pPr>
        <w:spacing w:line="240" w:lineRule="auto"/>
      </w:pPr>
      <w:r>
        <w:tab/>
        <w:t>For two of my dissertation chapters, I used historical avian point count survey data that were collected by former WVU graduate students (mostly in the West Virginia Cooperative Fish and Wildlife Research Unit), including Jeffrey Nichols, Jeffrey Duguay, Tom DeMeo, Gary Williams, Cathy Weakland, Rachel Dellinger, Tim Dellinger, Molly McDermott, Douglas Becker, Kyle Aldinger, and Gordon Dimmig. I definitely appreciate all of their hard work in collecting and compiling that data!</w:t>
      </w:r>
    </w:p>
    <w:p w14:paraId="000CC424" w14:textId="116F4B0C" w:rsidR="00183028" w:rsidRDefault="00183028" w:rsidP="00183028">
      <w:pPr>
        <w:spacing w:line="240" w:lineRule="auto"/>
      </w:pPr>
      <w:r>
        <w:lastRenderedPageBreak/>
        <w:tab/>
        <w:t xml:space="preserve">Although much of the field data </w:t>
      </w:r>
      <w:r w:rsidR="00723629">
        <w:t>were</w:t>
      </w:r>
      <w:r>
        <w:t xml:space="preserve"> entered and proofed by myself and my field technicians, I was aided in data entry and data proofing by several undergraduate student </w:t>
      </w:r>
      <w:r w:rsidR="00723629">
        <w:t xml:space="preserve">interns and </w:t>
      </w:r>
      <w:r>
        <w:t>workers, including Blayne Ott, Cassidy Rausch, and Aly Scheibe. In addition, Daniel Rubianto and Marleigh Kuhn entered historical data from datasheets into electronic databases.</w:t>
      </w:r>
    </w:p>
    <w:p w14:paraId="04CD528D" w14:textId="566E369E" w:rsidR="00183028" w:rsidRDefault="00183028" w:rsidP="00183028">
      <w:pPr>
        <w:spacing w:line="240" w:lineRule="auto"/>
      </w:pPr>
      <w:r>
        <w:tab/>
        <w:t xml:space="preserve">Processing the game camera data and especially the acoustic recording unit data was a mammoth and marathon effort involving </w:t>
      </w:r>
      <w:r w:rsidR="00171C7C">
        <w:t>many people</w:t>
      </w:r>
      <w:r>
        <w:t>. For game camera data processing, I heartily thank Annie Simpson (who processed 58 wildlife openings), Seth Blackwell (who processed 38 wildlife openings), Jacob Lam (who processed 37 wildlife openings), and Larissa Babicz (who processed 11 wildlife openings). Aly Scheibe, Kayley Toothman, Megan Tenney, Connor Tracey, Maria Tallman, and Leah Bittinger also helped with processing game camera data. For the acoustic recording unit data processing, I give all the kudos and appreciation to Marleigh Kuhn (who processed &gt;57 wildlife openings), Daniel Rubianto (who processed at &gt;50 wildlife openings), Jeremy Castle (who processed &gt;24 wildlife openings), Domonique Ennis (who processed &gt;15 wildlife openings), Kyle Klotz and Larissa Babicz (who each processed 9 wildlife openings), and Audrey Longenecker (who processed 5 wildlife openings).</w:t>
      </w:r>
    </w:p>
    <w:p w14:paraId="53E4AAEA" w14:textId="77777777" w:rsidR="00183028" w:rsidRDefault="00183028" w:rsidP="00183028">
      <w:pPr>
        <w:spacing w:line="240" w:lineRule="auto"/>
        <w:ind w:firstLine="0"/>
        <w:rPr>
          <w:b/>
          <w:bCs/>
        </w:rPr>
      </w:pPr>
      <w:r>
        <w:rPr>
          <w:b/>
          <w:bCs/>
        </w:rPr>
        <w:t>Computing resources</w:t>
      </w:r>
    </w:p>
    <w:p w14:paraId="067DA347" w14:textId="11F9C948" w:rsidR="00183028" w:rsidRDefault="00183028" w:rsidP="00183028">
      <w:pPr>
        <w:spacing w:line="240" w:lineRule="auto"/>
      </w:pPr>
      <w:r>
        <w:tab/>
        <w:t>Some of my Bayesian models took days to weeks to run successfully, and I was often running up to 10 models at a time. I would have constantly crashed my poor personal computer if I had attempted to run those models</w:t>
      </w:r>
      <w:r w:rsidR="00940A74">
        <w:t>, so I am deeply thankful for</w:t>
      </w:r>
      <w:r>
        <w:t xml:space="preserve"> the computing resources provided by Chris and the West Virginia Cooperative Fish and Wildlife Research Unit.</w:t>
      </w:r>
    </w:p>
    <w:p w14:paraId="1CED9B02" w14:textId="77777777" w:rsidR="00183028" w:rsidRDefault="00183028" w:rsidP="00183028">
      <w:pPr>
        <w:spacing w:line="240" w:lineRule="auto"/>
        <w:ind w:firstLine="0"/>
        <w:rPr>
          <w:b/>
          <w:bCs/>
        </w:rPr>
      </w:pPr>
      <w:r>
        <w:rPr>
          <w:b/>
          <w:bCs/>
        </w:rPr>
        <w:t>West Virginia Cooperative Fish and Wildlife Research Unit</w:t>
      </w:r>
    </w:p>
    <w:p w14:paraId="626068C0" w14:textId="77777777" w:rsidR="00183028" w:rsidRDefault="00183028" w:rsidP="00183028">
      <w:pPr>
        <w:spacing w:line="240" w:lineRule="auto"/>
      </w:pPr>
      <w:r>
        <w:tab/>
        <w:t>I have acknowledged the West Virginia Cooperative Fish and Wildlife Research Unit for providing fieldwork funding, field vehicles, gasoline, field equipment, and computing resources, but I also want to highlight the people facilitating those contributions. Of course, Petra was my main connection, but I want to express appreciation for Dr. Pat Mazik, who ensured that I had continued access to resources after Petra retired, and Becky Nestor, who managed all the official forms, paperwork, and numerous gas receipts.</w:t>
      </w:r>
    </w:p>
    <w:p w14:paraId="279F8377" w14:textId="77777777" w:rsidR="00183028" w:rsidRDefault="00183028" w:rsidP="00183028">
      <w:pPr>
        <w:spacing w:line="240" w:lineRule="auto"/>
        <w:ind w:firstLine="0"/>
        <w:rPr>
          <w:b/>
          <w:bCs/>
        </w:rPr>
      </w:pPr>
      <w:r>
        <w:rPr>
          <w:b/>
          <w:bCs/>
        </w:rPr>
        <w:t>Miscellaneous support from West Virginia University staff</w:t>
      </w:r>
    </w:p>
    <w:p w14:paraId="2D832D6B" w14:textId="77777777" w:rsidR="00183028" w:rsidRDefault="00183028" w:rsidP="00183028">
      <w:pPr>
        <w:spacing w:line="240" w:lineRule="auto"/>
      </w:pPr>
      <w:r>
        <w:tab/>
        <w:t>Aside from all the support and assistance that I received for my dissertation research activities, I want to thank Dr. Jessica Queener and Christopher Symes for their help in administering the NSF Graduate Research Fellowship cost-of-education funds, Mark Aronhalt and Joshua Ayres for their help with various IT matters, Dr. Kim Barnes and Wendy Daly for their help with Davis College paperwork and administrative forms, Clay Lohan for his help with WVU Division of Forestry and Natural Resources communications and Percival Hall room reservations, and John Howell for his help with access to Percival Hall.</w:t>
      </w:r>
    </w:p>
    <w:p w14:paraId="1C723CC3" w14:textId="6636DFF4" w:rsidR="00183028" w:rsidRDefault="00183028" w:rsidP="00183028">
      <w:pPr>
        <w:spacing w:line="240" w:lineRule="auto"/>
        <w:ind w:firstLine="0"/>
        <w:rPr>
          <w:b/>
          <w:bCs/>
        </w:rPr>
      </w:pPr>
      <w:r>
        <w:rPr>
          <w:b/>
          <w:bCs/>
        </w:rPr>
        <w:t>Miscellaneous support from fellow graduate students</w:t>
      </w:r>
    </w:p>
    <w:p w14:paraId="6591C4FA" w14:textId="77777777" w:rsidR="00183028" w:rsidRDefault="00183028" w:rsidP="00183028">
      <w:pPr>
        <w:spacing w:line="240" w:lineRule="auto"/>
      </w:pPr>
      <w:r>
        <w:tab/>
        <w:t xml:space="preserve">One of the best aspects of the WVU Division of Forestry and Natural Resources is its graduate student community. I received valuable advice from more experienced and former Ph.D. candidates, including Dr. Laura Farwell, Dr. Eric Margenau, and Dr. Lucas Price. I also </w:t>
      </w:r>
      <w:r>
        <w:lastRenderedPageBreak/>
        <w:t>really appreciated the support and fellowship with graduate students from other labs (Amber Evans, Brin Kessinger, Dan Roche, Darien Lozon, Joel Mota, Lauren Schumacher, Sindupa De Silva) and especially my labmates (Gordon Dimmig, Reina Tyl, Sara Crayton, Dr. Eric Margenau, Lincoln Oliver, Stephanie Augustine, Erin Morrison, Brett Skelly, Sarah Pesi).</w:t>
      </w:r>
    </w:p>
    <w:p w14:paraId="243E973E" w14:textId="77777777" w:rsidR="00183028" w:rsidRDefault="00183028" w:rsidP="00183028">
      <w:pPr>
        <w:spacing w:line="240" w:lineRule="auto"/>
        <w:ind w:firstLine="0"/>
        <w:rPr>
          <w:b/>
          <w:bCs/>
        </w:rPr>
      </w:pPr>
      <w:r>
        <w:rPr>
          <w:b/>
          <w:bCs/>
        </w:rPr>
        <w:t>Inspiration and mentorship</w:t>
      </w:r>
    </w:p>
    <w:p w14:paraId="103CF8FF" w14:textId="77777777" w:rsidR="00183028" w:rsidRDefault="00183028" w:rsidP="00183028">
      <w:pPr>
        <w:spacing w:line="240" w:lineRule="auto"/>
      </w:pPr>
      <w:r>
        <w:tab/>
        <w:t>My professional journey to this point originated when I was an undergraduate student, and I am so grateful for the mentorship, inspiration, advice, and support that I have experienced since then. I want to particularly highlight Dr. Jim Anderson, whose mentorship played an integral role in paving the path to my career in wildlife biology. In addition, throughout my time as an undergraduate and then graduate student, I have been inspired by and received excellent advice from former Ph.D. candidates, including Dr. Bram Verheijen, Dr. Laura Farwell, Dr. Andrew Dennhardt, Dr. Kyle Horton, Dr. Desiree Narango, and Dr. Sergio Cabrera-Cruz. Finally, I am grateful for career advice and assistance that I have received over the years from U.S.D.A. Forest Service scientists, including Dr. Susannah Lerman, Dr. Donald Brown, Dr. Melissa Thomas-Van Gundy, and Dr. Scott Stoleson.</w:t>
      </w:r>
    </w:p>
    <w:p w14:paraId="0E290F74" w14:textId="77777777" w:rsidR="00183028" w:rsidRDefault="00183028" w:rsidP="00183028">
      <w:pPr>
        <w:spacing w:line="240" w:lineRule="auto"/>
        <w:ind w:firstLine="0"/>
        <w:rPr>
          <w:b/>
          <w:bCs/>
        </w:rPr>
      </w:pPr>
      <w:r>
        <w:rPr>
          <w:b/>
          <w:bCs/>
        </w:rPr>
        <w:t>Family support</w:t>
      </w:r>
    </w:p>
    <w:p w14:paraId="58428D30" w14:textId="4A2891C1" w:rsidR="00183028" w:rsidRDefault="00183028" w:rsidP="00183028">
      <w:pPr>
        <w:spacing w:line="240" w:lineRule="auto"/>
      </w:pPr>
      <w:r>
        <w:tab/>
        <w:t xml:space="preserve">Last but certainly not hindmost, I want to thank my parents, Bob and Katherine Clipp, and sister, Emily Clipp, for their constant support as I completed my doctoral degree and produced my beast of a dissertation. Despite occasional bafflement and consternation when I attempted to explain the inner workings of graduate school, the professional dynamics of my field of study, and the details of my research projects, they were always cheering me onward and upward. Special acknowledgment also goes to Derek Courtney, who has had a front-row seat to the stage of my entire Ph.D. journey. He witnessed or was regaled with every single challenge, setback, and success, and he has patiently endured the associated rants, tears, and celebrations. I would not have thrived so well in this </w:t>
      </w:r>
      <w:r w:rsidR="007F1853">
        <w:t xml:space="preserve">arduous </w:t>
      </w:r>
      <w:r>
        <w:t>endeavor without Derek.</w:t>
      </w:r>
    </w:p>
    <w:p w14:paraId="0C2F3F2F" w14:textId="77777777" w:rsidR="00183028" w:rsidRDefault="00183028" w:rsidP="00183028">
      <w:pPr>
        <w:spacing w:line="240" w:lineRule="auto"/>
        <w:ind w:firstLine="0"/>
        <w:rPr>
          <w:b/>
          <w:bCs/>
        </w:rPr>
      </w:pPr>
      <w:r>
        <w:rPr>
          <w:b/>
          <w:bCs/>
        </w:rPr>
        <w:t>Final context and perspective</w:t>
      </w:r>
    </w:p>
    <w:p w14:paraId="0B97B243" w14:textId="2D36A645" w:rsidR="00183028" w:rsidRDefault="00183028" w:rsidP="00183028">
      <w:pPr>
        <w:spacing w:line="240" w:lineRule="auto"/>
      </w:pPr>
      <w:r>
        <w:tab/>
        <w:t xml:space="preserve">At various points over the past 5 years, I have felt like I was </w:t>
      </w:r>
      <w:r w:rsidR="00D77231">
        <w:t>not progressing quickly</w:t>
      </w:r>
      <w:r>
        <w:t xml:space="preserve"> enough or not being productive enough, so here’s a reminder and acknowledgment of what I was able to accomplish while pursuing my doctoral degree, due to the support of everyone listed above: I enrolled in 11 classes (including 4 statistics courses and 3 GIS courses) across 5 semesters and maintained a 4.0 GPA; I developed a 111-page dissertation proposal with 5 chapters; I earned $183,000 from 5 graduate fellowships and $20,000 from 6 scholarships; I prepared and submitted 14 grant proposals, including to the National Science Foundation, and was ultimately awarded $8,180 in funding from 6 research grants; I conducted fieldwork from April to August (4 months) for 3 years; I hired, trained, and supervised 7 field technicians and coordinated 7 fieldwork volunteers; I mentored, trained, and/or supervised 13 undergraduate students; I completed 7 different research projects, from initiation to manuscript preparation; I was first author (N = 4) or co-author (N = 5) on 9 peer-reviewed journal articles; I delivered 12 oral and 7 poster presentations at 9 international / national conferences, 4 regional conferences / meetings, and 6 local events; I was invited to speak at 13 events hosted by 8 organizations; and I persisted through a disruptive global pandemic.</w:t>
      </w:r>
    </w:p>
    <w:p w14:paraId="7FD1C274" w14:textId="77777777" w:rsidR="008A110F" w:rsidRPr="002426CD" w:rsidRDefault="00130B6B" w:rsidP="00685614">
      <w:pPr>
        <w:pStyle w:val="Preliminary"/>
        <w:spacing w:line="240" w:lineRule="auto"/>
      </w:pPr>
      <w:r w:rsidRPr="002426CD">
        <w:lastRenderedPageBreak/>
        <w:t>Table of Content</w:t>
      </w:r>
      <w:commentRangeStart w:id="0"/>
      <w:r w:rsidRPr="002426CD">
        <w:t>s</w:t>
      </w:r>
      <w:commentRangeEnd w:id="0"/>
      <w:r w:rsidR="003117EE">
        <w:rPr>
          <w:rStyle w:val="CommentReference"/>
          <w:rFonts w:ascii="Times New Roman" w:hAnsi="Times New Roman" w:cs="Times New Roman"/>
          <w:b w:val="0"/>
          <w:bCs w:val="0"/>
          <w:caps w:val="0"/>
        </w:rPr>
        <w:commentReference w:id="0"/>
      </w:r>
    </w:p>
    <w:p w14:paraId="3DD439EF" w14:textId="4583476C" w:rsidR="003117EE" w:rsidRPr="003117EE" w:rsidRDefault="00B71F79" w:rsidP="003117EE">
      <w:pPr>
        <w:pStyle w:val="TOC1"/>
        <w:spacing w:line="240" w:lineRule="auto"/>
        <w:rPr>
          <w:rFonts w:asciiTheme="minorHAnsi" w:eastAsiaTheme="minorEastAsia" w:hAnsiTheme="minorHAnsi" w:cstheme="minorBidi"/>
          <w:b w:val="0"/>
          <w:bCs/>
          <w:noProof/>
          <w:kern w:val="2"/>
          <w:sz w:val="22"/>
          <w:szCs w:val="22"/>
          <w14:ligatures w14:val="standardContextual"/>
        </w:rPr>
      </w:pPr>
      <w:r w:rsidRPr="0036714C">
        <w:fldChar w:fldCharType="begin"/>
      </w:r>
      <w:r w:rsidRPr="0036714C">
        <w:instrText xml:space="preserve"> TOC \o "3-5" \h \z \t "Heading 1,1,Heading 2,2,Heading,1,App Section,2,Appendix,1" </w:instrText>
      </w:r>
      <w:r w:rsidRPr="0036714C">
        <w:fldChar w:fldCharType="separate"/>
      </w:r>
      <w:hyperlink w:anchor="_Toc136826097" w:history="1">
        <w:r w:rsidR="003117EE" w:rsidRPr="003117EE">
          <w:rPr>
            <w:rStyle w:val="Hyperlink"/>
            <w:b w:val="0"/>
            <w:bCs/>
            <w:noProof/>
          </w:rPr>
          <w:t>Abstract</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097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ii</w:t>
        </w:r>
        <w:r w:rsidR="003117EE" w:rsidRPr="003117EE">
          <w:rPr>
            <w:b w:val="0"/>
            <w:bCs/>
            <w:noProof/>
            <w:webHidden/>
          </w:rPr>
          <w:fldChar w:fldCharType="end"/>
        </w:r>
      </w:hyperlink>
    </w:p>
    <w:p w14:paraId="11BF5BCF" w14:textId="01BE946D" w:rsidR="003117EE" w:rsidRPr="003117EE" w:rsidRDefault="00000000" w:rsidP="003117EE">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6826098" w:history="1">
        <w:r w:rsidR="003117EE" w:rsidRPr="003117EE">
          <w:rPr>
            <w:rStyle w:val="Hyperlink"/>
            <w:b w:val="0"/>
            <w:bCs/>
            <w:noProof/>
          </w:rPr>
          <w:t>Acknowledgments</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098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iii</w:t>
        </w:r>
        <w:r w:rsidR="003117EE" w:rsidRPr="003117EE">
          <w:rPr>
            <w:b w:val="0"/>
            <w:bCs/>
            <w:noProof/>
            <w:webHidden/>
          </w:rPr>
          <w:fldChar w:fldCharType="end"/>
        </w:r>
      </w:hyperlink>
    </w:p>
    <w:p w14:paraId="7531C50D" w14:textId="216F3DDF" w:rsidR="003117EE" w:rsidRPr="003117EE" w:rsidRDefault="00000000" w:rsidP="003117EE">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6826099" w:history="1">
        <w:r w:rsidR="003117EE" w:rsidRPr="003117EE">
          <w:rPr>
            <w:rStyle w:val="Hyperlink"/>
            <w:b w:val="0"/>
            <w:bCs/>
            <w:noProof/>
          </w:rPr>
          <w:t>CHAPTER 1</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099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w:t>
        </w:r>
        <w:r w:rsidR="003117EE" w:rsidRPr="003117EE">
          <w:rPr>
            <w:b w:val="0"/>
            <w:bCs/>
            <w:noProof/>
            <w:webHidden/>
          </w:rPr>
          <w:fldChar w:fldCharType="end"/>
        </w:r>
      </w:hyperlink>
    </w:p>
    <w:p w14:paraId="11616E0D" w14:textId="178936ED"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00" w:history="1">
        <w:r w:rsidR="003117EE" w:rsidRPr="003117EE">
          <w:rPr>
            <w:rStyle w:val="Hyperlink"/>
            <w:b w:val="0"/>
            <w:bCs/>
            <w:noProof/>
          </w:rPr>
          <w:t>Introduction</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00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w:t>
        </w:r>
        <w:r w:rsidR="003117EE" w:rsidRPr="003117EE">
          <w:rPr>
            <w:b w:val="0"/>
            <w:bCs/>
            <w:noProof/>
            <w:webHidden/>
          </w:rPr>
          <w:fldChar w:fldCharType="end"/>
        </w:r>
      </w:hyperlink>
    </w:p>
    <w:p w14:paraId="61C7929B" w14:textId="139F8EB6" w:rsidR="003117EE" w:rsidRPr="003117EE" w:rsidRDefault="00000000"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01" w:history="1">
        <w:r w:rsidR="003117EE" w:rsidRPr="003117EE">
          <w:rPr>
            <w:rStyle w:val="Hyperlink"/>
            <w:b w:val="0"/>
            <w:bCs/>
            <w:noProof/>
          </w:rPr>
          <w:t>Global climate change effects on birds</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01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w:t>
        </w:r>
        <w:r w:rsidR="003117EE" w:rsidRPr="003117EE">
          <w:rPr>
            <w:b w:val="0"/>
            <w:bCs/>
            <w:noProof/>
            <w:webHidden/>
          </w:rPr>
          <w:fldChar w:fldCharType="end"/>
        </w:r>
      </w:hyperlink>
    </w:p>
    <w:p w14:paraId="405032C1" w14:textId="0E78CA48" w:rsidR="003117EE" w:rsidRPr="003117EE" w:rsidRDefault="00000000"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02" w:history="1">
        <w:r w:rsidR="003117EE" w:rsidRPr="003117EE">
          <w:rPr>
            <w:rStyle w:val="Hyperlink"/>
            <w:b w:val="0"/>
            <w:bCs/>
            <w:noProof/>
          </w:rPr>
          <w:t>Landscape change as an additional factor</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02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2</w:t>
        </w:r>
        <w:r w:rsidR="003117EE" w:rsidRPr="003117EE">
          <w:rPr>
            <w:b w:val="0"/>
            <w:bCs/>
            <w:noProof/>
            <w:webHidden/>
          </w:rPr>
          <w:fldChar w:fldCharType="end"/>
        </w:r>
      </w:hyperlink>
    </w:p>
    <w:p w14:paraId="5FB7E5E9" w14:textId="65A27AC4" w:rsidR="003117EE" w:rsidRPr="003117EE" w:rsidRDefault="00000000"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03" w:history="1">
        <w:r w:rsidR="003117EE" w:rsidRPr="003117EE">
          <w:rPr>
            <w:rStyle w:val="Hyperlink"/>
            <w:b w:val="0"/>
            <w:bCs/>
            <w:noProof/>
          </w:rPr>
          <w:t>Significance of the Appalachian Mountains</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03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4</w:t>
        </w:r>
        <w:r w:rsidR="003117EE" w:rsidRPr="003117EE">
          <w:rPr>
            <w:b w:val="0"/>
            <w:bCs/>
            <w:noProof/>
            <w:webHidden/>
          </w:rPr>
          <w:fldChar w:fldCharType="end"/>
        </w:r>
      </w:hyperlink>
    </w:p>
    <w:p w14:paraId="2CFC06A5" w14:textId="75A7FEFD" w:rsidR="003117EE" w:rsidRPr="003117EE" w:rsidRDefault="00000000"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04" w:history="1">
        <w:r w:rsidR="003117EE" w:rsidRPr="003117EE">
          <w:rPr>
            <w:rStyle w:val="Hyperlink"/>
            <w:b w:val="0"/>
            <w:bCs/>
            <w:noProof/>
          </w:rPr>
          <w:t>Purpose and objectives</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04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4</w:t>
        </w:r>
        <w:r w:rsidR="003117EE" w:rsidRPr="003117EE">
          <w:rPr>
            <w:b w:val="0"/>
            <w:bCs/>
            <w:noProof/>
            <w:webHidden/>
          </w:rPr>
          <w:fldChar w:fldCharType="end"/>
        </w:r>
      </w:hyperlink>
    </w:p>
    <w:p w14:paraId="5B97AA1A" w14:textId="5D3FCCAE"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05" w:history="1">
        <w:r w:rsidR="003117EE" w:rsidRPr="003117EE">
          <w:rPr>
            <w:rStyle w:val="Hyperlink"/>
            <w:b w:val="0"/>
            <w:bCs/>
            <w:noProof/>
          </w:rPr>
          <w:t>Literature review: Climate and land cover change in the Appalachian Mountains and associated forest songbird responses</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05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5</w:t>
        </w:r>
        <w:r w:rsidR="003117EE" w:rsidRPr="003117EE">
          <w:rPr>
            <w:b w:val="0"/>
            <w:bCs/>
            <w:noProof/>
            <w:webHidden/>
          </w:rPr>
          <w:fldChar w:fldCharType="end"/>
        </w:r>
      </w:hyperlink>
    </w:p>
    <w:p w14:paraId="64659031" w14:textId="5754D17C" w:rsidR="003117EE" w:rsidRPr="003117EE" w:rsidRDefault="00000000"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06" w:history="1">
        <w:r w:rsidR="003117EE" w:rsidRPr="003117EE">
          <w:rPr>
            <w:rStyle w:val="Hyperlink"/>
            <w:b w:val="0"/>
            <w:bCs/>
            <w:noProof/>
          </w:rPr>
          <w:t>Historical and contemporary changes in climate and land cover</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06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5</w:t>
        </w:r>
        <w:r w:rsidR="003117EE" w:rsidRPr="003117EE">
          <w:rPr>
            <w:b w:val="0"/>
            <w:bCs/>
            <w:noProof/>
            <w:webHidden/>
          </w:rPr>
          <w:fldChar w:fldCharType="end"/>
        </w:r>
      </w:hyperlink>
    </w:p>
    <w:p w14:paraId="2759A575" w14:textId="2F6A250D" w:rsidR="003117EE" w:rsidRPr="003117EE" w:rsidRDefault="00000000"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07" w:history="1">
        <w:r w:rsidR="003117EE" w:rsidRPr="003117EE">
          <w:rPr>
            <w:rStyle w:val="Hyperlink"/>
            <w:b w:val="0"/>
            <w:bCs/>
            <w:noProof/>
          </w:rPr>
          <w:t>Projected future changes in climate and land cover</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07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8</w:t>
        </w:r>
        <w:r w:rsidR="003117EE" w:rsidRPr="003117EE">
          <w:rPr>
            <w:b w:val="0"/>
            <w:bCs/>
            <w:noProof/>
            <w:webHidden/>
          </w:rPr>
          <w:fldChar w:fldCharType="end"/>
        </w:r>
      </w:hyperlink>
    </w:p>
    <w:p w14:paraId="352D446F" w14:textId="310B8100" w:rsidR="003117EE" w:rsidRPr="003117EE" w:rsidRDefault="00000000"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08" w:history="1">
        <w:r w:rsidR="003117EE" w:rsidRPr="003117EE">
          <w:rPr>
            <w:rStyle w:val="Hyperlink"/>
            <w:b w:val="0"/>
            <w:bCs/>
            <w:noProof/>
          </w:rPr>
          <w:t>Documented and predicted forest songbird responses to changing climate and land cover</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08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0</w:t>
        </w:r>
        <w:r w:rsidR="003117EE" w:rsidRPr="003117EE">
          <w:rPr>
            <w:b w:val="0"/>
            <w:bCs/>
            <w:noProof/>
            <w:webHidden/>
          </w:rPr>
          <w:fldChar w:fldCharType="end"/>
        </w:r>
      </w:hyperlink>
    </w:p>
    <w:p w14:paraId="24A72261" w14:textId="019B6007" w:rsidR="003117EE" w:rsidRPr="003117EE" w:rsidRDefault="00000000"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09" w:history="1">
        <w:r w:rsidR="003117EE" w:rsidRPr="003117EE">
          <w:rPr>
            <w:rStyle w:val="Hyperlink"/>
            <w:b w:val="0"/>
            <w:bCs/>
            <w:noProof/>
          </w:rPr>
          <w:t>Conclusions</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09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3</w:t>
        </w:r>
        <w:r w:rsidR="003117EE" w:rsidRPr="003117EE">
          <w:rPr>
            <w:b w:val="0"/>
            <w:bCs/>
            <w:noProof/>
            <w:webHidden/>
          </w:rPr>
          <w:fldChar w:fldCharType="end"/>
        </w:r>
      </w:hyperlink>
    </w:p>
    <w:p w14:paraId="3ADEA4BA" w14:textId="269146EE"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10" w:history="1">
        <w:r w:rsidR="003117EE" w:rsidRPr="003117EE">
          <w:rPr>
            <w:rStyle w:val="Hyperlink"/>
            <w:b w:val="0"/>
            <w:bCs/>
            <w:noProof/>
          </w:rPr>
          <w:t>Case study: Influence of climate and land cover change on 14 forest songbird distributions in the Appalachian Mountains</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10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3</w:t>
        </w:r>
        <w:r w:rsidR="003117EE" w:rsidRPr="003117EE">
          <w:rPr>
            <w:b w:val="0"/>
            <w:bCs/>
            <w:noProof/>
            <w:webHidden/>
          </w:rPr>
          <w:fldChar w:fldCharType="end"/>
        </w:r>
      </w:hyperlink>
    </w:p>
    <w:p w14:paraId="0A6243F9" w14:textId="7C389553" w:rsidR="003117EE" w:rsidRPr="003117EE" w:rsidRDefault="00000000"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11" w:history="1">
        <w:r w:rsidR="003117EE" w:rsidRPr="003117EE">
          <w:rPr>
            <w:rStyle w:val="Hyperlink"/>
            <w:b w:val="0"/>
            <w:bCs/>
            <w:noProof/>
          </w:rPr>
          <w:t>Methods</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11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4</w:t>
        </w:r>
        <w:r w:rsidR="003117EE" w:rsidRPr="003117EE">
          <w:rPr>
            <w:b w:val="0"/>
            <w:bCs/>
            <w:noProof/>
            <w:webHidden/>
          </w:rPr>
          <w:fldChar w:fldCharType="end"/>
        </w:r>
      </w:hyperlink>
    </w:p>
    <w:p w14:paraId="76D6571C" w14:textId="6A771000" w:rsidR="003117EE" w:rsidRPr="003117EE" w:rsidRDefault="00000000"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12" w:history="1">
        <w:r w:rsidR="003117EE" w:rsidRPr="003117EE">
          <w:rPr>
            <w:rStyle w:val="Hyperlink"/>
            <w:b w:val="0"/>
            <w:bCs/>
            <w:noProof/>
          </w:rPr>
          <w:t>Results</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12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9</w:t>
        </w:r>
        <w:r w:rsidR="003117EE" w:rsidRPr="003117EE">
          <w:rPr>
            <w:b w:val="0"/>
            <w:bCs/>
            <w:noProof/>
            <w:webHidden/>
          </w:rPr>
          <w:fldChar w:fldCharType="end"/>
        </w:r>
      </w:hyperlink>
    </w:p>
    <w:p w14:paraId="17D8BB18" w14:textId="1A58F7BA" w:rsidR="003117EE" w:rsidRPr="003117EE" w:rsidRDefault="00000000"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13" w:history="1">
        <w:r w:rsidR="003117EE" w:rsidRPr="003117EE">
          <w:rPr>
            <w:rStyle w:val="Hyperlink"/>
            <w:b w:val="0"/>
            <w:bCs/>
            <w:noProof/>
          </w:rPr>
          <w:t>Discussion</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13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25</w:t>
        </w:r>
        <w:r w:rsidR="003117EE" w:rsidRPr="003117EE">
          <w:rPr>
            <w:b w:val="0"/>
            <w:bCs/>
            <w:noProof/>
            <w:webHidden/>
          </w:rPr>
          <w:fldChar w:fldCharType="end"/>
        </w:r>
      </w:hyperlink>
    </w:p>
    <w:p w14:paraId="708E4D2D" w14:textId="6F71B169"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14" w:history="1">
        <w:r w:rsidR="003117EE" w:rsidRPr="003117EE">
          <w:rPr>
            <w:rStyle w:val="Hyperlink"/>
            <w:b w:val="0"/>
            <w:bCs/>
            <w:noProof/>
          </w:rPr>
          <w:t>Acknowledgments</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14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34</w:t>
        </w:r>
        <w:r w:rsidR="003117EE" w:rsidRPr="003117EE">
          <w:rPr>
            <w:b w:val="0"/>
            <w:bCs/>
            <w:noProof/>
            <w:webHidden/>
          </w:rPr>
          <w:fldChar w:fldCharType="end"/>
        </w:r>
      </w:hyperlink>
    </w:p>
    <w:p w14:paraId="1E339FCD" w14:textId="7EBFD130"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15" w:history="1">
        <w:r w:rsidR="003117EE" w:rsidRPr="003117EE">
          <w:rPr>
            <w:rStyle w:val="Hyperlink"/>
            <w:b w:val="0"/>
            <w:bCs/>
            <w:noProof/>
          </w:rPr>
          <w:t>Literature Cited</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15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34</w:t>
        </w:r>
        <w:r w:rsidR="003117EE" w:rsidRPr="003117EE">
          <w:rPr>
            <w:b w:val="0"/>
            <w:bCs/>
            <w:noProof/>
            <w:webHidden/>
          </w:rPr>
          <w:fldChar w:fldCharType="end"/>
        </w:r>
      </w:hyperlink>
    </w:p>
    <w:p w14:paraId="3D86370B" w14:textId="162854AC"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16" w:history="1">
        <w:r w:rsidR="003117EE" w:rsidRPr="003117EE">
          <w:rPr>
            <w:rStyle w:val="Hyperlink"/>
            <w:b w:val="0"/>
            <w:bCs/>
            <w:noProof/>
          </w:rPr>
          <w:t>Tables</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16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55</w:t>
        </w:r>
        <w:r w:rsidR="003117EE" w:rsidRPr="003117EE">
          <w:rPr>
            <w:b w:val="0"/>
            <w:bCs/>
            <w:noProof/>
            <w:webHidden/>
          </w:rPr>
          <w:fldChar w:fldCharType="end"/>
        </w:r>
      </w:hyperlink>
    </w:p>
    <w:p w14:paraId="60FA63FB" w14:textId="213E9A48"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17" w:history="1">
        <w:r w:rsidR="003117EE" w:rsidRPr="003117EE">
          <w:rPr>
            <w:rStyle w:val="Hyperlink"/>
            <w:b w:val="0"/>
            <w:bCs/>
            <w:noProof/>
          </w:rPr>
          <w:t>Figures</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17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67</w:t>
        </w:r>
        <w:r w:rsidR="003117EE" w:rsidRPr="003117EE">
          <w:rPr>
            <w:b w:val="0"/>
            <w:bCs/>
            <w:noProof/>
            <w:webHidden/>
          </w:rPr>
          <w:fldChar w:fldCharType="end"/>
        </w:r>
      </w:hyperlink>
    </w:p>
    <w:p w14:paraId="00DA7CDD" w14:textId="0206165E" w:rsidR="003117EE" w:rsidRPr="003117EE" w:rsidRDefault="00000000" w:rsidP="003117EE">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6826118" w:history="1">
        <w:r w:rsidR="003117EE" w:rsidRPr="003117EE">
          <w:rPr>
            <w:rStyle w:val="Hyperlink"/>
            <w:b w:val="0"/>
            <w:bCs/>
            <w:noProof/>
          </w:rPr>
          <w:t>CHAPTER 2</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18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1</w:t>
        </w:r>
        <w:r w:rsidR="003117EE" w:rsidRPr="003117EE">
          <w:rPr>
            <w:b w:val="0"/>
            <w:bCs/>
            <w:noProof/>
            <w:webHidden/>
          </w:rPr>
          <w:fldChar w:fldCharType="end"/>
        </w:r>
      </w:hyperlink>
    </w:p>
    <w:p w14:paraId="58F4D43E" w14:textId="5703294A"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19" w:history="1">
        <w:r w:rsidR="003117EE" w:rsidRPr="003117EE">
          <w:rPr>
            <w:rStyle w:val="Hyperlink"/>
            <w:b w:val="0"/>
            <w:bCs/>
            <w:noProof/>
          </w:rPr>
          <w:t>Introduction</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19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1</w:t>
        </w:r>
        <w:r w:rsidR="003117EE" w:rsidRPr="003117EE">
          <w:rPr>
            <w:b w:val="0"/>
            <w:bCs/>
            <w:noProof/>
            <w:webHidden/>
          </w:rPr>
          <w:fldChar w:fldCharType="end"/>
        </w:r>
      </w:hyperlink>
    </w:p>
    <w:p w14:paraId="437F43F0" w14:textId="09186A4E" w:rsidR="003117EE" w:rsidRPr="003117EE" w:rsidRDefault="00000000"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20" w:history="1">
        <w:r w:rsidR="003117EE" w:rsidRPr="003117EE">
          <w:rPr>
            <w:rStyle w:val="Hyperlink"/>
            <w:b w:val="0"/>
            <w:bCs/>
            <w:noProof/>
          </w:rPr>
          <w:t>Subheading 1</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20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1</w:t>
        </w:r>
        <w:r w:rsidR="003117EE" w:rsidRPr="003117EE">
          <w:rPr>
            <w:b w:val="0"/>
            <w:bCs/>
            <w:noProof/>
            <w:webHidden/>
          </w:rPr>
          <w:fldChar w:fldCharType="end"/>
        </w:r>
      </w:hyperlink>
    </w:p>
    <w:p w14:paraId="045E2555" w14:textId="61A5D2FF"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21" w:history="1">
        <w:r w:rsidR="003117EE" w:rsidRPr="003117EE">
          <w:rPr>
            <w:rStyle w:val="Hyperlink"/>
            <w:b w:val="0"/>
            <w:bCs/>
            <w:noProof/>
          </w:rPr>
          <w:t>Methods</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21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1</w:t>
        </w:r>
        <w:r w:rsidR="003117EE" w:rsidRPr="003117EE">
          <w:rPr>
            <w:b w:val="0"/>
            <w:bCs/>
            <w:noProof/>
            <w:webHidden/>
          </w:rPr>
          <w:fldChar w:fldCharType="end"/>
        </w:r>
      </w:hyperlink>
    </w:p>
    <w:p w14:paraId="2ACAEADF" w14:textId="771CB0B1" w:rsidR="003117EE" w:rsidRPr="003117EE" w:rsidRDefault="00000000"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22" w:history="1">
        <w:r w:rsidR="003117EE" w:rsidRPr="003117EE">
          <w:rPr>
            <w:rStyle w:val="Hyperlink"/>
            <w:b w:val="0"/>
            <w:bCs/>
            <w:noProof/>
          </w:rPr>
          <w:t>Subheading 1</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22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1</w:t>
        </w:r>
        <w:r w:rsidR="003117EE" w:rsidRPr="003117EE">
          <w:rPr>
            <w:b w:val="0"/>
            <w:bCs/>
            <w:noProof/>
            <w:webHidden/>
          </w:rPr>
          <w:fldChar w:fldCharType="end"/>
        </w:r>
      </w:hyperlink>
    </w:p>
    <w:p w14:paraId="45A1414E" w14:textId="5509A010"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23" w:history="1">
        <w:r w:rsidR="003117EE" w:rsidRPr="003117EE">
          <w:rPr>
            <w:rStyle w:val="Hyperlink"/>
            <w:b w:val="0"/>
            <w:bCs/>
            <w:noProof/>
          </w:rPr>
          <w:t>Results</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23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1</w:t>
        </w:r>
        <w:r w:rsidR="003117EE" w:rsidRPr="003117EE">
          <w:rPr>
            <w:b w:val="0"/>
            <w:bCs/>
            <w:noProof/>
            <w:webHidden/>
          </w:rPr>
          <w:fldChar w:fldCharType="end"/>
        </w:r>
      </w:hyperlink>
    </w:p>
    <w:p w14:paraId="56533470" w14:textId="4C97AC47" w:rsidR="003117EE" w:rsidRPr="003117EE" w:rsidRDefault="00000000"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24" w:history="1">
        <w:r w:rsidR="003117EE" w:rsidRPr="003117EE">
          <w:rPr>
            <w:rStyle w:val="Hyperlink"/>
            <w:b w:val="0"/>
            <w:bCs/>
            <w:noProof/>
          </w:rPr>
          <w:t>Subheading 1</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24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1</w:t>
        </w:r>
        <w:r w:rsidR="003117EE" w:rsidRPr="003117EE">
          <w:rPr>
            <w:b w:val="0"/>
            <w:bCs/>
            <w:noProof/>
            <w:webHidden/>
          </w:rPr>
          <w:fldChar w:fldCharType="end"/>
        </w:r>
      </w:hyperlink>
    </w:p>
    <w:p w14:paraId="510F8421" w14:textId="0C6E7659"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25" w:history="1">
        <w:r w:rsidR="003117EE" w:rsidRPr="003117EE">
          <w:rPr>
            <w:rStyle w:val="Hyperlink"/>
            <w:b w:val="0"/>
            <w:bCs/>
            <w:noProof/>
          </w:rPr>
          <w:t>Discussion</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25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1</w:t>
        </w:r>
        <w:r w:rsidR="003117EE" w:rsidRPr="003117EE">
          <w:rPr>
            <w:b w:val="0"/>
            <w:bCs/>
            <w:noProof/>
            <w:webHidden/>
          </w:rPr>
          <w:fldChar w:fldCharType="end"/>
        </w:r>
      </w:hyperlink>
    </w:p>
    <w:p w14:paraId="5B4CBEDA" w14:textId="14D4BFA4" w:rsidR="003117EE" w:rsidRPr="003117EE" w:rsidRDefault="00000000"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26" w:history="1">
        <w:r w:rsidR="003117EE" w:rsidRPr="003117EE">
          <w:rPr>
            <w:rStyle w:val="Hyperlink"/>
            <w:b w:val="0"/>
            <w:bCs/>
            <w:noProof/>
          </w:rPr>
          <w:t>Conclusion</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26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1</w:t>
        </w:r>
        <w:r w:rsidR="003117EE" w:rsidRPr="003117EE">
          <w:rPr>
            <w:b w:val="0"/>
            <w:bCs/>
            <w:noProof/>
            <w:webHidden/>
          </w:rPr>
          <w:fldChar w:fldCharType="end"/>
        </w:r>
      </w:hyperlink>
    </w:p>
    <w:p w14:paraId="2A429B5F" w14:textId="26632200"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27" w:history="1">
        <w:r w:rsidR="003117EE" w:rsidRPr="003117EE">
          <w:rPr>
            <w:rStyle w:val="Hyperlink"/>
            <w:b w:val="0"/>
            <w:bCs/>
            <w:noProof/>
          </w:rPr>
          <w:t>Acknowledgments</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27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1</w:t>
        </w:r>
        <w:r w:rsidR="003117EE" w:rsidRPr="003117EE">
          <w:rPr>
            <w:b w:val="0"/>
            <w:bCs/>
            <w:noProof/>
            <w:webHidden/>
          </w:rPr>
          <w:fldChar w:fldCharType="end"/>
        </w:r>
      </w:hyperlink>
    </w:p>
    <w:p w14:paraId="584F4DBF" w14:textId="55B25B25"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28" w:history="1">
        <w:r w:rsidR="003117EE" w:rsidRPr="003117EE">
          <w:rPr>
            <w:rStyle w:val="Hyperlink"/>
            <w:b w:val="0"/>
            <w:bCs/>
            <w:noProof/>
          </w:rPr>
          <w:t>Literature Cited</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28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1</w:t>
        </w:r>
        <w:r w:rsidR="003117EE" w:rsidRPr="003117EE">
          <w:rPr>
            <w:b w:val="0"/>
            <w:bCs/>
            <w:noProof/>
            <w:webHidden/>
          </w:rPr>
          <w:fldChar w:fldCharType="end"/>
        </w:r>
      </w:hyperlink>
    </w:p>
    <w:p w14:paraId="7566881A" w14:textId="1D9151B4"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29" w:history="1">
        <w:r w:rsidR="003117EE" w:rsidRPr="003117EE">
          <w:rPr>
            <w:rStyle w:val="Hyperlink"/>
            <w:b w:val="0"/>
            <w:bCs/>
            <w:noProof/>
          </w:rPr>
          <w:t>Figures</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29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2</w:t>
        </w:r>
        <w:r w:rsidR="003117EE" w:rsidRPr="003117EE">
          <w:rPr>
            <w:b w:val="0"/>
            <w:bCs/>
            <w:noProof/>
            <w:webHidden/>
          </w:rPr>
          <w:fldChar w:fldCharType="end"/>
        </w:r>
      </w:hyperlink>
    </w:p>
    <w:p w14:paraId="798046FA" w14:textId="2DABFEC7"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30" w:history="1">
        <w:r w:rsidR="003117EE" w:rsidRPr="003117EE">
          <w:rPr>
            <w:rStyle w:val="Hyperlink"/>
            <w:b w:val="0"/>
            <w:bCs/>
            <w:noProof/>
          </w:rPr>
          <w:t>Tables</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30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3</w:t>
        </w:r>
        <w:r w:rsidR="003117EE" w:rsidRPr="003117EE">
          <w:rPr>
            <w:b w:val="0"/>
            <w:bCs/>
            <w:noProof/>
            <w:webHidden/>
          </w:rPr>
          <w:fldChar w:fldCharType="end"/>
        </w:r>
      </w:hyperlink>
    </w:p>
    <w:p w14:paraId="492FD6A3" w14:textId="56316C5B" w:rsidR="003117EE" w:rsidRPr="003117EE" w:rsidRDefault="00000000" w:rsidP="003117EE">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6826131" w:history="1">
        <w:r w:rsidR="003117EE" w:rsidRPr="003117EE">
          <w:rPr>
            <w:rStyle w:val="Hyperlink"/>
            <w:b w:val="0"/>
            <w:bCs/>
            <w:noProof/>
          </w:rPr>
          <w:t>CHAPTER 3</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31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4</w:t>
        </w:r>
        <w:r w:rsidR="003117EE" w:rsidRPr="003117EE">
          <w:rPr>
            <w:b w:val="0"/>
            <w:bCs/>
            <w:noProof/>
            <w:webHidden/>
          </w:rPr>
          <w:fldChar w:fldCharType="end"/>
        </w:r>
      </w:hyperlink>
    </w:p>
    <w:p w14:paraId="4B4A01C2" w14:textId="5BB00E67"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32" w:history="1">
        <w:r w:rsidR="003117EE" w:rsidRPr="003117EE">
          <w:rPr>
            <w:rStyle w:val="Hyperlink"/>
            <w:b w:val="0"/>
            <w:bCs/>
            <w:noProof/>
          </w:rPr>
          <w:t>Introduction</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32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4</w:t>
        </w:r>
        <w:r w:rsidR="003117EE" w:rsidRPr="003117EE">
          <w:rPr>
            <w:b w:val="0"/>
            <w:bCs/>
            <w:noProof/>
            <w:webHidden/>
          </w:rPr>
          <w:fldChar w:fldCharType="end"/>
        </w:r>
      </w:hyperlink>
    </w:p>
    <w:p w14:paraId="71324172" w14:textId="7FD2CF56" w:rsidR="003117EE" w:rsidRPr="003117EE" w:rsidRDefault="00000000"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33" w:history="1">
        <w:r w:rsidR="003117EE" w:rsidRPr="003117EE">
          <w:rPr>
            <w:rStyle w:val="Hyperlink"/>
            <w:b w:val="0"/>
            <w:bCs/>
            <w:noProof/>
          </w:rPr>
          <w:t>Subheading 1</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33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4</w:t>
        </w:r>
        <w:r w:rsidR="003117EE" w:rsidRPr="003117EE">
          <w:rPr>
            <w:b w:val="0"/>
            <w:bCs/>
            <w:noProof/>
            <w:webHidden/>
          </w:rPr>
          <w:fldChar w:fldCharType="end"/>
        </w:r>
      </w:hyperlink>
    </w:p>
    <w:p w14:paraId="3005A7AE" w14:textId="03EC0569"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34" w:history="1">
        <w:r w:rsidR="003117EE" w:rsidRPr="003117EE">
          <w:rPr>
            <w:rStyle w:val="Hyperlink"/>
            <w:b w:val="0"/>
            <w:bCs/>
            <w:noProof/>
          </w:rPr>
          <w:t>Methods</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34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4</w:t>
        </w:r>
        <w:r w:rsidR="003117EE" w:rsidRPr="003117EE">
          <w:rPr>
            <w:b w:val="0"/>
            <w:bCs/>
            <w:noProof/>
            <w:webHidden/>
          </w:rPr>
          <w:fldChar w:fldCharType="end"/>
        </w:r>
      </w:hyperlink>
    </w:p>
    <w:p w14:paraId="63FE7C06" w14:textId="7D7FA374" w:rsidR="003117EE" w:rsidRPr="003117EE" w:rsidRDefault="00000000"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35" w:history="1">
        <w:r w:rsidR="003117EE" w:rsidRPr="003117EE">
          <w:rPr>
            <w:rStyle w:val="Hyperlink"/>
            <w:b w:val="0"/>
            <w:bCs/>
            <w:noProof/>
          </w:rPr>
          <w:t>Subheading 1</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35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4</w:t>
        </w:r>
        <w:r w:rsidR="003117EE" w:rsidRPr="003117EE">
          <w:rPr>
            <w:b w:val="0"/>
            <w:bCs/>
            <w:noProof/>
            <w:webHidden/>
          </w:rPr>
          <w:fldChar w:fldCharType="end"/>
        </w:r>
      </w:hyperlink>
    </w:p>
    <w:p w14:paraId="34E8ECC3" w14:textId="01C02FAB"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36" w:history="1">
        <w:r w:rsidR="003117EE" w:rsidRPr="003117EE">
          <w:rPr>
            <w:rStyle w:val="Hyperlink"/>
            <w:b w:val="0"/>
            <w:bCs/>
            <w:noProof/>
          </w:rPr>
          <w:t>Results</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36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4</w:t>
        </w:r>
        <w:r w:rsidR="003117EE" w:rsidRPr="003117EE">
          <w:rPr>
            <w:b w:val="0"/>
            <w:bCs/>
            <w:noProof/>
            <w:webHidden/>
          </w:rPr>
          <w:fldChar w:fldCharType="end"/>
        </w:r>
      </w:hyperlink>
    </w:p>
    <w:p w14:paraId="66CFD4F9" w14:textId="411DF17A" w:rsidR="003117EE" w:rsidRPr="003117EE" w:rsidRDefault="00000000"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37" w:history="1">
        <w:r w:rsidR="003117EE" w:rsidRPr="003117EE">
          <w:rPr>
            <w:rStyle w:val="Hyperlink"/>
            <w:b w:val="0"/>
            <w:bCs/>
            <w:noProof/>
          </w:rPr>
          <w:t>Subheading 1</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37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4</w:t>
        </w:r>
        <w:r w:rsidR="003117EE" w:rsidRPr="003117EE">
          <w:rPr>
            <w:b w:val="0"/>
            <w:bCs/>
            <w:noProof/>
            <w:webHidden/>
          </w:rPr>
          <w:fldChar w:fldCharType="end"/>
        </w:r>
      </w:hyperlink>
    </w:p>
    <w:p w14:paraId="4E2A3005" w14:textId="53D6F75E"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38" w:history="1">
        <w:r w:rsidR="003117EE" w:rsidRPr="003117EE">
          <w:rPr>
            <w:rStyle w:val="Hyperlink"/>
            <w:b w:val="0"/>
            <w:bCs/>
            <w:noProof/>
          </w:rPr>
          <w:t>Discussion</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38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4</w:t>
        </w:r>
        <w:r w:rsidR="003117EE" w:rsidRPr="003117EE">
          <w:rPr>
            <w:b w:val="0"/>
            <w:bCs/>
            <w:noProof/>
            <w:webHidden/>
          </w:rPr>
          <w:fldChar w:fldCharType="end"/>
        </w:r>
      </w:hyperlink>
    </w:p>
    <w:p w14:paraId="4381084F" w14:textId="2A61E920" w:rsidR="003117EE" w:rsidRPr="003117EE" w:rsidRDefault="00000000"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39" w:history="1">
        <w:r w:rsidR="003117EE" w:rsidRPr="003117EE">
          <w:rPr>
            <w:rStyle w:val="Hyperlink"/>
            <w:b w:val="0"/>
            <w:bCs/>
            <w:noProof/>
          </w:rPr>
          <w:t>Conclusion</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39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4</w:t>
        </w:r>
        <w:r w:rsidR="003117EE" w:rsidRPr="003117EE">
          <w:rPr>
            <w:b w:val="0"/>
            <w:bCs/>
            <w:noProof/>
            <w:webHidden/>
          </w:rPr>
          <w:fldChar w:fldCharType="end"/>
        </w:r>
      </w:hyperlink>
    </w:p>
    <w:p w14:paraId="48288608" w14:textId="5FAEB6A7"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40" w:history="1">
        <w:r w:rsidR="003117EE" w:rsidRPr="003117EE">
          <w:rPr>
            <w:rStyle w:val="Hyperlink"/>
            <w:b w:val="0"/>
            <w:bCs/>
            <w:noProof/>
          </w:rPr>
          <w:t>Acknowledgments</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40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4</w:t>
        </w:r>
        <w:r w:rsidR="003117EE" w:rsidRPr="003117EE">
          <w:rPr>
            <w:b w:val="0"/>
            <w:bCs/>
            <w:noProof/>
            <w:webHidden/>
          </w:rPr>
          <w:fldChar w:fldCharType="end"/>
        </w:r>
      </w:hyperlink>
    </w:p>
    <w:p w14:paraId="55AAB7BF" w14:textId="0C2192B6"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41" w:history="1">
        <w:r w:rsidR="003117EE" w:rsidRPr="003117EE">
          <w:rPr>
            <w:rStyle w:val="Hyperlink"/>
            <w:b w:val="0"/>
            <w:bCs/>
            <w:noProof/>
          </w:rPr>
          <w:t>Literature Cited</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41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4</w:t>
        </w:r>
        <w:r w:rsidR="003117EE" w:rsidRPr="003117EE">
          <w:rPr>
            <w:b w:val="0"/>
            <w:bCs/>
            <w:noProof/>
            <w:webHidden/>
          </w:rPr>
          <w:fldChar w:fldCharType="end"/>
        </w:r>
      </w:hyperlink>
    </w:p>
    <w:p w14:paraId="1158083C" w14:textId="5B0A555C"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42" w:history="1">
        <w:r w:rsidR="003117EE" w:rsidRPr="003117EE">
          <w:rPr>
            <w:rStyle w:val="Hyperlink"/>
            <w:b w:val="0"/>
            <w:bCs/>
            <w:noProof/>
          </w:rPr>
          <w:t>Figures</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42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5</w:t>
        </w:r>
        <w:r w:rsidR="003117EE" w:rsidRPr="003117EE">
          <w:rPr>
            <w:b w:val="0"/>
            <w:bCs/>
            <w:noProof/>
            <w:webHidden/>
          </w:rPr>
          <w:fldChar w:fldCharType="end"/>
        </w:r>
      </w:hyperlink>
    </w:p>
    <w:p w14:paraId="7940A435" w14:textId="34D00779"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43" w:history="1">
        <w:r w:rsidR="003117EE" w:rsidRPr="003117EE">
          <w:rPr>
            <w:rStyle w:val="Hyperlink"/>
            <w:b w:val="0"/>
            <w:bCs/>
            <w:noProof/>
          </w:rPr>
          <w:t>Tables</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43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6</w:t>
        </w:r>
        <w:r w:rsidR="003117EE" w:rsidRPr="003117EE">
          <w:rPr>
            <w:b w:val="0"/>
            <w:bCs/>
            <w:noProof/>
            <w:webHidden/>
          </w:rPr>
          <w:fldChar w:fldCharType="end"/>
        </w:r>
      </w:hyperlink>
    </w:p>
    <w:p w14:paraId="3FE89138" w14:textId="4C3128EC" w:rsidR="003117EE" w:rsidRPr="003117EE" w:rsidRDefault="00000000" w:rsidP="003117EE">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6826144" w:history="1">
        <w:r w:rsidR="003117EE" w:rsidRPr="003117EE">
          <w:rPr>
            <w:rStyle w:val="Hyperlink"/>
            <w:b w:val="0"/>
            <w:bCs/>
            <w:noProof/>
          </w:rPr>
          <w:t>CHAPTER 4</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44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7</w:t>
        </w:r>
        <w:r w:rsidR="003117EE" w:rsidRPr="003117EE">
          <w:rPr>
            <w:b w:val="0"/>
            <w:bCs/>
            <w:noProof/>
            <w:webHidden/>
          </w:rPr>
          <w:fldChar w:fldCharType="end"/>
        </w:r>
      </w:hyperlink>
    </w:p>
    <w:p w14:paraId="5817F6DF" w14:textId="51FC32A0"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45" w:history="1">
        <w:r w:rsidR="003117EE" w:rsidRPr="003117EE">
          <w:rPr>
            <w:rStyle w:val="Hyperlink"/>
            <w:b w:val="0"/>
            <w:bCs/>
            <w:noProof/>
          </w:rPr>
          <w:t>Introduction</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45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7</w:t>
        </w:r>
        <w:r w:rsidR="003117EE" w:rsidRPr="003117EE">
          <w:rPr>
            <w:b w:val="0"/>
            <w:bCs/>
            <w:noProof/>
            <w:webHidden/>
          </w:rPr>
          <w:fldChar w:fldCharType="end"/>
        </w:r>
      </w:hyperlink>
    </w:p>
    <w:p w14:paraId="2A66A793" w14:textId="0DF4EF67" w:rsidR="003117EE" w:rsidRPr="003117EE" w:rsidRDefault="00000000"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46" w:history="1">
        <w:r w:rsidR="003117EE" w:rsidRPr="003117EE">
          <w:rPr>
            <w:rStyle w:val="Hyperlink"/>
            <w:b w:val="0"/>
            <w:bCs/>
            <w:noProof/>
          </w:rPr>
          <w:t>Subheading 1</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46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7</w:t>
        </w:r>
        <w:r w:rsidR="003117EE" w:rsidRPr="003117EE">
          <w:rPr>
            <w:b w:val="0"/>
            <w:bCs/>
            <w:noProof/>
            <w:webHidden/>
          </w:rPr>
          <w:fldChar w:fldCharType="end"/>
        </w:r>
      </w:hyperlink>
    </w:p>
    <w:p w14:paraId="3F376EB8" w14:textId="56797C9A" w:rsidR="003117EE" w:rsidRPr="003117EE" w:rsidRDefault="00000000" w:rsidP="003117EE">
      <w:pPr>
        <w:pStyle w:val="TOC4"/>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47" w:history="1">
        <w:r w:rsidR="003117EE" w:rsidRPr="003117EE">
          <w:rPr>
            <w:rStyle w:val="Hyperlink"/>
            <w:b w:val="0"/>
            <w:bCs/>
            <w:noProof/>
          </w:rPr>
          <w:t>Subheading 2</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47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7</w:t>
        </w:r>
        <w:r w:rsidR="003117EE" w:rsidRPr="003117EE">
          <w:rPr>
            <w:b w:val="0"/>
            <w:bCs/>
            <w:noProof/>
            <w:webHidden/>
          </w:rPr>
          <w:fldChar w:fldCharType="end"/>
        </w:r>
      </w:hyperlink>
    </w:p>
    <w:p w14:paraId="4C9F6B26" w14:textId="19823142"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48" w:history="1">
        <w:r w:rsidR="003117EE" w:rsidRPr="003117EE">
          <w:rPr>
            <w:rStyle w:val="Hyperlink"/>
            <w:b w:val="0"/>
            <w:bCs/>
            <w:noProof/>
          </w:rPr>
          <w:t>Methods</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48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7</w:t>
        </w:r>
        <w:r w:rsidR="003117EE" w:rsidRPr="003117EE">
          <w:rPr>
            <w:b w:val="0"/>
            <w:bCs/>
            <w:noProof/>
            <w:webHidden/>
          </w:rPr>
          <w:fldChar w:fldCharType="end"/>
        </w:r>
      </w:hyperlink>
    </w:p>
    <w:p w14:paraId="1ADE76A3" w14:textId="55A395B9" w:rsidR="003117EE" w:rsidRPr="003117EE" w:rsidRDefault="00000000"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49" w:history="1">
        <w:r w:rsidR="003117EE" w:rsidRPr="003117EE">
          <w:rPr>
            <w:rStyle w:val="Hyperlink"/>
            <w:b w:val="0"/>
            <w:bCs/>
            <w:noProof/>
          </w:rPr>
          <w:t>Subheading 1</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49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7</w:t>
        </w:r>
        <w:r w:rsidR="003117EE" w:rsidRPr="003117EE">
          <w:rPr>
            <w:b w:val="0"/>
            <w:bCs/>
            <w:noProof/>
            <w:webHidden/>
          </w:rPr>
          <w:fldChar w:fldCharType="end"/>
        </w:r>
      </w:hyperlink>
    </w:p>
    <w:p w14:paraId="6379F8EB" w14:textId="7D36F675" w:rsidR="003117EE" w:rsidRPr="003117EE" w:rsidRDefault="00000000" w:rsidP="003117EE">
      <w:pPr>
        <w:pStyle w:val="TOC4"/>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50" w:history="1">
        <w:r w:rsidR="003117EE" w:rsidRPr="003117EE">
          <w:rPr>
            <w:rStyle w:val="Hyperlink"/>
            <w:b w:val="0"/>
            <w:bCs/>
            <w:noProof/>
          </w:rPr>
          <w:t>Subheading 2</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50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7</w:t>
        </w:r>
        <w:r w:rsidR="003117EE" w:rsidRPr="003117EE">
          <w:rPr>
            <w:b w:val="0"/>
            <w:bCs/>
            <w:noProof/>
            <w:webHidden/>
          </w:rPr>
          <w:fldChar w:fldCharType="end"/>
        </w:r>
      </w:hyperlink>
    </w:p>
    <w:p w14:paraId="594F47EE" w14:textId="685E3833"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51" w:history="1">
        <w:r w:rsidR="003117EE" w:rsidRPr="003117EE">
          <w:rPr>
            <w:rStyle w:val="Hyperlink"/>
            <w:b w:val="0"/>
            <w:bCs/>
            <w:noProof/>
          </w:rPr>
          <w:t>Results</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51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7</w:t>
        </w:r>
        <w:r w:rsidR="003117EE" w:rsidRPr="003117EE">
          <w:rPr>
            <w:b w:val="0"/>
            <w:bCs/>
            <w:noProof/>
            <w:webHidden/>
          </w:rPr>
          <w:fldChar w:fldCharType="end"/>
        </w:r>
      </w:hyperlink>
    </w:p>
    <w:p w14:paraId="51875944" w14:textId="03E7861A" w:rsidR="003117EE" w:rsidRPr="003117EE" w:rsidRDefault="00000000"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52" w:history="1">
        <w:r w:rsidR="003117EE" w:rsidRPr="003117EE">
          <w:rPr>
            <w:rStyle w:val="Hyperlink"/>
            <w:b w:val="0"/>
            <w:bCs/>
            <w:noProof/>
          </w:rPr>
          <w:t>Subheading 1</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52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7</w:t>
        </w:r>
        <w:r w:rsidR="003117EE" w:rsidRPr="003117EE">
          <w:rPr>
            <w:b w:val="0"/>
            <w:bCs/>
            <w:noProof/>
            <w:webHidden/>
          </w:rPr>
          <w:fldChar w:fldCharType="end"/>
        </w:r>
      </w:hyperlink>
    </w:p>
    <w:p w14:paraId="50785D72" w14:textId="43D89D6B" w:rsidR="003117EE" w:rsidRPr="003117EE" w:rsidRDefault="00000000" w:rsidP="003117EE">
      <w:pPr>
        <w:pStyle w:val="TOC4"/>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53" w:history="1">
        <w:r w:rsidR="003117EE" w:rsidRPr="003117EE">
          <w:rPr>
            <w:rStyle w:val="Hyperlink"/>
            <w:b w:val="0"/>
            <w:bCs/>
            <w:noProof/>
          </w:rPr>
          <w:t>Subheading 2</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53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7</w:t>
        </w:r>
        <w:r w:rsidR="003117EE" w:rsidRPr="003117EE">
          <w:rPr>
            <w:b w:val="0"/>
            <w:bCs/>
            <w:noProof/>
            <w:webHidden/>
          </w:rPr>
          <w:fldChar w:fldCharType="end"/>
        </w:r>
      </w:hyperlink>
    </w:p>
    <w:p w14:paraId="34A5ACCA" w14:textId="01BE61FC"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54" w:history="1">
        <w:r w:rsidR="003117EE" w:rsidRPr="003117EE">
          <w:rPr>
            <w:rStyle w:val="Hyperlink"/>
            <w:b w:val="0"/>
            <w:bCs/>
            <w:noProof/>
          </w:rPr>
          <w:t>Discussion</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54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7</w:t>
        </w:r>
        <w:r w:rsidR="003117EE" w:rsidRPr="003117EE">
          <w:rPr>
            <w:b w:val="0"/>
            <w:bCs/>
            <w:noProof/>
            <w:webHidden/>
          </w:rPr>
          <w:fldChar w:fldCharType="end"/>
        </w:r>
      </w:hyperlink>
    </w:p>
    <w:p w14:paraId="52E29B12" w14:textId="42BF7FA1" w:rsidR="003117EE" w:rsidRPr="003117EE" w:rsidRDefault="00000000"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55" w:history="1">
        <w:r w:rsidR="003117EE" w:rsidRPr="003117EE">
          <w:rPr>
            <w:rStyle w:val="Hyperlink"/>
            <w:b w:val="0"/>
            <w:bCs/>
            <w:noProof/>
          </w:rPr>
          <w:t>Conclusion</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55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7</w:t>
        </w:r>
        <w:r w:rsidR="003117EE" w:rsidRPr="003117EE">
          <w:rPr>
            <w:b w:val="0"/>
            <w:bCs/>
            <w:noProof/>
            <w:webHidden/>
          </w:rPr>
          <w:fldChar w:fldCharType="end"/>
        </w:r>
      </w:hyperlink>
    </w:p>
    <w:p w14:paraId="5A63EBA3" w14:textId="0D0716B0"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56" w:history="1">
        <w:r w:rsidR="003117EE" w:rsidRPr="003117EE">
          <w:rPr>
            <w:rStyle w:val="Hyperlink"/>
            <w:b w:val="0"/>
            <w:bCs/>
            <w:noProof/>
          </w:rPr>
          <w:t>Acknowledgments</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56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7</w:t>
        </w:r>
        <w:r w:rsidR="003117EE" w:rsidRPr="003117EE">
          <w:rPr>
            <w:b w:val="0"/>
            <w:bCs/>
            <w:noProof/>
            <w:webHidden/>
          </w:rPr>
          <w:fldChar w:fldCharType="end"/>
        </w:r>
      </w:hyperlink>
    </w:p>
    <w:p w14:paraId="4653ADD9" w14:textId="4E0DA059"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57" w:history="1">
        <w:r w:rsidR="003117EE" w:rsidRPr="003117EE">
          <w:rPr>
            <w:rStyle w:val="Hyperlink"/>
            <w:b w:val="0"/>
            <w:bCs/>
            <w:noProof/>
          </w:rPr>
          <w:t>Literature Cited</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57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7</w:t>
        </w:r>
        <w:r w:rsidR="003117EE" w:rsidRPr="003117EE">
          <w:rPr>
            <w:b w:val="0"/>
            <w:bCs/>
            <w:noProof/>
            <w:webHidden/>
          </w:rPr>
          <w:fldChar w:fldCharType="end"/>
        </w:r>
      </w:hyperlink>
    </w:p>
    <w:p w14:paraId="13412B50" w14:textId="313B60B4"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58" w:history="1">
        <w:r w:rsidR="003117EE" w:rsidRPr="003117EE">
          <w:rPr>
            <w:rStyle w:val="Hyperlink"/>
            <w:b w:val="0"/>
            <w:bCs/>
            <w:noProof/>
          </w:rPr>
          <w:t>Figures</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58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8</w:t>
        </w:r>
        <w:r w:rsidR="003117EE" w:rsidRPr="003117EE">
          <w:rPr>
            <w:b w:val="0"/>
            <w:bCs/>
            <w:noProof/>
            <w:webHidden/>
          </w:rPr>
          <w:fldChar w:fldCharType="end"/>
        </w:r>
      </w:hyperlink>
    </w:p>
    <w:p w14:paraId="4627487F" w14:textId="05406200"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59" w:history="1">
        <w:r w:rsidR="003117EE" w:rsidRPr="003117EE">
          <w:rPr>
            <w:rStyle w:val="Hyperlink"/>
            <w:b w:val="0"/>
            <w:bCs/>
            <w:noProof/>
          </w:rPr>
          <w:t>Tables</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59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9</w:t>
        </w:r>
        <w:r w:rsidR="003117EE" w:rsidRPr="003117EE">
          <w:rPr>
            <w:b w:val="0"/>
            <w:bCs/>
            <w:noProof/>
            <w:webHidden/>
          </w:rPr>
          <w:fldChar w:fldCharType="end"/>
        </w:r>
      </w:hyperlink>
    </w:p>
    <w:p w14:paraId="6C14FEF5" w14:textId="56A51698" w:rsidR="003117EE" w:rsidRPr="003117EE" w:rsidRDefault="00000000" w:rsidP="003117EE">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6826160" w:history="1">
        <w:r w:rsidR="003117EE" w:rsidRPr="003117EE">
          <w:rPr>
            <w:rStyle w:val="Hyperlink"/>
            <w:b w:val="0"/>
            <w:bCs/>
            <w:noProof/>
          </w:rPr>
          <w:t>APPENDIX A</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60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20</w:t>
        </w:r>
        <w:r w:rsidR="003117EE" w:rsidRPr="003117EE">
          <w:rPr>
            <w:b w:val="0"/>
            <w:bCs/>
            <w:noProof/>
            <w:webHidden/>
          </w:rPr>
          <w:fldChar w:fldCharType="end"/>
        </w:r>
      </w:hyperlink>
    </w:p>
    <w:p w14:paraId="7C860080" w14:textId="27CF244F"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61" w:history="1">
        <w:r w:rsidR="003117EE" w:rsidRPr="003117EE">
          <w:rPr>
            <w:rStyle w:val="Hyperlink"/>
            <w:b w:val="0"/>
            <w:bCs/>
            <w:noProof/>
          </w:rPr>
          <w:t>Appendix A1: JAGS model code</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61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20</w:t>
        </w:r>
        <w:r w:rsidR="003117EE" w:rsidRPr="003117EE">
          <w:rPr>
            <w:b w:val="0"/>
            <w:bCs/>
            <w:noProof/>
            <w:webHidden/>
          </w:rPr>
          <w:fldChar w:fldCharType="end"/>
        </w:r>
      </w:hyperlink>
    </w:p>
    <w:p w14:paraId="3BCE2650" w14:textId="5036AA5E" w:rsidR="003117EE" w:rsidRPr="003117EE" w:rsidRDefault="00000000" w:rsidP="003117EE">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6826162" w:history="1">
        <w:r w:rsidR="003117EE" w:rsidRPr="003117EE">
          <w:rPr>
            <w:rStyle w:val="Hyperlink"/>
            <w:b w:val="0"/>
            <w:bCs/>
            <w:noProof/>
          </w:rPr>
          <w:t>APPENDIX B</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62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22</w:t>
        </w:r>
        <w:r w:rsidR="003117EE" w:rsidRPr="003117EE">
          <w:rPr>
            <w:b w:val="0"/>
            <w:bCs/>
            <w:noProof/>
            <w:webHidden/>
          </w:rPr>
          <w:fldChar w:fldCharType="end"/>
        </w:r>
      </w:hyperlink>
    </w:p>
    <w:p w14:paraId="6EA08F9F" w14:textId="4221B042"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63" w:history="1">
        <w:r w:rsidR="003117EE" w:rsidRPr="003117EE">
          <w:rPr>
            <w:rStyle w:val="Hyperlink"/>
            <w:b w:val="0"/>
            <w:bCs/>
            <w:noProof/>
          </w:rPr>
          <w:t>Appendix B1: Short appendix description</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63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22</w:t>
        </w:r>
        <w:r w:rsidR="003117EE" w:rsidRPr="003117EE">
          <w:rPr>
            <w:b w:val="0"/>
            <w:bCs/>
            <w:noProof/>
            <w:webHidden/>
          </w:rPr>
          <w:fldChar w:fldCharType="end"/>
        </w:r>
      </w:hyperlink>
    </w:p>
    <w:p w14:paraId="20B2A852" w14:textId="4B1B7397" w:rsidR="003117EE" w:rsidRPr="003117EE" w:rsidRDefault="00000000" w:rsidP="003117EE">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6826164" w:history="1">
        <w:r w:rsidR="003117EE" w:rsidRPr="003117EE">
          <w:rPr>
            <w:rStyle w:val="Hyperlink"/>
            <w:b w:val="0"/>
            <w:bCs/>
            <w:noProof/>
          </w:rPr>
          <w:t>APPENDIX C</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64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23</w:t>
        </w:r>
        <w:r w:rsidR="003117EE" w:rsidRPr="003117EE">
          <w:rPr>
            <w:b w:val="0"/>
            <w:bCs/>
            <w:noProof/>
            <w:webHidden/>
          </w:rPr>
          <w:fldChar w:fldCharType="end"/>
        </w:r>
      </w:hyperlink>
    </w:p>
    <w:p w14:paraId="00F01873" w14:textId="6FB60B9A"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65" w:history="1">
        <w:r w:rsidR="003117EE" w:rsidRPr="003117EE">
          <w:rPr>
            <w:rStyle w:val="Hyperlink"/>
            <w:b w:val="0"/>
            <w:bCs/>
            <w:noProof/>
          </w:rPr>
          <w:t>Appendix C1: Short appendix description</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65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23</w:t>
        </w:r>
        <w:r w:rsidR="003117EE" w:rsidRPr="003117EE">
          <w:rPr>
            <w:b w:val="0"/>
            <w:bCs/>
            <w:noProof/>
            <w:webHidden/>
          </w:rPr>
          <w:fldChar w:fldCharType="end"/>
        </w:r>
      </w:hyperlink>
    </w:p>
    <w:p w14:paraId="15E6B245" w14:textId="205FFE3F" w:rsidR="003117EE" w:rsidRPr="003117EE" w:rsidRDefault="00000000" w:rsidP="003117EE">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6826166" w:history="1">
        <w:r w:rsidR="003117EE" w:rsidRPr="003117EE">
          <w:rPr>
            <w:rStyle w:val="Hyperlink"/>
            <w:b w:val="0"/>
            <w:bCs/>
            <w:noProof/>
          </w:rPr>
          <w:t>APPENDIX D</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66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24</w:t>
        </w:r>
        <w:r w:rsidR="003117EE" w:rsidRPr="003117EE">
          <w:rPr>
            <w:b w:val="0"/>
            <w:bCs/>
            <w:noProof/>
            <w:webHidden/>
          </w:rPr>
          <w:fldChar w:fldCharType="end"/>
        </w:r>
      </w:hyperlink>
    </w:p>
    <w:p w14:paraId="4E51C746" w14:textId="539EB1DE" w:rsidR="003117EE" w:rsidRPr="003117EE" w:rsidRDefault="00000000"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67" w:history="1">
        <w:r w:rsidR="003117EE" w:rsidRPr="003117EE">
          <w:rPr>
            <w:rStyle w:val="Hyperlink"/>
            <w:b w:val="0"/>
            <w:bCs/>
            <w:noProof/>
            <w:lang w:val="fr-FR"/>
          </w:rPr>
          <w:t>Appendix D1: Short appendix description</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67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24</w:t>
        </w:r>
        <w:r w:rsidR="003117EE" w:rsidRPr="003117EE">
          <w:rPr>
            <w:b w:val="0"/>
            <w:bCs/>
            <w:noProof/>
            <w:webHidden/>
          </w:rPr>
          <w:fldChar w:fldCharType="end"/>
        </w:r>
      </w:hyperlink>
    </w:p>
    <w:p w14:paraId="328F45AE" w14:textId="3256B557" w:rsidR="00CB03F9" w:rsidRPr="006C2C60" w:rsidRDefault="00B71F79" w:rsidP="003117EE">
      <w:pPr>
        <w:pStyle w:val="Preliminary"/>
        <w:spacing w:line="240" w:lineRule="auto"/>
      </w:pPr>
      <w:r w:rsidRPr="0036714C">
        <w:rPr>
          <w:rFonts w:cs="Times New Roman"/>
        </w:rPr>
        <w:lastRenderedPageBreak/>
        <w:fldChar w:fldCharType="end"/>
      </w:r>
      <w:r w:rsidR="00CB03F9" w:rsidRPr="006C2C60">
        <w:t xml:space="preserve">List of </w:t>
      </w:r>
      <w:r w:rsidR="00130B6B" w:rsidRPr="006C2C60">
        <w:t>T</w:t>
      </w:r>
      <w:r w:rsidR="00CB03F9" w:rsidRPr="006C2C60">
        <w:t>able</w:t>
      </w:r>
      <w:commentRangeStart w:id="1"/>
      <w:r w:rsidR="00CB03F9" w:rsidRPr="006C2C60">
        <w:t>s</w:t>
      </w:r>
      <w:commentRangeEnd w:id="1"/>
      <w:r w:rsidR="003117EE">
        <w:rPr>
          <w:rStyle w:val="CommentReference"/>
          <w:rFonts w:ascii="Times New Roman" w:hAnsi="Times New Roman" w:cs="Times New Roman"/>
          <w:b w:val="0"/>
          <w:bCs w:val="0"/>
          <w:caps w:val="0"/>
        </w:rPr>
        <w:commentReference w:id="1"/>
      </w:r>
    </w:p>
    <w:p w14:paraId="1FBCC3FE" w14:textId="057DE4AA" w:rsidR="003117EE" w:rsidRPr="003117EE" w:rsidRDefault="00CB03F9" w:rsidP="003117EE">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r w:rsidRPr="003117EE">
        <w:rPr>
          <w:b w:val="0"/>
          <w:bCs/>
        </w:rPr>
        <w:fldChar w:fldCharType="begin"/>
      </w:r>
      <w:r w:rsidRPr="003117EE">
        <w:rPr>
          <w:b w:val="0"/>
          <w:bCs/>
        </w:rPr>
        <w:instrText xml:space="preserve"> TOC \h \z \c "Table" </w:instrText>
      </w:r>
      <w:r w:rsidRPr="003117EE">
        <w:rPr>
          <w:b w:val="0"/>
          <w:bCs/>
        </w:rPr>
        <w:fldChar w:fldCharType="separate"/>
      </w:r>
      <w:hyperlink w:anchor="_Toc136826185" w:history="1">
        <w:r w:rsidR="003117EE" w:rsidRPr="003117EE">
          <w:rPr>
            <w:rStyle w:val="Hyperlink"/>
            <w:b w:val="0"/>
            <w:bCs/>
            <w:noProof/>
          </w:rPr>
          <w:t>Table 1. List of the 14 focal forest songbird species used in the case study, including climate classification, common and scientific names, 4-letter species code, and taxonomic family. Climate classifications were assigned based on the species’ occurrence and general range patterns within just the Appalachian Mountains Bird Conservation Region (AMBCR): cold-associated (i.e., primarily found at higher elevations or higher latitudes; N = 5), warm-associated (i.e., primarily found at lower elevations or lower latitudes; N = 4), or climate generalist (i.e., found throughout the study region; N = 5). An asterisk following the common name indicates a species of regional conservation concern (i.e., listed as an Appalachian Mountains Joint Venture Priority Species or North American Bird Conservation Initiative’s Watch List species).</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85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55</w:t>
        </w:r>
        <w:r w:rsidR="003117EE" w:rsidRPr="003117EE">
          <w:rPr>
            <w:b w:val="0"/>
            <w:bCs/>
            <w:noProof/>
            <w:webHidden/>
          </w:rPr>
          <w:fldChar w:fldCharType="end"/>
        </w:r>
      </w:hyperlink>
    </w:p>
    <w:p w14:paraId="27B7A072" w14:textId="15C0201D" w:rsidR="003117EE" w:rsidRPr="003117EE" w:rsidRDefault="00000000" w:rsidP="003117EE">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86" w:history="1">
        <w:r w:rsidR="003117EE" w:rsidRPr="003117EE">
          <w:rPr>
            <w:rStyle w:val="Hyperlink"/>
            <w:b w:val="0"/>
            <w:bCs/>
            <w:noProof/>
          </w:rPr>
          <w:t>Table 2. List of variables used in the case study, with detailed descriptions including units and identification of data sources including the spatial resolution of the dataset. Variables are organized by time period (1997–2017 vs. 2100).</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86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56</w:t>
        </w:r>
        <w:r w:rsidR="003117EE" w:rsidRPr="003117EE">
          <w:rPr>
            <w:b w:val="0"/>
            <w:bCs/>
            <w:noProof/>
            <w:webHidden/>
          </w:rPr>
          <w:fldChar w:fldCharType="end"/>
        </w:r>
      </w:hyperlink>
    </w:p>
    <w:p w14:paraId="4A92FF98" w14:textId="7BB7AAB1" w:rsidR="003117EE" w:rsidRPr="003117EE" w:rsidRDefault="00000000" w:rsidP="003117EE">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87" w:history="1">
        <w:r w:rsidR="003117EE" w:rsidRPr="003117EE">
          <w:rPr>
            <w:rStyle w:val="Hyperlink"/>
            <w:b w:val="0"/>
            <w:bCs/>
            <w:noProof/>
          </w:rPr>
          <w:t>Table 3. Measures of prevalence based on North American Breeding Bird Survey data from routes surveyed in 1997–2017, model type and model fit, the number of iterations in the posterior distribution, and statistical significance of predictor variables for the 14 focal forest songbird species (see Table 1 for species codes). Routes is the total number of routes across years where at least 1 individual was detected, and Count is the total count across years (i.e., the total number of individuals detected across all routes and years). Model type refers to whether the negative binomial model included spatial dependence (1) or not (0). Model fit was assessed with posterior predictive checks. Predictor variables (latitude [LAT], elevation [ELEV], interaction between latitude and elevation [L×E], mean May-June temperature [MJT], difference between mean March-April temperature and mean May-June temperature [TD], mean total March-April precipitation [MAP], mean total May-June precipitation [MJP], proportions of deciduous and mixed forest [DF], conifer forest [CF], and developed land [DL]) are marked with an X if the credible interval of their beta coefficient did not overlap zero (which indicates statistical significance) and with a 0 if their beta coefficient did overlap zero. Horizontal lines delineate the cold-associated species (N = 5), warm-associated species (N = 4), and climate generalists (N = 5).</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87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58</w:t>
        </w:r>
        <w:r w:rsidR="003117EE" w:rsidRPr="003117EE">
          <w:rPr>
            <w:b w:val="0"/>
            <w:bCs/>
            <w:noProof/>
            <w:webHidden/>
          </w:rPr>
          <w:fldChar w:fldCharType="end"/>
        </w:r>
      </w:hyperlink>
    </w:p>
    <w:p w14:paraId="04643D51" w14:textId="7A3F5C30" w:rsidR="003117EE" w:rsidRPr="003117EE" w:rsidRDefault="00000000" w:rsidP="003117EE">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88" w:history="1">
        <w:r w:rsidR="003117EE" w:rsidRPr="003117EE">
          <w:rPr>
            <w:rStyle w:val="Hyperlink"/>
            <w:b w:val="0"/>
            <w:bCs/>
            <w:noProof/>
          </w:rPr>
          <w:t>Table 4. Minimum and maximum of the mean expected species counts (see Table 1 for species codes) across all values of each predictor variable (latitude [LAT], elevation [ELEV], mean May-June temperature [MJT], difference between mean March-April and mean May-June temperature [TD], mean total March-April precipitation [MAP], mean total May-June precipitation [MJP], proportions of deciduous and mixed forest [DF], conifer forest [CF], and developed land [DL]) and the corresponding absolute difference and percent proportional difference (i.e., the difference between the maximum and minimum mean expected species counts across all values of the individual predictor variable divided by the maximum mean expected species count across all predictor variables, then multiplied by 100%) for the 14 focal forest songbird species. Horizontal lines delineate the cold-associated species (N = 5), warm-associated species (N = 4), and climate generalists (N = 5).</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88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59</w:t>
        </w:r>
        <w:r w:rsidR="003117EE" w:rsidRPr="003117EE">
          <w:rPr>
            <w:b w:val="0"/>
            <w:bCs/>
            <w:noProof/>
            <w:webHidden/>
          </w:rPr>
          <w:fldChar w:fldCharType="end"/>
        </w:r>
      </w:hyperlink>
    </w:p>
    <w:p w14:paraId="149110C3" w14:textId="25A6B40B" w:rsidR="003117EE" w:rsidRPr="003117EE" w:rsidRDefault="00000000" w:rsidP="003117EE">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89" w:history="1">
        <w:r w:rsidR="003117EE" w:rsidRPr="003117EE">
          <w:rPr>
            <w:rStyle w:val="Hyperlink"/>
            <w:b w:val="0"/>
            <w:bCs/>
            <w:noProof/>
          </w:rPr>
          <w:t>Table 5. Mean and standard deviation (SD) of growing season (March-April) and breeding season (May-June) temperatures (°C) and precipitation (mm) in 2100 predicted by the 6 combinations of 3 general circulation models (Community Climate System Model  [CCSM], Geophysical Fluid Dynamics Laboratory model [GFDL], and Hadley GEM2-ES [HAD] model) and 2 representative concentration pathways (RCP) that correspond to lower (4.5) and higher (8.5) levels of greenhouse gas emissions, as well as the averages of the 3 general circulation models for each RCP (ALE: average 4.5 RCP, AHE: average 8.5 RCP).</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89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62</w:t>
        </w:r>
        <w:r w:rsidR="003117EE" w:rsidRPr="003117EE">
          <w:rPr>
            <w:b w:val="0"/>
            <w:bCs/>
            <w:noProof/>
            <w:webHidden/>
          </w:rPr>
          <w:fldChar w:fldCharType="end"/>
        </w:r>
      </w:hyperlink>
    </w:p>
    <w:p w14:paraId="1C3CD57E" w14:textId="5B9B8408" w:rsidR="003117EE" w:rsidRPr="003117EE" w:rsidRDefault="00000000" w:rsidP="003117EE">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90" w:history="1">
        <w:r w:rsidR="003117EE" w:rsidRPr="003117EE">
          <w:rPr>
            <w:rStyle w:val="Hyperlink"/>
            <w:b w:val="0"/>
            <w:bCs/>
            <w:noProof/>
          </w:rPr>
          <w:t>Table 6. Range in values of mean March-April (MAT) and May-June (MJT) temperatures (°C), mean total March-April (MAP) and May-June (MJP) precipitation (mm), and proportions of deciduous and mixed forest (DF), conifer forest (CF), and developed land (DL) across the AMBCR in 2000 and 2100, using the 4 future climate and land cover combination scenarios (COOL: CCSM-4.5 RCP, ALE: average of lower emissions, AHE: average of higher emissions, and WARM: GFDL-8.5 RCP), as well as the mean and maximum differences in values.</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90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63</w:t>
        </w:r>
        <w:r w:rsidR="003117EE" w:rsidRPr="003117EE">
          <w:rPr>
            <w:b w:val="0"/>
            <w:bCs/>
            <w:noProof/>
            <w:webHidden/>
          </w:rPr>
          <w:fldChar w:fldCharType="end"/>
        </w:r>
      </w:hyperlink>
    </w:p>
    <w:p w14:paraId="64D715A4" w14:textId="084E0783" w:rsidR="003117EE" w:rsidRPr="003117EE" w:rsidRDefault="00000000" w:rsidP="003117EE">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91" w:history="1">
        <w:r w:rsidR="003117EE" w:rsidRPr="003117EE">
          <w:rPr>
            <w:rStyle w:val="Hyperlink"/>
            <w:b w:val="0"/>
            <w:bCs/>
            <w:noProof/>
          </w:rPr>
          <w:t>Table 7. Total projected count of individuals for each species (see Table 1 for species codes) across the entire study region (“Count”) in 2000 and 2100, based on the 4 future climate and land cover combination scenarios (COOL: CCSM-4.5 RCP, ALE: average of lower emissions, AHE: average of higher emissions, and WARM: GFDL-8.5 RCP), as well as the percent change from 2000 to 2100 (“%”). Bolded text indicates a statistically significant difference between years. Horizontal lines delineate the cold-associated species (N = 5), warm-associated species (N = 4), and climate generalists (N = 5).</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91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64</w:t>
        </w:r>
        <w:r w:rsidR="003117EE" w:rsidRPr="003117EE">
          <w:rPr>
            <w:b w:val="0"/>
            <w:bCs/>
            <w:noProof/>
            <w:webHidden/>
          </w:rPr>
          <w:fldChar w:fldCharType="end"/>
        </w:r>
      </w:hyperlink>
    </w:p>
    <w:p w14:paraId="2A6630BC" w14:textId="1269FA74" w:rsidR="003117EE" w:rsidRPr="003117EE" w:rsidRDefault="00000000" w:rsidP="003117EE">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92" w:history="1">
        <w:r w:rsidR="003117EE" w:rsidRPr="003117EE">
          <w:rPr>
            <w:rStyle w:val="Hyperlink"/>
            <w:b w:val="0"/>
            <w:bCs/>
            <w:noProof/>
          </w:rPr>
          <w:t>Table 8. Total number of occupied hexagonal grid cells (i.e., where projected species count &gt;0; “Cells”) for each species (see Table 1 for species codes) across the entire study region in 2000 and 2100, based on the 4 future climate and land cover combination scenarios (COOL: CCSM-4.5 RCP, ALE: average of lower emissions, AHE: average of higher emissions, and WARM: GFDL-8.5 RCP), as well as the percent change from 2000 to 2100 (“%”). There were no statistically significant differences between years. Horizontal lines delineate the cold-associated species (N = 5), warm-associated species (N = 4), and climate generalists (N = 5).</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92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65</w:t>
        </w:r>
        <w:r w:rsidR="003117EE" w:rsidRPr="003117EE">
          <w:rPr>
            <w:b w:val="0"/>
            <w:bCs/>
            <w:noProof/>
            <w:webHidden/>
          </w:rPr>
          <w:fldChar w:fldCharType="end"/>
        </w:r>
      </w:hyperlink>
    </w:p>
    <w:p w14:paraId="2D687550" w14:textId="7B4A410F" w:rsidR="003117EE" w:rsidRPr="003117EE" w:rsidRDefault="00000000" w:rsidP="003117EE">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93" w:history="1">
        <w:r w:rsidR="003117EE" w:rsidRPr="003117EE">
          <w:rPr>
            <w:rStyle w:val="Hyperlink"/>
            <w:b w:val="0"/>
            <w:bCs/>
            <w:noProof/>
          </w:rPr>
          <w:t>Table 9. Distance (km) and angle (consisting of the degree, where 0 is directly east and 90 is directly north, and corresponding cardinal direction) of the shift in count-weighted mean-center of the projected distribution for each species (see Table 1 for species codes) from 2000 to 2100, based on the 4 future climate and land cover combination scenarios (COOL: CCSM-4.5 RCP, ALE: average of lower emissions, AHE: average of higher emissions, and WARM: GFDL-8.5 RCP). There were no statistically significant differences between years. Horizontal lines delineate the cold-associated species (N = 5), warm-associated species (N = 4), and climate generalists (N = 5).</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93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66</w:t>
        </w:r>
        <w:r w:rsidR="003117EE" w:rsidRPr="003117EE">
          <w:rPr>
            <w:b w:val="0"/>
            <w:bCs/>
            <w:noProof/>
            <w:webHidden/>
          </w:rPr>
          <w:fldChar w:fldCharType="end"/>
        </w:r>
      </w:hyperlink>
    </w:p>
    <w:p w14:paraId="1B694FD0" w14:textId="52686994" w:rsidR="003117EE" w:rsidRPr="003117EE" w:rsidRDefault="00000000" w:rsidP="003117EE">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94" w:history="1">
        <w:r w:rsidR="003117EE" w:rsidRPr="003117EE">
          <w:rPr>
            <w:rStyle w:val="Hyperlink"/>
            <w:b w:val="0"/>
            <w:bCs/>
            <w:noProof/>
          </w:rPr>
          <w:t>Table 1. Short caption.</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94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3</w:t>
        </w:r>
        <w:r w:rsidR="003117EE" w:rsidRPr="003117EE">
          <w:rPr>
            <w:b w:val="0"/>
            <w:bCs/>
            <w:noProof/>
            <w:webHidden/>
          </w:rPr>
          <w:fldChar w:fldCharType="end"/>
        </w:r>
      </w:hyperlink>
    </w:p>
    <w:p w14:paraId="3227988F" w14:textId="4C1DB96B" w:rsidR="003117EE" w:rsidRPr="003117EE" w:rsidRDefault="00000000" w:rsidP="003117EE">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95" w:history="1">
        <w:r w:rsidR="003117EE" w:rsidRPr="003117EE">
          <w:rPr>
            <w:rStyle w:val="Hyperlink"/>
            <w:b w:val="0"/>
            <w:bCs/>
            <w:noProof/>
          </w:rPr>
          <w:t>Table 2. Short caption.</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95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3</w:t>
        </w:r>
        <w:r w:rsidR="003117EE" w:rsidRPr="003117EE">
          <w:rPr>
            <w:b w:val="0"/>
            <w:bCs/>
            <w:noProof/>
            <w:webHidden/>
          </w:rPr>
          <w:fldChar w:fldCharType="end"/>
        </w:r>
      </w:hyperlink>
    </w:p>
    <w:p w14:paraId="3414700E" w14:textId="6A6A02F1" w:rsidR="003117EE" w:rsidRPr="003117EE" w:rsidRDefault="00000000" w:rsidP="003117EE">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96" w:history="1">
        <w:r w:rsidR="003117EE" w:rsidRPr="003117EE">
          <w:rPr>
            <w:rStyle w:val="Hyperlink"/>
            <w:b w:val="0"/>
            <w:bCs/>
            <w:noProof/>
          </w:rPr>
          <w:t>Table 1. Short caption.</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96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6</w:t>
        </w:r>
        <w:r w:rsidR="003117EE" w:rsidRPr="003117EE">
          <w:rPr>
            <w:b w:val="0"/>
            <w:bCs/>
            <w:noProof/>
            <w:webHidden/>
          </w:rPr>
          <w:fldChar w:fldCharType="end"/>
        </w:r>
      </w:hyperlink>
    </w:p>
    <w:p w14:paraId="0F1B9537" w14:textId="137DB660" w:rsidR="003117EE" w:rsidRPr="003117EE" w:rsidRDefault="00000000" w:rsidP="003117EE">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97" w:history="1">
        <w:r w:rsidR="003117EE" w:rsidRPr="003117EE">
          <w:rPr>
            <w:rStyle w:val="Hyperlink"/>
            <w:b w:val="0"/>
            <w:bCs/>
            <w:noProof/>
          </w:rPr>
          <w:t>Table 2. Short caption.</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97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6</w:t>
        </w:r>
        <w:r w:rsidR="003117EE" w:rsidRPr="003117EE">
          <w:rPr>
            <w:b w:val="0"/>
            <w:bCs/>
            <w:noProof/>
            <w:webHidden/>
          </w:rPr>
          <w:fldChar w:fldCharType="end"/>
        </w:r>
      </w:hyperlink>
    </w:p>
    <w:p w14:paraId="30382770" w14:textId="146C4938" w:rsidR="003117EE" w:rsidRPr="003117EE" w:rsidRDefault="00000000" w:rsidP="003117EE">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98" w:history="1">
        <w:r w:rsidR="003117EE" w:rsidRPr="003117EE">
          <w:rPr>
            <w:rStyle w:val="Hyperlink"/>
            <w:b w:val="0"/>
            <w:bCs/>
            <w:noProof/>
          </w:rPr>
          <w:t>Table 1. Short caption.</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98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9</w:t>
        </w:r>
        <w:r w:rsidR="003117EE" w:rsidRPr="003117EE">
          <w:rPr>
            <w:b w:val="0"/>
            <w:bCs/>
            <w:noProof/>
            <w:webHidden/>
          </w:rPr>
          <w:fldChar w:fldCharType="end"/>
        </w:r>
      </w:hyperlink>
    </w:p>
    <w:p w14:paraId="754DBFF6" w14:textId="0A80C113" w:rsidR="003117EE" w:rsidRPr="003117EE" w:rsidRDefault="00000000" w:rsidP="003117EE">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99" w:history="1">
        <w:r w:rsidR="003117EE" w:rsidRPr="003117EE">
          <w:rPr>
            <w:rStyle w:val="Hyperlink"/>
            <w:b w:val="0"/>
            <w:bCs/>
            <w:noProof/>
          </w:rPr>
          <w:t>Table 2. Short caption.</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99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119</w:t>
        </w:r>
        <w:r w:rsidR="003117EE" w:rsidRPr="003117EE">
          <w:rPr>
            <w:b w:val="0"/>
            <w:bCs/>
            <w:noProof/>
            <w:webHidden/>
          </w:rPr>
          <w:fldChar w:fldCharType="end"/>
        </w:r>
      </w:hyperlink>
    </w:p>
    <w:p w14:paraId="5B3D57D4" w14:textId="42CA3D1F" w:rsidR="00EE3995" w:rsidRPr="003117EE" w:rsidRDefault="00CB03F9" w:rsidP="003117EE">
      <w:pPr>
        <w:pStyle w:val="TableofFigures"/>
        <w:spacing w:line="240" w:lineRule="auto"/>
        <w:rPr>
          <w:b w:val="0"/>
          <w:bCs/>
        </w:rPr>
        <w:sectPr w:rsidR="00EE3995" w:rsidRPr="003117EE" w:rsidSect="00107DBF">
          <w:footerReference w:type="default" r:id="rId15"/>
          <w:type w:val="continuous"/>
          <w:pgSz w:w="12240" w:h="15840"/>
          <w:pgMar w:top="1440" w:right="1440" w:bottom="1440" w:left="1440" w:header="720" w:footer="720" w:gutter="0"/>
          <w:pgNumType w:fmt="lowerRoman"/>
          <w:cols w:space="720"/>
          <w:docGrid w:linePitch="360"/>
        </w:sectPr>
      </w:pPr>
      <w:r w:rsidRPr="003117EE">
        <w:rPr>
          <w:b w:val="0"/>
          <w:bCs/>
        </w:rPr>
        <w:fldChar w:fldCharType="end"/>
      </w:r>
    </w:p>
    <w:p w14:paraId="7622C9D3" w14:textId="09774142" w:rsidR="001C7AFC" w:rsidRPr="001C7AFC" w:rsidRDefault="001C7AFC" w:rsidP="00685614">
      <w:pPr>
        <w:pStyle w:val="TableofFigures"/>
        <w:spacing w:line="240" w:lineRule="auto"/>
      </w:pPr>
    </w:p>
    <w:p w14:paraId="2FA5ABCC" w14:textId="77777777" w:rsidR="00B424B6" w:rsidRPr="00DC28E6" w:rsidRDefault="00B424B6" w:rsidP="00685614">
      <w:pPr>
        <w:pStyle w:val="Preliminary"/>
        <w:spacing w:line="240" w:lineRule="auto"/>
      </w:pPr>
      <w:r w:rsidRPr="00DC28E6">
        <w:lastRenderedPageBreak/>
        <w:t xml:space="preserve">List of </w:t>
      </w:r>
      <w:r w:rsidR="00130B6B" w:rsidRPr="00DC28E6">
        <w:t>F</w:t>
      </w:r>
      <w:r w:rsidRPr="00DC28E6">
        <w:t>igure</w:t>
      </w:r>
      <w:commentRangeStart w:id="2"/>
      <w:r w:rsidRPr="00DC28E6">
        <w:t>s</w:t>
      </w:r>
      <w:commentRangeEnd w:id="2"/>
      <w:r w:rsidR="003117EE">
        <w:rPr>
          <w:rStyle w:val="CommentReference"/>
          <w:rFonts w:ascii="Times New Roman" w:hAnsi="Times New Roman" w:cs="Times New Roman"/>
          <w:b w:val="0"/>
          <w:bCs w:val="0"/>
          <w:caps w:val="0"/>
        </w:rPr>
        <w:commentReference w:id="2"/>
      </w:r>
    </w:p>
    <w:p w14:paraId="551E228A" w14:textId="53F055B0" w:rsidR="008E6063" w:rsidRDefault="00B424B6">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r w:rsidRPr="00FC13DD">
        <w:rPr>
          <w:bCs/>
        </w:rPr>
        <w:fldChar w:fldCharType="begin"/>
      </w:r>
      <w:r w:rsidRPr="00FC13DD">
        <w:rPr>
          <w:bCs/>
        </w:rPr>
        <w:instrText xml:space="preserve"> TOC \h \z \c "Figure" </w:instrText>
      </w:r>
      <w:r w:rsidRPr="00FC13DD">
        <w:rPr>
          <w:bCs/>
        </w:rPr>
        <w:fldChar w:fldCharType="separate"/>
      </w:r>
      <w:hyperlink w:anchor="_Toc136825928" w:history="1">
        <w:r w:rsidR="008E6063" w:rsidRPr="00CF7B6B">
          <w:rPr>
            <w:rStyle w:val="Hyperlink"/>
            <w:noProof/>
          </w:rPr>
          <w:t>Figure 1. Map of the 8 ecoregions (color-coded and labeled) located within the Appalachian Mountains in the eastern United States, and graphs of land cover change corresponding to each ecoregion. The bar graphs were created by Sayler et al. (2016) as part of a U.S. Geological Survey report on the status and trends of land change from 1973 to 2000 in the eastern United States, detailing changes in land cover classes during 4 time periods (1973–1980, 1980–1986, 1986–1992, and 1992–2000). The graphs indicate changes in the area (measured as the percent of the ecoregion; y-axis) of 9 land cover classes (see legend for categories and color designations) within each ecoregion during the 4 time periods covered by the report (x-axis): T1 = 1973–1980, T2 = 1980–1986, T3 = 1986–1992, and T4 = 1992–2000.</w:t>
        </w:r>
        <w:r w:rsidR="008E6063">
          <w:rPr>
            <w:noProof/>
            <w:webHidden/>
          </w:rPr>
          <w:tab/>
        </w:r>
        <w:r w:rsidR="008E6063">
          <w:rPr>
            <w:noProof/>
            <w:webHidden/>
          </w:rPr>
          <w:fldChar w:fldCharType="begin"/>
        </w:r>
        <w:r w:rsidR="008E6063">
          <w:rPr>
            <w:noProof/>
            <w:webHidden/>
          </w:rPr>
          <w:instrText xml:space="preserve"> PAGEREF _Toc136825928 \h </w:instrText>
        </w:r>
        <w:r w:rsidR="008E6063">
          <w:rPr>
            <w:noProof/>
            <w:webHidden/>
          </w:rPr>
        </w:r>
        <w:r w:rsidR="008E6063">
          <w:rPr>
            <w:noProof/>
            <w:webHidden/>
          </w:rPr>
          <w:fldChar w:fldCharType="separate"/>
        </w:r>
        <w:r w:rsidR="008E6063">
          <w:rPr>
            <w:noProof/>
            <w:webHidden/>
          </w:rPr>
          <w:t>68</w:t>
        </w:r>
        <w:r w:rsidR="008E6063">
          <w:rPr>
            <w:noProof/>
            <w:webHidden/>
          </w:rPr>
          <w:fldChar w:fldCharType="end"/>
        </w:r>
      </w:hyperlink>
    </w:p>
    <w:p w14:paraId="001FEDD1" w14:textId="4259956D" w:rsidR="008E6063" w:rsidRDefault="00000000">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29" w:history="1">
        <w:r w:rsidR="008E6063" w:rsidRPr="00CF7B6B">
          <w:rPr>
            <w:rStyle w:val="Hyperlink"/>
            <w:noProof/>
          </w:rPr>
          <w:t>Figure 2. Mean June temperatures in Celsius (first row: A, B, C) and total June precipitation in mm (second row: D, E, F) across the eastern United States in 2000 (first column: A, D) and projected to 2100 under lower (second column: B, E) and higher (third column: C, F) greenhouse gas emissions scenarios, with the Appalachian Mountains Bird Conservation Region outlined in black. Contemporary and future monthly climate projections were calculated and compiled by Iverson et al. (2019).</w:t>
        </w:r>
        <w:r w:rsidR="008E6063">
          <w:rPr>
            <w:noProof/>
            <w:webHidden/>
          </w:rPr>
          <w:tab/>
        </w:r>
        <w:r w:rsidR="008E6063">
          <w:rPr>
            <w:noProof/>
            <w:webHidden/>
          </w:rPr>
          <w:fldChar w:fldCharType="begin"/>
        </w:r>
        <w:r w:rsidR="008E6063">
          <w:rPr>
            <w:noProof/>
            <w:webHidden/>
          </w:rPr>
          <w:instrText xml:space="preserve"> PAGEREF _Toc136825929 \h </w:instrText>
        </w:r>
        <w:r w:rsidR="008E6063">
          <w:rPr>
            <w:noProof/>
            <w:webHidden/>
          </w:rPr>
        </w:r>
        <w:r w:rsidR="008E6063">
          <w:rPr>
            <w:noProof/>
            <w:webHidden/>
          </w:rPr>
          <w:fldChar w:fldCharType="separate"/>
        </w:r>
        <w:r w:rsidR="008E6063">
          <w:rPr>
            <w:noProof/>
            <w:webHidden/>
          </w:rPr>
          <w:t>69</w:t>
        </w:r>
        <w:r w:rsidR="008E6063">
          <w:rPr>
            <w:noProof/>
            <w:webHidden/>
          </w:rPr>
          <w:fldChar w:fldCharType="end"/>
        </w:r>
      </w:hyperlink>
    </w:p>
    <w:p w14:paraId="63F30AB2" w14:textId="23F84C56" w:rsidR="008E6063" w:rsidRDefault="00000000">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30" w:history="1">
        <w:r w:rsidR="008E6063" w:rsidRPr="00CF7B6B">
          <w:rPr>
            <w:rStyle w:val="Hyperlink"/>
            <w:noProof/>
          </w:rPr>
          <w:t>Figure 3. Mean June temperature in Celsius and mean total June precipitation in mm within the Appalachian Mountains Bird Conservation Region (hexagonal grid extent) in 2000 and projections of changes in those climate metrics in 2100 under low and high greenhouse gas emissions scenarios. Contemporary and future monthly climate projections were calculated and compiled by Iverson et al. (2019).</w:t>
        </w:r>
        <w:r w:rsidR="008E6063">
          <w:rPr>
            <w:noProof/>
            <w:webHidden/>
          </w:rPr>
          <w:tab/>
        </w:r>
        <w:r w:rsidR="008E6063">
          <w:rPr>
            <w:noProof/>
            <w:webHidden/>
          </w:rPr>
          <w:fldChar w:fldCharType="begin"/>
        </w:r>
        <w:r w:rsidR="008E6063">
          <w:rPr>
            <w:noProof/>
            <w:webHidden/>
          </w:rPr>
          <w:instrText xml:space="preserve"> PAGEREF _Toc136825930 \h </w:instrText>
        </w:r>
        <w:r w:rsidR="008E6063">
          <w:rPr>
            <w:noProof/>
            <w:webHidden/>
          </w:rPr>
        </w:r>
        <w:r w:rsidR="008E6063">
          <w:rPr>
            <w:noProof/>
            <w:webHidden/>
          </w:rPr>
          <w:fldChar w:fldCharType="separate"/>
        </w:r>
        <w:r w:rsidR="008E6063">
          <w:rPr>
            <w:noProof/>
            <w:webHidden/>
          </w:rPr>
          <w:t>70</w:t>
        </w:r>
        <w:r w:rsidR="008E6063">
          <w:rPr>
            <w:noProof/>
            <w:webHidden/>
          </w:rPr>
          <w:fldChar w:fldCharType="end"/>
        </w:r>
      </w:hyperlink>
    </w:p>
    <w:p w14:paraId="7DEE291A" w14:textId="4B19D450" w:rsidR="008E6063" w:rsidRDefault="00000000">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31" w:history="1">
        <w:r w:rsidR="008E6063" w:rsidRPr="00CF7B6B">
          <w:rPr>
            <w:rStyle w:val="Hyperlink"/>
            <w:noProof/>
          </w:rPr>
          <w:t>Figure 4. Land cover of the eastern United States in (A) 2000 and projected to 2100 under (B) lower and (C) higher greenhouse gas emissions scenarios. Within the Appalachian Mountains Bird Conservation Region (black outline), shades of green represent different types of forest (deciduous, mixed, and conifer), red represents developed land, and shades of yellow or orange represent agriculture (cropland and hay / pasture land). Future land cover projections were produced by the U.S. Geological Survey Earth Resources Observation and Science Center (Sohl et al. 2007).</w:t>
        </w:r>
        <w:r w:rsidR="008E6063">
          <w:rPr>
            <w:noProof/>
            <w:webHidden/>
          </w:rPr>
          <w:tab/>
        </w:r>
        <w:r w:rsidR="008E6063">
          <w:rPr>
            <w:noProof/>
            <w:webHidden/>
          </w:rPr>
          <w:fldChar w:fldCharType="begin"/>
        </w:r>
        <w:r w:rsidR="008E6063">
          <w:rPr>
            <w:noProof/>
            <w:webHidden/>
          </w:rPr>
          <w:instrText xml:space="preserve"> PAGEREF _Toc136825931 \h </w:instrText>
        </w:r>
        <w:r w:rsidR="008E6063">
          <w:rPr>
            <w:noProof/>
            <w:webHidden/>
          </w:rPr>
        </w:r>
        <w:r w:rsidR="008E6063">
          <w:rPr>
            <w:noProof/>
            <w:webHidden/>
          </w:rPr>
          <w:fldChar w:fldCharType="separate"/>
        </w:r>
        <w:r w:rsidR="008E6063">
          <w:rPr>
            <w:noProof/>
            <w:webHidden/>
          </w:rPr>
          <w:t>71</w:t>
        </w:r>
        <w:r w:rsidR="008E6063">
          <w:rPr>
            <w:noProof/>
            <w:webHidden/>
          </w:rPr>
          <w:fldChar w:fldCharType="end"/>
        </w:r>
      </w:hyperlink>
    </w:p>
    <w:p w14:paraId="34ABBBE3" w14:textId="4E87CAF9" w:rsidR="008E6063" w:rsidRDefault="00000000">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32" w:history="1">
        <w:r w:rsidR="008E6063" w:rsidRPr="00CF7B6B">
          <w:rPr>
            <w:rStyle w:val="Hyperlink"/>
            <w:noProof/>
          </w:rPr>
          <w:t xml:space="preserve">Figure 5. Proportion of developed land and proportion of deciduous and mixed forest within the Appalachian Mountains Bird Conservation Region (hexagonal grid extent) in 2000 and projections of changes in those proportions in 2100 under low and high greenhouse gas emissions scenarios. Future land cover projections were </w:t>
        </w:r>
        <w:r w:rsidR="008E6063" w:rsidRPr="00CF7B6B">
          <w:rPr>
            <w:rStyle w:val="Hyperlink"/>
            <w:noProof/>
          </w:rPr>
          <w:lastRenderedPageBreak/>
          <w:t>produced by the U.S. Geological Survey Earth Resources Observation and Science Center (Sohl et al. 2007).</w:t>
        </w:r>
        <w:r w:rsidR="008E6063">
          <w:rPr>
            <w:noProof/>
            <w:webHidden/>
          </w:rPr>
          <w:tab/>
        </w:r>
        <w:r w:rsidR="008E6063">
          <w:rPr>
            <w:noProof/>
            <w:webHidden/>
          </w:rPr>
          <w:fldChar w:fldCharType="begin"/>
        </w:r>
        <w:r w:rsidR="008E6063">
          <w:rPr>
            <w:noProof/>
            <w:webHidden/>
          </w:rPr>
          <w:instrText xml:space="preserve"> PAGEREF _Toc136825932 \h </w:instrText>
        </w:r>
        <w:r w:rsidR="008E6063">
          <w:rPr>
            <w:noProof/>
            <w:webHidden/>
          </w:rPr>
        </w:r>
        <w:r w:rsidR="008E6063">
          <w:rPr>
            <w:noProof/>
            <w:webHidden/>
          </w:rPr>
          <w:fldChar w:fldCharType="separate"/>
        </w:r>
        <w:r w:rsidR="008E6063">
          <w:rPr>
            <w:noProof/>
            <w:webHidden/>
          </w:rPr>
          <w:t>72</w:t>
        </w:r>
        <w:r w:rsidR="008E6063">
          <w:rPr>
            <w:noProof/>
            <w:webHidden/>
          </w:rPr>
          <w:fldChar w:fldCharType="end"/>
        </w:r>
      </w:hyperlink>
    </w:p>
    <w:p w14:paraId="3B53CD9B" w14:textId="27A24617" w:rsidR="008E6063" w:rsidRDefault="00000000">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33" w:history="1">
        <w:r w:rsidR="008E6063" w:rsidRPr="00CF7B6B">
          <w:rPr>
            <w:rStyle w:val="Hyperlink"/>
            <w:noProof/>
          </w:rPr>
          <w:t>Figure 6. Location and extent of the Appalachian Mountains Bird Conservation Region (shaded in dark gray) in the eastern United States, along with the starting point associated with 322 North American Breeding Bird Survey routes (black points; Sauer et al. 2013) within the study region.</w:t>
        </w:r>
        <w:r w:rsidR="008E6063">
          <w:rPr>
            <w:noProof/>
            <w:webHidden/>
          </w:rPr>
          <w:tab/>
        </w:r>
        <w:r w:rsidR="008E6063">
          <w:rPr>
            <w:noProof/>
            <w:webHidden/>
          </w:rPr>
          <w:fldChar w:fldCharType="begin"/>
        </w:r>
        <w:r w:rsidR="008E6063">
          <w:rPr>
            <w:noProof/>
            <w:webHidden/>
          </w:rPr>
          <w:instrText xml:space="preserve"> PAGEREF _Toc136825933 \h </w:instrText>
        </w:r>
        <w:r w:rsidR="008E6063">
          <w:rPr>
            <w:noProof/>
            <w:webHidden/>
          </w:rPr>
        </w:r>
        <w:r w:rsidR="008E6063">
          <w:rPr>
            <w:noProof/>
            <w:webHidden/>
          </w:rPr>
          <w:fldChar w:fldCharType="separate"/>
        </w:r>
        <w:r w:rsidR="008E6063">
          <w:rPr>
            <w:noProof/>
            <w:webHidden/>
          </w:rPr>
          <w:t>73</w:t>
        </w:r>
        <w:r w:rsidR="008E6063">
          <w:rPr>
            <w:noProof/>
            <w:webHidden/>
          </w:rPr>
          <w:fldChar w:fldCharType="end"/>
        </w:r>
      </w:hyperlink>
    </w:p>
    <w:p w14:paraId="19037A7E" w14:textId="5B579ED1" w:rsidR="008E6063" w:rsidRDefault="00000000">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34" w:history="1">
        <w:r w:rsidR="008E6063" w:rsidRPr="00CF7B6B">
          <w:rPr>
            <w:rStyle w:val="Hyperlink"/>
            <w:noProof/>
          </w:rPr>
          <w:t>Figure 7. Sampling hexagons (left) corresponding to the 322 North American Breeding Survey routes (black points; Sauer et al. 2013) and hexagonal grid (right) covering the Appalachian Mountains Bird Conservation Region (outlined in black). All hexagons, whether sampling hexagons or hexagonal grid cells, were regular shapes with vertices at 0°, 60°, 120°, 180°, 240°, and 300° that were spaced approximately 24 km from the centerpoint of the hexagon (see center diagram); thus, the hexagonal grid cells (right) used for prediction matched the dimensions of the sampling hexagons (left) used for model building.</w:t>
        </w:r>
        <w:r w:rsidR="008E6063">
          <w:rPr>
            <w:noProof/>
            <w:webHidden/>
          </w:rPr>
          <w:tab/>
        </w:r>
        <w:r w:rsidR="008E6063">
          <w:rPr>
            <w:noProof/>
            <w:webHidden/>
          </w:rPr>
          <w:fldChar w:fldCharType="begin"/>
        </w:r>
        <w:r w:rsidR="008E6063">
          <w:rPr>
            <w:noProof/>
            <w:webHidden/>
          </w:rPr>
          <w:instrText xml:space="preserve"> PAGEREF _Toc136825934 \h </w:instrText>
        </w:r>
        <w:r w:rsidR="008E6063">
          <w:rPr>
            <w:noProof/>
            <w:webHidden/>
          </w:rPr>
        </w:r>
        <w:r w:rsidR="008E6063">
          <w:rPr>
            <w:noProof/>
            <w:webHidden/>
          </w:rPr>
          <w:fldChar w:fldCharType="separate"/>
        </w:r>
        <w:r w:rsidR="008E6063">
          <w:rPr>
            <w:noProof/>
            <w:webHidden/>
          </w:rPr>
          <w:t>74</w:t>
        </w:r>
        <w:r w:rsidR="008E6063">
          <w:rPr>
            <w:noProof/>
            <w:webHidden/>
          </w:rPr>
          <w:fldChar w:fldCharType="end"/>
        </w:r>
      </w:hyperlink>
    </w:p>
    <w:p w14:paraId="357EFCAE" w14:textId="5B9EFC62" w:rsidR="008E6063" w:rsidRDefault="00000000">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35" w:history="1">
        <w:r w:rsidR="008E6063" w:rsidRPr="00CF7B6B">
          <w:rPr>
            <w:rStyle w:val="Hyperlink"/>
            <w:noProof/>
          </w:rPr>
          <w:t>Figure 8. Whisker plots for each species (Table 1), displaying the slope coefficients of the predictor environmental variables (LAT = latitude [1 or 2 parameters], ELEV = elevation [1 or 4 parameters], LAT×ELEV = latitude × elevation interaction [1 parameter], MJT = mean May-June temperature [2 parameters], TD = temperature difference [2 parameters], MAP = mean March-April precipitation [2 parameters], MJP = mean May-June precipitation [2 parameters], DF = deciduous and mixed forest [1 parameter], CF = conifer forest [1 parameter], DL = developed land [1 parameter]), with a point at the mean values for the posterior distributions and whiskers encompassing the 95% credible intervals. For the first 6 species (BTBW, BHVI, CAWA, LEFL, SUTA, VEER), latitude and elevation were both specified as linear and a simple interaction between latitude and elevation was included. For the latter 8 species (CERW, EAWP, KEWA, REVI, SCTA, SWWA, WEWA, WOTH), latitude was specified as an orthogonal polynomial with 2 degrees (i.e., quadratic), elevation was specified as an orthogonal polynomial with 4 degrees, and there was no interaction between latitude and elevation. Points with filled circles indicate statistical significance (i.e., credible intervals do not overlap zero). The color of the 4-letter species code and plot elements indicates the climate classification of that species (blue = cold-associated, red = warm-associated, orange = climate generalist).</w:t>
        </w:r>
        <w:r w:rsidR="008E6063">
          <w:rPr>
            <w:noProof/>
            <w:webHidden/>
          </w:rPr>
          <w:tab/>
        </w:r>
        <w:r w:rsidR="008E6063">
          <w:rPr>
            <w:noProof/>
            <w:webHidden/>
          </w:rPr>
          <w:fldChar w:fldCharType="begin"/>
        </w:r>
        <w:r w:rsidR="008E6063">
          <w:rPr>
            <w:noProof/>
            <w:webHidden/>
          </w:rPr>
          <w:instrText xml:space="preserve"> PAGEREF _Toc136825935 \h </w:instrText>
        </w:r>
        <w:r w:rsidR="008E6063">
          <w:rPr>
            <w:noProof/>
            <w:webHidden/>
          </w:rPr>
        </w:r>
        <w:r w:rsidR="008E6063">
          <w:rPr>
            <w:noProof/>
            <w:webHidden/>
          </w:rPr>
          <w:fldChar w:fldCharType="separate"/>
        </w:r>
        <w:r w:rsidR="008E6063">
          <w:rPr>
            <w:noProof/>
            <w:webHidden/>
          </w:rPr>
          <w:t>78</w:t>
        </w:r>
        <w:r w:rsidR="008E6063">
          <w:rPr>
            <w:noProof/>
            <w:webHidden/>
          </w:rPr>
          <w:fldChar w:fldCharType="end"/>
        </w:r>
      </w:hyperlink>
    </w:p>
    <w:p w14:paraId="63B06EEF" w14:textId="0F3E8AFA" w:rsidR="008E6063" w:rsidRDefault="00000000">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36" w:history="1">
        <w:r w:rsidR="008E6063" w:rsidRPr="00CF7B6B">
          <w:rPr>
            <w:rStyle w:val="Hyperlink"/>
            <w:noProof/>
          </w:rPr>
          <w:t xml:space="preserve">Figure 9. Plots of the relationships between the predictor variables (Table 2) and the mean expected count (red line) for each of the 14 focal forest songbird species (Table 1), with 95% credible intervals (black lines). The predictor variables are scaled, such that zero is the mean value, and reflect the range of the data. Predictor variables </w:t>
        </w:r>
        <w:r w:rsidR="008E6063" w:rsidRPr="00CF7B6B">
          <w:rPr>
            <w:rStyle w:val="Hyperlink"/>
            <w:noProof/>
          </w:rPr>
          <w:lastRenderedPageBreak/>
          <w:t>with bolded and colorful font have statistically significant beta coefficients (i.e., credible intervals do not overlap zero). The color of the 4-letter species code and plot elements indicates the climate classification of that species (blue = cold-associated, red = warm-associated, orange = climate generalist).</w:t>
        </w:r>
        <w:r w:rsidR="008E6063">
          <w:rPr>
            <w:noProof/>
            <w:webHidden/>
          </w:rPr>
          <w:tab/>
        </w:r>
        <w:r w:rsidR="008E6063">
          <w:rPr>
            <w:noProof/>
            <w:webHidden/>
          </w:rPr>
          <w:fldChar w:fldCharType="begin"/>
        </w:r>
        <w:r w:rsidR="008E6063">
          <w:rPr>
            <w:noProof/>
            <w:webHidden/>
          </w:rPr>
          <w:instrText xml:space="preserve"> PAGEREF _Toc136825936 \h </w:instrText>
        </w:r>
        <w:r w:rsidR="008E6063">
          <w:rPr>
            <w:noProof/>
            <w:webHidden/>
          </w:rPr>
        </w:r>
        <w:r w:rsidR="008E6063">
          <w:rPr>
            <w:noProof/>
            <w:webHidden/>
          </w:rPr>
          <w:fldChar w:fldCharType="separate"/>
        </w:r>
        <w:r w:rsidR="008E6063">
          <w:rPr>
            <w:noProof/>
            <w:webHidden/>
          </w:rPr>
          <w:t>92</w:t>
        </w:r>
        <w:r w:rsidR="008E6063">
          <w:rPr>
            <w:noProof/>
            <w:webHidden/>
          </w:rPr>
          <w:fldChar w:fldCharType="end"/>
        </w:r>
      </w:hyperlink>
    </w:p>
    <w:p w14:paraId="029CAADC" w14:textId="3578CBE6" w:rsidR="008E6063" w:rsidRDefault="00000000">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37" w:history="1">
        <w:r w:rsidR="008E6063" w:rsidRPr="00CF7B6B">
          <w:rPr>
            <w:rStyle w:val="Hyperlink"/>
            <w:noProof/>
          </w:rPr>
          <w:t>Figure 10. Maps of the projected contemporary (2000) distribution of each focal species (Table 1) across the study region, overlaid with white circles representing the 322 North American Breeding Bird Survey routes. The color of each hexagonal grid cell reflects the expected count from the model corresponding to each species (see Table 3 for model details), and the size of the white circles reflect the mean route-level total counts across years, with the maximum value presented for each species. The color of the 4-letter species code and figure elements indicates the climate classification of that species (blue = cold-associated, red = warm-associated, orange = climate generalist).</w:t>
        </w:r>
        <w:r w:rsidR="008E6063">
          <w:rPr>
            <w:noProof/>
            <w:webHidden/>
          </w:rPr>
          <w:tab/>
        </w:r>
        <w:r w:rsidR="008E6063">
          <w:rPr>
            <w:noProof/>
            <w:webHidden/>
          </w:rPr>
          <w:fldChar w:fldCharType="begin"/>
        </w:r>
        <w:r w:rsidR="008E6063">
          <w:rPr>
            <w:noProof/>
            <w:webHidden/>
          </w:rPr>
          <w:instrText xml:space="preserve"> PAGEREF _Toc136825937 \h </w:instrText>
        </w:r>
        <w:r w:rsidR="008E6063">
          <w:rPr>
            <w:noProof/>
            <w:webHidden/>
          </w:rPr>
        </w:r>
        <w:r w:rsidR="008E6063">
          <w:rPr>
            <w:noProof/>
            <w:webHidden/>
          </w:rPr>
          <w:fldChar w:fldCharType="separate"/>
        </w:r>
        <w:r w:rsidR="008E6063">
          <w:rPr>
            <w:noProof/>
            <w:webHidden/>
          </w:rPr>
          <w:t>96</w:t>
        </w:r>
        <w:r w:rsidR="008E6063">
          <w:rPr>
            <w:noProof/>
            <w:webHidden/>
          </w:rPr>
          <w:fldChar w:fldCharType="end"/>
        </w:r>
      </w:hyperlink>
    </w:p>
    <w:p w14:paraId="4F5359D7" w14:textId="684C2859" w:rsidR="008E6063" w:rsidRDefault="00000000">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38" w:history="1">
        <w:r w:rsidR="008E6063" w:rsidRPr="00CF7B6B">
          <w:rPr>
            <w:rStyle w:val="Hyperlink"/>
            <w:noProof/>
          </w:rPr>
          <w:t>Figure 11. Maps of the projected contemporary (2000) and future (2100) distributions of each focal species (Table 1) across the study region. Future distributions were modeled based on 4 future climate and land cover combination scenarios, the coolest (COOL) and warmest (WARM) scenarios and the average low (ALE) and average high (AHE) emission scenarios. The color of each hexagonal grid cell reflects the expected count from the model corresponding to each species. The color of the 4-letter species code indicates the climate classification of that species (blue = cold-associated, red = warm-associated, orange = climate generalist).</w:t>
        </w:r>
        <w:r w:rsidR="008E6063">
          <w:rPr>
            <w:noProof/>
            <w:webHidden/>
          </w:rPr>
          <w:tab/>
        </w:r>
        <w:r w:rsidR="008E6063">
          <w:rPr>
            <w:noProof/>
            <w:webHidden/>
          </w:rPr>
          <w:fldChar w:fldCharType="begin"/>
        </w:r>
        <w:r w:rsidR="008E6063">
          <w:rPr>
            <w:noProof/>
            <w:webHidden/>
          </w:rPr>
          <w:instrText xml:space="preserve"> PAGEREF _Toc136825938 \h </w:instrText>
        </w:r>
        <w:r w:rsidR="008E6063">
          <w:rPr>
            <w:noProof/>
            <w:webHidden/>
          </w:rPr>
        </w:r>
        <w:r w:rsidR="008E6063">
          <w:rPr>
            <w:noProof/>
            <w:webHidden/>
          </w:rPr>
          <w:fldChar w:fldCharType="separate"/>
        </w:r>
        <w:r w:rsidR="008E6063">
          <w:rPr>
            <w:noProof/>
            <w:webHidden/>
          </w:rPr>
          <w:t>103</w:t>
        </w:r>
        <w:r w:rsidR="008E6063">
          <w:rPr>
            <w:noProof/>
            <w:webHidden/>
          </w:rPr>
          <w:fldChar w:fldCharType="end"/>
        </w:r>
      </w:hyperlink>
    </w:p>
    <w:p w14:paraId="4BAA757C" w14:textId="02862DC6" w:rsidR="008E6063" w:rsidRDefault="00000000">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39" w:history="1">
        <w:r w:rsidR="008E6063" w:rsidRPr="00CF7B6B">
          <w:rPr>
            <w:rStyle w:val="Hyperlink"/>
            <w:noProof/>
          </w:rPr>
          <w:t>Figure 12. Maps of the percent differences in projected contemporary (2000) and future (2100) distributions of each focal species (Table 1) across the study region. Future distributions were modeled based on 4 future climate and land cover combination scenarios, the coolest (COOL) and warmest (WARM) scenarios and the average low (ALE) and average high (AHE) emission scenarios. The color of each hexagonal grid cell reflects the expected count in 2000 on the left and the percent changes in the expected counts from 2000 and 2100 on the right. The color of the 4-letter species code indicates the climate classification of that species (blue = cold-associated, red = warm-associated, orange = climate generalist).</w:t>
        </w:r>
        <w:r w:rsidR="008E6063">
          <w:rPr>
            <w:noProof/>
            <w:webHidden/>
          </w:rPr>
          <w:tab/>
        </w:r>
        <w:r w:rsidR="008E6063">
          <w:rPr>
            <w:noProof/>
            <w:webHidden/>
          </w:rPr>
          <w:fldChar w:fldCharType="begin"/>
        </w:r>
        <w:r w:rsidR="008E6063">
          <w:rPr>
            <w:noProof/>
            <w:webHidden/>
          </w:rPr>
          <w:instrText xml:space="preserve"> PAGEREF _Toc136825939 \h </w:instrText>
        </w:r>
        <w:r w:rsidR="008E6063">
          <w:rPr>
            <w:noProof/>
            <w:webHidden/>
          </w:rPr>
        </w:r>
        <w:r w:rsidR="008E6063">
          <w:rPr>
            <w:noProof/>
            <w:webHidden/>
          </w:rPr>
          <w:fldChar w:fldCharType="separate"/>
        </w:r>
        <w:r w:rsidR="008E6063">
          <w:rPr>
            <w:noProof/>
            <w:webHidden/>
          </w:rPr>
          <w:t>110</w:t>
        </w:r>
        <w:r w:rsidR="008E6063">
          <w:rPr>
            <w:noProof/>
            <w:webHidden/>
          </w:rPr>
          <w:fldChar w:fldCharType="end"/>
        </w:r>
      </w:hyperlink>
    </w:p>
    <w:p w14:paraId="6569E17F" w14:textId="6525E431" w:rsidR="008E6063" w:rsidRDefault="00000000">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40" w:history="1">
        <w:r w:rsidR="008E6063" w:rsidRPr="00CF7B6B">
          <w:rPr>
            <w:rStyle w:val="Hyperlink"/>
            <w:noProof/>
          </w:rPr>
          <w:t>Figure 1. Short caption.</w:t>
        </w:r>
        <w:r w:rsidR="008E6063">
          <w:rPr>
            <w:noProof/>
            <w:webHidden/>
          </w:rPr>
          <w:tab/>
        </w:r>
        <w:r w:rsidR="008E6063">
          <w:rPr>
            <w:noProof/>
            <w:webHidden/>
          </w:rPr>
          <w:fldChar w:fldCharType="begin"/>
        </w:r>
        <w:r w:rsidR="008E6063">
          <w:rPr>
            <w:noProof/>
            <w:webHidden/>
          </w:rPr>
          <w:instrText xml:space="preserve"> PAGEREF _Toc136825940 \h </w:instrText>
        </w:r>
        <w:r w:rsidR="008E6063">
          <w:rPr>
            <w:noProof/>
            <w:webHidden/>
          </w:rPr>
        </w:r>
        <w:r w:rsidR="008E6063">
          <w:rPr>
            <w:noProof/>
            <w:webHidden/>
          </w:rPr>
          <w:fldChar w:fldCharType="separate"/>
        </w:r>
        <w:r w:rsidR="008E6063">
          <w:rPr>
            <w:noProof/>
            <w:webHidden/>
          </w:rPr>
          <w:t>112</w:t>
        </w:r>
        <w:r w:rsidR="008E6063">
          <w:rPr>
            <w:noProof/>
            <w:webHidden/>
          </w:rPr>
          <w:fldChar w:fldCharType="end"/>
        </w:r>
      </w:hyperlink>
    </w:p>
    <w:p w14:paraId="29FCC1F8" w14:textId="6AE91DB7" w:rsidR="008E6063" w:rsidRDefault="00000000">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41" w:history="1">
        <w:r w:rsidR="008E6063" w:rsidRPr="00CF7B6B">
          <w:rPr>
            <w:rStyle w:val="Hyperlink"/>
            <w:noProof/>
          </w:rPr>
          <w:t>Figure 2. Short caption.</w:t>
        </w:r>
        <w:r w:rsidR="008E6063">
          <w:rPr>
            <w:noProof/>
            <w:webHidden/>
          </w:rPr>
          <w:tab/>
        </w:r>
        <w:r w:rsidR="008E6063">
          <w:rPr>
            <w:noProof/>
            <w:webHidden/>
          </w:rPr>
          <w:fldChar w:fldCharType="begin"/>
        </w:r>
        <w:r w:rsidR="008E6063">
          <w:rPr>
            <w:noProof/>
            <w:webHidden/>
          </w:rPr>
          <w:instrText xml:space="preserve"> PAGEREF _Toc136825941 \h </w:instrText>
        </w:r>
        <w:r w:rsidR="008E6063">
          <w:rPr>
            <w:noProof/>
            <w:webHidden/>
          </w:rPr>
        </w:r>
        <w:r w:rsidR="008E6063">
          <w:rPr>
            <w:noProof/>
            <w:webHidden/>
          </w:rPr>
          <w:fldChar w:fldCharType="separate"/>
        </w:r>
        <w:r w:rsidR="008E6063">
          <w:rPr>
            <w:noProof/>
            <w:webHidden/>
          </w:rPr>
          <w:t>112</w:t>
        </w:r>
        <w:r w:rsidR="008E6063">
          <w:rPr>
            <w:noProof/>
            <w:webHidden/>
          </w:rPr>
          <w:fldChar w:fldCharType="end"/>
        </w:r>
      </w:hyperlink>
    </w:p>
    <w:p w14:paraId="60AA1218" w14:textId="7570ADBC" w:rsidR="008E6063" w:rsidRDefault="00000000">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42" w:history="1">
        <w:r w:rsidR="008E6063" w:rsidRPr="00CF7B6B">
          <w:rPr>
            <w:rStyle w:val="Hyperlink"/>
            <w:noProof/>
          </w:rPr>
          <w:t>Figure 3. Short caption.</w:t>
        </w:r>
        <w:r w:rsidR="008E6063">
          <w:rPr>
            <w:noProof/>
            <w:webHidden/>
          </w:rPr>
          <w:tab/>
        </w:r>
        <w:r w:rsidR="008E6063">
          <w:rPr>
            <w:noProof/>
            <w:webHidden/>
          </w:rPr>
          <w:fldChar w:fldCharType="begin"/>
        </w:r>
        <w:r w:rsidR="008E6063">
          <w:rPr>
            <w:noProof/>
            <w:webHidden/>
          </w:rPr>
          <w:instrText xml:space="preserve"> PAGEREF _Toc136825942 \h </w:instrText>
        </w:r>
        <w:r w:rsidR="008E6063">
          <w:rPr>
            <w:noProof/>
            <w:webHidden/>
          </w:rPr>
        </w:r>
        <w:r w:rsidR="008E6063">
          <w:rPr>
            <w:noProof/>
            <w:webHidden/>
          </w:rPr>
          <w:fldChar w:fldCharType="separate"/>
        </w:r>
        <w:r w:rsidR="008E6063">
          <w:rPr>
            <w:noProof/>
            <w:webHidden/>
          </w:rPr>
          <w:t>112</w:t>
        </w:r>
        <w:r w:rsidR="008E6063">
          <w:rPr>
            <w:noProof/>
            <w:webHidden/>
          </w:rPr>
          <w:fldChar w:fldCharType="end"/>
        </w:r>
      </w:hyperlink>
    </w:p>
    <w:p w14:paraId="77851C19" w14:textId="752AEF3F" w:rsidR="008E6063" w:rsidRDefault="00000000">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43" w:history="1">
        <w:r w:rsidR="008E6063" w:rsidRPr="00CF7B6B">
          <w:rPr>
            <w:rStyle w:val="Hyperlink"/>
            <w:noProof/>
          </w:rPr>
          <w:t>Figure 1. Short caption.</w:t>
        </w:r>
        <w:r w:rsidR="008E6063">
          <w:rPr>
            <w:noProof/>
            <w:webHidden/>
          </w:rPr>
          <w:tab/>
        </w:r>
        <w:r w:rsidR="008E6063">
          <w:rPr>
            <w:noProof/>
            <w:webHidden/>
          </w:rPr>
          <w:fldChar w:fldCharType="begin"/>
        </w:r>
        <w:r w:rsidR="008E6063">
          <w:rPr>
            <w:noProof/>
            <w:webHidden/>
          </w:rPr>
          <w:instrText xml:space="preserve"> PAGEREF _Toc136825943 \h </w:instrText>
        </w:r>
        <w:r w:rsidR="008E6063">
          <w:rPr>
            <w:noProof/>
            <w:webHidden/>
          </w:rPr>
        </w:r>
        <w:r w:rsidR="008E6063">
          <w:rPr>
            <w:noProof/>
            <w:webHidden/>
          </w:rPr>
          <w:fldChar w:fldCharType="separate"/>
        </w:r>
        <w:r w:rsidR="008E6063">
          <w:rPr>
            <w:noProof/>
            <w:webHidden/>
          </w:rPr>
          <w:t>115</w:t>
        </w:r>
        <w:r w:rsidR="008E6063">
          <w:rPr>
            <w:noProof/>
            <w:webHidden/>
          </w:rPr>
          <w:fldChar w:fldCharType="end"/>
        </w:r>
      </w:hyperlink>
    </w:p>
    <w:p w14:paraId="4893F52D" w14:textId="72985D26" w:rsidR="008E6063" w:rsidRDefault="00000000">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44" w:history="1">
        <w:r w:rsidR="008E6063" w:rsidRPr="00CF7B6B">
          <w:rPr>
            <w:rStyle w:val="Hyperlink"/>
            <w:noProof/>
          </w:rPr>
          <w:t>Figure 2. Short caption.</w:t>
        </w:r>
        <w:r w:rsidR="008E6063">
          <w:rPr>
            <w:noProof/>
            <w:webHidden/>
          </w:rPr>
          <w:tab/>
        </w:r>
        <w:r w:rsidR="008E6063">
          <w:rPr>
            <w:noProof/>
            <w:webHidden/>
          </w:rPr>
          <w:fldChar w:fldCharType="begin"/>
        </w:r>
        <w:r w:rsidR="008E6063">
          <w:rPr>
            <w:noProof/>
            <w:webHidden/>
          </w:rPr>
          <w:instrText xml:space="preserve"> PAGEREF _Toc136825944 \h </w:instrText>
        </w:r>
        <w:r w:rsidR="008E6063">
          <w:rPr>
            <w:noProof/>
            <w:webHidden/>
          </w:rPr>
        </w:r>
        <w:r w:rsidR="008E6063">
          <w:rPr>
            <w:noProof/>
            <w:webHidden/>
          </w:rPr>
          <w:fldChar w:fldCharType="separate"/>
        </w:r>
        <w:r w:rsidR="008E6063">
          <w:rPr>
            <w:noProof/>
            <w:webHidden/>
          </w:rPr>
          <w:t>115</w:t>
        </w:r>
        <w:r w:rsidR="008E6063">
          <w:rPr>
            <w:noProof/>
            <w:webHidden/>
          </w:rPr>
          <w:fldChar w:fldCharType="end"/>
        </w:r>
      </w:hyperlink>
    </w:p>
    <w:p w14:paraId="6F319031" w14:textId="47648BB5" w:rsidR="008E6063" w:rsidRDefault="00000000">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45" w:history="1">
        <w:r w:rsidR="008E6063" w:rsidRPr="00CF7B6B">
          <w:rPr>
            <w:rStyle w:val="Hyperlink"/>
            <w:noProof/>
          </w:rPr>
          <w:t>Figure 3. Short caption.</w:t>
        </w:r>
        <w:r w:rsidR="008E6063">
          <w:rPr>
            <w:noProof/>
            <w:webHidden/>
          </w:rPr>
          <w:tab/>
        </w:r>
        <w:r w:rsidR="008E6063">
          <w:rPr>
            <w:noProof/>
            <w:webHidden/>
          </w:rPr>
          <w:fldChar w:fldCharType="begin"/>
        </w:r>
        <w:r w:rsidR="008E6063">
          <w:rPr>
            <w:noProof/>
            <w:webHidden/>
          </w:rPr>
          <w:instrText xml:space="preserve"> PAGEREF _Toc136825945 \h </w:instrText>
        </w:r>
        <w:r w:rsidR="008E6063">
          <w:rPr>
            <w:noProof/>
            <w:webHidden/>
          </w:rPr>
        </w:r>
        <w:r w:rsidR="008E6063">
          <w:rPr>
            <w:noProof/>
            <w:webHidden/>
          </w:rPr>
          <w:fldChar w:fldCharType="separate"/>
        </w:r>
        <w:r w:rsidR="008E6063">
          <w:rPr>
            <w:noProof/>
            <w:webHidden/>
          </w:rPr>
          <w:t>115</w:t>
        </w:r>
        <w:r w:rsidR="008E6063">
          <w:rPr>
            <w:noProof/>
            <w:webHidden/>
          </w:rPr>
          <w:fldChar w:fldCharType="end"/>
        </w:r>
      </w:hyperlink>
    </w:p>
    <w:p w14:paraId="5B75A7A1" w14:textId="29A4095D" w:rsidR="008E6063" w:rsidRDefault="00000000">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46" w:history="1">
        <w:r w:rsidR="008E6063" w:rsidRPr="00CF7B6B">
          <w:rPr>
            <w:rStyle w:val="Hyperlink"/>
            <w:noProof/>
          </w:rPr>
          <w:t>Figure 5. Short caption.</w:t>
        </w:r>
        <w:r w:rsidR="008E6063">
          <w:rPr>
            <w:noProof/>
            <w:webHidden/>
          </w:rPr>
          <w:tab/>
        </w:r>
        <w:r w:rsidR="008E6063">
          <w:rPr>
            <w:noProof/>
            <w:webHidden/>
          </w:rPr>
          <w:fldChar w:fldCharType="begin"/>
        </w:r>
        <w:r w:rsidR="008E6063">
          <w:rPr>
            <w:noProof/>
            <w:webHidden/>
          </w:rPr>
          <w:instrText xml:space="preserve"> PAGEREF _Toc136825946 \h </w:instrText>
        </w:r>
        <w:r w:rsidR="008E6063">
          <w:rPr>
            <w:noProof/>
            <w:webHidden/>
          </w:rPr>
        </w:r>
        <w:r w:rsidR="008E6063">
          <w:rPr>
            <w:noProof/>
            <w:webHidden/>
          </w:rPr>
          <w:fldChar w:fldCharType="separate"/>
        </w:r>
        <w:r w:rsidR="008E6063">
          <w:rPr>
            <w:noProof/>
            <w:webHidden/>
          </w:rPr>
          <w:t>118</w:t>
        </w:r>
        <w:r w:rsidR="008E6063">
          <w:rPr>
            <w:noProof/>
            <w:webHidden/>
          </w:rPr>
          <w:fldChar w:fldCharType="end"/>
        </w:r>
      </w:hyperlink>
    </w:p>
    <w:p w14:paraId="49CD2643" w14:textId="4BACA0D5" w:rsidR="0094766A" w:rsidRPr="0094766A" w:rsidRDefault="00B424B6" w:rsidP="00685614">
      <w:pPr>
        <w:pStyle w:val="TableofFigures"/>
        <w:spacing w:line="240" w:lineRule="auto"/>
        <w:rPr>
          <w:rFonts w:ascii="Times New Roman Bold" w:hAnsi="Times New Roman Bold"/>
          <w:sz w:val="2"/>
        </w:rPr>
        <w:sectPr w:rsidR="0094766A" w:rsidRPr="0094766A" w:rsidSect="00107DBF">
          <w:type w:val="continuous"/>
          <w:pgSz w:w="12240" w:h="15840"/>
          <w:pgMar w:top="1440" w:right="1440" w:bottom="1440" w:left="1440" w:header="720" w:footer="720" w:gutter="0"/>
          <w:pgNumType w:fmt="lowerRoman"/>
          <w:cols w:space="720"/>
          <w:docGrid w:linePitch="360"/>
        </w:sectPr>
      </w:pPr>
      <w:r w:rsidRPr="00FC13DD">
        <w:fldChar w:fldCharType="end"/>
      </w:r>
    </w:p>
    <w:p w14:paraId="72257734" w14:textId="77777777" w:rsidR="004F605E" w:rsidRDefault="004F605E" w:rsidP="00685614">
      <w:pPr>
        <w:pStyle w:val="TableofFigures"/>
        <w:spacing w:line="240" w:lineRule="auto"/>
        <w:sectPr w:rsidR="004F605E" w:rsidSect="00107DBF">
          <w:type w:val="continuous"/>
          <w:pgSz w:w="12240" w:h="15840"/>
          <w:pgMar w:top="1440" w:right="1440" w:bottom="1440" w:left="1440" w:header="720" w:footer="720" w:gutter="0"/>
          <w:pgNumType w:fmt="lowerRoman"/>
          <w:cols w:space="720"/>
          <w:docGrid w:linePitch="360"/>
        </w:sectPr>
      </w:pPr>
    </w:p>
    <w:p w14:paraId="225AF709" w14:textId="5A7B4676" w:rsidR="006F0086" w:rsidRPr="00DC28E6" w:rsidRDefault="00685614" w:rsidP="00685614">
      <w:pPr>
        <w:pStyle w:val="Heading1"/>
        <w:spacing w:line="240" w:lineRule="auto"/>
      </w:pPr>
      <w:bookmarkStart w:id="3" w:name="_Toc136826099"/>
      <w:bookmarkStart w:id="4" w:name="_Toc8115846"/>
      <w:bookmarkStart w:id="5" w:name="_Toc106513536"/>
      <w:bookmarkStart w:id="6" w:name="_Toc106717794"/>
      <w:r>
        <w:lastRenderedPageBreak/>
        <w:t>CHAPTER</w:t>
      </w:r>
      <w:r w:rsidR="00BB1536" w:rsidRPr="00DC28E6">
        <w:t xml:space="preserve"> 1</w:t>
      </w:r>
      <w:bookmarkEnd w:id="3"/>
    </w:p>
    <w:p w14:paraId="4C2786AA" w14:textId="006F87CE" w:rsidR="00DC28E6" w:rsidRPr="00685614" w:rsidRDefault="008F4B0D" w:rsidP="00685614">
      <w:pPr>
        <w:spacing w:line="240" w:lineRule="auto"/>
        <w:ind w:firstLine="0"/>
        <w:jc w:val="center"/>
        <w:rPr>
          <w:b/>
          <w:bCs/>
        </w:rPr>
      </w:pPr>
      <w:r w:rsidRPr="00685614">
        <w:rPr>
          <w:b/>
          <w:bCs/>
        </w:rPr>
        <w:t xml:space="preserve">Effects of climate and land cover change on forest songbirds of the </w:t>
      </w:r>
      <w:r w:rsidRPr="00685614">
        <w:rPr>
          <w:b/>
          <w:bCs/>
        </w:rPr>
        <w:br/>
        <w:t>Appalachian Mountains: A literature review and case study</w:t>
      </w:r>
    </w:p>
    <w:p w14:paraId="0A2ACAC1" w14:textId="77777777" w:rsidR="008F4B0D" w:rsidRPr="00DC28E6" w:rsidRDefault="008F4B0D" w:rsidP="00685614">
      <w:pPr>
        <w:spacing w:line="240" w:lineRule="auto"/>
      </w:pPr>
    </w:p>
    <w:p w14:paraId="374A21D2" w14:textId="205103AD" w:rsidR="00DC28E6" w:rsidRPr="00DC28E6" w:rsidRDefault="00010394" w:rsidP="00685614">
      <w:pPr>
        <w:pStyle w:val="Heading2"/>
        <w:spacing w:after="240" w:line="240" w:lineRule="auto"/>
      </w:pPr>
      <w:bookmarkStart w:id="7" w:name="_Toc136826100"/>
      <w:r>
        <w:t>Introduction</w:t>
      </w:r>
      <w:bookmarkEnd w:id="7"/>
    </w:p>
    <w:p w14:paraId="01095F64" w14:textId="21C77574" w:rsidR="00DC28E6" w:rsidRDefault="008F4B0D" w:rsidP="00685614">
      <w:pPr>
        <w:pStyle w:val="Heading3"/>
        <w:spacing w:after="240" w:line="240" w:lineRule="auto"/>
      </w:pPr>
      <w:bookmarkStart w:id="8" w:name="_Toc136826101"/>
      <w:r w:rsidRPr="00EB11DD">
        <w:t>Global climate change effects on birds</w:t>
      </w:r>
      <w:bookmarkEnd w:id="8"/>
    </w:p>
    <w:p w14:paraId="199B1EA4" w14:textId="77777777" w:rsidR="008F4B0D" w:rsidRPr="00EB11DD" w:rsidRDefault="008F4B0D" w:rsidP="00685614">
      <w:pPr>
        <w:spacing w:line="240" w:lineRule="auto"/>
      </w:pPr>
      <w:r w:rsidRPr="00EB11DD">
        <w:t>Global climate change is implicated as a factor in declines of avian populations. Defined as the unprecedented rate of increase in Earth’s surface temperature during the 20</w:t>
      </w:r>
      <w:r w:rsidRPr="00EB11DD">
        <w:rPr>
          <w:vertAlign w:val="superscript"/>
        </w:rPr>
        <w:t>th</w:t>
      </w:r>
      <w:r w:rsidRPr="00EB11DD">
        <w:t xml:space="preserve"> and 21</w:t>
      </w:r>
      <w:r w:rsidRPr="00EB11DD">
        <w:rPr>
          <w:vertAlign w:val="superscript"/>
        </w:rPr>
        <w:t>st</w:t>
      </w:r>
      <w:r w:rsidRPr="00EB11DD">
        <w:t xml:space="preserve"> centuries, due primarily to human activity </w:t>
      </w:r>
      <w:r w:rsidRPr="00EB11DD">
        <w:fldChar w:fldCharType="begin" w:fldLock="1"/>
      </w:r>
      <w:r w:rsidRPr="00EB11DD">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EB11DD">
        <w:fldChar w:fldCharType="separate"/>
      </w:r>
      <w:r w:rsidRPr="00EB11DD">
        <w:rPr>
          <w:noProof/>
        </w:rPr>
        <w:t>(Karl and Trenberth 2003)</w:t>
      </w:r>
      <w:r w:rsidRPr="00EB11DD">
        <w:fldChar w:fldCharType="end"/>
      </w:r>
      <w:r w:rsidRPr="00EB11DD">
        <w:t xml:space="preserve">, global climate change can elicit a myriad of avian responses, including shifts in phenology, distributions, and communities; population responses to altered weather; and evolutionary changes </w:t>
      </w:r>
      <w:r w:rsidRPr="00EB11DD">
        <w:fldChar w:fldCharType="begin" w:fldLock="1"/>
      </w:r>
      <w:r w:rsidRPr="00EB11DD">
        <w:instrText>ADDIN CSL_CITATION {"citationItems":[{"id":"ITEM-1","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1","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mendeley":{"formattedCitation":"(Oliver and Morecroft 2014)","plainTextFormattedCitation":"(Oliver and Morecroft 2014)","previouslyFormattedCitation":"(Oliver and Morecroft 2014)"},"properties":{"noteIndex":0},"schema":"https://github.com/citation-style-language/schema/raw/master/csl-citation.json"}</w:instrText>
      </w:r>
      <w:r w:rsidRPr="00EB11DD">
        <w:fldChar w:fldCharType="separate"/>
      </w:r>
      <w:r w:rsidRPr="00EB11DD">
        <w:rPr>
          <w:noProof/>
        </w:rPr>
        <w:t>(Oliver and Morecroft 2014)</w:t>
      </w:r>
      <w:r w:rsidRPr="00EB11DD">
        <w:fldChar w:fldCharType="end"/>
      </w:r>
      <w:r w:rsidRPr="00EB11DD">
        <w:t xml:space="preserve">. Impacts to birds can occur either directly or indirectly </w:t>
      </w:r>
      <w:r w:rsidRPr="00EB11DD">
        <w:fldChar w:fldCharType="begin" w:fldLock="1"/>
      </w:r>
      <w:r w:rsidRPr="00EB11DD">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EB11DD">
        <w:fldChar w:fldCharType="separate"/>
      </w:r>
      <w:r w:rsidRPr="00EB11DD">
        <w:rPr>
          <w:noProof/>
        </w:rPr>
        <w:t>(Trautmann 2018)</w:t>
      </w:r>
      <w:r w:rsidRPr="00EB11DD">
        <w:fldChar w:fldCharType="end"/>
      </w:r>
      <w:r w:rsidRPr="00EB11DD">
        <w:t xml:space="preserve">. Direct mortality of migrating birds can occur when encountering storms, which are increasing in frequency and intensity under global climate change </w:t>
      </w:r>
      <w:r w:rsidRPr="00EB11DD">
        <w:fldChar w:fldCharType="begin" w:fldLock="1"/>
      </w:r>
      <w:r w:rsidRPr="00EB11DD">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EB11DD">
        <w:fldChar w:fldCharType="separate"/>
      </w:r>
      <w:r w:rsidRPr="00EB11DD">
        <w:rPr>
          <w:noProof/>
        </w:rPr>
        <w:t>(Zumeta and Holmes 1978, Newton 2007)</w:t>
      </w:r>
      <w:r w:rsidRPr="00EB11DD">
        <w:fldChar w:fldCharType="end"/>
      </w:r>
      <w:r w:rsidRPr="00EB11DD">
        <w:t xml:space="preserve">. Temperature can interact with landscape factors to lower songbird productivity </w:t>
      </w:r>
      <w:r w:rsidRPr="00EB11DD">
        <w:fldChar w:fldCharType="begin" w:fldLock="1"/>
      </w:r>
      <w:r w:rsidRPr="00EB11DD">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EB11DD">
        <w:fldChar w:fldCharType="separate"/>
      </w:r>
      <w:r w:rsidRPr="00EB11DD">
        <w:rPr>
          <w:noProof/>
        </w:rPr>
        <w:t>(Cox et al. 2013</w:t>
      </w:r>
      <w:r w:rsidRPr="00EB11DD">
        <w:rPr>
          <w:i/>
          <w:noProof/>
        </w:rPr>
        <w:t>a</w:t>
      </w:r>
      <w:r w:rsidRPr="00EB11DD">
        <w:rPr>
          <w:noProof/>
        </w:rPr>
        <w:t>)</w:t>
      </w:r>
      <w:r w:rsidRPr="00EB11DD">
        <w:fldChar w:fldCharType="end"/>
      </w:r>
      <w:r w:rsidRPr="00EB11DD">
        <w:t xml:space="preserve">, and increasing temperatures may elevate rates of nest failure caused by snakes and avian predators </w:t>
      </w:r>
      <w:r w:rsidRPr="00EB11DD">
        <w:fldChar w:fldCharType="begin" w:fldLock="1"/>
      </w:r>
      <w:r w:rsidRPr="00EB11DD">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EB11DD">
        <w:fldChar w:fldCharType="separate"/>
      </w:r>
      <w:r w:rsidRPr="00EB11DD">
        <w:rPr>
          <w:noProof/>
        </w:rPr>
        <w:t>(Cox et al. 2013</w:t>
      </w:r>
      <w:r w:rsidRPr="00EB11DD">
        <w:rPr>
          <w:i/>
          <w:noProof/>
        </w:rPr>
        <w:t>b</w:t>
      </w:r>
      <w:r w:rsidRPr="00EB11DD">
        <w:rPr>
          <w:noProof/>
        </w:rPr>
        <w:t>)</w:t>
      </w:r>
      <w:r w:rsidRPr="00EB11DD">
        <w:fldChar w:fldCharType="end"/>
      </w:r>
      <w:r w:rsidRPr="00EB11DD">
        <w:t xml:space="preserve">. In terms of indirect effects, there is strong evidence that rising temperatures cause phenological mismatches between birds and vegetation budding dates and emergence of or peaks in their insect prey </w:t>
      </w:r>
      <w:r w:rsidRPr="00EB11DD">
        <w:fldChar w:fldCharType="begin" w:fldLock="1"/>
      </w:r>
      <w:r w:rsidRPr="00EB11DD">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EB11DD">
        <w:fldChar w:fldCharType="separate"/>
      </w:r>
      <w:r w:rsidRPr="00EB11DD">
        <w:rPr>
          <w:noProof/>
        </w:rPr>
        <w:t>(Visser et al. 2006, Waite and Strickland 2006)</w:t>
      </w:r>
      <w:r w:rsidRPr="00EB11DD">
        <w:fldChar w:fldCharType="end"/>
      </w:r>
      <w:r w:rsidRPr="00EB11DD">
        <w:t xml:space="preserve">. In North America, the interval between spring green-up and arrival of migratory passerine species has increased, with certain species unable to keep pace </w:t>
      </w:r>
      <w:r w:rsidRPr="00EB11DD">
        <w:fldChar w:fldCharType="begin" w:fldLock="1"/>
      </w:r>
      <w:r w:rsidRPr="00EB11DD">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EB11DD">
        <w:fldChar w:fldCharType="separate"/>
      </w:r>
      <w:r w:rsidRPr="00EB11DD">
        <w:rPr>
          <w:noProof/>
        </w:rPr>
        <w:t>(Mayor et al. 2017)</w:t>
      </w:r>
      <w:r w:rsidRPr="00EB11DD">
        <w:fldChar w:fldCharType="end"/>
      </w:r>
      <w:r w:rsidRPr="00EB11DD">
        <w:t xml:space="preserve">. Changes in phenology of migration and breeding are particularly prevalent in response to climate change </w:t>
      </w:r>
      <w:r w:rsidRPr="00EB11DD">
        <w:fldChar w:fldCharType="begin" w:fldLock="1"/>
      </w:r>
      <w:r w:rsidRPr="00EB11DD">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id":"ITEM-4","itemData":{"DOI":"10.1073/PNAS.0803825105/SUPPL_FILE/0803825105SI.PDF","ISSN":"00278424","PMID":"18849475","abstract":"Recent rapid climatic changes are associated with dramatic changes in phenology of plants and animals, with optimal timing of reproduction advancing considerably in the northern hemisphere. However, some species may not have advanced their timing of breeding sufficiently to continue reproducing optimally relative to the occurrence of peak food availability, thus becoming mismatched compared with their food sources. The degree of mismatch may differ among species, and species with greater mismatch may be characterized by declining populations. Here we relate changes in spring migration timing by 100 European bird species since 1960, considered as an index of the phenological response of bird species to recent climate change, to their population trends. Species that declined in the period 1990-2000 did not advance their spring migration, whereas those with stable or increasing populations advanced their migration considerably. On the other hand, population trends during 1970-1990 were predicted by breeding habitat type, northernmost breeding latitude, and winter range (with species of agricultural habitat, breeding at northern latitudes, and wintering in Africa showing an unfavorable conservation status), but not by change in migration timing. The association between population trend in 1990-2000 and change in migration phenology was not confounded by any of the previously identified predictors of population trends in birds, or by similarity in phenotype among taxa due to common descent. Our findings imply that ecological factors affecting population trends can change over time and suggest that ongoing climatic changes will increasingly threaten vulnerable migratory bird species, augmenting their extinction risk. © 2008 by The National Academy of Sciences of the USA.","author":[{"dropping-particle":"","family":"Møller","given":"Anders Pape","non-dropping-particle":"","parse-names":false,"suffix":""},{"dropping-particle":"","family":"Rubolini","given":"Diego","non-dropping-particle":"","parse-names":false,"suffix":""},{"dropping-particle":"","family":"Lehikoinen","given":"Esa","non-dropping-particle":"","parse-names":false,"suffix":""}],"container-title":"Proceedings of the National Academy of Sciences of the United States of America","id":"ITEM-4","issue":"42","issued":{"date-parts":[["2008","10","21"]]},"page":"16195-16200","publisher":"\nNational Academy of Sciences","title":"Populations of migratory bird species that did not show a phenological response to climate change are declining","type":"article-journal","volume":"105"},"uris":["http://www.mendeley.com/documents/?uuid=32a78cfb-2bf7-3b11-a2a3-b5ac85758a3a"]}],"mendeley":{"formattedCitation":"(Both et al. 2004, 2006, Crick 2004, Møller et al. 2008)","plainTextFormattedCitation":"(Both et al. 2004, 2006, Crick 2004, Møller et al. 2008)","previouslyFormattedCitation":"(Both et al. 2004, 2006, Crick 2004, Møller et al. 2008)"},"properties":{"noteIndex":0},"schema":"https://github.com/citation-style-language/schema/raw/master/csl-citation.json"}</w:instrText>
      </w:r>
      <w:r w:rsidRPr="00EB11DD">
        <w:fldChar w:fldCharType="separate"/>
      </w:r>
      <w:r w:rsidRPr="00EB11DD">
        <w:rPr>
          <w:noProof/>
        </w:rPr>
        <w:t>(Both et al. 2004, 2006, Crick 2004, Møller et al. 2008)</w:t>
      </w:r>
      <w:r w:rsidRPr="00EB11DD">
        <w:fldChar w:fldCharType="end"/>
      </w:r>
      <w:r w:rsidRPr="00EB11DD">
        <w:t xml:space="preserve">. For instance, arrival dates of Australian and European migratory birds at their breeding grounds are advancing and departure dates from their breeding grounds for some species are delayed </w:t>
      </w:r>
      <w:r w:rsidRPr="00EB11DD">
        <w:fldChar w:fldCharType="begin" w:fldLock="1"/>
      </w:r>
      <w:r w:rsidRPr="00EB11DD">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EB11DD">
        <w:fldChar w:fldCharType="separate"/>
      </w:r>
      <w:r w:rsidRPr="00EB11DD">
        <w:rPr>
          <w:noProof/>
        </w:rPr>
        <w:t>(Beaumont et al. 2006, Jonzén et al. 2006)</w:t>
      </w:r>
      <w:r w:rsidRPr="00EB11DD">
        <w:fldChar w:fldCharType="end"/>
      </w:r>
      <w:r w:rsidRPr="00EB11DD">
        <w:t>. Meanwhile, the clutch initiation dates of a multitude of migratory bird species, including tree swallows (</w:t>
      </w:r>
      <w:r w:rsidRPr="00EB11DD">
        <w:rPr>
          <w:i/>
        </w:rPr>
        <w:t>Tachycineta bicolor</w:t>
      </w:r>
      <w:r w:rsidRPr="00EB11DD">
        <w:t>) and pied flycatchers (</w:t>
      </w:r>
      <w:r w:rsidRPr="00EB11DD">
        <w:rPr>
          <w:i/>
        </w:rPr>
        <w:t>Ficedula hypoleuca</w:t>
      </w:r>
      <w:r w:rsidRPr="00EB11DD">
        <w:t xml:space="preserve">), are similarly advancing </w:t>
      </w:r>
      <w:r w:rsidRPr="00EB11DD">
        <w:fldChar w:fldCharType="begin" w:fldLock="1"/>
      </w:r>
      <w:r w:rsidRPr="00EB11DD">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EB11DD">
        <w:fldChar w:fldCharType="separate"/>
      </w:r>
      <w:r w:rsidRPr="00EB11DD">
        <w:rPr>
          <w:noProof/>
        </w:rPr>
        <w:t>(Winkler et al. 2002, Both and Visser 2005)</w:t>
      </w:r>
      <w:r w:rsidRPr="00EB11DD">
        <w:fldChar w:fldCharType="end"/>
      </w:r>
      <w:r w:rsidRPr="00EB11DD">
        <w:t xml:space="preserve">. These phenological changes can have fitness consequences (Møller et al. 2008);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EB11DD">
        <w:fldChar w:fldCharType="begin" w:fldLock="1"/>
      </w:r>
      <w:r w:rsidRPr="00EB11DD">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EB11DD">
        <w:fldChar w:fldCharType="separate"/>
      </w:r>
      <w:r w:rsidRPr="00EB11DD">
        <w:rPr>
          <w:noProof/>
        </w:rPr>
        <w:t>(Both et al. 2009)</w:t>
      </w:r>
      <w:r w:rsidRPr="00EB11DD">
        <w:fldChar w:fldCharType="end"/>
      </w:r>
      <w:r w:rsidRPr="00EB11DD">
        <w:t xml:space="preserve">, lowering reproductive success. For instance, species that advance their egg-laying dates the least in response to increasing spring temperatures over time exhibit the most negative population trends </w:t>
      </w:r>
      <w:r w:rsidRPr="00EB11DD">
        <w:fldChar w:fldCharType="begin" w:fldLock="1"/>
      </w:r>
      <w:r w:rsidRPr="00EB11DD">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EB11DD">
        <w:fldChar w:fldCharType="separate"/>
      </w:r>
      <w:r w:rsidRPr="00EB11DD">
        <w:rPr>
          <w:noProof/>
        </w:rPr>
        <w:t>(Franks et al. 2018)</w:t>
      </w:r>
      <w:r w:rsidRPr="00EB11DD">
        <w:fldChar w:fldCharType="end"/>
      </w:r>
      <w:r w:rsidRPr="00EB11DD">
        <w:t>. In addition to direct and indirect impacts to populations and phenology, global climate change is affecting avian biogeographical patterns.</w:t>
      </w:r>
    </w:p>
    <w:p w14:paraId="6EF326AF" w14:textId="77777777" w:rsidR="008F4B0D" w:rsidRPr="00EB11DD" w:rsidRDefault="008F4B0D" w:rsidP="00685614">
      <w:pPr>
        <w:spacing w:line="240" w:lineRule="auto"/>
      </w:pPr>
      <w:r w:rsidRPr="00EB11DD">
        <w:t xml:space="preserve">There is evidence linking global climate change to long-term changes in avian distributions and geographical ranges </w:t>
      </w:r>
      <w:r w:rsidRPr="00EB11DD">
        <w:fldChar w:fldCharType="begin" w:fldLock="1"/>
      </w:r>
      <w:r w:rsidRPr="00EB11DD">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title":"Rapid range shifts of species associated with high levels of climate warming","type":"article-journal","volume":"333"},"uris":["http://www.mendeley.com/documents/?uuid=0ab0f5df-4051-320b-9028-083b021bdee8"]}],"mendeley":{"formattedCitation":"(Chen et al. 2011)","plainTextFormattedCitation":"(Chen et al. 2011)","previouslyFormattedCitation":"(Chen et al. 2011)"},"properties":{"noteIndex":0},"schema":"https://github.com/citation-style-language/schema/raw/master/csl-citation.json"}</w:instrText>
      </w:r>
      <w:r w:rsidRPr="00EB11DD">
        <w:fldChar w:fldCharType="separate"/>
      </w:r>
      <w:r w:rsidRPr="00EB11DD">
        <w:rPr>
          <w:noProof/>
        </w:rPr>
        <w:t>(Chen et al. 2011)</w:t>
      </w:r>
      <w:r w:rsidRPr="00EB11DD">
        <w:fldChar w:fldCharType="end"/>
      </w:r>
      <w:r w:rsidRPr="00EB11DD">
        <w:t xml:space="preserve">. Many bird species in North America and Europe have expanded or contracted their wintering and/or breeding ranges northward </w:t>
      </w:r>
      <w:r w:rsidRPr="00EB11DD">
        <w:fldChar w:fldCharType="begin" w:fldLock="1"/>
      </w:r>
      <w:r w:rsidRPr="00EB11DD">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id":"ITEM-4","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4","issue":"5","issued":{"date-parts":[["2008","5","1"]]},"page":"1343-1353","publisher":"Elsevier","title":"Projected large-scale range reductions of northern-boreal land bird species due to climate change","type":"article-journal","volume":"141"},"uris":["http://www.mendeley.com/documents/?uuid=39866db6-27a6-3f61-bc41-b4d0e384cfe3"]}],"mendeley":{"formattedCitation":"(Thomas and Lennon 1999, Hitch and Leberg 2007, La Sorte and Thompson III 2007, Virkkala et al. 2008)","plainTextFormattedCitation":"(Thomas and Lennon 1999, Hitch and Leberg 2007, La Sorte and Thompson III 2007, Virkkala et al. 2008)","previouslyFormattedCitation":"(Thomas and Lennon 1999, Hitch and Leberg 2007, La Sorte and Thompson III 2007, Virkkala et al. 2008)"},"properties":{"noteIndex":0},"schema":"https://github.com/citation-style-language/schema/raw/master/csl-citation.json"}</w:instrText>
      </w:r>
      <w:r w:rsidRPr="00EB11DD">
        <w:fldChar w:fldCharType="separate"/>
      </w:r>
      <w:r w:rsidRPr="00EB11DD">
        <w:rPr>
          <w:noProof/>
        </w:rPr>
        <w:t xml:space="preserve">(Thomas and Lennon 1999, Hitch and Leberg 2007, La Sorte and Thompson III 2007, Virkkala </w:t>
      </w:r>
      <w:r w:rsidRPr="00EB11DD">
        <w:rPr>
          <w:noProof/>
        </w:rPr>
        <w:lastRenderedPageBreak/>
        <w:t>et al. 2008)</w:t>
      </w:r>
      <w:r w:rsidRPr="00EB11DD">
        <w:fldChar w:fldCharType="end"/>
      </w:r>
      <w:r w:rsidRPr="00EB11DD">
        <w:t xml:space="preserve">, but both latitudinal and altitudinal shifts have been documented and projected </w:t>
      </w:r>
      <w:r w:rsidRPr="00EB11DD">
        <w:fldChar w:fldCharType="begin" w:fldLock="1"/>
      </w:r>
      <w:r w:rsidRPr="00EB11DD">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id":"ITEM-3","itemData":{"DOI":"10.1016/J.ECOLMODEL.2010.09.010","ISSN":"0304-3800","abstract":"Climate change is affecting biodiversity worldwide inducing species to either \"move, adapt or die\" In this paper we propose a conceptual framework for analysing range shifts, namely a catalogue of the possible patterns of change in the distribution of a species along elevational or other environmental gradients and an improved quantitative methodology to identify and objectively describe these patterns. Patterns are defined in terms of changes occurring at the leading, trailing or both edges of the distribution: (a) leading edge expansion, (b) trailing edge retraction, (c) range expansion, (d) optimum shift, (e) expansion, (f) retraction, and (g) shift. The methodology is based on the modelling of species distributions along a gradient using generalized additive models (GAMs). Separate models are calibrated for two distinct periods of assessment and response curves are compared over five reference points. Changes occurred at these points are formalized into a code that ultimately designates the corresponding change pattern. We tested the proposed methodology using data from the Swiss national common breeding bird survey. The elevational distributions of 95 bird species were modelled for the periods 1999-2002 and 2004-2007 and significant upward shifts (all patterns confounded) were identified for 35% of the species. Over the same period, an increase in mean temperature was registered for Switzerland. In consideration of the short period covered by the case study, assessed change patterns are considered to correspond to intermediate patterns in an ongoing shifting process. However, similar patterns can be determined by habitat barriers, land use/land cover changes, competition with concurrent or invasive species or different warming rates at different elevations. © 2010 Elsevier B.V.","author":[{"dropping-particle":"","family":"Maggini","given":"Ramona","non-dropping-particle":"","parse-names":false,"suffix":""},{"dropping-particle":"","family":"Lehmann","given":"Anthony","non-dropping-particle":"","parse-names":false,"suffix":""},{"dropping-particle":"","family":"Kéry","given":"Marc","non-dropping-particle":"","parse-names":false,"suffix":""},{"dropping-particle":"","family":"Schmid","given":"Hans","non-dropping-particle":"","parse-names":false,"suffix":""},{"dropping-particle":"","family":"Beniston","given":"Martin","non-dropping-particle":"","parse-names":false,"suffix":""},{"dropping-particle":"","family":"Jenni","given":"Lukas","non-dropping-particle":"","parse-names":false,"suffix":""},{"dropping-particle":"","family":"Zbinden","given":"Niklaus","non-dropping-particle":"","parse-names":false,"suffix":""}],"container-title":"Ecological Modelling","id":"ITEM-3","issue":"1","issued":{"date-parts":[["2011","1","10"]]},"page":"21-32","publisher":"Elsevier","title":"Are Swiss birds tracking climate change?: Detecting elevational shifts using response curve shapes","type":"article-journal","volume":"222"},"uris":["http://www.mendeley.com/documents/?uuid=29d3b2b4-0cd6-358e-b211-31d2b177a725"]},{"id":"ITEM-4","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w:instrText>
      </w:r>
      <w:r w:rsidRPr="00183028">
        <w:instrText>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4","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Pounds et al. 1999, Rodenhouse et al. 2008, Maggini et al. 2011, Flousek et al. 2015)","plainTextFormattedCitation":"(Pounds et al. 1999, Rodenhouse et al. 2008, Maggini et al. 2011, Flousek et al. 2015)","previouslyFormattedCitation":"(Pounds et al. 1999, Rodenhouse et al. 2008, Maggini et al. 2011, Flousek et al. 2015)"},"properties":{"noteIndex":0},"schema":"https://github.com/citation-style-language/schema/raw/master/csl-citation.json"}</w:instrText>
      </w:r>
      <w:r w:rsidRPr="00EB11DD">
        <w:fldChar w:fldCharType="separate"/>
      </w:r>
      <w:r w:rsidRPr="00183028">
        <w:rPr>
          <w:noProof/>
        </w:rPr>
        <w:t>(Pounds et al. 1999, Rodenhouse et al. 2008, Maggini et al. 2011, Flousek et al. 2015)</w:t>
      </w:r>
      <w:r w:rsidRPr="00EB11DD">
        <w:fldChar w:fldCharType="end"/>
      </w:r>
      <w:r w:rsidRPr="00183028">
        <w:t xml:space="preserve">. </w:t>
      </w:r>
      <w:r w:rsidRPr="00EB11DD">
        <w:t xml:space="preserve">High-elevation species are particularly vulnerable to climate change </w:t>
      </w:r>
      <w:r w:rsidRPr="00EB11DD">
        <w:fldChar w:fldCharType="begin" w:fldLock="1"/>
      </w:r>
      <w:r w:rsidRPr="00EB11DD">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2","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Siegel et al. 2014, Flousek et al. 2015, Freeman et al. 2018)","plainTextFormattedCitation":"(Siegel et al. 2014, Flousek et al. 2015, Freeman et al. 2018)","previouslyFormattedCitation":"(Siegel et al. 2014, Flousek et al. 2015, Freeman et al. 2018)"},"properties":{"noteIndex":0},"schema":"https://github.com/citation-style-language/schema/raw/master/csl-citation.json"}</w:instrText>
      </w:r>
      <w:r w:rsidRPr="00EB11DD">
        <w:fldChar w:fldCharType="separate"/>
      </w:r>
      <w:r w:rsidRPr="00EB11DD">
        <w:rPr>
          <w:noProof/>
        </w:rPr>
        <w:t>(Siegel et al. 2014, Flousek et al. 2015, Freeman et al. 2018)</w:t>
      </w:r>
      <w:r w:rsidRPr="00EB11DD">
        <w:fldChar w:fldCharType="end"/>
      </w:r>
      <w:r w:rsidRPr="00EB11DD">
        <w:t xml:space="preserve">. As little as 1°C warming could reduce suitable habitat for certain high-elevation bird species by more than 50%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Meanwhile, low-elevation species are expanding upslope </w:t>
      </w:r>
      <w:r w:rsidRPr="00EB11DD">
        <w:fldChar w:fldCharType="begin" w:fldLock="1"/>
      </w:r>
      <w:r w:rsidRPr="00EB11DD">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DeLuca and King 2017, Freeman et al. 2018)","plainTextFormattedCitation":"(DeLuca and King 2017, Freeman et al. 2018)","previouslyFormattedCitation":"(DeLuca and King 2017, Freeman et al. 2018)"},"properties":{"noteIndex":0},"schema":"https://github.com/citation-style-language/schema/raw/master/csl-citation.json"}</w:instrText>
      </w:r>
      <w:r w:rsidRPr="00EB11DD">
        <w:fldChar w:fldCharType="separate"/>
      </w:r>
      <w:r w:rsidRPr="00EB11DD">
        <w:rPr>
          <w:noProof/>
        </w:rPr>
        <w:t>(DeLuca and King 2017, Freeman et al. 2018)</w:t>
      </w:r>
      <w:r w:rsidRPr="00EB11DD">
        <w:fldChar w:fldCharType="end"/>
      </w:r>
      <w:r w:rsidRPr="00EB11DD">
        <w:t xml:space="preserve">. However, along elevational gradients, climate change can cause potentially heterogeneous range shifts, as rising temperatures push species upslope while increased precipitation pulls them downslope </w:t>
      </w:r>
      <w:r w:rsidRPr="00EB11DD">
        <w:fldChar w:fldCharType="begin" w:fldLock="1"/>
      </w:r>
      <w:r w:rsidRPr="00EB11DD">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Pr="00EB11DD">
        <w:fldChar w:fldCharType="separate"/>
      </w:r>
      <w:r w:rsidRPr="00EB11DD">
        <w:rPr>
          <w:noProof/>
        </w:rPr>
        <w:t>(Tingley et al. 2012)</w:t>
      </w:r>
      <w:r w:rsidRPr="00EB11DD">
        <w:fldChar w:fldCharType="end"/>
      </w:r>
      <w:r w:rsidRPr="00EB11DD">
        <w:t xml:space="preserve">. Global climate change can further affect avian distributions indirectly by altering tree species distributions </w:t>
      </w:r>
      <w:r w:rsidRPr="00EB11DD">
        <w:fldChar w:fldCharType="begin" w:fldLock="1"/>
      </w:r>
      <w:r w:rsidRPr="00EB11DD">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Pr="00EB11DD">
        <w:fldChar w:fldCharType="separate"/>
      </w:r>
      <w:r w:rsidRPr="00EB11DD">
        <w:rPr>
          <w:noProof/>
        </w:rPr>
        <w:t>(Iverson et al. 2008)</w:t>
      </w:r>
      <w:r w:rsidRPr="00EB11DD">
        <w:fldChar w:fldCharType="end"/>
      </w:r>
      <w:r w:rsidRPr="00EB11DD">
        <w:t xml:space="preserve">, as well as the frequency, intensity, duration, and timing of forest disturbances, which can alter habitat quality during both breeding and non-breeding seasons </w:t>
      </w:r>
      <w:r w:rsidRPr="00EB11DD">
        <w:fldChar w:fldCharType="begin" w:fldLock="1"/>
      </w:r>
      <w:r w:rsidRPr="00EB11DD">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Pr="00EB11DD">
        <w:fldChar w:fldCharType="separate"/>
      </w:r>
      <w:r w:rsidRPr="00EB11DD">
        <w:rPr>
          <w:noProof/>
        </w:rPr>
        <w:t>(Dale et al. 2001)</w:t>
      </w:r>
      <w:r w:rsidRPr="00EB11DD">
        <w:fldChar w:fldCharType="end"/>
      </w:r>
      <w:r w:rsidRPr="00EB11DD">
        <w:t xml:space="preserve">. Looking into the future, both latitudinal and altitudinal shifts in North American bird distribution are predicted to continue, in conjunction with tree species responses to climate change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w:t>
      </w:r>
    </w:p>
    <w:p w14:paraId="7D13C335" w14:textId="011FEEC1" w:rsidR="002062A4" w:rsidRDefault="008F4B0D" w:rsidP="00685614">
      <w:pPr>
        <w:spacing w:line="240" w:lineRule="auto"/>
        <w:rPr>
          <w:lang w:val="fr-FR"/>
        </w:rPr>
      </w:pPr>
      <w:r w:rsidRPr="00EB11DD">
        <w:t xml:space="preserve">It is likely that climate change plays a role in declining forest songbird populations through direct, indirect, and synergistic effects </w:t>
      </w:r>
      <w:r w:rsidRPr="00EB11DD">
        <w:fldChar w:fldCharType="begin" w:fldLock="1"/>
      </w:r>
      <w:r w:rsidRPr="00EB11DD">
        <w:instrText>ADDIN CSL_CITATION {"citationItems":[{"id":"ITEM-1","itemData":{"DOI":"10.1111/GCB.12195","ISSN":"1365-2486","PMID":"23505016","abstract":"This review focuses on the impacts of climate change on population dynamics. I introduce the MUP (Measuring, Understanding, and Predicting) approach, which provides a general framework where an enhanced understanding of climate-population processes, along with improved long-term data, are merged into coherent projections of future population responses to climate change. This approach can be applied to any species, but this review illustrates its benefit using birds as examples. Birds are one of the best-studied groups and a large number of studies have detected climate impacts on vital rates (i.e., life history traits, such as survival, maturation, or breeding, affecting changes in population size and composition) and population abundance. These studies reveal multifaceted effects of climate with direct, indirect, time-lagged, and nonlinear effects. However, few studies integrate these effects into a climate-dependent population model to understand the respective role of climate variables and their components (mean state, variability, extreme) on population dynamics. To quantify how populations cope with climate change impacts, I introduce a new universal variable: the 'population robustness to climate change.' The comparison of such robustness, along with prospective and retrospective analysis may help to identify the major climate threats and characteristics of threatened avian species. Finally, studies projecting avian population responses to future climate change predicted by IPCC-class climate models are rare. Population projections hinge on selecting a multiclimate model ensemble at the appropriate temporal and spatial scales and integrating both radiative forcing and internal variability in climate with fully specified uncertainties in both demographic and climate processes. © 2013 Blackwell Publishing Ltd.","author":[{"dropping-particle":"","family":"Jenouvrier","given":"Stephanie","non-dropping-particle":"","parse-names":false,"suffix":""}],"container-title":"Global Change Biology","id":"ITEM-1","issue":"7","issued":{"date-parts":[["2013","7","1"]]},"page":"2036-2057","publisher":"John Wiley &amp; Sons, Ltd","title":"Impacts of climate change on avian populations","type":"article-journal","volume":"19"},"uris":["http://www.mendeley.com/documents/?uuid=af4adb51-e8a1-3a3a-ad7c-04db96a9b51d"]},{"id":"ITEM-2","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2","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id":"ITEM-3","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3","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Jenouvrier 2013, Oliver and Morecroft 2014, Northrup et al. 2019)","plainTextFormattedCitation":"(Jenouvrier 2013, Oliver and Morecroft 2014, Northrup et al. 2019)","previouslyFormattedCitation":"(Jenouvrier 2013, Oliver and Morecroft 2014, Northrup et al. 2019)"},"properties":{"noteIndex":0},"schema":"https://github.com/citation-style-language/schema/raw/master/csl-citation.json"}</w:instrText>
      </w:r>
      <w:r w:rsidRPr="00EB11DD">
        <w:fldChar w:fldCharType="separate"/>
      </w:r>
      <w:r w:rsidRPr="00EB11DD">
        <w:rPr>
          <w:noProof/>
        </w:rPr>
        <w:t>(Jenouvrier 2013, Oliver and Morecroft 2014, Northrup et al. 2019)</w:t>
      </w:r>
      <w:r w:rsidRPr="00EB11DD">
        <w:fldChar w:fldCharType="end"/>
      </w:r>
      <w:r w:rsidRPr="00EB11DD">
        <w:t xml:space="preserve">, with consequences potentially greatest for long-distance migrants in seasonal habitats </w:t>
      </w:r>
      <w:r w:rsidRPr="00EB11DD">
        <w:fldChar w:fldCharType="begin" w:fldLock="1"/>
      </w:r>
      <w:r w:rsidRPr="00EB11DD">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SN":"0962-8452","abstract":"One consequence of climate change is an increasing mismatch between timing of food requirements and food availability. Such a mismatch is primarily expected in avian long-distance migrants because ...","author":[{"dropping-particle":"","family":"Both","given":"Christiaan","non-dropping-particle":"","parse-names":false,"suffix":""},{"dropping-particle":"","family":"Turnhout","given":"Chris A. 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 B.","non-dropping-particle":"","parse-names":false,"suffix":""}],"container-title":"Proceedings of the Royal Society B: Biological Sciences","id":"ITEM-2","issue":"1685","issued":{"date-parts":[["2010","4","22"]]},"page":"1259-1266","publisher":"\nThe Royal Society\n","title":"Avian population consequences of climate change are most severe for long-distance migrants in seasonal habitats","type":"article-journal","volume":"277"},"uris":["http://www.mendeley.com/documents/?uuid=2ff40e7c-f734-3ed6-8f0c-cb1fbe3eeac7"]},{"id":"ITEM-3","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3","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4","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4","issue":"11","issued":{"date-parts":[["2018","10","22"]]},"page":"992-996","publisher":"Nature Publishing Group","title":"Long-distance migratory birds threatened by multiple independent risks from global change","type":"article-journal","volume":"8"},"uris":["http://www.mendeley.com/documents/?uuid=18076ccf-3bbb-3a1a-bdc9-a520ce48200e"]}],"mendeley":{"formattedCitation":"(Lemoine and Böhning-Gaese 2003, Both et al. 2010, Flousek et al. 2015, Zurell et al. 2018)","plainTextFormattedCitation":"(Lemoine and Böhning-Gaese 2003, Both et al. 2010, Flousek et al. 2015, Zurell et al. 2018)","previouslyFormattedCitation":"(Lemoine and Böhning-Gaese 2003, Both et al. 2010, Flousek et al. 2015, Zurell et al. 2018)"},"properties":{"noteIndex":0},"schema":"https://github.com/citation-style-language/schema/raw/master/csl-citation.json"}</w:instrText>
      </w:r>
      <w:r w:rsidRPr="00EB11DD">
        <w:fldChar w:fldCharType="separate"/>
      </w:r>
      <w:r w:rsidRPr="00EB11DD">
        <w:rPr>
          <w:noProof/>
        </w:rPr>
        <w:t>(Lemoine and Böhning-Gaese 2003, Both et al. 2010, Flousek et al. 2015, Zurell et al. 2018)</w:t>
      </w:r>
      <w:r w:rsidRPr="00EB11DD">
        <w:fldChar w:fldCharType="end"/>
      </w:r>
      <w:r w:rsidRPr="00EB11DD">
        <w:t xml:space="preserve">. In fact, migrant passerine species are projected to encounter novel climates throughout most of their annual cycle in the future (Zurell et al. 2018), which may adversely affect their survival rates </w:t>
      </w:r>
      <w:r w:rsidRPr="00EB11DD">
        <w:fldChar w:fldCharType="begin" w:fldLock="1"/>
      </w:r>
      <w:r w:rsidRPr="00EB11DD">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Pr="00EB11DD">
        <w:fldChar w:fldCharType="separate"/>
      </w:r>
      <w:r w:rsidRPr="00EB11DD">
        <w:rPr>
          <w:noProof/>
        </w:rPr>
        <w:t>(La Sorte et al. 2018)</w:t>
      </w:r>
      <w:r w:rsidRPr="00EB11DD">
        <w:fldChar w:fldCharType="end"/>
      </w:r>
      <w:r w:rsidRPr="00EB11DD">
        <w:t xml:space="preserve">. As the climate continues to warm, certain birds may even face extirpation and extinction </w:t>
      </w:r>
      <w:r w:rsidRPr="00EB11DD">
        <w:fldChar w:fldCharType="begin" w:fldLock="1"/>
      </w:r>
      <w:r w:rsidRPr="00EB11DD">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Pr="008F4B0D">
        <w:rPr>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Pr="00EB11DD">
        <w:fldChar w:fldCharType="separate"/>
      </w:r>
      <w:r w:rsidRPr="008F4B0D">
        <w:rPr>
          <w:noProof/>
          <w:lang w:val="fr-FR"/>
        </w:rPr>
        <w:t>(Schwartz et al. 2006, Sekercioglu et al. 2008, Tayleur et al. 2016, Freeman et al. 2018)</w:t>
      </w:r>
      <w:r w:rsidRPr="00EB11DD">
        <w:fldChar w:fldCharType="end"/>
      </w:r>
      <w:r w:rsidRPr="008F4B0D">
        <w:rPr>
          <w:lang w:val="fr-FR"/>
        </w:rPr>
        <w:t xml:space="preserve">. </w:t>
      </w:r>
      <w:r w:rsidRPr="00EB11DD">
        <w:t xml:space="preserve">Alternatively, some species are predicted to expand their distributions (Tayleur et al. 2016), and resident species may benefit from warmer winters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Ultimately, changes in bird communities are likely to result from climate chang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id":"ITEM-3","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3","issue":"5","issued":{"date-parts":[["2012","5","1"]]},"page":"568-578","publisher":"John Wiley &amp; Sons, Ltd","title":"Rise of the generalists: evidence for climate driven homogenization in avian communities","type":"article-journal","volume":"21"},"uris":["http://www.mendeley.com/documents/?uuid=e6a13dee-c319-37f9-9371-3c3056ac5a29"]},{"id":"ITEM-4","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4","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Rodenhouse et al. 2008, Stralberg et al. 2009, Davey et al. 2012, Lindström et al. 2013)","plainTextFormattedCitation":"(Rodenhouse et al. 2008, Stralberg et al. 2009, Davey et al. 2012, Lindström et al. 2013)","previouslyFormattedCitation":"(Rodenhouse et al. 2008, Stralberg et al. 2009, Davey et al. 2012, Lindström et al. 2013)"},"properties":{"noteIndex":0},"schema":"https://github.com/citation-style-language/schema/raw/master/csl-citation.json"}</w:instrText>
      </w:r>
      <w:r w:rsidRPr="00EB11DD">
        <w:fldChar w:fldCharType="separate"/>
      </w:r>
      <w:r w:rsidRPr="00EB11DD">
        <w:rPr>
          <w:noProof/>
        </w:rPr>
        <w:t>(Rodenhouse et al. 2008, Stralberg et al. 2009, Davey et al. 2012, Lindström et al. 2013)</w:t>
      </w:r>
      <w:r w:rsidRPr="00EB11DD">
        <w:fldChar w:fldCharType="end"/>
      </w:r>
      <w:r w:rsidRPr="00EB11DD">
        <w:t xml:space="preserve">, in part due to expanded ranges and increased relative abundance of habitat generalists </w:t>
      </w:r>
      <w:r w:rsidRPr="00EB11DD">
        <w:fldChar w:fldCharType="begin" w:fldLock="1"/>
      </w:r>
      <w:r w:rsidRPr="00EB11DD">
        <w:instrText>ADDIN CSL_CITATION {"citationItems":[{"id":"ITEM-1","itemData":{"DOI":"10.1111/1365-2656.12035","ISSN":"1365-2656","PMID":"23398634","abstract":"Summary: Although climate is known to play an important role in structuring biological communities, high-resolution analyses of recent climatic impacts on multiple components of diversity are still sparse. Additionally, there is a lack of knowledge about which species drive community response to environmental change. We used a long-term breeding bird data set that encompasses a large latitudinal and altitudinal range to model the effect of temperature on spatial and temporal patterns in alpha and beta diversity. We also established a novel framework for identifying species-specific contributions to these macroecological patterns, hence combining two different approaches for identifying climatic impacts. Alpha diversity increased over time, whilst beta diversity declined; both diversity metrics showed a significant relationship with recent temperature anomalies. By partitioning beta diversity, we showed that the decline was predominately driven by changes in species turnover rather than nestedness suggesting a process of replacement by more common species. Using jackknife analyses we identified how individual species influenced the modelled relationships of diversity with temperature and time. Influential species tended to be habitat generalists with moderate to large distributions. We demonstrate that different facets of avian diversity can respond rapidly to temperature anomalies and as a result have undergone significant changes in the last decade. In general, it appears that warming temperatures are driving compositional homogenization of temperate bird communities via range expansion of common generalist species. © 2013 British Ecological Society.","author":[{"dropping-particle":"","family":"Davey","given":"Catherine M.","non-dropping-particle":"","parse-names":false,"suffix":""},{"dropping-particle":"","family":"Devictor","given":"Vincent","non-dropping-particle":"","parse-names":false,"suffix":""},{"dropping-particle":"","family":"Jonzén","given":"Niclas","non-dropping-particle":"","parse-names":false,"suffix":""},{"dropping-particle":"","family":"Lindström","given":"Åke","non-dropping-particle":"","parse-names":false,"suffix":""},{"dropping-particle":"","family":"Smith","given":"Henrik G.","non-dropping-particle":"","parse-names":false,"suffix":""}],"container-title":"Journal of Animal Ecology","id":"ITEM-1","issue":"3","issued":{"date-parts":[["2013","5","1"]]},"page":"551-561","publisher":"John Wiley &amp; Sons, Ltd","title":"Impact of climate change on communities: revealing species' contribution","type":"article-journal","volume":"82"},"uris":["http://www.mendeley.com/documents/?uuid=07321334-c1e8-3e27-b76b-07ecf17d1c88"]}],"mendeley":{"formattedCitation":"(Davey et al. 2013)","plainTextFormattedCitation":"(Davey et al. 2013)","previouslyFormattedCitation":"(Davey et al. 2013)"},"properties":{"noteIndex":0},"schema":"https://github.com/citation-style-language/schema/raw/master/csl-citation.json"}</w:instrText>
      </w:r>
      <w:r w:rsidRPr="00EB11DD">
        <w:fldChar w:fldCharType="separate"/>
      </w:r>
      <w:r w:rsidRPr="00EB11DD">
        <w:rPr>
          <w:noProof/>
        </w:rPr>
        <w:t>(Davey et al. 2013)</w:t>
      </w:r>
      <w:r w:rsidRPr="00EB11DD">
        <w:fldChar w:fldCharType="end"/>
      </w:r>
      <w:r w:rsidRPr="00EB11DD">
        <w:t xml:space="preserve">; specifically, habitat specialists and cold-associated species tend to decline in numbers and are more negatively affected by higher temperatures than southerly distributed species associated with warm temperatures </w:t>
      </w:r>
      <w:r w:rsidRPr="00EB11DD">
        <w:fldChar w:fldCharType="begin" w:fldLock="1"/>
      </w:r>
      <w:r w:rsidRPr="00EB11DD">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2","issue":"5","issued":{"date-parts":[["2012","5","1"]]},"page":"568-578","publisher":"John Wiley &amp; Sons, Ltd","title":"Rise of the generalists: evidence for climate driven homogenization in avian communities","type":"article-journal","volume":"21"},"uris":["http://www.mendeley.com/documents/?uuid=e6a13dee-c319-37f9-9371-3c3056ac5a29"]},{"id":"ITEM-3","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3","issue":"4","issued":{"date-parts":[["2015","7","1"]]},"page":"943-954","title":"Drivers of climate change impacts on bird communities","type":"article-journal","volume":"84"},"uris":["http://www.mendeley.com/documents/?uuid=911bac0e-ad8a-3a55-bea8-1fff006ac714"]},{"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id":"ITEM-5","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w:instrText>
      </w:r>
      <w:r w:rsidRPr="008F4B0D">
        <w:rPr>
          <w:lang w:val="fr-FR"/>
        </w:rPr>
        <w:instrText>"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5","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La Sorte and Jetz 2010, Davey et al. 2012, Pearce-Higgins et al. 2015, Tayleur et al. 2016, Freeman et al. 2018)","plainTextFormattedCitation":"(La Sorte and Jetz 2010, Davey et al. 2012, Pearce-Higgins et al. 2015, Tayleur et al. 2016, Freeman et al. 2018)","previouslyFormattedCitation":"(La Sorte and Jetz 2010, Davey et al. 2012, Pearce-Higgins et al. 2015, Tayleur et al. 2016, Freeman et al. 2018)"},"properties":{"noteIndex":0},"schema":"https://github.com/citation-style-language/schema/raw/master/csl-citation.json"}</w:instrText>
      </w:r>
      <w:r w:rsidRPr="00EB11DD">
        <w:fldChar w:fldCharType="separate"/>
      </w:r>
      <w:r w:rsidRPr="008F4B0D">
        <w:rPr>
          <w:noProof/>
          <w:lang w:val="fr-FR"/>
        </w:rPr>
        <w:t>(La Sorte and Jetz 2010, Davey et al. 2012, Pearce-Higgins et al. 2015, Tayleur et al. 2016, Freeman et al. 2018)</w:t>
      </w:r>
      <w:r w:rsidRPr="00EB11DD">
        <w:fldChar w:fldCharType="end"/>
      </w:r>
      <w:r w:rsidRPr="008F4B0D">
        <w:rPr>
          <w:lang w:val="fr-FR"/>
        </w:rPr>
        <w:t>.</w:t>
      </w:r>
    </w:p>
    <w:p w14:paraId="1500F884" w14:textId="77777777" w:rsidR="00814A80" w:rsidRPr="00EB11DD" w:rsidRDefault="00814A80" w:rsidP="00685614">
      <w:pPr>
        <w:pStyle w:val="Heading3"/>
        <w:spacing w:after="240" w:line="240" w:lineRule="auto"/>
      </w:pPr>
      <w:bookmarkStart w:id="9" w:name="_Toc136826102"/>
      <w:r w:rsidRPr="00EB11DD">
        <w:t>Landscape change as an additional factor</w:t>
      </w:r>
      <w:bookmarkEnd w:id="9"/>
    </w:p>
    <w:p w14:paraId="614AA75C" w14:textId="77777777" w:rsidR="00814A80" w:rsidRPr="00814A80" w:rsidRDefault="00814A80" w:rsidP="00685614">
      <w:pPr>
        <w:spacing w:line="240" w:lineRule="auto"/>
        <w:rPr>
          <w:lang w:val="fr-FR"/>
        </w:rPr>
      </w:pPr>
      <w:r w:rsidRPr="00EB11DD">
        <w:tab/>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no change or increases in forest area within the past 5 decades </w:t>
      </w:r>
      <w:r w:rsidRPr="00EB11DD">
        <w:fldChar w:fldCharType="begin" w:fldLock="1"/>
      </w:r>
      <w:r w:rsidRPr="00EB11DD">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EB11DD">
        <w:fldChar w:fldCharType="separate"/>
      </w:r>
      <w:r w:rsidRPr="00EB11DD">
        <w:rPr>
          <w:noProof/>
        </w:rPr>
        <w:t>(Childs 2005, Morin et al. 2016)</w:t>
      </w:r>
      <w:r w:rsidRPr="00EB11DD">
        <w:fldChar w:fldCharType="end"/>
      </w:r>
      <w:r w:rsidRPr="00EB11DD">
        <w:t xml:space="preserve">. However, cumulative historical changes in land cover and land use, landscape composition, and landscape configuration over hundreds of years have tended to result in forest habitat loss, fragmentation, and decreased connectivity, which affect forest songbird populations and distributions </w:t>
      </w:r>
      <w:r w:rsidRPr="00EB11DD">
        <w:fldChar w:fldCharType="begin" w:fldLock="1"/>
      </w:r>
      <w:r w:rsidRPr="00EB11DD">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EB11DD">
        <w:fldChar w:fldCharType="separate"/>
      </w:r>
      <w:r w:rsidRPr="00EB11DD">
        <w:rPr>
          <w:noProof/>
        </w:rPr>
        <w:t>(Villard et al. 1999)</w:t>
      </w:r>
      <w:r w:rsidRPr="00EB11DD">
        <w:fldChar w:fldCharType="end"/>
      </w:r>
      <w:r w:rsidRPr="00EB11DD">
        <w:t xml:space="preserve">. Certain forest songbirds require large tracts of relatively mature forest, which makes them sensitive to landscape change </w:t>
      </w:r>
      <w:r w:rsidRPr="00EB11DD">
        <w:fldChar w:fldCharType="begin" w:fldLock="1"/>
      </w:r>
      <w:r w:rsidRPr="00EB11DD">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EB11DD">
        <w:fldChar w:fldCharType="separate"/>
      </w:r>
      <w:r w:rsidRPr="00EB11DD">
        <w:rPr>
          <w:noProof/>
        </w:rPr>
        <w:t>(Moenkkoenen and Welsh 1994)</w:t>
      </w:r>
      <w:r w:rsidRPr="00EB11DD">
        <w:fldChar w:fldCharType="end"/>
      </w:r>
      <w:r w:rsidRPr="00EB11DD">
        <w:t xml:space="preserve">. Losses in suitable forest habitat directly lead to subsequent declines or absences of associated forest bird populations </w:t>
      </w:r>
      <w:r w:rsidRPr="00EB11DD">
        <w:fldChar w:fldCharType="begin" w:fldLock="1"/>
      </w:r>
      <w:r w:rsidRPr="00EB11DD">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EB11DD">
        <w:fldChar w:fldCharType="separate"/>
      </w:r>
      <w:r w:rsidRPr="00EB11DD">
        <w:rPr>
          <w:noProof/>
        </w:rPr>
        <w:t>(Pimm and Askins 1995, Trzcinski et al. 1999)</w:t>
      </w:r>
      <w:r w:rsidRPr="00EB11DD">
        <w:fldChar w:fldCharType="end"/>
      </w:r>
      <w:r w:rsidRPr="00EB11DD">
        <w:t xml:space="preserve">. Conversion of preferred habitat to less suitable habitat can also lead to population </w:t>
      </w:r>
      <w:r w:rsidRPr="00EB11DD">
        <w:lastRenderedPageBreak/>
        <w:t xml:space="preserve">declines and reductions in species richness </w:t>
      </w:r>
      <w:r w:rsidRPr="00EB11DD">
        <w:fldChar w:fldCharType="begin" w:fldLock="1"/>
      </w:r>
      <w:r w:rsidRPr="00EB11DD">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EB11DD">
        <w:fldChar w:fldCharType="separate"/>
      </w:r>
      <w:r w:rsidRPr="00EB11DD">
        <w:rPr>
          <w:noProof/>
        </w:rPr>
        <w:t>(Gaston et al. 2003, Aratrakorn et al. 2006, Zurita et al. 2006)</w:t>
      </w:r>
      <w:r w:rsidRPr="00EB11DD">
        <w:fldChar w:fldCharType="end"/>
      </w:r>
      <w:r w:rsidRPr="00EB11DD">
        <w:t xml:space="preserve">. For instance, urbanization and energy development tend to negatively impact native forest bird populations and communities </w:t>
      </w:r>
      <w:r w:rsidRPr="00EB11DD">
        <w:fldChar w:fldCharType="begin" w:fldLock="1"/>
      </w:r>
      <w:r w:rsidRPr="00EB11DD">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Pr="00EB11DD">
        <w:rPr>
          <w:rFonts w:ascii="Cambria Math" w:hAnsi="Cambria Math" w:cs="Cambria Math"/>
        </w:rPr>
        <w:instrText>∼</w:instrText>
      </w:r>
      <w:r w:rsidRPr="00EB11DD">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Pr="00814A80">
        <w:rPr>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EB11DD">
        <w:fldChar w:fldCharType="separate"/>
      </w:r>
      <w:r w:rsidRPr="00814A80">
        <w:rPr>
          <w:noProof/>
          <w:lang w:val="fr-FR"/>
        </w:rPr>
        <w:t>(Nilon et al. 1995, Rottenborn 1999, Er et al. 2005, Farwell et al. 2016)</w:t>
      </w:r>
      <w:r w:rsidRPr="00EB11DD">
        <w:fldChar w:fldCharType="end"/>
      </w:r>
      <w:r w:rsidRPr="00814A80">
        <w:rPr>
          <w:lang w:val="fr-FR"/>
        </w:rPr>
        <w:t>.</w:t>
      </w:r>
    </w:p>
    <w:p w14:paraId="0803523C" w14:textId="77777777" w:rsidR="00814A80" w:rsidRPr="00EB11DD" w:rsidRDefault="00814A80" w:rsidP="00685614">
      <w:pPr>
        <w:spacing w:line="240" w:lineRule="auto"/>
      </w:pPr>
      <w:r w:rsidRPr="00EB11DD">
        <w:t xml:space="preserve">Forest habitat fragmentation, which is a landscape-scale process involving the simultaneous loss of forest, reduction in forest patch size, increase in the number of forest patches, and increased isolation of forest patches </w:t>
      </w:r>
      <w:r w:rsidRPr="00EB11DD">
        <w:fldChar w:fldCharType="begin" w:fldLock="1"/>
      </w:r>
      <w:r w:rsidRPr="00EB11DD">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EB11DD">
        <w:fldChar w:fldCharType="separate"/>
      </w:r>
      <w:r w:rsidRPr="00EB11DD">
        <w:rPr>
          <w:noProof/>
        </w:rPr>
        <w:t>(Fahrig 2003)</w:t>
      </w:r>
      <w:r w:rsidRPr="00EB11DD">
        <w:fldChar w:fldCharType="end"/>
      </w:r>
      <w:r w:rsidRPr="00EB11DD">
        <w:t xml:space="preserve">. Previous studies using land cover datasets with moderate resolution (e.g., 30 m cell size) indicate that fragmentation generally has non-significant or positive relationships with overall abundance and richness </w:t>
      </w:r>
      <w:r w:rsidRPr="00EB11DD">
        <w:fldChar w:fldCharType="begin" w:fldLock="1"/>
      </w:r>
      <w:r w:rsidRPr="00EB11DD">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EB11DD">
        <w:fldChar w:fldCharType="separate"/>
      </w:r>
      <w:r w:rsidRPr="00EB11DD">
        <w:rPr>
          <w:noProof/>
        </w:rPr>
        <w:t>(Fahrig 2017, Fahrig et al. 2019)</w:t>
      </w:r>
      <w:r w:rsidRPr="00EB11DD">
        <w:fldChar w:fldCharType="end"/>
      </w:r>
      <w:r w:rsidRPr="00EB11DD">
        <w:t>. However, forest habitat fragmentation may also have negative effects, particularly for forest-interior species such as ovenbirds (</w:t>
      </w:r>
      <w:r w:rsidRPr="00EB11DD">
        <w:rPr>
          <w:i/>
        </w:rPr>
        <w:t>Seiurus aurocapillus</w:t>
      </w:r>
      <w:r w:rsidRPr="00EB11DD">
        <w:t xml:space="preserve">) </w:t>
      </w:r>
      <w:r w:rsidRPr="00EB11DD">
        <w:fldChar w:fldCharType="begin" w:fldLock="1"/>
      </w:r>
      <w:r w:rsidRPr="00EB11DD">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EB11DD">
        <w:fldChar w:fldCharType="separate"/>
      </w:r>
      <w:r w:rsidRPr="00EB11DD">
        <w:rPr>
          <w:noProof/>
        </w:rPr>
        <w:t>(Bayne et al. 2005)</w:t>
      </w:r>
      <w:r w:rsidRPr="00EB11DD">
        <w:fldChar w:fldCharType="end"/>
      </w:r>
      <w:r w:rsidRPr="00EB11DD">
        <w:t>, red-eyed vireos (</w:t>
      </w:r>
      <w:r w:rsidRPr="00EB11DD">
        <w:rPr>
          <w:i/>
        </w:rPr>
        <w:t>Vireo olivaceus</w:t>
      </w:r>
      <w:r w:rsidRPr="00EB11DD">
        <w:t xml:space="preserve">) </w:t>
      </w:r>
      <w:r w:rsidRPr="00EB11DD">
        <w:fldChar w:fldCharType="begin" w:fldLock="1"/>
      </w:r>
      <w:r w:rsidRPr="00EB11DD">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EB11DD">
        <w:fldChar w:fldCharType="separate"/>
      </w:r>
      <w:r w:rsidRPr="00EB11DD">
        <w:rPr>
          <w:noProof/>
        </w:rPr>
        <w:t>(Keller and Yahner 2007)</w:t>
      </w:r>
      <w:r w:rsidRPr="00EB11DD">
        <w:fldChar w:fldCharType="end"/>
      </w:r>
      <w:r w:rsidRPr="00EB11DD">
        <w:t>, and forest interior-edge species such as cerulean warblers (</w:t>
      </w:r>
      <w:r w:rsidRPr="00EB11DD">
        <w:rPr>
          <w:i/>
        </w:rPr>
        <w:t>Setophaga cerulea</w:t>
      </w:r>
      <w:r w:rsidRPr="00EB11DD">
        <w:t xml:space="preserve">) </w:t>
      </w:r>
      <w:r w:rsidRPr="00EB11DD">
        <w:fldChar w:fldCharType="begin" w:fldLock="1"/>
      </w:r>
      <w:r w:rsidRPr="00EB11DD">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EB11DD">
        <w:fldChar w:fldCharType="separate"/>
      </w:r>
      <w:r w:rsidRPr="00EB11DD">
        <w:rPr>
          <w:noProof/>
        </w:rPr>
        <w:t>(Weakland and Wood 2005)</w:t>
      </w:r>
      <w:r w:rsidRPr="00EB11DD">
        <w:fldChar w:fldCharType="end"/>
      </w:r>
      <w:r w:rsidRPr="00EB11DD">
        <w:t xml:space="preserve">. For instance, forest-interior and forest interior-edge guild abundances decreased after specific thresholds in area of timber harvested within a heavily forested landscape in the central Appalachian Mountains </w:t>
      </w:r>
      <w:r w:rsidRPr="00EB11DD">
        <w:fldChar w:fldCharType="begin" w:fldLock="1"/>
      </w:r>
      <w:r w:rsidRPr="00EB11DD">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EB11DD">
        <w:fldChar w:fldCharType="separate"/>
      </w:r>
      <w:r w:rsidRPr="00EB11DD">
        <w:rPr>
          <w:noProof/>
        </w:rPr>
        <w:t>(Becker et al. 2011)</w:t>
      </w:r>
      <w:r w:rsidRPr="00EB11DD">
        <w:fldChar w:fldCharType="end"/>
      </w:r>
      <w:r w:rsidRPr="00EB11DD">
        <w:t xml:space="preserve">. Similarly, forest-interior species abundance responded negatively to core forest (i.e., &gt;100 m from a non-forest edge) loss, forest loss, and increased edge density after alteration of landscape structure by mountaintop removal activities </w:t>
      </w:r>
      <w:r w:rsidRPr="00EB11DD">
        <w:fldChar w:fldCharType="begin" w:fldLock="1"/>
      </w:r>
      <w:r w:rsidRPr="00EB11DD">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EB11DD">
        <w:fldChar w:fldCharType="separate"/>
      </w:r>
      <w:r w:rsidRPr="00EB11DD">
        <w:rPr>
          <w:noProof/>
        </w:rPr>
        <w:t>(Becker et al. 2015)</w:t>
      </w:r>
      <w:r w:rsidRPr="00EB11DD">
        <w:fldChar w:fldCharType="end"/>
      </w:r>
      <w:r w:rsidRPr="00EB11DD">
        <w:t xml:space="preserve">. In fragmented forest habitat patches, forest-interior songbirds and long-distance migratory birds are subject to increased risk of nest predation and parasitism </w:t>
      </w:r>
      <w:r w:rsidRPr="00EB11DD">
        <w:fldChar w:fldCharType="begin" w:fldLock="1"/>
      </w:r>
      <w:r w:rsidRPr="00EB11DD">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EB11DD">
        <w:fldChar w:fldCharType="separate"/>
      </w:r>
      <w:r w:rsidRPr="00EB11DD">
        <w:rPr>
          <w:noProof/>
        </w:rPr>
        <w:t>(Wilcove 1985, Robinson et al. 1995, Hobson and Bayne 2000, Donovan et al. 2012)</w:t>
      </w:r>
      <w:r w:rsidRPr="00EB11DD">
        <w:fldChar w:fldCharType="end"/>
      </w:r>
      <w:r w:rsidRPr="00EB11DD">
        <w:t xml:space="preserve">. Distance to edge, edge type, and type of timber harvest also influence nestling growth rates </w:t>
      </w:r>
      <w:r w:rsidRPr="00EB11DD">
        <w:fldChar w:fldCharType="begin" w:fldLock="1"/>
      </w:r>
      <w:r w:rsidRPr="00EB11DD">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id":"ITEM-2","itemData":{"DOI":"10.2307/3783873","ISBN":"0091-7648","ISSN":"0091-7648","PMID":"901","abstract":"Concerns over declining songbird populations have led to investigations of effects of various timber management practices on breeding songbirds. We assessed the influence of 2 types of practices, two-age and clearcutting, on invertebrate biomass and avian daily nest survival in the Monongahela National Forest of West Virginia during summers of 1995 and 1996. We also examined relationships between invertebrate biomass, avian daily nest survival, and wood thrush (Hylocichla mustelina) nestling growth rates. Mean total invertebrate biomass collected per sample day and fitter-dwelling invertebrates collected per sample day were 0.0614 g and 0.0254 g greater (P &lt;/= 0.10), respectively, in the unharvested than clearcut treatment late in the season (2 Jun to 12 Jul) when most birds had young in the nest; whereas invertebrates that hide under tree bark during the day had greatest biomass (P=0.003) in the two-age treatment during this same time period (0.1355 g greater than clearcut and 0.0616 g greater than unharvested). In addition, daily nest survival rates (216 nests) were greater in the unharvested than two-age treatment (P &lt;/= and the of on to increased in with areas.","author":[{"dropping-particle":"","family":"Duguay","given":"Jeffrey P","non-dropping-particle":"","parse-names":false,"suffix":""},{"dropping-particle":"","family":"Wood","given":"Petra Bohall","non-dropping-particle":"","parse-names":false,"suffix":""},{"dropping-particle":"","family":"Miller","given":"Gary W","non-dropping-particle":"","parse-names":false,"suffix":""}],"container-title":"Wildlife Society Bulletin","id":"ITEM-2","issue":"4","issued":{"date-parts":[["2000"]]},"page":"1123-1131","title":"Effects of timber harvests on invertebrate biomass and avian nest success","type":"article-journal","volume":"28"},"uris":["http://www.mendeley.com/documents/?uuid=13f736b7-e317-4b9a-8076-af19f4617900"]}],"mendeley":{"formattedCitation":"(Duguay et al. 2000, Kaiser and Lindell 2007)","plainTextFormattedCitation":"(Duguay et al. 2000, Kaiser and Lindell 2007)","previouslyFormattedCitation":"(Duguay et al. 2000, Kaiser and Lindell 2007)"},"properties":{"noteIndex":0},"schema":"https://github.com/citation-style-language/schema/raw/master/csl-citation.json"}</w:instrText>
      </w:r>
      <w:r w:rsidRPr="00EB11DD">
        <w:fldChar w:fldCharType="separate"/>
      </w:r>
      <w:r w:rsidRPr="00EB11DD">
        <w:rPr>
          <w:noProof/>
        </w:rPr>
        <w:t>(Duguay et al. 2000, Kaiser and Lindell 2007)</w:t>
      </w:r>
      <w:r w:rsidRPr="00EB11DD">
        <w:fldChar w:fldCharType="end"/>
      </w:r>
      <w:r w:rsidRPr="00EB11DD">
        <w:t xml:space="preserve">. Ultimately, forest-interior songbird populations in severely fragmented landscapes can become extirpated </w:t>
      </w:r>
      <w:r w:rsidRPr="00EB11DD">
        <w:fldChar w:fldCharType="begin" w:fldLock="1"/>
      </w:r>
      <w:r w:rsidRPr="00EB11DD">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EB11DD">
        <w:fldChar w:fldCharType="separate"/>
      </w:r>
      <w:r w:rsidRPr="00EB11DD">
        <w:rPr>
          <w:noProof/>
        </w:rPr>
        <w:t>(Temple and Cary 1988)</w:t>
      </w:r>
      <w:r w:rsidRPr="00EB11DD">
        <w:fldChar w:fldCharType="end"/>
      </w:r>
      <w:r w:rsidRPr="00EB11DD">
        <w:t xml:space="preserve">. However, the effects of forest fragmentation can vary by species, with some (e.g., edge-associated species) increasing in abundance and others showing no response </w:t>
      </w:r>
      <w:r w:rsidRPr="00EB11DD">
        <w:fldChar w:fldCharType="begin" w:fldLock="1"/>
      </w:r>
      <w:r w:rsidRPr="00EB11DD">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EB11DD">
        <w:fldChar w:fldCharType="separate"/>
      </w:r>
      <w:r w:rsidRPr="00EB11DD">
        <w:rPr>
          <w:noProof/>
        </w:rPr>
        <w:t>(Uezu et al. 2005, Becker et al. 2015)</w:t>
      </w:r>
      <w:r w:rsidRPr="00EB11DD">
        <w:fldChar w:fldCharType="end"/>
      </w:r>
      <w:r w:rsidRPr="00EB11DD">
        <w:t>.</w:t>
      </w:r>
    </w:p>
    <w:p w14:paraId="02768B29" w14:textId="77777777" w:rsidR="00814A80" w:rsidRPr="00EB11DD" w:rsidRDefault="00814A80" w:rsidP="00685614">
      <w:pPr>
        <w:spacing w:line="240" w:lineRule="auto"/>
      </w:pPr>
      <w:r w:rsidRPr="00EB11DD">
        <w:t xml:space="preserve">Because landscape change (encompassing changes in land cover and land use) can have significant impacts on bird populations, communities, and distributions </w:t>
      </w:r>
      <w:r w:rsidRPr="00EB11DD">
        <w:fldChar w:fldCharType="begin" w:fldLock="1"/>
      </w:r>
      <w:r w:rsidRPr="00EB11DD">
        <w:instrText>ADDIN CSL_CITATION {"citationItems":[{"id":"ITEM-1","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1","issue":"5","issued":{"date-parts":[["2012","10","1"]]},"page":"821-829","publisher":"John Wiley &amp; Sons, Ltd","title":"Land-Cover Change and Avian Diversity in the Conterminous United States","type":"article-journal","volume":"26"},"uris":["http://www.mendeley.com/documents/?uuid=44e3b78c-653d-3401-a98b-114de3758a3e"]}],"mendeley":{"formattedCitation":"(Rittenhouse et al. 2012)","plainTextFormattedCitation":"(Rittenhouse et al. 2012)","previouslyFormattedCitation":"(Rittenhouse et al. 2012)"},"properties":{"noteIndex":0},"schema":"https://github.com/citation-style-language/schema/raw/master/csl-citation.json"}</w:instrText>
      </w:r>
      <w:r w:rsidRPr="00EB11DD">
        <w:fldChar w:fldCharType="separate"/>
      </w:r>
      <w:r w:rsidRPr="00EB11DD">
        <w:rPr>
          <w:noProof/>
        </w:rPr>
        <w:t>(Rittenhouse et al. 2012)</w:t>
      </w:r>
      <w:r w:rsidRPr="00EB11DD">
        <w:fldChar w:fldCharType="end"/>
      </w:r>
      <w:r w:rsidRPr="00EB11DD">
        <w:t xml:space="preserve">,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EB11DD">
        <w:fldChar w:fldCharType="begin" w:fldLock="1"/>
      </w:r>
      <w:r w:rsidRPr="00EB11DD">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EB11DD">
        <w:fldChar w:fldCharType="separate"/>
      </w:r>
      <w:r w:rsidRPr="00EB11DD">
        <w:rPr>
          <w:noProof/>
        </w:rPr>
        <w:t>Sohl (2014)</w:t>
      </w:r>
      <w:r w:rsidRPr="00EB11DD">
        <w:fldChar w:fldCharType="end"/>
      </w:r>
      <w:r w:rsidRPr="00EB11DD">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EB11DD">
        <w:fldChar w:fldCharType="begin" w:fldLock="1"/>
      </w:r>
      <w:r w:rsidRPr="00EB11DD">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EB11DD">
        <w:fldChar w:fldCharType="separate"/>
      </w:r>
      <w:r w:rsidRPr="00EB11DD">
        <w:rPr>
          <w:noProof/>
        </w:rPr>
        <w:t>Sohl (2014)</w:t>
      </w:r>
      <w:r w:rsidRPr="00EB11DD">
        <w:fldChar w:fldCharType="end"/>
      </w:r>
      <w:r w:rsidRPr="00EB11DD">
        <w:t xml:space="preserve"> concluded that both climate and land cover variables are important for modeling contemporary and potential future species ranges, and other studies emphasize the importance of land cover change in driving bird population trends </w:t>
      </w:r>
      <w:r w:rsidRPr="00EB11DD">
        <w:fldChar w:fldCharType="begin" w:fldLock="1"/>
      </w:r>
      <w:r w:rsidRPr="00EB11DD">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mendeley":{"formattedCitation":"(Eglington and Pearce-Higgins 2012)","plainTextFormattedCitation":"(Eglington and Pearce-Higgins 2012)","previouslyFormattedCitation":"(Eglington and Pearce-Higgins 2012)"},"properties":{"noteIndex":0},"schema":"https://github.com/citation-style-language/schema/raw/master/csl-citation.json"}</w:instrText>
      </w:r>
      <w:r w:rsidRPr="00EB11DD">
        <w:fldChar w:fldCharType="separate"/>
      </w:r>
      <w:r w:rsidRPr="00EB11DD">
        <w:rPr>
          <w:noProof/>
        </w:rPr>
        <w:t>(Eglington and Pearce-Higgins 2012)</w:t>
      </w:r>
      <w:r w:rsidRPr="00EB11DD">
        <w:fldChar w:fldCharType="end"/>
      </w:r>
      <w:r w:rsidRPr="00EB11DD">
        <w:t xml:space="preserve">. At regional scales, adding vegetation cover / land cover / land use in species distribution models can create more refined projections </w:t>
      </w:r>
      <w:r w:rsidRPr="00EB11DD">
        <w:fldChar w:fldCharType="begin" w:fldLock="1"/>
      </w:r>
      <w:r w:rsidRPr="00EB11DD">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mendeley":{"formattedCitation":"(Seoane et al. 2004)","plainTextFormattedCitation":"(Seoane et al. 2004)","previouslyFormattedCitation":"(Seoane et al. 2004)"},"properties":{"noteIndex":0},"schema":"https://github.com/citation-style-language/schema/raw/master/csl-citation.json"}</w:instrText>
      </w:r>
      <w:r w:rsidRPr="00EB11DD">
        <w:fldChar w:fldCharType="separate"/>
      </w:r>
      <w:r w:rsidRPr="00EB11DD">
        <w:rPr>
          <w:noProof/>
        </w:rPr>
        <w:t>(Seoane et al. 2004)</w:t>
      </w:r>
      <w:r w:rsidRPr="00EB11DD">
        <w:fldChar w:fldCharType="end"/>
      </w:r>
      <w:r w:rsidRPr="00EB11DD">
        <w:t xml:space="preserve">. For example, including tree species has been demonstrated to improve models for breeding bird species in the eastern United States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 xml:space="preserve">. Furthermore, the importance of including land cover change in projections of future avian ranges on a global scale was highlighted by models that coupled climate and land use change together </w:t>
      </w:r>
      <w:r w:rsidRPr="00EB11DD">
        <w:fldChar w:fldCharType="begin" w:fldLock="1"/>
      </w:r>
      <w:r w:rsidRPr="00EB11DD">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EB11DD">
        <w:fldChar w:fldCharType="separate"/>
      </w:r>
      <w:r w:rsidRPr="00EB11DD">
        <w:rPr>
          <w:noProof/>
        </w:rPr>
        <w:t>(Jetz et al. 2007)</w:t>
      </w:r>
      <w:r w:rsidRPr="00EB11DD">
        <w:fldChar w:fldCharType="end"/>
      </w:r>
      <w:r w:rsidRPr="00EB11DD">
        <w:t xml:space="preserve">; they projected range reductions in many bird species, with land use change in the tropics responsible for range contractions of species currently not recognized as imperiled. </w:t>
      </w:r>
      <w:r w:rsidRPr="00EB11DD">
        <w:lastRenderedPageBreak/>
        <w:t>Therefore, it is important to incorporate changing land cover and land uses in conjunction with global climate change, especially given that an altered climate regime itself can precipitate changes in vegetation communities and land cover types.</w:t>
      </w:r>
    </w:p>
    <w:p w14:paraId="18C562B0" w14:textId="77777777" w:rsidR="00814A80" w:rsidRPr="00EB11DD" w:rsidRDefault="00814A80" w:rsidP="00685614">
      <w:pPr>
        <w:pStyle w:val="Heading3"/>
        <w:spacing w:after="240" w:line="240" w:lineRule="auto"/>
      </w:pPr>
      <w:bookmarkStart w:id="10" w:name="_Toc136826103"/>
      <w:r w:rsidRPr="00EB11DD">
        <w:t>Significance of the Appalachian Mountains</w:t>
      </w:r>
      <w:bookmarkEnd w:id="10"/>
    </w:p>
    <w:p w14:paraId="6767B5A8" w14:textId="77777777" w:rsidR="00814A80" w:rsidRPr="00EB11DD" w:rsidRDefault="00814A80" w:rsidP="00685614">
      <w:pPr>
        <w:spacing w:line="240" w:lineRule="auto"/>
      </w:pPr>
      <w:r w:rsidRPr="00EB11DD">
        <w:tab/>
        <w:t>Changes in the climate and land cover patterns are occurring within the Appalachian Mountains region, with likely consequences for its bird communities. The Appalachian Mountains, which first formed ~480 million years ago during the Ordovician Period, are a dominant land feature of the eastern United States. They contain a range of elevations and primarily forested habitats, from temperate deciduous forests at lower elevations/latitudes to boreal coniferous forests at higher elevations/latitudes. The biota in this extensive region reflects that habitat diversity, with forest songbird communities comprising species from a plethora of families. The Appalachian Mountains are a key component influencing contemporary species’ ranges, and they serve as the southern-most limit of many species’ breeding ranges, such as black-throated blue warblers (</w:t>
      </w:r>
      <w:r w:rsidRPr="00EB11DD">
        <w:rPr>
          <w:i/>
        </w:rPr>
        <w:t>Setophaga caerulescens</w:t>
      </w:r>
      <w:r w:rsidRPr="00EB11DD">
        <w:t>)</w:t>
      </w:r>
      <w:r>
        <w:t xml:space="preserve"> and </w:t>
      </w:r>
      <w:r w:rsidRPr="00EB11DD">
        <w:t>Canada warblers (</w:t>
      </w:r>
      <w:r w:rsidRPr="00EB11DD">
        <w:rPr>
          <w:i/>
        </w:rPr>
        <w:t>Cardellina canadensis</w:t>
      </w:r>
      <w:r w:rsidRPr="00EB11DD">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Pr="00EB11DD">
        <w:fldChar w:fldCharType="begin" w:fldLock="1"/>
      </w:r>
      <w:r w:rsidRPr="00EB11DD">
        <w:instrText>ADDIN CSL_CITATION {"citationItems":[{"id":"ITEM-1","itemData":{"DOI":"10.1111/j.1466-8238.2011.00686.x","ISSN":"1466822X","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 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publisher":"John Wiley &amp; Sons, Ltd (10.1111)","title":"Refugia: identifying and understanding safe havens for biodiversity under climate change","type":"article-journal","volume":"21"},"uris":["http://www.mendeley.com/documents/?uuid=c48dac6c-918a-33c1-b584-dd32ab287c28"]}],"mendeley":{"formattedCitation":"(Keppel et al. 2012)","plainTextFormattedCitation":"(Keppel et al. 2012)","previouslyFormattedCitation":"(Keppel et al. 2012)"},"properties":{"noteIndex":0},"schema":"https://github.com/citation-style-language/schema/raw/master/csl-citation.json"}</w:instrText>
      </w:r>
      <w:r w:rsidRPr="00EB11DD">
        <w:fldChar w:fldCharType="separate"/>
      </w:r>
      <w:r w:rsidRPr="00EB11DD">
        <w:rPr>
          <w:noProof/>
        </w:rPr>
        <w:t>(Keppel et al. 2012)</w:t>
      </w:r>
      <w:r w:rsidRPr="00EB11DD">
        <w:fldChar w:fldCharType="end"/>
      </w:r>
      <w:r w:rsidRPr="00EB11DD">
        <w:t xml:space="preserve"> or as a dispersal corridor that enables the northward migration of southerly species </w:t>
      </w:r>
      <w:r w:rsidRPr="00EB11DD">
        <w:fldChar w:fldCharType="begin" w:fldLock="1"/>
      </w:r>
      <w:r w:rsidRPr="00EB11DD">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Pr="00EB11DD">
        <w:fldChar w:fldCharType="separate"/>
      </w:r>
      <w:r w:rsidRPr="00EB11DD">
        <w:rPr>
          <w:noProof/>
        </w:rPr>
        <w:t>(Lawler et al. 2013, Zhu et al. 2021)</w:t>
      </w:r>
      <w:r w:rsidRPr="00EB11DD">
        <w:fldChar w:fldCharType="end"/>
      </w:r>
      <w:r w:rsidRPr="00EB11DD">
        <w:t xml:space="preserve">. However, the Appalachian Mountains region is also experiencing and projected to undergo rapid land cover change in some areas </w:t>
      </w:r>
      <w:r w:rsidRPr="00EB11DD">
        <w:fldChar w:fldCharType="begin" w:fldLock="1"/>
      </w:r>
      <w:r w:rsidRPr="00EB11DD">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id":"ITEM-2","itemData":{"DOI":"10.1038/s41598-017-15304-w","ISSN":"20452322","PMID":"29109425","abstract":"Systematic conservation planning has been used extensively throughout the world to identify important areas for maintaining biodiversity and functional ecosystems, and is well suited to address large-scale biodiversity conservation challenges of the twenty-first century. Systematic planning is necessary to bridge implementation, scale, and data gaps in a collaborative effort that recognizes competing land uses. Here, we developed a conservation planning process to identify and unify conservation priorities around the central and southern Appalachian Mountains as part of the Appalachian Landscape Conservation Cooperative (App LCC). Through a participatory framework and sequential, cross-realm integration in spatial optimization modeling we highlight lands and waters that together achieve joint conservation goals from LCC partners for the least cost. This process was driven by a synthesis of 26 multi-scaled conservation targets and optimized for simultaneous representation inside the program Marxan to account for roughly 25% of the LCC geography. We identify five conservation design elements covering critical ecological processes and patterns including interconnected regions as well as the broad landscapes between them. Elements were then subjected to a cumulative threats index for possible prioritization. The evaluation of these elements supports multi-scaled decision making within the LCC planning community through a participatory, dynamic, and iterative process.","author":[{"dropping-particle":"","family":"Leonard","given":"Paul B","non-dropping-particle":"","parse-names":false,"suffix":""},{"dropping-particle":"","family":"Baldwin","given":"Robert F","non-dropping-particle":"","parse-names":false,"suffix":""},{"dropping-particle":"","family":"Hanks","given":"R Daniel","non-dropping-particle":"","parse-names":false,"suffix":""}],"container-title":"Scientific Reports","id":"ITEM-2","issue":"1","issued":{"date-parts":[["2017"]]},"title":"Landscape-scale conservation design across biotic realms: Sequential integration of aquatic and terrestrial landscapes","type":"article-journal","volume":"7"},"uris":["http://www.mendeley.com/documents/?uuid=992d0745-10c9-31d3-b6b7-20c24c83ea13"]}],"mendeley":{"formattedCitation":"(Ordonez et al. 2014, Leonard et al. 2017)","plainTextFormattedCitation":"(Ordonez et al. 2014, Leonard et al. 2017)","previouslyFormattedCitation":"(Ordonez et al. 2014, Leonard et al. 2017)"},"properties":{"noteIndex":0},"schema":"https://github.com/citation-style-language/schema/raw/master/csl-citation.json"}</w:instrText>
      </w:r>
      <w:r w:rsidRPr="00EB11DD">
        <w:fldChar w:fldCharType="separate"/>
      </w:r>
      <w:r w:rsidRPr="00EB11DD">
        <w:rPr>
          <w:noProof/>
        </w:rPr>
        <w:t>(Ordonez et al. 2014, Leonard et al. 2017)</w:t>
      </w:r>
      <w:r w:rsidRPr="00EB11DD">
        <w:fldChar w:fldCharType="end"/>
      </w:r>
      <w:r w:rsidRPr="00EB11DD">
        <w:t xml:space="preserve">, in part due to energy extraction (e.g., coal mines, wells and pipelines for natural gas) or production (e.g., wind turbines) and urban development </w:t>
      </w:r>
      <w:r w:rsidRPr="00EB11DD">
        <w:fldChar w:fldCharType="begin" w:fldLock="1"/>
      </w:r>
      <w:r w:rsidRPr="00EB11DD">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Pr="00EB11DD">
        <w:fldChar w:fldCharType="separate"/>
      </w:r>
      <w:r w:rsidRPr="00EB11DD">
        <w:rPr>
          <w:noProof/>
        </w:rPr>
        <w:t>(Lawler et al. 2014)</w:t>
      </w:r>
      <w:r w:rsidRPr="00EB11DD">
        <w:fldChar w:fldCharType="end"/>
      </w:r>
      <w:r w:rsidRPr="00EB11DD">
        <w: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10B0D5F6" w14:textId="77777777" w:rsidR="00814A80" w:rsidRPr="00EB11DD" w:rsidRDefault="00814A80" w:rsidP="00685614">
      <w:pPr>
        <w:pStyle w:val="Heading3"/>
        <w:spacing w:after="240" w:line="240" w:lineRule="auto"/>
      </w:pPr>
      <w:bookmarkStart w:id="11" w:name="_Toc136826104"/>
      <w:r w:rsidRPr="00EB11DD">
        <w:t>Purpose and objectives</w:t>
      </w:r>
      <w:bookmarkEnd w:id="11"/>
    </w:p>
    <w:p w14:paraId="73A7FC16" w14:textId="6B0CEF5E" w:rsidR="00814A80" w:rsidRPr="00814A80" w:rsidRDefault="00814A80" w:rsidP="00685614">
      <w:pPr>
        <w:spacing w:line="240" w:lineRule="auto"/>
      </w:pPr>
      <w:r w:rsidRPr="00EB11DD">
        <w:t>To determine the potential effects of both climate and land cover change on forest songbirds of the Appalachian Mountains, I conducted a comprehensive review of published literature and investigated a novel case study. The specific objectives of the review and case study were to: (1) provide a synthesis of documented and predicted changes in forest songbird species distributions, population dynamics, and communities in the Appalachian Mountains in response to climate and land cover change; (2) determine the relative influence of climate change and land cover change on 14 forest songbird distributions in the Appalachian Mountains over a 20-year period (1997–2017); and (3) project future distribution changes based on expected scenarios of climate change and land cover change.</w:t>
      </w:r>
    </w:p>
    <w:p w14:paraId="7F78C349" w14:textId="499572E5" w:rsidR="002823CC" w:rsidRPr="009C1231" w:rsidRDefault="00DE0D13" w:rsidP="00685614">
      <w:pPr>
        <w:pStyle w:val="Heading2"/>
        <w:spacing w:after="240" w:line="240" w:lineRule="auto"/>
      </w:pPr>
      <w:bookmarkStart w:id="12" w:name="_Toc136826105"/>
      <w:r>
        <w:lastRenderedPageBreak/>
        <w:t>Literature review: C</w:t>
      </w:r>
      <w:r w:rsidR="009C1231" w:rsidRPr="009C1231">
        <w:t>limate and land cover change in the Appalachian Mountains and associated forest songbird responses</w:t>
      </w:r>
      <w:bookmarkEnd w:id="12"/>
    </w:p>
    <w:p w14:paraId="56E8B331" w14:textId="186AA17E" w:rsidR="002823CC" w:rsidRDefault="00814A80" w:rsidP="00685614">
      <w:pPr>
        <w:pStyle w:val="Heading3"/>
        <w:spacing w:after="240" w:line="240" w:lineRule="auto"/>
      </w:pPr>
      <w:bookmarkStart w:id="13" w:name="_Toc136826106"/>
      <w:r w:rsidRPr="00EB11DD">
        <w:t>Historical and contemporary changes in climate and land cover</w:t>
      </w:r>
      <w:bookmarkEnd w:id="13"/>
    </w:p>
    <w:p w14:paraId="60279AAE" w14:textId="77777777" w:rsidR="00814A80" w:rsidRPr="00EB11DD" w:rsidRDefault="00814A80" w:rsidP="00685614">
      <w:pPr>
        <w:spacing w:line="240" w:lineRule="auto"/>
      </w:pPr>
      <w:r w:rsidRPr="00EB11DD">
        <w:t xml:space="preserve">The impacts of global climate change are already being experienced in the Appalachian Mountains. Over the last several decades, this region has become warmer and wetter (Hayhoe et al. 2007, IPCC 2007, Huntington et al. 2009), though there is spatial variation in how precipitation has changed over time. Evidence of climate change in the northeastern USA, which encompasses the northern Appalachian Mountains (hereafter, Northern Appalachians), is extensive </w:t>
      </w:r>
      <w:r w:rsidRPr="00EB11DD">
        <w:fldChar w:fldCharType="begin" w:fldLock="1"/>
      </w:r>
      <w:r w:rsidRPr="00EB11DD">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Pr="00EB11DD">
        <w:fldChar w:fldCharType="separate"/>
      </w:r>
      <w:r w:rsidRPr="00EB11DD">
        <w:rPr>
          <w:noProof/>
        </w:rPr>
        <w:t>(Hayhoe et al. 2007, Huntington et al. 2009)</w:t>
      </w:r>
      <w:r w:rsidRPr="00EB11DD">
        <w:fldChar w:fldCharType="end"/>
      </w:r>
      <w:r w:rsidRPr="00EB11DD">
        <w:t xml:space="preserve">. Temperatures in the Northern Appalachians have risen over the last several decades </w:t>
      </w:r>
      <w:r w:rsidRPr="00EB11DD">
        <w:fldChar w:fldCharType="begin" w:fldLock="1"/>
      </w:r>
      <w:r w:rsidRPr="00EB11DD">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Pr="00EB11DD">
        <w:fldChar w:fldCharType="separate"/>
      </w:r>
      <w:r w:rsidRPr="00EB11DD">
        <w:rPr>
          <w:noProof/>
        </w:rPr>
        <w:t>(Rogers et al. 2016)</w:t>
      </w:r>
      <w:r w:rsidRPr="00EB11DD">
        <w:fldChar w:fldCharType="end"/>
      </w:r>
      <w:r w:rsidRPr="00EB11DD">
        <w:t>. This region has experienced an average increase in annual temperatures of ~0.08 °C per decade over the last century, with the rate increasing to ~0.25 °C per decade since 1970 (Hayhoe et al. 2007). Average annual temperatures in the 1990s were 0.6 °C warmer than the 1900–1999 long-term mean, with higher disparities in winter than summer (Hayhoe et al. 2007). In addition to warming temperatures, the Northern Appalachian region has seen accompanying increases in the number of extremely high temperature days (i.e., exceed the 95</w:t>
      </w:r>
      <w:r w:rsidRPr="00EB11DD">
        <w:rPr>
          <w:vertAlign w:val="superscript"/>
        </w:rPr>
        <w:t>th</w:t>
      </w:r>
      <w:r w:rsidRPr="00EB11DD">
        <w:t xml:space="preserve"> percentile threshold for daily maximum temperature) and in warm minimum temperature extremes, as well as decreases in extremely cold temperature days (DeGaetano and Allen 2002) and in the ratio of snow to total precipitation (Huntington et al. 2004). However, broadly observed changes in precipitation in the northeast USA over the last century are speculated to be primarily driven by natural variability rather than a long-term climate trend (Hayhoe et al. 2007). Specific points within the Northern Appalachians echo broader regional trends; weather stations in the mountains of New Hampshire and Vermont have also reported increases in average annual temperatures and increases in precipitation since the 1960s </w:t>
      </w:r>
      <w:r w:rsidRPr="00EB11DD">
        <w:fldChar w:fldCharType="begin" w:fldLock="1"/>
      </w:r>
      <w:r w:rsidRPr="00EB11DD">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657/1938-4246-41.3.362","ISSN":"15230430","abstract":"Mount Washington, New Hampshire, has the longest northeastern U.S. mountain climatological record (1930s to present), both at the summit (1914 m) and at Pinkham Notch (612 m). Pinkham's homogenized daily temperature exhibits annual (mean = +0.07°C/decade, p = 0.07; min = +0.11°C/decade, p = 0.01), winter (min = +0.18°C/decade, p = 0.07), spring (max = +0.13°C/decade, p = 0.10), and summer (min = +0.11°C/decade, p = 0.01) warming trends. Though suggesting annual, winter, and spring warming (0.05 to 0.12°C/decade), mean summit temperature trends were not significant. Pinkham shows no significant change in date of first and last snow; however, the summit does but its period of record is shorter. Onset of continuous snow cover has not changed significantly at either site. Thawing degree days trended earlier at the summit (2.8 days/decade; p = 0.01) and Pinkham Notch (1.6 days/decade, p &lt; 0.01), but end of continuous snow cover trended significantly earlier (1.6 days/decade; p = 0.02) only at Pinkham. Growing degree days showed no significant trends at either location. Pinkham exhibits more climatic change than the summit but less than regional lower elevations. Thermal inversions and high incidence of cloud fog commonly at or above the regional atmospheric boundary layer may explain the summit's resistance to climate warming. Caution is needed when extrapolating climate change trends from other mountains or proximate lower elevation climate data to upper elevations.","author":[{"dropping-particle":"","family":"Seidel","given":"Thomas","non-dropping-particle":"","parse-names":false,"suffix":""},{"dropping-particle":"","family":"Weihrauch","given":"Douglas","non-dropping-particle":"","parse-names":false,"suffix":""},{"dropping-particle":"","family":"Kimball","given":"Kenneth","non-dropping-particle":"","parse-names":false,"suffix":""},{"dropping-particle":"","family":"Pszenny","given":"Alexander","non-dropping-particle":"","parse-names":false,"suffix":""},{"dropping-particle":"","family":"Soboleski","given":"Rita","non-dropping-particle":"","parse-names":false,"suffix":""},{"dropping-particle":"","family":"Crete","given":"Elena","non-dropping-particle":"","parse-names":false,"suffix":""},{"dropping-particle":"","family":"Murray","given":"Georgia","non-dropping-particle":"","parse-names":false,"suffix":""}],"container-title":"Arctic, Antarctic, and Alpine Research","id":"ITEM-2","issue":"3","issued":{"date-parts":[["2009","8","1"]]},"page":"362-372","publisher":"Taylor &amp; Francis","title":"Evidence of climate change declines with elevation based on temperature and snow records from 1930s to 2006 on Mount Washington, New Hampshire, U.S.A.","type":"article-journal","volume":"41"},"uris":["http://www.mendeley.com/documents/?uuid=2caaf902-c9f9-3b66-b80c-b0b8e389fdfd"]},{"id":"ITEM-3","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3","issue":"2","issued":{"date-parts":[["2017"]]},"page":"493-505","title":"Montane birds shift downslope despite recent warming in the northern Appalachian Mountains","type":"article-journal","volume":"158"},"uris":["http://www.mendeley.com/documents/?uuid=6e518da4-f67b-368e-a4cc-a4631d8f031a"]}],"mendeley":{"formattedCitation":"(Beckage et al. 2008, Seidel et al. 2009, DeLuca and King 2017)","plainTextFormattedCitation":"(Beckage et al. 2008, Seidel et al. 2009, DeLuca and King 2017)","previouslyFormattedCitation":"(Beckage et al. 2008, Seidel et al. 2009, DeLuca and King 2017)"},"properties":{"noteIndex":0},"schema":"https://github.com/citation-style-language/schema/raw/master/csl-citation.json"}</w:instrText>
      </w:r>
      <w:r w:rsidRPr="00EB11DD">
        <w:fldChar w:fldCharType="separate"/>
      </w:r>
      <w:r w:rsidRPr="00EB11DD">
        <w:rPr>
          <w:noProof/>
        </w:rPr>
        <w:t>(Beckage et al. 2008, Seidel et al. 2009, DeLuca and King 2017)</w:t>
      </w:r>
      <w:r w:rsidRPr="00EB11DD">
        <w:fldChar w:fldCharType="end"/>
      </w:r>
      <w:r w:rsidRPr="00EB11DD">
        <w:t>.</w:t>
      </w:r>
    </w:p>
    <w:p w14:paraId="6A65DE4C" w14:textId="77777777" w:rsidR="00814A80" w:rsidRPr="00EB11DD" w:rsidRDefault="00814A80" w:rsidP="00685614">
      <w:pPr>
        <w:spacing w:line="240" w:lineRule="auto"/>
      </w:pPr>
      <w:r w:rsidRPr="00EB11DD">
        <w:t xml:space="preserve">In the central Appalachian Mountains region (hereafter, Central Appalachians), annual temperatures are rising, and annual precipitation may be increasing. One study found non-significant but warming trends in maximum temperatures and significant increases in minimum temperatures, which averaged a difference of +0.2 °C over 31 years, as well as non-significant increases in precipitation by an average of 34 mm </w:t>
      </w:r>
      <w:r w:rsidRPr="00EB11DD">
        <w:fldChar w:fldCharType="begin" w:fldLock="1"/>
      </w:r>
      <w:r w:rsidRPr="00EB11DD">
        <w:instrText>ADDIN CSL_CITATION {"citationItems":[{"id":"ITEM-1","itemData":{"DOI":"10.1016/J.SCITOTENV.2018.09.129","ISSN":"0048-9697","PMID":"30308824","abstract":"We analyzed trends in climatologic, hydrologic, and growing season length variables, identified the important variables effecting growing season length changes, and evaluated the influence of a lengthened growing season on increasing evapotranspiration trends for the central Appalachian Mountains region of the United States. We generated three growing season length variables using remotely sensed GIMMS NDVI3g data, two variables from measured streamflow, and 13 climate parameters from gridded datasets. We included various climate, hydrology, and phenology explanatory variables in two applications of Principle Components Analysis to reduce dimensionality, then utilized the final variables in two Linear Mixed Effects models to evaluate the role of climate on growing season length and evapotranspiration. The results showed that growing season length has increased, on average, by ~22 days and evapotranspiration has increased up to ~12 mm throughout the region. The results also suggest that a suite of climatic variables including temperature, vapor pressure deficit, wind, and humidity are important in growing season length change. The climatic variables work synergistically to produce greater evaporative demand and atmospheric humidity, which is theoretically consistent with intensification of the water cycle and the Clausius-Clapeyron relation, which states that humidity increases nonlinearly by 7%/K. Optimization of the evapotranspiration model was increased by the inclusion of growing season length, suggesting that growing season length is partially responsible for variations in evapotranspiration over time. The results of this research imply that a longer growing season has the potential to increase forest water cycling and evaporative loss in temperate forests, which may lead to decreased freshwater provisioning from forests to downstream population centers. Additionally, results from this study provide important information for runoff and evapotranspiration modelling and forest water management under changing climate.","author":[{"dropping-particle":"","family":"Gaertner","given":"Brandi A.","non-dropping-particle":"","parse-names":false,"suffix":""},{"dropping-particle":"","family":"Zegre","given":"Nicolas","non-dropping-particle":"","parse-names":false,"suffix":""},{"dropping-particle":"","family":"Warner","given":"Timothy","non-dropping-particle":"","parse-names":false,"suffix":""},{"dropping-particle":"","family":"Fernandez","given":"Rodrigo","non-dropping-particle":"","parse-names":false,"suffix":""},{"dropping-particle":"","family":"He","given":"Yaqian","non-dropping-particle":"","parse-names":false,"suffix":""},{"dropping-particle":"","family":"Merriam","given":"Eric R.","non-dropping-particle":"","parse-names":false,"suffix":""}],"container-title":"Science of The Total Environment","id":"ITEM-1","issued":{"date-parts":[["2019","2","10"]]},"page":"1371-1381","publisher":"Elsevier","title":"Climate, forest growing season, and evapotranspiration changes in the central Appalachian Mountains, USA","type":"article-journal","volume":"650"},"uris":["http://www.mendeley.com/documents/?uuid=06df75d5-fa48-3d0c-b175-bcb994245cc9"]}],"mendeley":{"formattedCitation":"(Gaertner et al. 2019)","plainTextFormattedCitation":"(Gaertner et al. 2019)","previouslyFormattedCitation":"(Gaertner et al. 2019)"},"properties":{"noteIndex":0},"schema":"https://github.com/citation-style-language/schema/raw/master/csl-citation.json"}</w:instrText>
      </w:r>
      <w:r w:rsidRPr="00EB11DD">
        <w:fldChar w:fldCharType="separate"/>
      </w:r>
      <w:r w:rsidRPr="00EB11DD">
        <w:rPr>
          <w:noProof/>
        </w:rPr>
        <w:t>(Gaertner et al. 2019)</w:t>
      </w:r>
      <w:r w:rsidRPr="00EB11DD">
        <w:fldChar w:fldCharType="end"/>
      </w:r>
      <w:r w:rsidRPr="00EB11DD">
        <w:t xml:space="preserve">. A report from the U.S. Forest Service on observed climate change in the Central Appalachians also reported increases in annual and seasonal mean temperature and particularly minimum temperatures, with non-significant increases in annual mean precipitation and spatial variation in precipitation patterns </w:t>
      </w:r>
      <w:r w:rsidRPr="00EB11DD">
        <w:fldChar w:fldCharType="begin" w:fldLock="1"/>
      </w:r>
      <w:r w:rsidRPr="00EB11DD">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Pr="00EB11DD">
        <w:fldChar w:fldCharType="separate"/>
      </w:r>
      <w:r w:rsidRPr="00EB11DD">
        <w:rPr>
          <w:noProof/>
        </w:rPr>
        <w:t>(Butler et al. 2015)</w:t>
      </w:r>
      <w:r w:rsidRPr="00EB11DD">
        <w:fldChar w:fldCharType="end"/>
      </w:r>
      <w:r w:rsidRPr="00EB11DD">
        <w:t xml:space="preserve">. Another study looking at a specific site within the Central Appalachians yielded the same general trends: average and minimum annual air temperatures increased significantly since the 1950s, and mean annual precipitation increased non-significantly </w:t>
      </w:r>
      <w:r w:rsidRPr="00EB11DD">
        <w:fldChar w:fldCharType="begin" w:fldLock="1"/>
      </w:r>
      <w:r w:rsidRPr="00EB11DD">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Pr="00EB11DD">
        <w:fldChar w:fldCharType="separate"/>
      </w:r>
      <w:r w:rsidRPr="00EB11DD">
        <w:rPr>
          <w:noProof/>
        </w:rPr>
        <w:t>(Young et al. 2019)</w:t>
      </w:r>
      <w:r w:rsidRPr="00EB11DD">
        <w:fldChar w:fldCharType="end"/>
      </w:r>
      <w:r w:rsidRPr="00EB11DD">
        <w:t xml:space="preserve">. A fourth study also found that mean annual temperatures in the Central Appalachians have increased significantly, but there were no significant changes in mean annual precipitation </w:t>
      </w:r>
      <w:r w:rsidRPr="00EB11DD">
        <w:fldChar w:fldCharType="begin" w:fldLock="1"/>
      </w:r>
      <w:r w:rsidRPr="00EB11DD">
        <w:instrText>ADDIN CSL_CITATION {"citationItems":[{"id":"ITEM-1","itemData":{"DOI":"10.1111/GCB.14273","ISSN":"1365-2486","PMID":"29781219","abstract":"In the 45 years after legislation of the Clean Air Act, there has been tremendous progress in reducing acidic air pollutants in the eastern United States, yet limited evidence exists that cleaner air has improved forest health. Here, we investigate the influence of recent environmental changes on the growth and physiology of red spruce (Picea rubens Sarg.) trees, a key indicator species of forest health, spanning three locations along a 100 km transect in the Central Appalachian Mountains. We incorporated a multiproxy approach using 75-year tree ring chronologies of basal tree growth, carbon isotope discrimination (∆13C, a proxy for leaf gas exchange), and δ15N (a proxy for ecosystem N status) to examine tree and ecosystem level responses to environmental change. Results reveal the two most important factors driving increased tree growth since ca. 1989 are reductions in acidic sulfur pollution and increases in atmospheric CO2, while reductions in pollutant emissions of NOx and warmer springs played smaller, but significant roles. Tree ring ∆13C signatures increased significantly since 1989, concurrently with significant declines in tree ring δ15N signatures. These isotope chronologies provide strong evidence that simultaneous changes in C and N cycling, including greater photosynthesis and stomatal conductance of trees and increases in ecosystem N retention, were related to recent increases in red spruce tree growth and are consequential to ecosystem recovery from acidic pollution. Intrinsic water use efficiency (iWUE) of the red spruce trees increased by ~51% across the 75-year chronology, and was driven by changes in atmospheric CO2 and acid pollution, but iWUE was not linked to recent increases in tree growth. This study documents the complex environmental interactions that have contributed to the recovery of red spruce forest ecosystems from pervasive acidic air pollution beginning in 1989, about 15 years after acidic pollutants started to decline in the United States.","author":[{"dropping-particle":"","family":"Mathias","given":"Justin M.","non-dropping-particle":"","parse-names":false,"suffix":""},{"dropping-particle":"","family":"Thomas","given":"Richard B.","non-dropping-particle":"","parse-names":false,"suffix":""}],"container-title":"Global Change Biology","id":"ITEM-1","issue":"9","issued":{"date-parts":[["2018","9","1"]]},"page":"3938-3953","publisher":"John Wiley &amp; Sons, Ltd","title":"Disentangling the effects of acidic air pollution, atmospheric CO2, and climate change on recent growth of red spruce trees in the Central Appalachian Mountains","type":"article-journal","volume":"24"},"uris":["http://www.mendeley.com/documents/?uuid=ec3e701a-175d-3ac1-95a6-cdc309b1efb0"]}],"mendeley":{"formattedCitation":"(Mathias and Thomas 2018)","plainTextFormattedCitation":"(Mathias and Thomas 2018)","previouslyFormattedCitation":"(Mathias and Thomas 2018)"},"properties":{"noteIndex":0},"schema":"https://github.com/citation-style-language/schema/raw/master/csl-citation.json"}</w:instrText>
      </w:r>
      <w:r w:rsidRPr="00EB11DD">
        <w:fldChar w:fldCharType="separate"/>
      </w:r>
      <w:r w:rsidRPr="00EB11DD">
        <w:rPr>
          <w:noProof/>
        </w:rPr>
        <w:t>(Mathias and Thomas 2018)</w:t>
      </w:r>
      <w:r w:rsidRPr="00EB11DD">
        <w:fldChar w:fldCharType="end"/>
      </w:r>
      <w:r w:rsidRPr="00EB11DD">
        <w:t xml:space="preserve">. In particular, Mathias and Thomas (2018) noted that mean April temperatures increased by 0.06°C per year from 1989 to 2014 and were 0.72°C warmer during 1989–2014 than during 1940–1989. Within the Central Appalachians, the mid-Atlantic highlands (comprising most of Pennsylvania and West Virginia and the western portions of Maryland and Virginia) experienced relatively stable mean temperatures over the past century, while changes in precipitation have been spatially variable but high-intensity precipitation events have increased </w:t>
      </w:r>
      <w:r w:rsidRPr="00EB11DD">
        <w:fldChar w:fldCharType="begin" w:fldLock="1"/>
      </w:r>
      <w:r w:rsidRPr="00EB11DD">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Pr="00EB11DD">
        <w:fldChar w:fldCharType="separate"/>
      </w:r>
      <w:r w:rsidRPr="00EB11DD">
        <w:rPr>
          <w:noProof/>
        </w:rPr>
        <w:t>(Pitchford et al. 2011)</w:t>
      </w:r>
      <w:r w:rsidRPr="00EB11DD">
        <w:fldChar w:fldCharType="end"/>
      </w:r>
      <w:r w:rsidRPr="00EB11DD">
        <w:t xml:space="preserve">. Specifically within West Virginia, changes from 1900 to </w:t>
      </w:r>
      <w:r w:rsidRPr="00EB11DD">
        <w:lastRenderedPageBreak/>
        <w:t xml:space="preserve">2016 show that both minimum temperatures in the summer and annual precipitation are increasing, with an accelerated rate in the increase of precipitation since 1959 </w:t>
      </w:r>
      <w:r w:rsidRPr="00EB11DD">
        <w:fldChar w:fldCharType="begin" w:fldLock="1"/>
      </w:r>
      <w:r w:rsidRPr="00EB11DD">
        <w:instrText>ADDIN CSL_CITATION {"citationItems":[{"id":"ITEM-1","itemData":{"DOI":"10.3390/W11061117","ISSN":"2073-4441","abstract":"During the late 19th and very early 20th centuries widespread deforestation occurred across the Appalachian region, USA. However, since the early 20th century, land cover rapidly changed from predominantly agricultural land use (72%; 1909) to forest. West Virginia (WV) is now the USA&amp;rsquo;s third most forested state by area (79%; 1989&amp;ndash;present). It is well understood that land cover alterations feedback on climate with important implications for ecology, water resources, and watershed management. However, the spatiotemporal distribution of climatic changes during reforestation in WV remains unclear. To fill this knowledge gap, daily maximum temperature, minimum temperature, and precipitation data were acquired for eighteen observation sites with long periods of record (POR; &amp;ge;77 years). Results indicate an increasingly wet and temperate WV climate characterized by warming summertime minimum temperatures, cooling maximum temperatures year-round, and increased annual precipitation that accelerated during the second half (1959&amp;ndash;2016) of the POR. Trends are elevation dependent and may be accelerating due to local to regional ecohydrological feedbacks including increasing forest age and density, changing forest species composition, and increasing globally averaged atmospheric moisture. Furthermore, results imply that excessive wetness may become the primary ecosystem stressor associated with climate change in the USA&amp;rsquo;s rugged and flood prone Appalachian region. The Appalachian region&amp;rsquo;s physiographic complexity and history of widespread land use changes makes climatic changes particularly dynamic. Therefore, mechanistic understanding of micro- to mesoscale climate changes is imperative to better inform decision makers and ensure preservation of the region&amp;rsquo;s rich natural resources.","author":[{"dropping-particle":"","family":"Kutta","given":"Evan","non-dropping-particle":"","parse-names":false,"suffix":""},{"dropping-particle":"","family":"Hubbart","given":"Jason","non-dropping-particle":"","parse-names":false,"suffix":""}],"container-title":"Water 2019, Vol. 11, Page 1117","id":"ITEM-1","issue":"6","issued":{"date-parts":[["2019","5","28"]]},"page":"1117","publisher":"Multidisciplinary Digital Publishing Institute","title":"Climatic Trends of West Virginia: A Representative Appalachian Microcosm","type":"article-journal","volume":"11"},"uris":["http://www.mendeley.com/documents/?uuid=efc0190b-2ebe-3012-82b1-daf0170dab44"]}],"mendeley":{"formattedCitation":"(Kutta and Hubbart 2019)","plainTextFormattedCitation":"(Kutta and Hubbart 2019)","previouslyFormattedCitation":"(Kutta and Hubbart 2019)"},"properties":{"noteIndex":0},"schema":"https://github.com/citation-style-language/schema/raw/master/csl-citation.json"}</w:instrText>
      </w:r>
      <w:r w:rsidRPr="00EB11DD">
        <w:fldChar w:fldCharType="separate"/>
      </w:r>
      <w:r w:rsidRPr="00EB11DD">
        <w:rPr>
          <w:noProof/>
        </w:rPr>
        <w:t>(Kutta and Hubbart 2019)</w:t>
      </w:r>
      <w:r w:rsidRPr="00EB11DD">
        <w:fldChar w:fldCharType="end"/>
      </w:r>
      <w:r w:rsidRPr="00EB11DD">
        <w:t>.</w:t>
      </w:r>
    </w:p>
    <w:p w14:paraId="610E08B0" w14:textId="77777777" w:rsidR="00814A80" w:rsidRPr="00EB11DD" w:rsidRDefault="00814A80" w:rsidP="00685614">
      <w:pPr>
        <w:spacing w:line="240" w:lineRule="auto"/>
      </w:pPr>
      <w:r w:rsidRPr="00EB11DD">
        <w:t xml:space="preserve">In the southern Appalachian Mountains region (hereafter, Southern Appalachians), temperatures have increased by 0.6 °C and precipitation has increased by 10% during the last century (IPCC 2007). One study that assessed temperature and precipitation metrics from 1931 to 2004 in the Southern Appalachian region of North Carolina found that temperatures during both the cool and warm seasons increased slightly between the 1960s and 2004, but there were no long-term changes in precipitation </w:t>
      </w:r>
      <w:r w:rsidRPr="00EB11DD">
        <w:fldChar w:fldCharType="begin" w:fldLock="1"/>
      </w:r>
      <w:r w:rsidRPr="00EB11DD">
        <w:instrText>ADDIN CSL_CITATION {"citationItems":[{"id":"ITEM-1","itemData":{"DOI":"10.1175/2010JAMC2511.1","ISSN":"1558-8424","abstract":"The North Atlantic Oscillation (NAO) is a large-scale climate teleconnection that coincides with worldwide changes in weather. Its impacts have been documented at large scales, particularly in Europe, but not as much at regional scales. Furthermore, despite documented impacts on ecological dynamics in Europe, the NAO's influence on North American biota has been somewhat overlooked. This paper examines long-term temperature and precipitation trends in the southern Appalachian Mountain region-a region well known for its biotic diversity, particularly in salamander species-and examines the connections between these trends and NAO cycles. To connect the NAO phase shifts with southern Appalachian ecology, trends in stream salamander abundance are also examined as a function of the NAO index. The results reported here indicate no substantial long-term warming or precipitation trends in the southern Appalachians and suggest a strong relationship between cool season (November-April) temperature and precipitation and the NAO. More importantly, trends in stream salamander abundance are best explained by variation in the NAO as salamanders are most plentiful during the warmer, wetter phases. © 2010 American Meteorological Society.","author":[{"dropping-particle":"","family":"Warren","given":"Robert J.","non-dropping-particle":"","parse-names":false,"suffix":""},{"dropping-particle":"","family":"Bradford","given":"Mark A.","non-dropping-particle":"","parse-names":false,"suffix":""}],"container-title":"Journal of Applied Meteorology and Climatology","id":"ITEM-1","issue":"8","issued":{"date-parts":[["2010","8","1"]]},"page":"1597-1603","publisher":"American Meteorological Society","title":"Seasonal Climate Trends, the North Atlantic Oscillation, and Salamander Abundance in the Southern Appalachian Mountain Region","type":"article-journal","volume":"49"},"uris":["http://www.mendeley.com/documents/?uuid=6d686f59-079a-3bb0-941e-f0f4ecbda03e"]}],"mendeley":{"formattedCitation":"(Warren and Bradford 2010)","plainTextFormattedCitation":"(Warren and Bradford 2010)","previouslyFormattedCitation":"(Warren and Bradford 2010)"},"properties":{"noteIndex":0},"schema":"https://github.com/citation-style-language/schema/raw/master/csl-citation.json"}</w:instrText>
      </w:r>
      <w:r w:rsidRPr="00EB11DD">
        <w:fldChar w:fldCharType="separate"/>
      </w:r>
      <w:r w:rsidRPr="00EB11DD">
        <w:rPr>
          <w:noProof/>
        </w:rPr>
        <w:t>(Warren and Bradford 2010)</w:t>
      </w:r>
      <w:r w:rsidRPr="00EB11DD">
        <w:fldChar w:fldCharType="end"/>
      </w:r>
      <w:r w:rsidRPr="00EB11DD">
        <w:t xml:space="preserve">. Another study found that, since the late 1970s, air temperatures have increased significantly, drought severity and frequency have increased, and the distribution of precipitation has become more extreme </w:t>
      </w:r>
      <w:r w:rsidRPr="00EB11DD">
        <w:fldChar w:fldCharType="begin" w:fldLock="1"/>
      </w:r>
      <w:r w:rsidRPr="00EB11DD">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w:instrText>
      </w:r>
      <w:r w:rsidRPr="00183028">
        <w:instrText>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w:instrText>
      </w:r>
      <w:r w:rsidRPr="00814A80">
        <w:rPr>
          <w:lang w:val="fr-FR"/>
        </w:rPr>
        <w:instrText>":"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Pr="00EB11DD">
        <w:fldChar w:fldCharType="separate"/>
      </w:r>
      <w:r w:rsidRPr="00814A80">
        <w:rPr>
          <w:noProof/>
          <w:lang w:val="fr-FR"/>
        </w:rPr>
        <w:t>(Laseter et al. 2012)</w:t>
      </w:r>
      <w:r w:rsidRPr="00EB11DD">
        <w:fldChar w:fldCharType="end"/>
      </w:r>
      <w:r w:rsidRPr="00814A80">
        <w:rPr>
          <w:lang w:val="fr-FR"/>
        </w:rPr>
        <w:t xml:space="preserve">. </w:t>
      </w:r>
      <w:r w:rsidRPr="00EB11DD">
        <w:fldChar w:fldCharType="begin" w:fldLock="1"/>
      </w:r>
      <w:r w:rsidRPr="00814A80">
        <w:rPr>
          <w:lang w:val="fr-FR"/>
        </w:rPr>
        <w:instrText>ADDIN CSL_CITATION {"citationItems":[{"id":"ITEM-1","itemData":{"DOI":"10.1002/JOC.5163","ISSN":"1097-0088","abstract":"A pattern of increasing frequency and intensity of heavy rainfall over land has been documented for several temperate regions and is associated with climate change. This study examines the changing patterns of daily precipitation at the Coweeta Hydrologic Laboratory, North Carolina, USA, since 1937 for four rain gauges across a range of elevations. We analyse seasonal total rainfall, number of rain days and the frequency of heavy rainfall. We compare these with several teleconnections, including the Bermuda High Index (BHI), the West BHI, the North Atlantic Oscillation (NAO) and the El Niño-Southern Oscillation. Our data show a tendency for increased variability, including major periods of drought, with fewer rain days recently, especially in summer. Only autumn tended to have increases in rainfall frequency and magnitude; this is the season when orographic enhancement is at its strongest. The major driver of precipitation at Coweeta is the strength of the Bermuda High. The strength of the NAO is important in summer. The results are relevant t</w:instrText>
      </w:r>
      <w:r w:rsidRPr="00183028">
        <w:instrText>o the southeast United States in general, given that the region comes under the influence of similar air masses during the year. The findings are applicable to the wider Appalachian Mountains and to other mountainous regions where there is significant orographic enhancement.","author":[{"dropping-particle":"","family":"Burt","given":"T. P.","non-dropping-particle":"","parse-names":false,"suffix":""},{"dropping-particle":"","family":"Ford Miniat","given":"C.","non-dropping-particle":"","parse-names":false,"suffix":""},{"dropping-particle":"","family":"Laseter","given":"S. H.","non-dropping-particle":"","parse-names":false,"suffix":""},{"dropping-particle":"","family":"Swank","given":"W. T.","non-dropping-particle":"","parse-names":false,"suffix":""}],"container-title":"International Journal of Climatology","id":"ITEM-1","issue":"1","issued":{"date-parts":[["2018","1","1"]]},"page":"94-104","publisher":"John Wiley &amp; Sons, Ltd","title":"Changing patterns of daily precipitation totals at the Coweeta Hydrologic Laboratory, North Carolina, USA","type":"article-journal","volume":"38"},"uris":["http://www.mendeley.com/documents/?uuid=8902b9aa-1b3a-3473-8406-f38f7607f094"]}],"mendeley":{"formattedCitation":"(Burt et al. 2018)","manualFormatting":"Burt et al. (2018)","plainTextFormattedCitation":"(Burt et al. 2018)","previouslyFormattedCitation":"(Burt et al. 2018)"},"properties":{"noteIndex":0},"schema":"https://github.com/citation-style-language/schema/raw/master/csl-citation.json"}</w:instrText>
      </w:r>
      <w:r w:rsidRPr="00EB11DD">
        <w:fldChar w:fldCharType="separate"/>
      </w:r>
      <w:r w:rsidRPr="00183028">
        <w:rPr>
          <w:noProof/>
        </w:rPr>
        <w:t>Burt et al. (2018)</w:t>
      </w:r>
      <w:r w:rsidRPr="00EB11DD">
        <w:fldChar w:fldCharType="end"/>
      </w:r>
      <w:r w:rsidRPr="00183028">
        <w:t xml:space="preserve"> also note major periods of drought and a tendency for increased variability in annual rainfall totals over time at a site in the Southern Appalachians. </w:t>
      </w:r>
      <w:r w:rsidRPr="00EB11DD">
        <w:t xml:space="preserve">More recently, minimum and maximum temperatures in the Southern Appalachians both significantly increased in the winter and minimum temperatures additionally increased in the summer from 1980–2008 </w:t>
      </w:r>
      <w:r w:rsidRPr="00EB11DD">
        <w:fldChar w:fldCharType="begin" w:fldLock="1"/>
      </w:r>
      <w:r w:rsidRPr="00EB11DD">
        <w:instrText>ADDIN CSL_CITATION {"citationItems":[{"id":"ITEM-1","itemData":{"DOI":"10.2747/0272-3646.32.1.22","ISSN":"1930-0557","author":[{"dropping-particle":"","family":"Hawkins","given":"Timothy W","non-dropping-particle":"","parse-names":false,"suffix":""},{"dropping-particle":"","family":"Smith","given":"Katherine L","non-dropping-particle":"","parse-names":false,"suffix":""}],"container-title":"Physical Geography","id":"ITEM-1","issue":"1","issued":{"date-parts":[["2011"]]},"page":"22-51","title":"Historical and Projected Climate Trends Along the Appalachian Trail, USA, and the Implications for Trail Usage","type":"article-journal","volume":"32"},"uris":["http://www.mendeley.com/documents/?uuid=119c933f-1dea-37ac-b09c-831d8519c25a"]}],"mendeley":{"formattedCitation":"(Hawkins and Smith 2011)","plainTextFormattedCitation":"(Hawkins and Smith 2011)","previouslyFormattedCitation":"(Hawkins and Smith 2011)"},"properties":{"noteIndex":0},"schema":"https://github.com/citation-style-language/schema/raw/master/csl-citation.json"}</w:instrText>
      </w:r>
      <w:r w:rsidRPr="00EB11DD">
        <w:fldChar w:fldCharType="separate"/>
      </w:r>
      <w:r w:rsidRPr="00EB11DD">
        <w:rPr>
          <w:noProof/>
        </w:rPr>
        <w:t>(Hawkins and Smith 2011)</w:t>
      </w:r>
      <w:r w:rsidRPr="00EB11DD">
        <w:fldChar w:fldCharType="end"/>
      </w:r>
      <w:r w:rsidRPr="00EB11DD">
        <w:t xml:space="preserve">. Changes in precipitation likely reflect regional variation, ranging from no significant changes (Warren and Bradford 2010) to decreases in certain seasons (Hawkins and Smith 2011) to general increases across most seasons </w:t>
      </w:r>
      <w:r w:rsidRPr="00EB11DD">
        <w:fldChar w:fldCharType="begin" w:fldLock="1"/>
      </w:r>
      <w:r w:rsidRPr="00EB11DD">
        <w:instrText>ADDIN CSL_CITATION {"citationItems":[{"id":"ITEM-1","itemData":{"DOI":"10.1016/J.ATMOSRES.2013.10.012","ISSN":"0169-8095","abstract":"The present study performs the spatial and temporal trend analysis of the annual and seasonal time-series of a set of uniformly distributed 249 stations precipitation data across the state of North Carolina, United States over the period of 1950-2009. The Mann-Kendall (MK) test, the Theil-Sen approach (TSA) and the Sequential Mann-Kendall (SQMK) test were applied to quantify the significance of trend, magnitude of trend, and the trend shift, respectively. Regional (mountain, piedmont and coastal) precipitation trends were also analyzed using the above-mentioned tests. Prior to the application of statistical tests, the pre-whitening technique was used to eliminate the effect of autocorrelation of precipitation data series. The application of the above-mentioned procedures has shown very notable statewide increasing trend for winter and decreasing trend for fall precipitation. Statewide mixed (increasing/decreasing) trend has been detected in annual, spring, and summer precipitation time series. Significant trends (confidence level. ≥. 95%) were detected only in 8, 7, 4 and 10 nos. of stations (out of 249 stations) in winter, spring, summer, and fall, respectively. Magnitude of the highest increasing (decreasing) precipitation trend was found about 4. mm/season ( 4.50. mm/season) in fall (summer) season. Annual precipitation trend magnitude varied between 5.50. mm/year and 9. mm/year. Regional trend analysis found increasing precipitation in mountain and coastal regions in general except during the winter. Piedmont region was found to have increasing trends in summer and fall, but decreasing trend in winter, spring and on an annual basis. The SQMK test on \"trend shift analysis\" identified a significant shift during 1960. 70 in most parts of the state. Finally, the comparison between winter (summer) precipitations with the North Atlantic Oscillation (Southern Oscillation) indices concluded that the variability and trend of precipitation can be explained by the Oscillation indices for North Carolina. © 2013 Elsevier B.V.","author":[{"dropping-particle":"","family":"Sayemuzzaman","given":"Mohammad","non-dropping-particle":"","parse-names":false,"suffix":""},{"dropping-particle":"","family":"Jha","given":"Manoj K.","non-dropping-particle":"","parse-names":false,"suffix":""}],"container-title":"Atmospheric Research","id":"ITEM-1","issued":{"date-parts":[["2014","2","1"]]},"page":"183-194","publisher":"Elsevier","title":"Seasonal and annual precipitation time series trend analysis in North Carolina, United States","type":"article-journal","volume":"137"},"uris":["http://www.mendeley.com/documents/?uuid=0f6a5af2-cf4a-3f7b-98c1-7b23d74b97ed"]}],"mendeley":{"formattedCitation":"(Sayemuzzaman and Jha 2014)","plainTextFormattedCitation":"(Sayemuzzaman and Jha 2014)","previouslyFormattedCitation":"(Sayemuzzaman and Jha 2014)"},"properties":{"noteIndex":0},"schema":"https://github.com/citation-style-language/schema/raw/master/csl-citation.json"}</w:instrText>
      </w:r>
      <w:r w:rsidRPr="00EB11DD">
        <w:fldChar w:fldCharType="separate"/>
      </w:r>
      <w:r w:rsidRPr="00EB11DD">
        <w:rPr>
          <w:noProof/>
        </w:rPr>
        <w:t>(Sayemuzzaman and Jha 2014)</w:t>
      </w:r>
      <w:r w:rsidRPr="00EB11DD">
        <w:fldChar w:fldCharType="end"/>
      </w:r>
      <w:r w:rsidRPr="00EB11DD">
        <w:t>.</w:t>
      </w:r>
    </w:p>
    <w:p w14:paraId="7270242C" w14:textId="77777777" w:rsidR="00814A80" w:rsidRPr="00EB11DD" w:rsidRDefault="00814A80" w:rsidP="00685614">
      <w:pPr>
        <w:spacing w:line="240" w:lineRule="auto"/>
      </w:pPr>
      <w:r w:rsidRPr="00EB11DD">
        <w:tab/>
        <w:t xml:space="preserve">Land cover and land use in the Appalachian Mountains has also changed over the past 50 years, encompassing a history of timber harvest across the region; reforestation leading to increases in forest cover, particularly in the Northern Appalachians; conversion from forest to mining in the Central Appalachians; and increases in developed areas, especially in the Southern Appalachians  </w:t>
      </w:r>
      <w:r w:rsidRPr="00EB11DD">
        <w:fldChar w:fldCharType="begin" w:fldLock="1"/>
      </w:r>
      <w:r w:rsidRPr="00EB11DD">
        <w:instrText>ADDIN CSL_CITATION {"citationItems":[{"id":"ITEM-1","itemData":{"DOI":"10.1890/03-5220","ISSN":"1939-5582","abstract":"In order to understand the magnitude, direction, and geographic distribution of land-use changes, we evaluated land-use trends in U.S. counties during the latter half of the 20th century. Our paper synthesizes the dominant spatial and temporal trends in population, agriculture, and urbanized land uses, using a variety of data sources and an ecoregion classification as a frame of reference. A combination of increasing attractiveness of nonmetropolitan areas in the period 1970-2000, decreasing household size, and decreasing density of settlement has resulted in important trends in the patterns of developed land. By 2000, the area of low-density, exurban development beyond the urban fringe occupied nearly 15 times the area of higher density urbanized development. Efficiency gains, mechanization, and agglomeration of agricultural concerns has resulted in data that show cropland area to be stable throughout the Corn Belt and parts of the West between 1950 and 2000, but decreasing by about 22% east of the Mississippi River. We use a regional case study of the Mid-Atlantic and Southeastern regions to focus in more detail on the land-cover changes resulting from these dynamics. Dominating were land-cover changes associated with the timber practices in the forested plains ecoregions and urbanization in the piedmont ecoregions. Appalachian ecoregions show the slowest rates of landcover change. The dominant trends of tremendous exurban growth, throughout the United States, and conversion and abandonment of agricultural lands, especially in the eastern United States, have important implications because they affect large areas of the country, the functioning of ecological systems, and the potential for restoration. © 2005 by the Ecological Society of America.","author":[{"dropping-particle":"","family":"Brown","given":"Daniel G.","non-dropping-particle":"","parse-names":false,"suffix":""},{"dropping-particle":"","family":"Johnson","given":"Kenneth M.","non-dropping-particle":"","parse-names":false,"suffix":""},{"dropping-particle":"","family":"Loveland","given":"Thomas R.","non-dropping-particle":"","parse-names":false,"suffix":""},{"dropping-particle":"","family":"Theobald","given":"David M.","non-dropping-particle":"","parse-names":false,"suffix":""}],"container-title":"Ecological Applications","id":"ITEM-1","issue":"6","issued":{"date-parts":[["2005","12","1"]]},"page":"1851-1863","publisher":"John Wiley &amp; Sons, Ltd","title":"RURAL LAND-USE TRENDS IN THE CONTERMINOUS UNITED STATES, 1950–2000","type":"article-journal","volume":"15"},"uris":["http://www.mendeley.com/documents/?uuid=70b06bb9-7e8b-370c-8afc-9f3a1496d12a"]},{"id":"ITEM-2","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2","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id":"ITEM-3","itemData":{"DOI":"10.3133/PP1794D","ISSN":"2330-7102","author":[{"dropping-particle":"","family":"Sayler","given":"Kristi L","non-dropping-particle":"","parse-names":false,"suffix":""},{"dropping-particle":"","family":"Acevedo","given":"William","non-dropping-particle":"","parse-names":false,"suffix":""},{"dropping-particle":"","family":"Taylor","given":"Janis L","non-dropping-particle":"","parse-names":false,"suffix":""}],"container-title":"Professional Paper","id":"ITEM-3","issued":{"date-parts":[["2016"]]},"title":"Status and trends of land change in the Eastern United States—1973 to 2000","type":"article-journal"},"uris":["http://www.mendeley.com/documents/?uuid=c0a29da6-9d23-3265-b210-6d12f8ec4e95"]}],"mendeley":{"formattedCitation":"(Brown et al. 2005, Sleeter et al. 2012, Sayler et al. 2016)","plainTextFormattedCitation":"(Brown et al. 2005, Sleeter et al. 2012, Sayler et al. 2016)","previouslyFormattedCitation":"(Brown et al. 2005, Sleeter et al. 2012, Sayler et al. 2016)"},"properties":{"noteIndex":0},"schema":"https://github.com/citation-style-language/schema/raw/master/csl-citation.json"}</w:instrText>
      </w:r>
      <w:r w:rsidRPr="00EB11DD">
        <w:fldChar w:fldCharType="separate"/>
      </w:r>
      <w:r w:rsidRPr="00EB11DD">
        <w:rPr>
          <w:noProof/>
        </w:rPr>
        <w:t>(Brown et al. 2005, Sleeter et al. 2012, Sayler et al. 2016)</w:t>
      </w:r>
      <w:r w:rsidRPr="00EB11DD">
        <w:fldChar w:fldCharType="end"/>
      </w:r>
      <w:r w:rsidRPr="00EB11DD">
        <w:t xml:space="preserve">. All ecoregions within the Appalachian Mountains experienced net declines of up to 5% in forest and agricultural cover and net increases of up to 60% in developed land cover between 1973 and 2000 </w:t>
      </w:r>
      <w:r w:rsidRPr="00EB11DD">
        <w:fldChar w:fldCharType="begin" w:fldLock="1"/>
      </w:r>
      <w:r w:rsidRPr="00EB11DD">
        <w:instrText>ADDIN CSL_CITATION {"citationItems":[{"id":"ITEM-1","itemData":{"DOI":"10.1016/J.GLOENVCHA.2013.03.006","ISSN":"0959-3780","abstract":"Land-cover change in the conterminous United States was quantified by interpreting change from satellite imagery for a sample stratified by 84 ecoregions. Gross and net changes between 11 land-cover classes were estimated for 5 dates of Landsat imagery (1973, 1980, 1986, 1992, and 2000). An estimated 673,000km2(8.6%) of the United States' land area experienced a change in land cover at least one time during the study period. Forest cover experienced the largest net decline of any class with 97,000km2 lost between 1973 and 2000. The large decline in forest cover was prominent in the two regions with the highest percent of overall change, the Marine West Coast Forests (24.5% of the region experienced a change in at least one time period) and the Eastern Temperate Forests (11.4% of the region with at least one change). Agriculture declined by approximately 90,000km2 with the largest annual net loss of 12,000km2yr-1 occurring between 1986 and 1992. Developed area increased by 33% and with the rate of conversion to developed accelerating rate over time. The time interval with the highest annual rate of change of 47,000km2yr-1 (0.6% per year) was 1986-1992. This national synthesis documents a spatially and temporally dynamic era of land change between 1973 and 2000. These results quantify land change based on a nationally consistent monitoring protocol and contribute fundamental estimates critical to developing understanding of the causes and consequences of land change in the conterminous United States. © 2013.","author":[{"dropping-particle":"","family":"Sleeter","given":"Benjamin M.","non-dropping-particle":"","parse-names":false,"suffix":""},{"dropping-particle":"","family":"Sohl","given":"Terry L.","non-dropping-particle":"","parse-names":false,"suffix":""},{"dropping-particle":"","family":"Loveland","given":"Thomas R.","non-dropping-particle":"","parse-names":false,"suffix":""},{"dropping-particle":"","family":"Auch","given":"Roger F.","non-dropping-particle":"","parse-names":false,"suffix":""},{"dropping-particle":"","family":"Acevedo","given":"William","non-dropping-particle":"","parse-names":false,"suffix":""},{"dropping-particle":"","family":"Drummond","given":"Mark A.","non-dropping-particle":"","parse-names":false,"suffix":""},{"dropping-particle":"","family":"Sayler","given":"Kristi L.","non-dropping-particle":"","parse-names":false,"suffix":""},{"dropping-particle":"V.","family":"Stehman","given":"Stephen","non-dropping-particle":"","parse-names":false,"suffix":""}],"container-title":"Global Environmental Change","id":"ITEM-1","issue":"4","issued":{"date-parts":[["2013","8","1"]]},"page":"733-748","publisher":"Pergamon","title":"Land-cover change in the conterminous United States from 1973 to 2000","type":"article-journal","volume":"23"},"uris":["http://www.mendeley.com/documents/?uuid=5170389b-17c0-3796-a534-95a6cb1fffe5"]}],"mendeley":{"formattedCitation":"(Sleeter et al. 2013)","plainTextFormattedCitation":"(Sleeter et al. 2013)","previouslyFormattedCitation":"(Sleeter et al. 2013)"},"properties":{"noteIndex":0},"schema":"https://github.com/citation-style-language/schema/raw/master/csl-citation.json"}</w:instrText>
      </w:r>
      <w:r w:rsidRPr="00EB11DD">
        <w:fldChar w:fldCharType="separate"/>
      </w:r>
      <w:r w:rsidRPr="00EB11DD">
        <w:rPr>
          <w:noProof/>
        </w:rPr>
        <w:t>(Sleeter et al. 2013)</w:t>
      </w:r>
      <w:r w:rsidRPr="00EB11DD">
        <w:fldChar w:fldCharType="end"/>
      </w:r>
      <w:r w:rsidRPr="00EB11DD">
        <w:t xml:space="preserve">. Conversions from upland forest to developed land cover between 1973 and 2011 also occurred in all ecoregions </w:t>
      </w:r>
      <w:r w:rsidRPr="00EB11DD">
        <w:fldChar w:fldCharType="begin" w:fldLock="1"/>
      </w:r>
      <w:r w:rsidRPr="00EB11DD">
        <w:instrText>ADDIN CSL_CITATION {"citationItems":[{"id":"ITEM-1","itemData":{"DOI":"10.3390/F7070132","ISSN":"1999-4907","abstract":"In this U.S. Geological Survey study of forest land cover across the conterminous U.S. (CONUS), specific proportions and rates of forest conversion to developed (urban) land were assessed on an ecoregional basis. The study period was divided into six time intervals between 1973 and 2011. Forest land cover was the source of 40% or more of the new urban land in 35 of the 84 ecoregions located within the CONUS. In 11 of these ecoregions this threshold exceeded in every time interval. When the percent of change, forest to urban, was compared to the percent of forest in each ecoregion, 58 ecoregions had a greater percent of change and, in six of those, change occurred in every time interval. Annual rates of forest to urban land cover change of 0.2% or higher occurred in 12 ecoregions at least once and in one ecoregion in all intervals. There were three ecoregions where the above conditions were met for nearly every time interval. Even though only a small number of the ecoregions were heavily impacted by forest loss to urban development within the CONUS, the ecosystem services provided by undeveloped forest land cover need to be quantified more completely to better inform future regional land management.","author":[{"dropping-particle":"","family":"Auch","given":"Roger F.","non-dropping-particle":"","parse-names":false,"suffix":""},{"dropping-particle":"","family":"Drummond","given":"Mark A.","non-dropping-particle":"","parse-names":false,"suffix":""},{"dropping-particle":"","family":"Xian","given":"George","non-dropping-particle":"","parse-names":false,"suffix":""},{"dropping-particle":"","family":"Sayler","given":"Kristi L.","non-dropping-particle":"","parse-names":false,"suffix":""},{"dropping-particle":"","family":"Acevedo","given":"William","non-dropping-particle":"","parse-names":false,"suffix":""},{"dropping-particle":"","family":"Taylor","given":"Janis L.","non-dropping-particle":"","parse-names":false,"suffix":""}],"container-title":"Forests 2016, Vol. 7, Page 132","id":"ITEM-1","issue":"7","issued":{"date-parts":[["2016","6","28"]]},"page":"132","publisher":"Multidisciplinary Digital Publishing Institute","title":"Regional Differences in Upland Forest to Developed (Urban) Land Cover Conversions in the Conterminous U.S., 1973–2011","type":"article-journal","volume":"7"},"uris":["http://www.mendeley.com/documents/?uuid=b9d64dfd-12cd-32f1-ae60-0e307b412ac8"]}],"mendeley":{"formattedCitation":"(Auch et al. 2016)","plainTextFormattedCitation":"(Auch et al. 2016)","previouslyFormattedCitation":"(Auch et al. 2016)"},"properties":{"noteIndex":0},"schema":"https://github.com/citation-style-language/schema/raw/master/csl-citation.json"}</w:instrText>
      </w:r>
      <w:r w:rsidRPr="00EB11DD">
        <w:fldChar w:fldCharType="separate"/>
      </w:r>
      <w:r w:rsidRPr="00EB11DD">
        <w:rPr>
          <w:noProof/>
        </w:rPr>
        <w:t>(Auch et al. 2016)</w:t>
      </w:r>
      <w:r w:rsidRPr="00EB11DD">
        <w:fldChar w:fldCharType="end"/>
      </w:r>
      <w:r w:rsidRPr="00EB11DD">
        <w:t>. In addition, exurban development (i.e., rural sprawl or rural residential development) increased between 1970 and 2000 throughout the Appalachian Mountains region, accompanied by reductions in cropland (Brown et al. 2005).</w:t>
      </w:r>
    </w:p>
    <w:p w14:paraId="53289CD3" w14:textId="77777777" w:rsidR="00814A80" w:rsidRPr="00EB11DD" w:rsidRDefault="00814A80" w:rsidP="00685614">
      <w:pPr>
        <w:spacing w:line="240" w:lineRule="auto"/>
      </w:pPr>
      <w:r w:rsidRPr="00EB11DD">
        <w:tab/>
        <w:t xml:space="preserve">The U.S. Geological Survey prepared a comprehensive report on the status and trends of land cover and land use change from 1973 to 2000 in the eastern United States, detailing changes in land cover and land use classes during four time periods (1973–1980, 1980–1986, 1986–1992, and 1992–2000) in individual ecoregions (Figure 1) (Sayler et al. 2016). In the Northeastern Highlands Ecoregion, declines in forest cover was the greatest land cover change between 1973 and 2000, whereas the Northern Appalachian Plateau and Uplands Ecoregion experienced initial declines in forest cover, followed by a slight increase for no net gain, and declines in agricultural land (Figure 1) (Sayler et al. 2016). In both ecoregions, timber harvest, grassland / shrubland, and developed land increased. The 3 ecoregions that lie primarily within the Central Appalachians (North Central Appalachians Ecoregion, Western Allegheny Plateau Ecoregion, and Western Allegheny Plateau Ecoregion) and the Ridge and Valley Ecoregion, which extends through both the Central and Southern Appalachians, all experienced declines in forest cover and agricultural land between 1973 and 2000, as well as increases in timber harvest and developed land (Figure 1) (Sayler et al. 2016). During this time period, mining land decreased in the </w:t>
      </w:r>
      <w:r w:rsidRPr="00EB11DD">
        <w:lastRenderedPageBreak/>
        <w:t>Western Allegheny Plateau Ecoregion but increased in the North Central Appalachians Ecoregion and especially in the Central Appalachians Ecoregion, and grassland / shrubland increased in the Western Allegheny Plateau Ecoregion and Central Appalachians Ecoregion. In the 2 primary ecoregions of the Southern Appalachians (Southwestern Appalachians Ecoregion and Blue Ridge Mountains Ecoregion), forest cover and agricultural land declined, whereas timber harvest and developed land increased between 1973 and 2000 (Figure 1) (Sayler et al. 2016). In addition, the proportion of mining land declined, while the proportion of grassland / shrubland increased in the Southwestern Appalachians Ecoregion, perhaps because reclaimed mines may be re-classed to grassland over time.</w:t>
      </w:r>
    </w:p>
    <w:p w14:paraId="581539C5" w14:textId="77777777" w:rsidR="00814A80" w:rsidRPr="00EB11DD" w:rsidRDefault="00814A80" w:rsidP="00685614">
      <w:pPr>
        <w:spacing w:line="240" w:lineRule="auto"/>
      </w:pPr>
      <w:r w:rsidRPr="00EB11DD">
        <w:tab/>
        <w:t xml:space="preserve">Data from other sources and time periods agree with and build on these land cover trends, although there is scarce literature pertaining to land cover change within the past decade (2013–2023). In the Northern Appalachians, some forested land has been converted to open land, which consists of non-forested areas such as fields, highways, clear-cuts, and developed areas </w:t>
      </w:r>
      <w:r w:rsidRPr="00EB11DD">
        <w:fldChar w:fldCharType="begin" w:fldLock="1"/>
      </w:r>
      <w:r w:rsidRPr="00EB11DD">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Pr="00EB11DD">
        <w:fldChar w:fldCharType="separate"/>
      </w:r>
      <w:r w:rsidRPr="00EB11DD">
        <w:rPr>
          <w:noProof/>
        </w:rPr>
        <w:t>(Miller et al. 2010)</w:t>
      </w:r>
      <w:r w:rsidRPr="00EB11DD">
        <w:fldChar w:fldCharType="end"/>
      </w:r>
      <w:r w:rsidRPr="00EB11DD">
        <w:t>. Net increases in developed land cover ranged from 10–40% between 1973 and 2000 (Sleeter et al. 2013). Meanwhile, the Central Appalachian</w:t>
      </w:r>
      <w:r>
        <w:t>s</w:t>
      </w:r>
      <w:r w:rsidRPr="00EB11DD">
        <w:t xml:space="preserve"> </w:t>
      </w:r>
      <w:r>
        <w:t>are</w:t>
      </w:r>
      <w:r w:rsidRPr="00EB11DD">
        <w:t xml:space="preserve"> characterized by surface mining and reclamation as the dominant driver of land cover change </w:t>
      </w:r>
      <w:r w:rsidRPr="00EB11DD">
        <w:fldChar w:fldCharType="begin" w:fldLock="1"/>
      </w:r>
      <w:r w:rsidRPr="00EB11DD">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Pr="00EB11DD">
        <w:fldChar w:fldCharType="separate"/>
      </w:r>
      <w:r w:rsidRPr="00EB11DD">
        <w:rPr>
          <w:noProof/>
        </w:rPr>
        <w:t>(Townsend et al. 2009)</w:t>
      </w:r>
      <w:r w:rsidRPr="00EB11DD">
        <w:fldChar w:fldCharType="end"/>
      </w:r>
      <w:r w:rsidRPr="00EB11DD">
        <w:t xml:space="preserve">, with additional forest cover decline in favor of urbanization in recent years </w:t>
      </w:r>
      <w:r w:rsidRPr="00EB11DD">
        <w:fldChar w:fldCharType="begin" w:fldLock="1"/>
      </w:r>
      <w:r w:rsidRPr="00EB11DD">
        <w:instrText>ADDIN CSL_CITATION {"citationItems":[{"id":"ITEM-1","itemData":{"abstract":"Stretching more than 185 miles from the Mason-Dixon Line to the Delaware River, the Kittatinny Ridge is \"one of Pennsylvania's most treasured landscapes\" (Kittatinny Ridge Coalition, 2017). Identified as a principal bird flyway zone of international importance, the Ridge contains a bounty of natural ecosystems and scenic beauty. Thousands utilize the Ridge for outdoor recreation each year. As a critical ecological landscape, it is crucial to understand human-environmental interactions at work across the Ridge. Such understanding can be used to more effectively develop conservation and management strategies unique to the Ridge and its trends. Accordingly, this manuscript analyzes the Ridge's spatiotemporal trends of long-term (1940-1990) and short-term (2001-2011) forested, agricultural, and developed land cover changes. Municipal-level changes are assessed relative to the Ridge to further understand land cover dynamics. These data suggest a corridor-wide long-term (1940-1990) trend of afforestation and agricultural abandonment, while more recent (2001-2011) trends point to forest cover decline in favor of urbanization. Given the complex and heterogeneous local political structures that dominate the Ridge, short-and long-term land cover (and the overall rates of change) vary by municipality. Results presented here provide a baseline understanding of the dynamic spatiotemporal nature of the Kittatinny Ridge, and can support targeted management strategies specific to the spatially unique trends across the landscape.","author":[{"dropping-particle":"","family":"Rosenberger","given":"Jacalyn","non-dropping-particle":"","parse-names":false,"suffix":""},{"dropping-particle":"","family":"Chester","given":"Jonathon","non-dropping-particle":"","parse-names":false,"suffix":""},{"dropping-particle":"","family":"Jantz","given":"Claire","non-dropping-particle":"","parse-names":false,"suffix":""}],"id":"ITEM-1","issued":{"date-parts":[["2018"]]},"page":"33-45","title":"Middle States Geographer","type":"article-journal","volume":"51"},"uris":["http://www.mendeley.com/documents/?uuid=27f3a49e-2bc5-3474-818c-3661c35c9bc0"]}],"mendeley":{"formattedCitation":"(Rosenberger et al. 2018)","plainTextFormattedCitation":"(Rosenberger et al. 2018)","previouslyFormattedCitation":"(Rosenberger et al. 2018)"},"properties":{"noteIndex":0},"schema":"https://github.com/citation-style-language/schema/raw/master/csl-citation.json"}</w:instrText>
      </w:r>
      <w:r w:rsidRPr="00EB11DD">
        <w:fldChar w:fldCharType="separate"/>
      </w:r>
      <w:r w:rsidRPr="00EB11DD">
        <w:rPr>
          <w:noProof/>
        </w:rPr>
        <w:t>(Rosenberger et al. 2018)</w:t>
      </w:r>
      <w:r w:rsidRPr="00EB11DD">
        <w:fldChar w:fldCharType="end"/>
      </w:r>
      <w:r w:rsidRPr="00EB11DD">
        <w:t xml:space="preserve">. Net increases in developed land cover ranged from 10–20% between 1973 and 2000 (Sleeter et al. 2013). Within the north-central Appalachian region specifically, the primary change has been conversion of forests to mining, shale gas development, and urban lands </w:t>
      </w:r>
      <w:r w:rsidRPr="00EB11DD">
        <w:fldChar w:fldCharType="begin" w:fldLock="1"/>
      </w:r>
      <w:r w:rsidRPr="00EB11DD">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Pr="00EB11DD">
        <w:fldChar w:fldCharType="separate"/>
      </w:r>
      <w:r w:rsidRPr="00EB11DD">
        <w:rPr>
          <w:noProof/>
        </w:rPr>
        <w:t>(Napton et al. 2003)</w:t>
      </w:r>
      <w:r w:rsidRPr="00EB11DD">
        <w:fldChar w:fldCharType="end"/>
      </w:r>
      <w:r w:rsidRPr="00EB11DD">
        <w:t xml:space="preserve">. However, </w:t>
      </w:r>
      <w:r w:rsidRPr="00EB11DD">
        <w:fldChar w:fldCharType="begin" w:fldLock="1"/>
      </w:r>
      <w:r w:rsidRPr="00EB11DD">
        <w:instrText>ADDIN CSL_CITATION {"citationItems":[{"id":"ITEM-1","itemData":{"DOI":"10.1007/S00267-003-0145-3/TABLES/3","ISSN":"0364152X","PMID":"16044555","abstract":"The United States has a highly varied landscape because of wide-ranging differences in combinations of climatic, geologic, edaphic, hydrologic, vegetative, and human management (land use) factors. Land uses are dynamic, with the types and rates of change dependent on a host of variables, including land accessibility, economic considerations, and the internal increase and movement of the human population. There is a convergence of evidence that ecoregions are very useful for organizing, interpreting, and reporting information about land-use dynamics. Ecoregion boundaries correspond well with patterns of land cover, urban settlement, agricultural variables, and resource-based industries. We implemented an ecoregion framework to document trends in contemporary land-cover and land-use dynamics over the conterminous United States from 1973 to 2000. Examples of results from six eastern ecoregions show that the relative abundance, grain of pattern, and human alteration of land-cover types organize well by ecoregion and that these characteristics of change, themselves, change through time.","author":[{"dropping-particle":"","family":"Gallant","given":"Alisa L.","non-dropping-particle":"","parse-names":false,"suffix":""},{"dropping-particle":"","family":"Loveland","given":"Thomas R.","non-dropping-particle":"","parse-names":false,"suffix":""},{"dropping-particle":"","family":"Sohl","given":"Terry L.","non-dropping-particle":"","parse-names":false,"suffix":""},{"dropping-particle":"","family":"Napton","given":"Darrell E.","non-dropping-particle":"","parse-names":false,"suffix":""}],"container-title":"Environmental management","id":"ITEM-1","issue":"1","issued":{"date-parts":[["2004","6","29"]]},"page":"S89-S110","publisher":"Springer","title":"Using an ecoregion framework to analyze land-cover and land-use dynamics.","type":"article-journal","volume":"34 Suppl 1"},"uris":["http://www.mendeley.com/documents/?uuid=4941364e-2ed5-3bec-81d7-020ab345e4ff"]}],"mendeley":{"formattedCitation":"(Gallant et al. 2004)","manualFormatting":"Gallant et al. (2004)","plainTextFormattedCitation":"(Gallant et al. 2004)","previouslyFormattedCitation":"(Gallant et al. 2004)"},"properties":{"noteIndex":0},"schema":"https://github.com/citation-style-language/schema/raw/master/csl-citation.json"}</w:instrText>
      </w:r>
      <w:r w:rsidRPr="00EB11DD">
        <w:fldChar w:fldCharType="separate"/>
      </w:r>
      <w:r w:rsidRPr="00EB11DD">
        <w:rPr>
          <w:noProof/>
        </w:rPr>
        <w:t>Gallant et al. (2004)</w:t>
      </w:r>
      <w:r w:rsidRPr="00EB11DD">
        <w:fldChar w:fldCharType="end"/>
      </w:r>
      <w:r w:rsidRPr="00EB11DD">
        <w:t xml:space="preserve"> modeled little overall change in relative abundance of land cover types in the North Central Appalachians Ecoregion from 1973 to 2000, with a gain of only 5 ha per year of urban development. In the Southern Appalachians, forest cover increased and forest fragmentation declined overall between 1950 and 1990, but areas at lower elevations and on more gentle terrain tended to remain in non-forest cover and experience recent losses of forest cover </w:t>
      </w:r>
      <w:r w:rsidRPr="00EB11DD">
        <w:fldChar w:fldCharType="begin" w:fldLock="1"/>
      </w:r>
      <w:r w:rsidRPr="00EB11DD">
        <w:instrText xml:space="preserve">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2","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Wear and Bolstad 1998, Turner et al. 2003)","plainTextFormattedCitation":"(Wear and Bolstad 1998, Turner et al. 2003)","previouslyFormattedCitation":"(Wear and Bolstad 1998, Turner et al. 2003)"},"properties":{"noteIndex":0},"schema":"https://github.com/citation-style-language/schema/raw/master/csl-citation.json"}</w:instrText>
      </w:r>
      <w:r w:rsidRPr="00EB11DD">
        <w:fldChar w:fldCharType="separate"/>
      </w:r>
      <w:r w:rsidRPr="00EB11DD">
        <w:rPr>
          <w:noProof/>
        </w:rPr>
        <w:t>(Wear and Bolstad 1998, Turner et al. 2003)</w:t>
      </w:r>
      <w:r w:rsidRPr="00EB11DD">
        <w:fldChar w:fldCharType="end"/>
      </w:r>
      <w:r w:rsidRPr="00EB11DD">
        <w:t xml:space="preserve">. Meanwhile, the abundance of agricultural cover and developed areas in the Southern Appalachians has changed over time with shifting patterns of land use, with decreases in percent agriculture and increases in percent urban cover </w:t>
      </w:r>
      <w:r w:rsidRPr="00EB11DD">
        <w:fldChar w:fldCharType="begin" w:fldLock="1"/>
      </w:r>
      <w:r w:rsidRPr="00EB11DD">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Pr="00EB11DD">
        <w:fldChar w:fldCharType="separate"/>
      </w:r>
      <w:r w:rsidRPr="00EB11DD">
        <w:rPr>
          <w:noProof/>
        </w:rPr>
        <w:t>(Wear and Bolstad 1998, Gragson and Bolstad 2006)</w:t>
      </w:r>
      <w:r w:rsidRPr="00EB11DD">
        <w:fldChar w:fldCharType="end"/>
      </w:r>
      <w:r w:rsidRPr="00EB11DD">
        <w:t xml:space="preserve">. Specifically, the main change in land cover in recent decades has been an increase in urban development, particularly at higher elevations and in rural residential areas (Wear and Bolstad 1998, Turner et al. 2003, Gragson and Bolstad 2006). Net increases in developed land cover ranged from 10–60% between 1973 and 2000 (Sleeter et al. 2013). Correspondingly, the number and density of buildings in forested areas has increased, while forest cover in rapidly developing areas has declined </w:t>
      </w:r>
      <w:r w:rsidRPr="00EB11DD">
        <w:fldChar w:fldCharType="begin" w:fldLock="1"/>
      </w:r>
      <w:r w:rsidRPr="00EB11DD">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EB11DD">
        <w:fldChar w:fldCharType="separate"/>
      </w:r>
      <w:r w:rsidRPr="00EB11DD">
        <w:rPr>
          <w:noProof/>
        </w:rPr>
        <w:t>(Turner et al. 2003)</w:t>
      </w:r>
      <w:r w:rsidRPr="00EB11DD">
        <w:fldChar w:fldCharType="end"/>
      </w:r>
      <w:r w:rsidRPr="00EB11DD">
        <w:t xml:space="preserve">. Often, urban development results in forest loss and fragmentation in the Southern Appalachians </w:t>
      </w:r>
      <w:r w:rsidRPr="00EB11DD">
        <w:fldChar w:fldCharType="begin" w:fldLock="1"/>
      </w:r>
      <w:r w:rsidRPr="00EB11DD">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Pr="00EB11DD">
        <w:fldChar w:fldCharType="separate"/>
      </w:r>
      <w:r w:rsidRPr="00EB11DD">
        <w:rPr>
          <w:noProof/>
        </w:rPr>
        <w:t>(Lumpkin and Pearson 2013)</w:t>
      </w:r>
      <w:r w:rsidRPr="00EB11DD">
        <w:fldChar w:fldCharType="end"/>
      </w:r>
      <w:r w:rsidRPr="00EB11DD">
        <w:t>.</w:t>
      </w:r>
    </w:p>
    <w:p w14:paraId="415622B8" w14:textId="77777777" w:rsidR="00814A80" w:rsidRPr="00EB11DD" w:rsidRDefault="00814A80" w:rsidP="00685614">
      <w:pPr>
        <w:spacing w:line="240" w:lineRule="auto"/>
      </w:pPr>
      <w:r w:rsidRPr="00EB11DD">
        <w:t xml:space="preserve">Multiple studies focused on land cover change in the Blue Ridge Mountains Ecoregion in the Southern Appalachians. </w:t>
      </w:r>
      <w:r w:rsidRPr="00EB11DD">
        <w:fldChar w:fldCharType="begin" w:fldLock="1"/>
      </w:r>
      <w:r w:rsidRPr="00EB11DD">
        <w:instrText>ADDIN CSL_CITATION {"citationItems":[{"id":"ITEM-1","itemData":{"DOI":"10.1007/S10113-009-0084-X/TABLES/9","ISSN":"14363798","abstract":"The ecoregions of the Middle Atlantic Coastal Plain, Southeastern Plains, Piedmont, and Blue Ridge provide a continuum of land cover from the Atlantic Ocean to the highest mountains in the East. From 1973 to 2000, each ecoregion had a unique mosaic of land covers and land cover changes. The forests of the Blue Ridge Mountains provided amenity lands. The Piedmont forested area declined, while the developed area increased. The Southeastern Plains became a commercial forest region, and most agricultural lands that changed became forested. Forests in the Middle Atlantic Coastal Plain declined, and development related to recreation and retirement increased. The most important drivers of land conversion were associated with commercial forestry, competition between forest and agriculture, and economic and population growth. These and other drivers were modified by each ecoregion's unique suitability and land use legacies with the result that the same drivers often produced different land changes in different ecoregions. © Springer-Verlag 2009.","author":[{"dropping-particle":"","family":"Napton","given":"Darrell E.","non-dropping-particle":"","parse-names":false,"suffix":""},{"dropping-particle":"","family":"Auch","given":"Roger F.","non-dropping-particle":"","parse-names":false,"suffix":""},{"dropping-particle":"","family":"Headley","given":"Rachel","non-dropping-particle":"","parse-names":false,"suffix":""},{"dropping-particle":"","family":"Taylor","given":"Janis L.","non-dropping-particle":"","parse-names":false,"suffix":""}],"container-title":"Regional Environmental Change","id":"ITEM-1","issue":"1","issued":{"date-parts":[["2010","3","28"]]},"page":"37-53","publisher":"Springer","title":"Land changes and their driving forces in the Southeastern United States","type":"article-journal","volume":"10"},"uris":["http://www.mendeley.com/documents/?uuid=79ff9180-2887-3733-83a7-09e22a1806f9"]}],"mendeley":{"formattedCitation":"(Napton et al. 2010)","manualFormatting":"Napton et al. (2010)","plainTextFormattedCitation":"(Napton et al. 2010)","previouslyFormattedCitation":"(Napton et al. 2010)"},"properties":{"noteIndex":0},"schema":"https://github.com/citation-style-language/schema/raw/master/csl-citation.json"}</w:instrText>
      </w:r>
      <w:r w:rsidRPr="00EB11DD">
        <w:fldChar w:fldCharType="separate"/>
      </w:r>
      <w:r w:rsidRPr="00EB11DD">
        <w:rPr>
          <w:noProof/>
        </w:rPr>
        <w:t>Napton et al. (2010)</w:t>
      </w:r>
      <w:r w:rsidRPr="00EB11DD">
        <w:fldChar w:fldCharType="end"/>
      </w:r>
      <w:r w:rsidRPr="00EB11DD">
        <w:t xml:space="preserve"> found only 2% of the ecoregion changed land cover from 1973 to 2000, with forest cover slowly declining, net agricultural land remaining stable, and developed land increasing at an annual rate of 0.35% until the 1990s when it increased to 0.54% annual change. </w:t>
      </w:r>
      <w:r w:rsidRPr="00EB11DD">
        <w:fldChar w:fldCharType="begin" w:fldLock="1"/>
      </w:r>
      <w:r w:rsidRPr="00EB11DD">
        <w:instrText>ADDIN CSL_CITATION {"citationItems":[{"id":"ITEM-1","itemData":{"DOI":"10.1007/S00267-003-0078-2/TABLES/5","ISSN":"0364152X","PMID":"15015696","abstract":"Landscape pattern and composition metrics are potential indicators for broad-scale monitoring of change and for relating change to human and ecological processes. We used a probability sample of 20-km × 20-km sampling blocks to characterize landscape composition and pattern in five US ecoregions: the Middle Atlantic Coastal Plain, Southeastern Plains, Northern Piedmont, Piedmont, and Blue Ridge Mountains. Land use/land cover (LULC) data for five dates between 1972 and 2000 were obtained for each sample block. Analyses focused on quantifying trends in selected landscape pattern metrics by ecoregion and comparing trends in land cover proportions and pattern metrics among ecoregions. Repeated measures analysis of the landscape pattern documented a statistically significant trend in all five ecoregions towards a more fine-grained landscape from the early 1970s through 2000. The ecologically important forest cover class also became more fine-grained with time (i.e., more numerous and smaller forest patches). Trends in LULC, forest edge, and forest percent like adjacencies differed among ecoregions. These results suggest that ecoregions provide a geographically coherent way to regionalize the story of national land use and land cover change in the United States. This study provides new information on LULC change in the southeast United States. Previous studies of the region from the 1930s to the 1980s showed a decrease in landscape fragmentation and an increase in percent forest, while this study showed an increase in forest fragmentation and a loss of forest cover.","author":[{"dropping-particle":"","family":"Griffith","given":"Jerry A.","non-dropping-particle":"","parse-names":false,"suffix":""},{"dropping-particle":"V.","family":"Stehman","given":"Stephen","non-dropping-particle":"","parse-names":false,"suffix":""},{"dropping-particle":"","family":"Loveland","given":"Thomas R.","non-dropping-particle":"","parse-names":false,"suffix":""}],"container-title":"Environmental Management","id":"ITEM-1","issue":"5","issued":{"date-parts":[["2003","11","21"]]},"page":"572-588","publisher":"Springer","title":"Landscape Trends in Mid-Atlantic and Southeastern United States Ecoregions","type":"article-journal","volume":"32"},"uris":["http://www.mendeley.com/documents/?uuid=6346b17c-f927-3878-a06e-676d803b3b80"]}],"mendeley":{"formattedCitation":"(Griffith et al. 2003)","manualFormatting":"Griffith et al. (2003)","plainTextFormattedCitation":"(Griffith et al. 2003)","previouslyFormattedCitation":"(Griffith et al. 2003)"},"properties":{"noteIndex":0},"schema":"https://github.com/citation-style-language/schema/raw/master/csl-citation.json"}</w:instrText>
      </w:r>
      <w:r w:rsidRPr="00EB11DD">
        <w:fldChar w:fldCharType="separate"/>
      </w:r>
      <w:r w:rsidRPr="00EB11DD">
        <w:rPr>
          <w:noProof/>
        </w:rPr>
        <w:t>Griffith et al. (2003)</w:t>
      </w:r>
      <w:r w:rsidRPr="00EB11DD">
        <w:fldChar w:fldCharType="end"/>
      </w:r>
      <w:r w:rsidRPr="00EB11DD">
        <w:t xml:space="preserve"> also looked at landscape patterns in the Blue Ridge Mountains from 1973 to 2000, with percent forest cover declining by ~1.3%, forest fragmentation increasing, percent agricultural land declining by ~0.8%, and percent urban cover increasing by ~0.8%. In a single county within the southern Blue Ridge province, development trends have increased in housing density from rural to exurban to suburban from 1906 to 2009, </w:t>
      </w:r>
      <w:r w:rsidRPr="00EB11DD">
        <w:lastRenderedPageBreak/>
        <w:t xml:space="preserve">and the rate of development in forested areas increased between 1990 and 2009 </w:t>
      </w:r>
      <w:r w:rsidRPr="00EB11DD">
        <w:fldChar w:fldCharType="begin" w:fldLock="1"/>
      </w:r>
      <w:r w:rsidRPr="00EB11DD">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Pr="00EB11DD">
        <w:fldChar w:fldCharType="separate"/>
      </w:r>
      <w:r w:rsidRPr="00EB11DD">
        <w:rPr>
          <w:noProof/>
        </w:rPr>
        <w:t>(Kirk et al. 2012)</w:t>
      </w:r>
      <w:r w:rsidRPr="00EB11DD">
        <w:fldChar w:fldCharType="end"/>
      </w:r>
      <w:r w:rsidRPr="00EB11DD">
        <w:t>.</w:t>
      </w:r>
    </w:p>
    <w:p w14:paraId="207EB2C1" w14:textId="77777777" w:rsidR="00814A80" w:rsidRPr="00EB11DD" w:rsidRDefault="00814A80" w:rsidP="00685614">
      <w:pPr>
        <w:pStyle w:val="Heading3"/>
        <w:spacing w:after="240" w:line="240" w:lineRule="auto"/>
      </w:pPr>
      <w:bookmarkStart w:id="14" w:name="_Toc136826107"/>
      <w:r w:rsidRPr="00EB11DD">
        <w:t>Projected future changes in climate and land cover</w:t>
      </w:r>
      <w:bookmarkEnd w:id="14"/>
    </w:p>
    <w:p w14:paraId="379C5BA6" w14:textId="77777777" w:rsidR="00814A80" w:rsidRPr="00EB11DD" w:rsidRDefault="00814A80" w:rsidP="00685614">
      <w:pPr>
        <w:spacing w:line="240" w:lineRule="auto"/>
      </w:pPr>
      <w:r w:rsidRPr="00EB11DD">
        <w:tab/>
        <w:t xml:space="preserve">Relative to 1986–2005, global surface temperature changes are predicted to increase by an average of ~4 °C by 2081–2100 under a high greenhouse gas emissions scenario, with even higher predictions (ranging ~4–7 °C) for the United States (IPCC 2014). Across the entire Appalachian Mountains range, projections tend towards warmer temperatures by the end of the century (IPCC 2014); for instance, </w:t>
      </w:r>
      <w:r w:rsidRPr="00EB11DD">
        <w:fldChar w:fldCharType="begin" w:fldLock="1"/>
      </w:r>
      <w:r w:rsidRPr="00EB11DD">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manualFormatting":"Rogers et al. (2016)","plainTextFormattedCitation":"(Rogers et al. 2016)","previouslyFormattedCitation":"(Rogers et al. 2016)"},"properties":{"noteIndex":0},"schema":"https://github.com/citation-style-language/schema/raw/master/csl-citation.json"}</w:instrText>
      </w:r>
      <w:r w:rsidRPr="00EB11DD">
        <w:fldChar w:fldCharType="separate"/>
      </w:r>
      <w:r w:rsidRPr="00EB11DD">
        <w:rPr>
          <w:noProof/>
        </w:rPr>
        <w:t>Rogers et al. (2016)</w:t>
      </w:r>
      <w:r w:rsidRPr="00EB11DD">
        <w:fldChar w:fldCharType="end"/>
      </w:r>
      <w:r w:rsidRPr="00EB11DD">
        <w:t xml:space="preserve"> reported that temperatures in the Appalachian Mountains are projected to increase by 2.2–3.0 °C by 2055 and 2.7–4.6 °C by 2080. Higher greenhouse gas emissions scenarios result in greater temperature increases </w:t>
      </w:r>
      <w:r w:rsidRPr="00EB11DD">
        <w:fldChar w:fldCharType="begin" w:fldLock="1"/>
      </w:r>
      <w:r w:rsidRPr="00EB11DD">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Pr="00EB11DD">
        <w:fldChar w:fldCharType="separate"/>
      </w:r>
      <w:r w:rsidRPr="00EB11DD">
        <w:rPr>
          <w:noProof/>
        </w:rPr>
        <w:t>(Iverson et al. 2008, Zhu et al. 2021)</w:t>
      </w:r>
      <w:r w:rsidRPr="00EB11DD">
        <w:fldChar w:fldCharType="end"/>
      </w:r>
      <w:r w:rsidRPr="00EB11DD">
        <w:t xml:space="preserve">. It is worth noting that these temperature increases exceed long-term global targets of staying under 1.5 °C of warming (IPCC 2018). In terms of precipitation, projected changes in precipitation patterns across the Appalachian Mountains include increased frequency of moderate to heavy (&gt;12.5 mm) and widespread, heavy (&gt;25 mm) precipitation events by 2050 </w:t>
      </w:r>
      <w:r w:rsidRPr="00EB11DD">
        <w:fldChar w:fldCharType="begin" w:fldLock="1"/>
      </w:r>
      <w:r w:rsidRPr="00EB11DD">
        <w:instrText>ADDIN CSL_CITATION {"citationItems":[{"id":"ITEM-1","itemData":{"DOI":"10.1029/2020GL089899","ISSN":"1944-8007","abstract":"The United States has witnessed an increase in the frequency of intense and spatially widespread precipitation events in recent decades. Using a high-resolution hybrid ensemble of regional climate simulations, we project further intensification of widespread extremes in the near future. The simulations cover 1966–2005 in the historical period and 2011–2050 in the future period under RCP8.5 scenario and show good correspondence with the observations in the historical period. The projected changes in the characteristics of precipitation events are associated with more frequent occurrence of extreme years where contribution from intense and widespread events to the annual precipitation is unprecedently high. While our findings are consistent with recent trends in the observations, they are in contrast to some earlier studies that project shrinking of precipitation events in the future period, which highlight the need for more rigorous investigations of changes in the spatial extent of precipitation in future climates.","author":[{"dropping-particle":"","family":"Rastogi","given":"Deeksha","non-dropping-particle":"","parse-names":false,"suffix":""},{"dropping-particle":"","family":"Touma","given":"Danielle","non-dropping-particle":"","parse-names":false,"suffix":""},{"dropping-particle":"","family":"Evans","given":"Katherine J.","non-dropping-particle":"","parse-names":false,"suffix":""},{"dropping-particle":"","family":"Ashfaq","given":"Moetasim","non-dropping-particle":"","parse-names":false,"suffix":""}],"container-title":"Geophysical Research Letters","id":"ITEM-1","issue":"19","issued":{"date-parts":[["2020","10","16"]]},"page":"e2020GL089899","publisher":"John Wiley &amp; Sons, Ltd","title":"Shift Toward Intense and Widespread Precipitation Events Over the United States by Mid-21st Century","type":"article-journal","volume":"47"},"uris":["http://www.mendeley.com/documents/?uuid=b7c19295-547c-3115-a9f6-30192ec30cd4"]}],"mendeley":{"formattedCitation":"(Rastogi et al. 2020)","plainTextFormattedCitation":"(Rastogi et al. 2020)","previouslyFormattedCitation":"(Rastogi et al. 2020)"},"properties":{"noteIndex":0},"schema":"https://github.com/citation-style-language/schema/raw/master/csl-citation.json"}</w:instrText>
      </w:r>
      <w:r w:rsidRPr="00EB11DD">
        <w:fldChar w:fldCharType="separate"/>
      </w:r>
      <w:r w:rsidRPr="00EB11DD">
        <w:rPr>
          <w:noProof/>
        </w:rPr>
        <w:t>(Rastogi et al. 2020)</w:t>
      </w:r>
      <w:r w:rsidRPr="00EB11DD">
        <w:fldChar w:fldCharType="end"/>
      </w:r>
      <w:r w:rsidRPr="00EB11DD">
        <w:t xml:space="preserve">. However, different projections vary in their predictions of whether average annual precipitation will increase or decrease. Some indicate drier conditions in the future </w:t>
      </w:r>
      <w:r w:rsidRPr="00EB11DD">
        <w:fldChar w:fldCharType="begin" w:fldLock="1"/>
      </w:r>
      <w:r w:rsidRPr="00EB11DD">
        <w:instrText>ADDIN CSL_CITATION {"citationItems":[{"id":"ITEM-1","itemData":{"DOI":"10.1007/S10584-012-0552-Z/FIGURES/5","ISSN":"01650009","abstract":"We utilize a revised Thornthwaite climate classification system for model intercomparisons and to visualize future climate change. This classification system uses an improved moisture factor that accounts for both evapotranspiration and precipitation, a thermal index based on potential evapotranspiration, and even intervals between categories for ease of interpretation. The use of climate types is a robust way to assess a model's ability to reproduce mutlivariate conditions. We compare output from multiple regional climate models (RCMs) participating in NARCCAP (North American Regional Climate Change Assessment Program) as well as their coarser driving general circulation models (GCMs). Overall, the RCM ensemble does a good job in reproducing the main features of U. S. climate types. The \"added-value\" gained by downscaling with RCMs is significant, particularly in topographic regions such as the west coast and Appalachian Mountains. Ensemble model output from the scenario simulations indicates a recession of cold climate zones across the eastern U. S. and northern tier of the country as well as in mountainous areas. Projections also indicate the development of a novel climate zone, the torrid climate, across southern portions of the country. In addition, the U. S. will become drier, particularly across the Midwest as the moisture boundary shifts eastward, and in the the Appalachian region. Climate types in the Pacific Northwest, however, will not change greatly. Finally, we demonstrate possible applications for the forecast climate types and associated output variables. © 2012 Springer Science+Business Media B.V.","author":[{"dropping-particle":"","family":"Elguindi","given":"N.","non-dropping-particle":"","parse-names":false,"suffix":""},{"dropping-particle":"","family":"Grundstein","given":"A.","non-dropping-particle":"","parse-names":false,"suffix":""}],"container-title":"Climatic Change","id":"ITEM-1","issue":"4","issued":{"date-parts":[["2013","4","7"]]},"page":"809-827","publisher":"Springer","title":"An integrated approach to assessing 21st century climate change over the contiguous U.S. using the NARCCAP RCM output","type":"article-journal","volume":"117"},"uris":["http://www.mendeley.com/documents/?uuid=9c3dd4ff-8b8b-3003-9d68-d902712ada1c"]}],"mendeley":{"formattedCitation":"(Elguindi and Grundstein 2013)","plainTextFormattedCitation":"(Elguindi and Grundstein 2013)","previouslyFormattedCitation":"(Elguindi and Grundstein 2013)"},"properties":{"noteIndex":0},"schema":"https://github.com/citation-style-language/schema/raw/master/csl-citation.json"}</w:instrText>
      </w:r>
      <w:r w:rsidRPr="00EB11DD">
        <w:fldChar w:fldCharType="separate"/>
      </w:r>
      <w:r w:rsidRPr="00EB11DD">
        <w:rPr>
          <w:noProof/>
        </w:rPr>
        <w:t>(Elguindi and Grundstein 2013)</w:t>
      </w:r>
      <w:r w:rsidRPr="00EB11DD">
        <w:fldChar w:fldCharType="end"/>
      </w:r>
      <w:r w:rsidRPr="00EB11DD">
        <w:t xml:space="preserve">; however, most predict variable but generally higher precipitation amounts (IPCC 2014, Rogers et al. 2016). Furthermore, projections across the entire Appalachian Mountains range show varying regional trends in precipitation amounts and seasonality, with some scenarios predicting the highest increases in annual precipitation in the northeast portion </w:t>
      </w:r>
      <w:r w:rsidRPr="00EB11DD">
        <w:fldChar w:fldCharType="begin" w:fldLock="1"/>
      </w:r>
      <w:r w:rsidRPr="00EB11DD">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Pr="00EB11DD">
        <w:fldChar w:fldCharType="separate"/>
      </w:r>
      <w:r w:rsidRPr="00EB11DD">
        <w:rPr>
          <w:noProof/>
        </w:rPr>
        <w:t>(Fernandez and Zegre 2019)</w:t>
      </w:r>
      <w:r w:rsidRPr="00EB11DD">
        <w:fldChar w:fldCharType="end"/>
      </w:r>
      <w:r w:rsidRPr="00EB11DD">
        <w:t xml:space="preserve">. </w:t>
      </w:r>
    </w:p>
    <w:p w14:paraId="0474B85D" w14:textId="77777777" w:rsidR="00814A80" w:rsidRPr="00EB11DD" w:rsidRDefault="00814A80" w:rsidP="00685614">
      <w:pPr>
        <w:spacing w:line="240" w:lineRule="auto"/>
      </w:pPr>
      <w:r w:rsidRPr="00EB11DD">
        <w:t xml:space="preserve">Overall trends (e.g., increasing temperatures, variable precipitation) are consistent across the entire range of the Appalachian Mountains, but there is regional variation in specific predictions. The Northern Appalachians are predicted to experience a warmer, wetter climate, with increased variability in weather and increased likelihood of extreme weather events (Hayhoe et al. 2007, Huntington et al. 2009). Under higher greenhouse gas emissions scenarios, projected increases in annual regional surface temperature average 5.3 °C by 2070–2099, relative to 1961–1990 (Hayhoe et al. 2007). Additionally, precipitation and drought events will increase in variability and magnitude (IPCC 2014). Meanwhile, the Central Appalachians will experience substantial warming, with projections of mean, minimum, and maximum annual temperatures increasing by 7.7–7.8 °C from 2000 to 2100 under a high greenhouse gas emissions scenario </w:t>
      </w:r>
      <w:r w:rsidRPr="00EB11DD">
        <w:fldChar w:fldCharType="begin" w:fldLock="1"/>
      </w:r>
      <w:r w:rsidRPr="00EB11DD">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Pr="00EB11DD">
        <w:fldChar w:fldCharType="separate"/>
      </w:r>
      <w:r w:rsidRPr="00EB11DD">
        <w:rPr>
          <w:noProof/>
        </w:rPr>
        <w:t>(Butler et al. 2015)</w:t>
      </w:r>
      <w:r w:rsidRPr="00EB11DD">
        <w:fldChar w:fldCharType="end"/>
      </w:r>
      <w:r w:rsidRPr="00EB11DD">
        <w:t xml:space="preserve">. Annual precipitation overall is only projected to increase by 5–51 mm, depending on the emissions scenario, but there is both temporal and spatial variation in precipitation patterns (Butler et al. 2015); in addition, the Central Appalachians may experience 2-4 more days of heavy (&gt;76 mm) precipitation annually by the end of the century </w:t>
      </w:r>
      <w:r w:rsidRPr="00EB11DD">
        <w:fldChar w:fldCharType="begin" w:fldLock="1"/>
      </w:r>
      <w:r w:rsidRPr="00EB11DD">
        <w:instrText>ADDIN CSL_CITATION {"citationItems":[{"id":"ITEM-1","itemData":{"DOI":"10.1073/PNAS.0506042102/ASSET/DC271E5A-C347-436B-9E95-860534701D5D/ASSETS/GRAPHIC/ZPQ0430599450004.JPEG","ISSN":"00278424","PMID":"16236722","abstract":"We find that extreme temperature and precipitation events are likely to respond substantially to anthropogenically enhanced greenhouse forcing and that fine-scale climate system modifiers are likely to play a critical role in the net response. At present, such events impact a wide variety of natural and human systems, and future changes in their frequency and/or magnitude could have dramatic ecological, economic, and sociological consequences. Our results indicate that fine-scale snow albedo effects influence the response of both hot and cold events and that peak increases in extreme hot events are amplified by surface moisture feedbacks. Likewise, we find that extreme precipitation is enhanced on the lee side of rain shadows and over coastal areas dominated by convective precipitation. We project substantial, spatially heterogeneous increases in both hot and wet events over the contiguous United States by the end of the next century, suggesting that consideration of fine-scale processes is critical for accurate assessment of local- and regional-scale vulnerability to climate change. © 2005 by The National Academy of Sciences of the USA.","author":[{"dropping-particle":"","family":"Diffenbaugh","given":"Noah S.","non-dropping-particle":"","parse-names":false,"suffix":""},{"dropping-particle":"","family":"Pal","given":"Jeremy S.","non-dropping-particle":"","parse-names":false,"suffix":""},{"dropping-particle":"","family":"Trapp","given":"Robert J.","non-dropping-particle":"","parse-names":false,"suffix":""},{"dropping-particle":"","family":"Giorgi","given":"Filippo","non-dropping-particle":"","parse-names":false,"suffix":""}],"container-title":"Proceedings of the National Academy of Sciences of the United States of America","id":"ITEM-1","issue":"44","issued":{"date-parts":[["2005","11","1"]]},"page":"15774-15778","publisher":"National Academy of Sciences","title":"Fine-scale processes regulate the response of extreme events to global climate change","type":"article-journal","volume":"102"},"uris":["http://www.mendeley.com/documents/?uuid=4b698ca4-4f35-30c7-9284-e6216725f8c2"]}],"mendeley":{"formattedCitation":"(Diffenbaugh et al. 2005)","plainTextFormattedCitation":"(Diffenbaugh et al. 2005)","previouslyFormattedCitation":"(Diffenbaugh et al. 2005)"},"properties":{"noteIndex":0},"schema":"https://github.com/citation-style-language/schema/raw/master/csl-citation.json"}</w:instrText>
      </w:r>
      <w:r w:rsidRPr="00EB11DD">
        <w:fldChar w:fldCharType="separate"/>
      </w:r>
      <w:r w:rsidRPr="00EB11DD">
        <w:rPr>
          <w:noProof/>
        </w:rPr>
        <w:t>(Diffenbaugh et al. 2005)</w:t>
      </w:r>
      <w:r w:rsidRPr="00EB11DD">
        <w:fldChar w:fldCharType="end"/>
      </w:r>
      <w:r w:rsidRPr="00EB11DD">
        <w:t xml:space="preserve">. Consistent with the other 2 regions, climate in the Southern Appalachians is also projected to become warmer; for example, mid- to high-elevation areas may experience increases of +3.5 °C in the next 100 years </w:t>
      </w:r>
      <w:r w:rsidRPr="00EB11DD">
        <w:fldChar w:fldCharType="begin" w:fldLock="1"/>
      </w:r>
      <w:r w:rsidRPr="00EB11DD">
        <w:instrText>ADDIN CSL_CITATION {"citationItems":[{"id":"ITEM-1","itemData":{"DOI":"10.3375/043.030.0407","ISSN":"0885-8608","abstract":"Sphagnum bogs, in the southern Appalachian Mountains of eastern North America are rare and diverse ecosystems; the unique climate range they occupy allows for a mixture of northern and southern species to thrive, creating isolated biodiversity hotspots. Research on northern bogs in Europe and North America has found that climate change and atmospheric nitrogen deposition can shift species composition of bog communities and release carbon; however, research on southern bogs has not begun to answer questions about their fate. We reviewed research conducted in northern bogs and applied this information to southern Appalachian bogs to explore the potential impacts that climate change may have on southern Sphagnum bogs. The projected increase in evapotranspiration coupled with nitrogen deposition may lead to the drying up of southern bogs causing: (1) increased decomposition rates, which can lead to the system becoming a carbon source rather than a sink; and (2) local extinction of many bog species, allowing alternative ecosystems to replace the bogs. Because of these threats, we suggest a call to action for scientists and managers to begin investigating the specific impacts that climate change will have on bogs in the southeastern United States so we may better protect and conserve these unique and diverse habitats.","author":[{"dropping-particle":"","family":"Schultheis","given":"E. H.","non-dropping-particle":"","parse-names":false,"suffix":""},{"dropping-particle":"","family":"Hopfensperger","given":"K. N.","non-dropping-particle":"","parse-names":false,"suffix":""},{"dropping-particle":"","family":"Brenner","given":"J. C.","non-dropping-particle":"","parse-names":false,"suffix":""}],"container-title":"https://doi.org/10.3375/043.030.0407","id":"ITEM-1","issue":"4","issued":{"date-parts":[["2010","10","1"]]},"page":"417-424","publisher":"Natural Areas Association","title":"Potential Impacts of Climate Change on Sphagnum Bogs of the Southern Appalachian Mountains","type":"article-journal","volume":"30"},"uris":["http://www.mendeley.com/documents/?uuid=57c74319-8f8b-3906-ba3a-7d8887301c86"]}],"mendeley":{"formattedCitation":"(Schultheis et al. 2010)","plainTextFormattedCitation":"(Schultheis et al. 2010)","previouslyFormattedCitation":"(Schultheis et al. 2010)"},"properties":{"noteIndex":0},"schema":"https://github.com/citation-style-language/schema/raw/master/csl-citation.json"}</w:instrText>
      </w:r>
      <w:r w:rsidRPr="00EB11DD">
        <w:fldChar w:fldCharType="separate"/>
      </w:r>
      <w:r w:rsidRPr="00EB11DD">
        <w:rPr>
          <w:noProof/>
        </w:rPr>
        <w:t>(Schultheis et al. 2010)</w:t>
      </w:r>
      <w:r w:rsidRPr="00EB11DD">
        <w:fldChar w:fldCharType="end"/>
      </w:r>
      <w:r w:rsidRPr="00EB11DD">
        <w:t xml:space="preserve">. Although there is consensus that temperatures will increase regionwide within the Southern Appalachians </w:t>
      </w:r>
      <w:r w:rsidRPr="00EB11DD">
        <w:fldChar w:fldCharType="begin" w:fldLock="1"/>
      </w:r>
      <w:r w:rsidRPr="00EB11DD">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id":"ITEM-2","itemData":{"DOI":"10.1007/S11270-013-1733-8/FIGURES/6","ISSN":"00496979","abstract":"Forest soils having low exchangeable calcium (Ca) and other nutrient base cation (BC) reserves may induce nutrient deficiencies in acid-sensitive plants and impact commercially important tree species. Past and future depletion of soil BC in response to acidic sulfur (S) deposition, forest management, and climate change alter the health and productivity of forest trees. This study used a process model (Model of Acidification of Groundwater in Catchments [MAGIC]) to address a number of questions related to soil BC status for a group of 65 streams and their watersheds in the southern Blue Ridge physiographic province of the southern Appalachian Mountains. Future S deposition to the study watersheds used for the Base Scenario was specified according to proposed reductions in S emissions at the time of this study, representing a reduction of 42 % of ambient S deposition by 2020. Twenty additional simulations were considered, reflecting four alternate S deposition scenarios (6 %, 58 %, 65 %, and 78 % reduction), and various changes in timber harvest, temperature, and precipitation. Base Scenario soil exchangeable Ca and % base saturation showed decreasing trends from 1860 to 2100. Changes in tree harvesting had the largest effect on stream sum of base cations (SBC) and soil BC supply. Each of the scenario projections indicated that median year 2100 soil exchangeable Ca will be at least 20 % lower than pre-industrial values. The simulations suggested that substantial mass loss of soil BC has already occurred since pre-industrial times. Nearly the same magnitude of BC loss is expected to occur over the next 145 years, even under relatively large additional future reductions in S deposition. © Springer Science+Business Media Dordrecht 2013.","author":[{"dropping-particle":"","family":"McDonnell","given":"T. C.","non-dropping-particle":"","parse-names":false,"suffix":""},{"dropping-particle":"","family":"Sullivan","given":"T. J.","non-dropping-particle":"","parse-names":false,"suffix":""},{"dropping-particle":"","family":"Cosby","given":"B. J.","non-dropping-particle":"","parse-names":false,"suffix":""},{"dropping-particle":"","family":"Jackson","given":"W. A.","non-dropping-particle":"","parse-names":false,"suffix":""},{"dropping-particle":"","family":"Elliott","given":"K. J.","non-dropping-particle":"","parse-names":false,"suffix":""}],"container-title":"Water, Air, and Soil Pollution","id":"ITEM-2","issue":"10","issued":{"date-parts":[["2013","10","6"]]},"page":"1-18","publisher":"Springer","title":"Effects of climate, land management, and sulfur deposition on soil base cation supply in national forests of the southern Appalachian Mountains","type":"article-journal","volume":"224"},"uris":["http://www.mendeley.com/documents/?uuid=f002d6e5-e393-3dce-8e41-3ab86b3bc300"]},{"id":"ITEM-3","itemData":{"DOI":"10.1002/HYP.9677","ISSN":"1099-1085","abstract":"Predicting long-term consequences of climate change on hydrologic processes has been limited due to the needs to accommodate the uncertainties in hydrological measurements for calibration, and to account for the uncertainties in the models that would ingest those calibrations and uncertainties in climate predictions as basis for hydrological predictions. We implemented a hierarchical Bayesian (HB) analysis to coherently admit multiple data sources and uncertainties including data inputs, parameters, and model structures to identify the potential consequences of climate change on soil moisture and streamflow at the head watersheds ranging from low to high elevations in the southern Appalachian region of the United States. We have considered climate change scenarios based on three greenhouse gas emission scenarios of the Interovernmental Panel on Climate Change: A2, A1B, and B1 emission scenarios. Full predictive distributions based on HB models are capable of providing rich information and facilitating the summarization of prediction uncertainties. With predictive uncertainties taken into account, the most pronounced change in soil moisture and streamflow would occur under the A2 scenario at both low and high elevations, followed by the A1B scenario and then by the B1 scenario. Uncertainty in the change of soil moisture is less than that of streamflow for each season, especially at high elevations. A reduction of soil moisture in summer and fall, a reduction or slight increase of streamflow in summer, and an increase of streamflow in winter are predicted for all three scenarios at both low and high elevations. The hydrological predictions with quantified uncertainties from a HB model could aid more-informed water resource management in developing mitigation plans and dealing with water security under climate change. © 2012 John Wiley &amp; Sons, Ltd.","author":[{"dropping-particle":"","family":"Wu","given":"Wei","non-dropping-particle":"","parse-names":false,"suffix":""},{"dropping-particle":"","family":"Clark","given":"James S.","non-dropping-particle":"","parse-names":false,"suffix":""},{"dropping-particle":"","family":"Vose","given":"James M.","non-dropping-particle":"","parse-names":false,"suffix":""}],"container-title":"Hydrological Processes","id":"ITEM-3","issue":"4","issued":{"date-parts":[["2014","2","15"]]},"page":"1616-1626","publisher":"John Wiley &amp; Sons, Ltd","title":"Response of hydrology to climate change in the southern Appalachian Mountains using Bayesian inference","type":"article-journal","volume":"28"},"uris":["http://www.mendeley.com/documents/?uuid=4a808650-c88c-300e-b4bd-b998c6b2d492"]}],"mendeley":{"formattedCitation":"(Mearns et al. 2003, McDonnell et al. 2013, Wu et al. 2014)","manualFormatting":"(Mearns et al. 2003, Ingram et al. 2013, McDonnell et al. 2013, Wu et al. 2014)","plainTextFormattedCitation":"(Mearns et al. 2003, McDonnell et al. 2013, Wu et al. 2014)","previouslyFormattedCitation":"(Mearns et al. 2003, McDonnell et al. 2013, Wu et al. 2014)"},"properties":{"noteIndex":0},"schema":"https://github.com/citation-style-language/schema/raw/master/csl-citation.json"}</w:instrText>
      </w:r>
      <w:r w:rsidRPr="00EB11DD">
        <w:fldChar w:fldCharType="separate"/>
      </w:r>
      <w:r w:rsidRPr="00EB11DD">
        <w:rPr>
          <w:noProof/>
        </w:rPr>
        <w:t>(Mearns et al. 2003, Ingram et al. 2013, McDonnell et al. 2013, Wu et al. 2014)</w:t>
      </w:r>
      <w:r w:rsidRPr="00EB11DD">
        <w:fldChar w:fldCharType="end"/>
      </w:r>
      <w:r w:rsidRPr="00EB11DD">
        <w:t xml:space="preserve">, there is uncertainty regarding whether long-term annual precipitation will increase or decrease (Karl et al. 2009, Ingram et al. 2013). Some estimates indicate increased precipitation (IPCC 2007, Wu et al. 2014) and higher frequencies of extreme precipitation events (Ingram et al. 2013), whereas others predict less </w:t>
      </w:r>
      <w:r w:rsidRPr="00EB11DD">
        <w:lastRenderedPageBreak/>
        <w:t xml:space="preserve">precipitation overall, including large decreases in summer precipitation but also increases in spring precipitation </w:t>
      </w:r>
      <w:r w:rsidRPr="00EB11DD">
        <w:fldChar w:fldCharType="begin" w:fldLock="1"/>
      </w:r>
      <w:r w:rsidRPr="00EB11DD">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Pr="00EB11DD">
        <w:fldChar w:fldCharType="separate"/>
      </w:r>
      <w:r w:rsidRPr="00EB11DD">
        <w:rPr>
          <w:noProof/>
        </w:rPr>
        <w:t>(Mearns et al. 2003)</w:t>
      </w:r>
      <w:r w:rsidRPr="00EB11DD">
        <w:fldChar w:fldCharType="end"/>
      </w:r>
      <w:r w:rsidRPr="00EB11DD">
        <w:t>.</w:t>
      </w:r>
    </w:p>
    <w:p w14:paraId="0CD17F16" w14:textId="77777777" w:rsidR="00814A80" w:rsidRPr="00EB11DD" w:rsidRDefault="00814A80" w:rsidP="00685614">
      <w:pPr>
        <w:spacing w:line="240" w:lineRule="auto"/>
      </w:pPr>
      <w:r w:rsidRPr="00EB11DD">
        <w:t>Looking specifically at long-term (30-yr average from 2070–2099), downscaled, monthly projections (Iverson et al. 2019) for the avian breeding season in the Appalachian Mountains, mean temperatures and total precipitation in June are predicted to generally increase from 2000 to 2100, with varying regional trends depending on the emissions scenario (i.e., representative concentration pathway 4.5 vs. 8.5) (Figures 2–3). Under a low greenhouse gas emissions scenario for 2100, increases in June temperature range from ~2.0–2.6 °C, with the highest differences concentrated in the Central Appalachians (Figure 3). In the same scenario, there is less precipitation in the northern and southwestern Appalachian Mountains and increased precipitation in the southeastern region (i.e., western Virginia and western North Carolina). In contrast, a high greenhouse gas emissions scenario for 2100 predicts increases in June temperature ranging from ~5.5–7.0 °C, with the difference from 2000 increasing with latitude, such that the greatest increases in temperature are in the Northern Appalachians (Figure 3). Precipitation in the 2100 high greenhouse gas emissions scenario increases across most of the Appalachian Mountains, with the highest increases in the Southern Appalachians.</w:t>
      </w:r>
    </w:p>
    <w:p w14:paraId="5C05246A" w14:textId="77777777" w:rsidR="00814A80" w:rsidRPr="00EB11DD" w:rsidRDefault="00814A80" w:rsidP="00685614">
      <w:pPr>
        <w:spacing w:line="240" w:lineRule="auto"/>
      </w:pPr>
      <w:r w:rsidRPr="00EB11DD">
        <w:t xml:space="preserve">Although most studies that project future land cover in the Appalachian Mountains region have focused on the Southern Appalachians, estimates of the rates of climate and land cover change across the United States until 2050 indicate that the entire Appalachian Mountains region will experience relatively high rates of land cover change </w:t>
      </w:r>
      <w:r w:rsidRPr="00EB11DD">
        <w:fldChar w:fldCharType="begin" w:fldLock="1"/>
      </w:r>
      <w:r w:rsidRPr="00EB11DD">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Pr="00EB11DD">
        <w:fldChar w:fldCharType="separate"/>
      </w:r>
      <w:r w:rsidRPr="00EB11DD">
        <w:rPr>
          <w:noProof/>
        </w:rPr>
        <w:t>(Ordonez et al. 2014)</w:t>
      </w:r>
      <w:r w:rsidRPr="00EB11DD">
        <w:fldChar w:fldCharType="end"/>
      </w:r>
      <w:r w:rsidRPr="00EB11DD">
        <w:t xml:space="preserve">. Specifically, a study of projected land cover across the United States shows increases in cropland (particularly under a future scenario with high crop demand) and urban areas, decreases in pastureland, and a mix of increases and decreases in forest cover by 2051 </w:t>
      </w:r>
      <w:r w:rsidRPr="00EB11DD">
        <w:fldChar w:fldCharType="begin" w:fldLock="1"/>
      </w:r>
      <w:r w:rsidRPr="00EB11DD">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Pr="00EB11DD">
        <w:fldChar w:fldCharType="separate"/>
      </w:r>
      <w:r w:rsidRPr="00EB11DD">
        <w:rPr>
          <w:noProof/>
        </w:rPr>
        <w:t>(Lawler et al. 2014)</w:t>
      </w:r>
      <w:r w:rsidRPr="00EB11DD">
        <w:fldChar w:fldCharType="end"/>
      </w:r>
      <w:r w:rsidRPr="00EB11DD">
        <w:t xml:space="preserve">. The highest increases in developed and agricultural land and decreases in forest cover within the Appalachian Mountains from 2000 to 2100 are predicted under the highest emissions or most extreme climate change scenarios </w:t>
      </w:r>
      <w:r w:rsidRPr="00EB11DD">
        <w:fldChar w:fldCharType="begin" w:fldLock="1"/>
      </w:r>
      <w:r w:rsidRPr="00EB11DD">
        <w:instrText>ADDIN CSL_CITATION {"citationItems":[{"id":"ITEM-1","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1","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mendeley":{"formattedCitation":"(Sleeter et al. 2012)","plainTextFormattedCitation":"(Sleeter et al. 2012)","previouslyFormattedCitation":"(Sleeter et al. 2012)"},"properties":{"noteIndex":0},"schema":"https://github.com/citation-style-language/schema/raw/master/csl-citation.json"}</w:instrText>
      </w:r>
      <w:r w:rsidRPr="00EB11DD">
        <w:fldChar w:fldCharType="separate"/>
      </w:r>
      <w:r w:rsidRPr="00EB11DD">
        <w:rPr>
          <w:noProof/>
        </w:rPr>
        <w:t>(Sleeter et al. 2012)</w:t>
      </w:r>
      <w:r w:rsidRPr="00EB11DD">
        <w:fldChar w:fldCharType="end"/>
      </w:r>
      <w:r w:rsidRPr="00EB11DD">
        <w:t>; in contrast, the lowest greenhouse gas emissions scenarios predict reduced or no change in developed land, decreased agricultural land, and reduced change or gains in forest cover.</w:t>
      </w:r>
    </w:p>
    <w:p w14:paraId="4C52E3E7" w14:textId="77777777" w:rsidR="00814A80" w:rsidRPr="00EB11DD" w:rsidRDefault="00814A80" w:rsidP="00685614">
      <w:pPr>
        <w:spacing w:line="240" w:lineRule="auto"/>
      </w:pPr>
      <w:r w:rsidRPr="00EB11DD">
        <w:t xml:space="preserve">In addition, forest cover patterns and structure in the southeastern USA are projected to experience dramatic changes during the next 50 years due to population growth and demand for wood products </w:t>
      </w:r>
      <w:r w:rsidRPr="00EB11DD">
        <w:fldChar w:fldCharType="begin" w:fldLock="1"/>
      </w:r>
      <w:r w:rsidRPr="00EB11DD">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Pr="00EB11DD">
        <w:fldChar w:fldCharType="separate"/>
      </w:r>
      <w:r w:rsidRPr="00EB11DD">
        <w:rPr>
          <w:noProof/>
        </w:rPr>
        <w:t>(Wear and Greis 2002)</w:t>
      </w:r>
      <w:r w:rsidRPr="00EB11DD">
        <w:fldChar w:fldCharType="end"/>
      </w:r>
      <w:r w:rsidRPr="00EB11DD">
        <w:t xml:space="preserve">. In the Southern Appalachians, reforestation is likely in less populated regions, but building density in forest habitats is projected to increase in the region in the future </w:t>
      </w:r>
      <w:r w:rsidRPr="00EB11DD">
        <w:fldChar w:fldCharType="begin" w:fldLock="1"/>
      </w:r>
      <w:r w:rsidRPr="00EB11DD">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Pr="00EB11DD">
        <w:fldChar w:fldCharType="separate"/>
      </w:r>
      <w:r w:rsidRPr="00EB11DD">
        <w:rPr>
          <w:noProof/>
        </w:rPr>
        <w:t>(Kirk et al. 2012)</w:t>
      </w:r>
      <w:r w:rsidRPr="00EB11DD">
        <w:fldChar w:fldCharType="end"/>
      </w:r>
      <w:r w:rsidRPr="00EB11DD">
        <w:t xml:space="preserve">, with declining forest cover in rapidly developing areas </w:t>
      </w:r>
      <w:r w:rsidRPr="00EB11DD">
        <w:fldChar w:fldCharType="begin" w:fldLock="1"/>
      </w:r>
      <w:r w:rsidRPr="00EB11DD">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EB11DD">
        <w:fldChar w:fldCharType="separate"/>
      </w:r>
      <w:r w:rsidRPr="00EB11DD">
        <w:rPr>
          <w:noProof/>
        </w:rPr>
        <w:t>(Turner et al. 2003)</w:t>
      </w:r>
      <w:r w:rsidRPr="00EB11DD">
        <w:fldChar w:fldCharType="end"/>
      </w:r>
      <w:r w:rsidRPr="00EB11DD">
        <w:t xml:space="preserve">. In addition, conifer forests in the southernmost region are projected to be disturbed due to timber cuts or converted to another land cover class by 2050 </w:t>
      </w:r>
      <w:r w:rsidRPr="00EB11DD">
        <w:fldChar w:fldCharType="begin" w:fldLock="1"/>
      </w:r>
      <w:r w:rsidRPr="00EB11DD">
        <w:instrText>ADDIN CSL_CITATION {"citationItems":[{"id":"ITEM-1","itemData":{"DOI":"10.1016/J.ECOLMODEL.2008.08.003","ISSN":"0304-3800","abstract":"A wide variety of ecological applications require spatially explicit current and projected land-use and land-cover data. The southeastern United States has experienced massive land-use change since European settlement and continues to experience extremely high rates of forest cutting, significant urban development, and changes in agricultural land use. Forest-cover patterns and structure are projected to change dramatically in the southeastern United States in the next 50 years due to population growth and demand for wood products [Wear, D.N., Greis, J.G. (Eds.), 2002. Southern Forest Resource Assessment. General Technical Report SRS-53. U.S. Department of Agriculture, Forest Service, Southern Research Station, Asheville, NC, 635 pp]. Along with our climate partners, we are examining the potential effects of southeastern U.S. land-cover change on regional climate. The U.S. Geological Survey (USGS) Land Cover Trends project is analyzing contemporary (1973-2000) land-cover change in the conterminous United States, providing ecoregion-by-ecoregion estimates of the rates of change, descriptive transition matrices, and changes in landscape metrics. The FORecasting SCEnarios of future land-cover (FORE-SCE) model used Land Cover Trends data and theoretical, statistical, and deterministic modeling techniques to project future land-cover change through 2050 for the southeastern United States. Prescriptions for future proportions of land cover for this application were provided by ecoregion-based extrapolations of historical change. Logistic regression was used to develop relationships between suspected drivers of land-cover change and land cover, resulting in the development of probability-of-occurrence surfaces for each unique land-cover type. Forest stand age was initially established with Forest Inventory and Analysis (FIA) data and tracked through model iterations. The spatial allocation procedure placed patches of new land cover on the landscape until the scenario prescriptions were met, using measured Land Cover Trends data to guide patch characteristics and the probability surfaces to guide placement. The approach provides an efficient method for extrapolating historical land-cover trends and is amenable to the incorporation of more detailed and focused studies for the establishment of scenario prescriptions.","author":[{"dropping-particle":"","family":"Sohl","given":"Terry","non-dropping-particle":"","parse-names":false,"suffix":""},{"dropping-particle":"","family":"Sayler","given":"Kristi","non-dropping-particle":"","parse-names":false,"suffix":""}],"container-title":"Ecological Modelling","id":"ITEM-1","issue":"1-2","issued":{"date-parts":[["2008","11","24"]]},"page":"49-65","publisher":"Elsevier","title":"Using the FORE-SCE model to project land-cover change in the southeastern United States","type":"article-journal","volume":"219"},"uris":["http://www.mendeley.com/documents/?uuid=adee2ee1-505a-3a84-8716-3cbcc2abbfaf"]}],"mendeley":{"formattedCitation":"(Sohl and Sayler 2008)","plainTextFormattedCitation":"(Sohl and Sayler 2008)","previouslyFormattedCitation":"(Sohl and Sayler 2008)"},"properties":{"noteIndex":0},"schema":"https://github.com/citation-style-language/schema/raw/master/csl-citation.json"}</w:instrText>
      </w:r>
      <w:r w:rsidRPr="00EB11DD">
        <w:fldChar w:fldCharType="separate"/>
      </w:r>
      <w:r w:rsidRPr="00EB11DD">
        <w:rPr>
          <w:noProof/>
        </w:rPr>
        <w:t>(Sohl and Sayler 2008)</w:t>
      </w:r>
      <w:r w:rsidRPr="00EB11DD">
        <w:fldChar w:fldCharType="end"/>
      </w:r>
      <w:r w:rsidRPr="00EB11DD">
        <w:t xml:space="preserve">. Rapid urbanization is projected to occur in the Southern Appalachians, with the highest urbanization probability in the next 50 years in parts of western North Carolina (e.g., around Asheville), eastern Tennessee (e.g., around Knoxville), northwest South Carolina (e.g., around Greenville), northern Georgia (e.g., around Atlanta), and north-central Alabama (e.g., around Birmingham and Huntsville), resulting in corresponding losses in agricultural and forested areas </w:t>
      </w:r>
      <w:r w:rsidRPr="00EB11DD">
        <w:fldChar w:fldCharType="begin" w:fldLock="1"/>
      </w:r>
      <w:r w:rsidRPr="00EB11DD">
        <w:instrText>ADDIN CSL_CITATION {"citationItems":[{"id":"ITEM-1","itemData":{"DOI":"10.1371/JOURNAL.PONE.0102261","ISSN":"1932-6203","PMID":"25054329","abstract":"The future health of ecosystems is arguably as dependent on urban sprawl as it is on human-caused climatic warming. Urban sprawl strongly impacts the urban ecosystems it creates and the natural and agro-ecosystems that it displaces and fragments. Here, we project urban sprawl changes for the next 50 years for the fast-growing Southeast U.S. Previous studies have focused on modeling population density, but the urban extent is arguably as important as population density per se in terms of its ecological and conservation impacts. We develop simulations using the SLEUTH urban growth model that complement population-driven models but focus on spatial pattern and extent. To better capture the reach of low-density suburban development, we extend the capabilities of SLEUTH by incorporating street-network information. Our simulations point to a future in which the extent of urbanization in the Southeast is projected to increase by 101% to 192%. Our results highlight areas where ecosystem fragmentation is likely, and serve as a benchmark to explore the challenging tradeoffs between ecosystem health, economic growth and cultural desires.","author":[{"dropping-particle":"","family":"Terando","given":"Adam J.","non-dropping-particle":"","parse-names":false,"suffix":""},{"dropping-particle":"","family":"Costanza","given":"Jennifer","non-dropping-particle":"","parse-names":false,"suffix":""},{"dropping-particle":"","family":"Belyea","given":"Curtis","non-dropping-particle":"","parse-names":false,"suffix":""},{"dropping-particle":"","family":"Dunn","given":"Robert R.","non-dropping-particle":"","parse-names":false,"suffix":""},{"dropping-particle":"","family":"McKerrow","given":"Alexa","non-dropping-particle":"","parse-names":false,"suffix":""},{"dropping-particle":"","family":"Collazo","given":"Jaime A.","non-dropping-particle":"","parse-names":false,"suffix":""}],"container-title":"PLOS ONE","id":"ITEM-1","issue":"7","issued":{"date-parts":[["2014","7","23"]]},"page":"e102261","publisher":"Public Library of Science","title":"The Southern Megalopolis: Using the Past to Predict the Future of Urban Sprawl in the Southeast U.S","type":"article-journal","volume":"9"},"uris":["http://www.mendeley.com/documents/?uuid=1daceabe-404f-3258-a32c-83c82aa19aff"]}],"mendeley":{"formattedCitation":"(Terando et al. 2014)","plainTextFormattedCitation":"(Terando et al. 2014)","previouslyFormattedCitation":"(Terando et al. 2014)"},"properties":{"noteIndex":0},"schema":"https://github.com/citation-style-language/schema/raw/master/csl-citation.json"}</w:instrText>
      </w:r>
      <w:r w:rsidRPr="00EB11DD">
        <w:fldChar w:fldCharType="separate"/>
      </w:r>
      <w:r w:rsidRPr="00EB11DD">
        <w:rPr>
          <w:noProof/>
        </w:rPr>
        <w:t>(Terando et al. 2014)</w:t>
      </w:r>
      <w:r w:rsidRPr="00EB11DD">
        <w:fldChar w:fldCharType="end"/>
      </w:r>
      <w:r w:rsidRPr="00EB11DD">
        <w:t>.</w:t>
      </w:r>
    </w:p>
    <w:p w14:paraId="22FDF640" w14:textId="77777777" w:rsidR="00814A80" w:rsidRPr="00EB11DD" w:rsidRDefault="00814A80" w:rsidP="00685614">
      <w:pPr>
        <w:spacing w:line="240" w:lineRule="auto"/>
      </w:pPr>
      <w:r w:rsidRPr="00EB11DD">
        <w:t xml:space="preserve">Looking at future land cover data from projections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rPr>
          <w:noProof/>
        </w:rPr>
        <w:t>(Sohl et al. 2007)</w:t>
      </w:r>
      <w:r w:rsidRPr="00EB11DD">
        <w:fldChar w:fldCharType="end"/>
      </w:r>
      <w:r w:rsidRPr="00EB11DD">
        <w:t xml:space="preserve">, the Appalachian </w:t>
      </w:r>
      <w:r w:rsidRPr="00EB11DD">
        <w:lastRenderedPageBreak/>
        <w:t>Mountains region will remain heavily forested, but will experience notable increases in urban development by 2100, particularly under a higher greenhouse gas emissions scenario (Figures 4–5). Areas of urban expansion include around cities and / or major highways in southern New York, northern New Jersey, southeastern Pennsylvania, southwestern Pennsylvania, western Virginia, western North Carolina, and northern Alabama (Figure 5). Forest loss is relatively limited in the low greenhouse gas emissions scenario but more widespread and severe in the high greenhouse gas emissions scenario (Figure 5).</w:t>
      </w:r>
    </w:p>
    <w:p w14:paraId="03DCCD38" w14:textId="77777777" w:rsidR="00814A80" w:rsidRPr="00EB11DD" w:rsidRDefault="00814A80" w:rsidP="00685614">
      <w:pPr>
        <w:pStyle w:val="Heading3"/>
        <w:spacing w:after="240" w:line="240" w:lineRule="auto"/>
      </w:pPr>
      <w:bookmarkStart w:id="15" w:name="_Toc136826108"/>
      <w:r w:rsidRPr="00EB11DD">
        <w:t>Documented and predicted forest songbird responses to changing climate and land cover</w:t>
      </w:r>
      <w:bookmarkEnd w:id="15"/>
    </w:p>
    <w:p w14:paraId="48B99A43" w14:textId="77777777" w:rsidR="00814A80" w:rsidRPr="00722C02" w:rsidRDefault="00814A80" w:rsidP="00722C02">
      <w:pPr>
        <w:spacing w:line="240" w:lineRule="auto"/>
        <w:ind w:firstLine="0"/>
        <w:rPr>
          <w:b/>
          <w:bCs/>
          <w:i/>
          <w:iCs/>
        </w:rPr>
      </w:pPr>
      <w:r w:rsidRPr="00722C02">
        <w:rPr>
          <w:b/>
          <w:bCs/>
          <w:i/>
          <w:iCs/>
        </w:rPr>
        <w:t>Species distributions, occupancy, and abundance</w:t>
      </w:r>
    </w:p>
    <w:p w14:paraId="135FC9AB" w14:textId="77777777" w:rsidR="00814A80" w:rsidRPr="00EB11DD" w:rsidRDefault="00814A80" w:rsidP="00685614">
      <w:pPr>
        <w:spacing w:line="240" w:lineRule="auto"/>
      </w:pPr>
      <w:r w:rsidRPr="00EB11DD">
        <w:tab/>
        <w:t xml:space="preserve">It is well-established that both climate and land cover factors affect the occupancy and abundance of forest songbirds, even when focusing solely on species and study sites occurring in the Appalachian Mountains. However, there is limited literature from the Appalachian Mountains that incorporates both climate and land cover variables in models of forest songbird responses. One of the few examples of this found that both climate and forest habitat influence bird abundance in the Northern Appalachians, with evidence for both direct and indirect climate effects </w:t>
      </w:r>
      <w:r w:rsidRPr="00EB11DD">
        <w:fldChar w:fldCharType="begin" w:fldLock="1"/>
      </w:r>
      <w:r w:rsidRPr="00EB11DD">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Pr="00EB11DD">
        <w:fldChar w:fldCharType="separate"/>
      </w:r>
      <w:r w:rsidRPr="00EB11DD">
        <w:rPr>
          <w:noProof/>
        </w:rPr>
        <w:t>(Duclos et al. 2019)</w:t>
      </w:r>
      <w:r w:rsidRPr="00EB11DD">
        <w:fldChar w:fldCharType="end"/>
      </w:r>
      <w:r w:rsidRPr="00EB11DD">
        <w:t xml:space="preserve">. Temperature had a positive direct effect on 2 of the 13 focal species, a negative direct effect on 1 species, a positive indirect effect on 5 species, and a negative indirect effect on 5 species, whereas precipitation had a positive direct effect on 5 of the 13 focal species, a negative direct effect on 4 species, a positive indirect effect on 7 species, and a negative indirect effect on 2 species (Duclos et al. 2019). In another study, both urban development and temperature were important predictors of bird species occupancy in the Southern Appalachians; Lumpkin and Pearson (2013) reported that both building density and mean temperature were included in the top occupancy models for 19 of 36 focal species and an interaction between the 2 factors was included in models for 8 bird species. In their study, forest-interior species and Neotropical migrants responded more strongly and negatively to urban development compared to forest canopy cover or mean temperature, whereas habitat generalists and resident species responded positively to temperature </w:t>
      </w:r>
      <w:r w:rsidRPr="00EB11DD">
        <w:fldChar w:fldCharType="begin" w:fldLock="1"/>
      </w:r>
      <w:r w:rsidRPr="00EB11DD">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Pr="00EB11DD">
        <w:fldChar w:fldCharType="separate"/>
      </w:r>
      <w:r w:rsidRPr="00EB11DD">
        <w:rPr>
          <w:noProof/>
        </w:rPr>
        <w:t>(Lumpkin and Pearson 2013)</w:t>
      </w:r>
      <w:r w:rsidRPr="00EB11DD">
        <w:fldChar w:fldCharType="end"/>
      </w:r>
      <w:r w:rsidRPr="00EB11DD">
        <w:t>.</w:t>
      </w:r>
    </w:p>
    <w:p w14:paraId="5CC869FB" w14:textId="77777777" w:rsidR="00814A80" w:rsidRPr="00EB11DD" w:rsidRDefault="00814A80" w:rsidP="00685614">
      <w:pPr>
        <w:spacing w:line="240" w:lineRule="auto"/>
      </w:pPr>
      <w:r w:rsidRPr="00EB11DD">
        <w:t xml:space="preserve">Even fewer studies actually track forest songbird species responses to changes in climate or land cover at sites in the Appalachian Mountains over time, rather than measure the responses at sites that cover a gradient of those factors. For example, DeLuca and King (2017) studied forest songbirds in the Northern Appalachians from 1993 to 2009 and concluded that shifting ranges and changing abundances of low- and high-elevation species along an elevational gradient was likely due to increasing temperatures and changing precipitation regimes. One-third of the 9 low-elevation species in their study significantly expanded their upper elevational boundary higher and a single species expanded lower; the majority (N = 7) of the species also significantly shifted their center of occurrence higher, while the same single species shifted lower (DeLuca and King 2017). Of the 11 high-elevation species, a minority (N = 3) significantly shifted their upper elevational boundary lower and only 1 species shifted higher; 6 species also shifted their lower elevational boundary downslope, perhaps in response to the regrowth of conifer forests (i.e., spruce and fir) following historic logging (DeLuca and King 2017). Similarly, </w:t>
      </w:r>
      <w:r w:rsidRPr="00EB11DD">
        <w:fldChar w:fldCharType="begin" w:fldLock="1"/>
      </w:r>
      <w:r w:rsidRPr="00EB11DD">
        <w:instrText>ADDIN CSL_CITATION {"citationItems":[{"id":"ITEM-1","itemData":{"DOI":"10.1676/16-164.1","ISSN":"1559-4491","abstract":"Studies of geographic range shifts in response to climate warming that use data from Christmas Bird Counts or repeated state and provincial faunal atlases are better at detecting latitudinal shifts than altitudinal shifts because the coarse geographic scale of most citizen-science survey units masks the substantial elevational variation within their boundaries. To more directly measure altitudinal range shifts of forest-breeding bird species, we repeated an altitudinal transect survey conducted 40 years ago at Whiteface Mountain in the Adirondacks, New York, USA. We conducted roadside bird surveys at dawn and dusk at seven survey stations that ranged in altitude from 500 m to 1,425 m. We found considerable interspecific variation in the movement of altitudinal ranges, but document a preponderance of uphill shifts in both upper and lower boundaries of altitudinal breeding ranges. The shift of abundance-weighted mean altitudes for 42 species detected in both survey periods was  82.8 m. These shifts are correlated with a regional trend toward warmer summers from Adirondack weather station data collected over this same time period. Upper range boundaries have shifted more than lower boundaries, resulting in novel bird communities at some elevations (e.g., we found 13 species at 1,425 m vs 7 species at this altitude in 1974), resulting in a flattening of the altitudinal gradient of species richness. At low elevations we encountered several species that were not recorded on the transect in 1974, a trend we attribute to climate warming and anthropogenic habitat change at low altitudes. Our resurvey shows that there have been substantial upward range shifts in most bird species on Whiteface Mountain in the last four decades, and provides a basis for reassessment of altitudinal range dynamics at the southern edge of the North American boreal forest in the coming decades.","author":[{"dropping-particle":"","family":"Kirchman","given":"Jeremy J.","non-dropping-particle":"","parse-names":false,"suffix":""},{"dropping-particle":"","family":"Keuren","given":"Alison E.","non-dropping-particle":"Van","parse-names":false,"suffix":""}],"container-title":"https://doi.org/10.1676/16-164.1","id":"ITEM-1","issue":"4","issued":{"date-parts":[["2017","12","1"]]},"page":"742-753","publisher":"The Wilson Ornithological Society","title":"Altitudinal Range Shifts of Birds At the Southern Periphery of the Boreal Forest: 40 Years of Change In the Adirondack Mountains","type":"article-journal","volume":"129"},"uris":["http://www.mendeley.com/documents/?uuid=ac81ed41-2d5f-38b5-82e1-a220a372d9db"]}],"mendeley":{"formattedCitation":"(Kirchman and Van Keuren 2017)","manualFormatting":"Kirchman and Van Keuren (2017)","plainTextFormattedCitation":"(Kirchman and Van Keuren 2017)","previouslyFormattedCitation":"(Kirchman and Van Keuren 2017)"},"properties":{"noteIndex":0},"schema":"https://github.com/citation-style-language/schema/raw/master/csl-citation.json"}</w:instrText>
      </w:r>
      <w:r w:rsidRPr="00EB11DD">
        <w:fldChar w:fldCharType="separate"/>
      </w:r>
      <w:r w:rsidRPr="00EB11DD">
        <w:rPr>
          <w:noProof/>
        </w:rPr>
        <w:t>Kirchman and Van Keuren (2017)</w:t>
      </w:r>
      <w:r w:rsidRPr="00EB11DD">
        <w:fldChar w:fldCharType="end"/>
      </w:r>
      <w:r w:rsidRPr="00EB11DD">
        <w:t xml:space="preserve"> also documented shifting boundaries of altitudinal breeding ranges for 42 species in the Northern Appalachians over a period of 40 years (1974 to 2015), although they found a preponderance of uphill shifts which could be correlated with a regional trend toward </w:t>
      </w:r>
      <w:r w:rsidRPr="00EB11DD">
        <w:lastRenderedPageBreak/>
        <w:t xml:space="preserve">warmer summers; specifically, the shift of abundance-weighted mean altitudes across their focal species was +82.8 m upslope. At a third study area in the Northern Appalachians, Glennon et al. (2019) examined changes in occupancy patterns for 8 species of boreal birds over a decade (2007–2016) and assessed the relative contribution of climate and non-climate drivers in determining colonization and extinction rates. Six of the species showed patterns of declining occupancy, and occupancy patterns were best described by climate drivers; their focal species appeared most likely to colonize sites with lower levels of precipitation, and they tended to persist in sites that were warmer in the breeding season and had low and less variable precipitation in the winter </w:t>
      </w:r>
      <w:r w:rsidRPr="00EB11DD">
        <w:fldChar w:fldCharType="begin" w:fldLock="1"/>
      </w:r>
      <w:r w:rsidRPr="00EB11DD">
        <w:instrText>ADDIN CSL_CITATION {"citationItems":[{"id":"ITEM-1","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Glennon et al. 2019&lt;i&gt;a&lt;/i&gt;)","plainTextFormattedCitation":"(Glennon et al. 2019a)","previouslyFormattedCitation":"(Glennon et al. 2019&lt;i&gt;a&lt;/i&gt;)"},"properties":{"noteIndex":0},"schema":"https://github.com/citation-style-language/schema/raw/master/csl-citation.json"}</w:instrText>
      </w:r>
      <w:r w:rsidRPr="00EB11DD">
        <w:fldChar w:fldCharType="separate"/>
      </w:r>
      <w:r w:rsidRPr="00EB11DD">
        <w:rPr>
          <w:noProof/>
        </w:rPr>
        <w:t>(Glennon et al. 2019</w:t>
      </w:r>
      <w:r w:rsidRPr="00EB11DD">
        <w:rPr>
          <w:i/>
          <w:noProof/>
        </w:rPr>
        <w:t>a</w:t>
      </w:r>
      <w:r w:rsidRPr="00EB11DD">
        <w:rPr>
          <w:noProof/>
        </w:rPr>
        <w:t>)</w:t>
      </w:r>
      <w:r w:rsidRPr="00EB11DD">
        <w:fldChar w:fldCharType="end"/>
      </w:r>
      <w:r w:rsidRPr="00EB11DD">
        <w:t xml:space="preserve">. In the Central Appalachians, the probability of occurrence and mean abundance of 2 forest songbird species (ovenbird and cerulean warbler) declined in response to expanding unconventional shale gas development from 2008 to 2017 </w:t>
      </w:r>
      <w:r w:rsidRPr="00EB11DD">
        <w:fldChar w:fldCharType="begin" w:fldLock="1"/>
      </w:r>
      <w:r w:rsidRPr="00EB11DD">
        <w:instrText>ADDIN CSL_CITATION {"citationItems":[{"id":"ITEM-1","itemData":{"DOI":"10.1093/CONDOR/DUZ020","ISSN":"17585341","abstract":"Unconventional shale gas development is a rapidly expanding driver of forest loss and fragmentation in the central Appalachian region. We evaluated the relationship between breeding passerine abundances and distance from shale gas development at a long-term (2008-2017) study site in northern West Virginia, USA. We examined responses of 27 species within 3 habitat guilds: forest interior, early successional, and synanthropic. More than half of the species evaluated showed sensitivity to distance from unconventional shale gas infrastructure (e.g., well pads, access roads, pipelines). Five forest interior species occurred in greater abundances farther from shale gas development, whereas 3 forest interior gap specialists increased in abundance closer to shale gas. Early successional and synanthropic species, including the nest-parasitic Brown-headed Cowbird (Molothrus ater), generally occurred in greater abundances closer to shale gas infrastructure. We used interpolated distributions of 4 focal species to assess their spatial response to unconventional shale gas development over time. Our results indicate that breeding passerine distributions and community composition are changing with forest disturbance driven by unconventional shale gas energy development.","author":[{"dropping-particle":"","family":"Farwell","given":"Laura S.","non-dropping-particle":"","parse-names":false,"suffix":""},{"dropping-particle":"","family":"Wood","given":"Petra B.","non-dropping-particle":"","parse-names":false,"suffix":""},{"dropping-particle":"","family":"Brown","given":"Donald J.","non-dropping-particle":"","parse-names":false,"suffix":""},{"dropping-particle":"","family":"Sheehan","given":"James","non-dropping-particle":"","parse-names":false,"suffix":""}],"container-title":"The Condor","id":"ITEM-1","issue":"3","issued":{"date-parts":[["2019","8","26"]]},"page":"1-20","publisher":"Oxford Academic","title":"Proximity to unconventional shale gas infrastructure alters breeding bird abundance and distribution","type":"article-journal","volume":"121"},"uris":["http://www.mendeley.com/documents/?uuid=a6437f5f-1958-36e9-895e-d23954bcdb47"]}],"mendeley":{"formattedCitation":"(Farwell et al. 2019)","plainTextFormattedCitation":"(Farwell et al. 2019)","previouslyFormattedCitation":"(Farwell et al. 2019)"},"properties":{"noteIndex":0},"schema":"https://github.com/citation-style-language/schema/raw/master/csl-citation.json"}</w:instrText>
      </w:r>
      <w:r w:rsidRPr="00EB11DD">
        <w:fldChar w:fldCharType="separate"/>
      </w:r>
      <w:r w:rsidRPr="00EB11DD">
        <w:rPr>
          <w:noProof/>
        </w:rPr>
        <w:t>(Farwell et al. 2019)</w:t>
      </w:r>
      <w:r w:rsidRPr="00EB11DD">
        <w:fldChar w:fldCharType="end"/>
      </w:r>
      <w:r w:rsidRPr="00EB11DD">
        <w:t xml:space="preserve">, and the relative abundance of forest-interior and interior-edge guild species declined over three time periods (1996–1998, 2001–2003, and 2007–2009) due to forest cover loss due to timber harvest </w:t>
      </w:r>
      <w:r w:rsidRPr="00EB11DD">
        <w:fldChar w:fldCharType="begin" w:fldLock="1"/>
      </w:r>
      <w:r w:rsidRPr="00EB11DD">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EB11DD">
        <w:fldChar w:fldCharType="separate"/>
      </w:r>
      <w:r w:rsidRPr="00EB11DD">
        <w:rPr>
          <w:noProof/>
        </w:rPr>
        <w:t>(Becker et al. 2011)</w:t>
      </w:r>
      <w:r w:rsidRPr="00EB11DD">
        <w:fldChar w:fldCharType="end"/>
      </w:r>
      <w:r w:rsidRPr="00EB11DD">
        <w:t>.</w:t>
      </w:r>
    </w:p>
    <w:p w14:paraId="0F969941" w14:textId="77777777" w:rsidR="00814A80" w:rsidRPr="00EB11DD" w:rsidRDefault="00814A80" w:rsidP="00685614">
      <w:pPr>
        <w:spacing w:line="240" w:lineRule="auto"/>
      </w:pPr>
      <w:r w:rsidRPr="00EB11DD">
        <w:tab/>
        <w:t xml:space="preserve">Predicted changes in temperature, precipitation, and land cover in the next several decades will likely result in further shifts in species’ ranges and occupancy or abundance patterns. As such, several attempts have been made to project bird distributions in the future, especially under various scenarios of climate change. Although none of the efforts have focused primarily on the Appalachian Mountains (and instead encompass the entire eastern USA or contain parts of the Appalachian Mountains), observations can still be made from relative abundance maps for certain species or groups of species. For instance, Rodenhouse et al. (2008) projected the relative abundance of bird species in the northeastern USA, which includes the Northern Appalachians. In terms of range, they predicted that more bird species will maintain or increase their ranges than experience contractions, but the projected relative abundance of individual species of Nearctic-Neotropical migrants varied, with 24–47% of the 63 species projected to decline, 13–43% of the species projected to remain stable, and 33–40% of the species projected to increase as a result of climate chang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Looking at associations with various habitat types, 36–54% of the 50 focal forest species are expected to decline in relative abundance, depending on the future climate scenario; in contrast, 8–38% of the species are expected to remain stable and 26–38% of the species expected to increase in relative abundanc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More recently, Ralston and Kirchman (2013) used GIS-based climate niche models to project geographic distributions of 15 boreal forest bird species for the year 2080 under 2 emissions scenarios to predict the extent to which ranges will shift. They found that climate suitability for all species was predicted to shift northward by 772–934 km, with 12 of the 15 species expected to become extirpated (99–100% decrease in suitable area) in New York, Vermont, and New Hampshire by 2080 </w:t>
      </w:r>
      <w:r w:rsidRPr="00EB11DD">
        <w:fldChar w:fldCharType="begin" w:fldLock="1"/>
      </w:r>
      <w:r w:rsidRPr="00EB11DD">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mendeley":{"formattedCitation":"(Ralston and Kirchman 2013)","plainTextFormattedCitation":"(Ralston and Kirchman 2013)","previouslyFormattedCitation":"(Ralston and Kirchman 2013)"},"properties":{"noteIndex":0},"schema":"https://github.com/citation-style-language/schema/raw/master/csl-citation.json"}</w:instrText>
      </w:r>
      <w:r w:rsidRPr="00EB11DD">
        <w:fldChar w:fldCharType="separate"/>
      </w:r>
      <w:r w:rsidRPr="00EB11DD">
        <w:rPr>
          <w:noProof/>
        </w:rPr>
        <w:t>(Ralston and Kirchman 2013)</w:t>
      </w:r>
      <w:r w:rsidRPr="00EB11DD">
        <w:fldChar w:fldCharType="end"/>
      </w:r>
      <w:r w:rsidRPr="00EB11DD">
        <w:t>. </w:t>
      </w:r>
    </w:p>
    <w:p w14:paraId="1F8208A4" w14:textId="77777777" w:rsidR="00814A80" w:rsidRPr="00EB11DD" w:rsidRDefault="00814A80" w:rsidP="00685614">
      <w:pPr>
        <w:spacing w:line="240" w:lineRule="auto"/>
      </w:pPr>
      <w:r w:rsidRPr="00EB11DD">
        <w:t>At a larger scale, the U.S. Forest Service Climate Change Bird Atlas made projections across the eastern USA, encompassing the entirety of the Appalachian Mountains range. Within those projections, higher latitude and higher elevation (i.e., cold-associated) species, such as black-throated blue warbler, black-throated green warbler (</w:t>
      </w:r>
      <w:r w:rsidRPr="00EB11DD">
        <w:rPr>
          <w:i/>
          <w:iCs/>
        </w:rPr>
        <w:t>Setophaga virens</w:t>
      </w:r>
      <w:r w:rsidRPr="00EB11DD">
        <w:t>), Blackburnian warbler (</w:t>
      </w:r>
      <w:r w:rsidRPr="00EB11DD">
        <w:rPr>
          <w:i/>
          <w:iCs/>
        </w:rPr>
        <w:t>Setophaga fusca</w:t>
      </w:r>
      <w:r w:rsidRPr="00EB11DD">
        <w:t>), Canada warbler, Nashville warbler (</w:t>
      </w:r>
      <w:r w:rsidRPr="00EB11DD">
        <w:rPr>
          <w:i/>
          <w:iCs/>
        </w:rPr>
        <w:t>Leiothlypis ruficapilla</w:t>
      </w:r>
      <w:r w:rsidRPr="00EB11DD">
        <w:t>), least flycatcher (</w:t>
      </w:r>
      <w:r w:rsidRPr="00EB11DD">
        <w:rPr>
          <w:i/>
          <w:iCs/>
        </w:rPr>
        <w:t>Empidonax minimus</w:t>
      </w:r>
      <w:r w:rsidRPr="00EB11DD">
        <w:t>), purple finch (</w:t>
      </w:r>
      <w:r w:rsidRPr="00EB11DD">
        <w:rPr>
          <w:i/>
          <w:iCs/>
        </w:rPr>
        <w:t>Haemorhous purpureus</w:t>
      </w:r>
      <w:r w:rsidRPr="00EB11DD">
        <w:t>), red-breasted nuthatch (</w:t>
      </w:r>
      <w:r w:rsidRPr="00EB11DD">
        <w:rPr>
          <w:i/>
          <w:iCs/>
        </w:rPr>
        <w:t>Sitta canadensis</w:t>
      </w:r>
      <w:r w:rsidRPr="00EB11DD">
        <w:t>), veery (</w:t>
      </w:r>
      <w:r w:rsidRPr="00EB11DD">
        <w:rPr>
          <w:i/>
          <w:iCs/>
        </w:rPr>
        <w:t>Catharus fuscescens</w:t>
      </w:r>
      <w:r w:rsidRPr="00EB11DD">
        <w:t>), and winter wren (</w:t>
      </w:r>
      <w:r w:rsidRPr="00EB11DD">
        <w:rPr>
          <w:i/>
          <w:iCs/>
        </w:rPr>
        <w:t>Troglodytes hiemalis</w:t>
      </w:r>
      <w:r w:rsidRPr="00EB11DD">
        <w:t xml:space="preserve">), were predicted to decline in both occurrence and relative abundance due to climate change (Landscape Change Research Group 2014). A more extreme case was the projection for Swainson’s thrush </w:t>
      </w:r>
      <w:r w:rsidRPr="00EB11DD">
        <w:lastRenderedPageBreak/>
        <w:t>(</w:t>
      </w:r>
      <w:r w:rsidRPr="00EB11DD">
        <w:rPr>
          <w:i/>
          <w:iCs/>
        </w:rPr>
        <w:t>Catharus ustulatus</w:t>
      </w:r>
      <w:r w:rsidRPr="00EB11DD">
        <w:t>), which was virtually extirpated from the Appalachian Mountains under the highest emissions scenario (Landscape Change Research Group 2014). Cerulean warblers, which are a mid-elevation and mid-latitude species, also experienced projected declines in relative abundance, but more southern latitude and low elevation (i.e., warm-associated) species like Kentucky warbler (</w:t>
      </w:r>
      <w:r w:rsidRPr="00EB11DD">
        <w:rPr>
          <w:i/>
          <w:iCs/>
        </w:rPr>
        <w:t>Geothlypis formosa</w:t>
      </w:r>
      <w:r w:rsidRPr="00EB11DD">
        <w:t>) and summer tanager (</w:t>
      </w:r>
      <w:r w:rsidRPr="00EB11DD">
        <w:rPr>
          <w:i/>
          <w:iCs/>
        </w:rPr>
        <w:t>Piranga rubra</w:t>
      </w:r>
      <w:r w:rsidRPr="00EB11DD">
        <w:t>) were projected to increase significantly in range (Landscape Change Research Group 2014). Meanwhile, some common and/or widespread (i.e., climate generalist) species such as wood thrush (</w:t>
      </w:r>
      <w:r w:rsidRPr="00EB11DD">
        <w:rPr>
          <w:i/>
          <w:iCs/>
        </w:rPr>
        <w:t>Hylocichla mustelina</w:t>
      </w:r>
      <w:r w:rsidRPr="00EB11DD">
        <w:t>) and red-eyed vireo declined in relative abundance, while others like eastern wood-pewee (</w:t>
      </w:r>
      <w:r w:rsidRPr="00EB11DD">
        <w:rPr>
          <w:i/>
          <w:iCs/>
        </w:rPr>
        <w:t>Contopus virens</w:t>
      </w:r>
      <w:r w:rsidRPr="00EB11DD">
        <w:t>) and worm-eating warbler (</w:t>
      </w:r>
      <w:r w:rsidRPr="00EB11DD">
        <w:rPr>
          <w:i/>
          <w:iCs/>
        </w:rPr>
        <w:t>Helmitheros vermivorum</w:t>
      </w:r>
      <w:r w:rsidRPr="00EB11DD">
        <w:t xml:space="preserve">) shifted in their distribution of relative abundance (Landscape Change Research Group 2014). Overall, projected shifts in the distribution of relative abundance for 147 bird species averaged a distance of ~100–200 km in the north-northeast direction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w:t>
      </w:r>
    </w:p>
    <w:p w14:paraId="5A922DA1" w14:textId="77777777" w:rsidR="00814A80" w:rsidRPr="00EB11DD" w:rsidRDefault="00814A80" w:rsidP="00685614">
      <w:pPr>
        <w:spacing w:line="240" w:lineRule="auto"/>
      </w:pPr>
      <w:r w:rsidRPr="00EB11DD">
        <w:tab/>
        <w:t xml:space="preserve">There were few studies that explicitly projected the distributions or occupancy / abundance patterns of forest songbirds in the Appalachian Mountains in relation to changing land cover in the future. Landscape capability models have been specifically developed for the northeastern United States and were designed to apply in modeled future landscapes and climate scenarios as part of conservation planning </w:t>
      </w:r>
      <w:r w:rsidRPr="00EB11DD">
        <w:fldChar w:fldCharType="begin" w:fldLock="1"/>
      </w:r>
      <w:r w:rsidRPr="00EB11DD">
        <w:instrText>ADDIN CSL_CITATION {"citationItems":[{"id":"ITEM-1","itemData":{"DOI":"10.1007/S10980-017-0582-Z/TABLES/4","ISSN":"15729761","abstract":"Context: Species-specific models of landscape capability (LC) can inform landscape conservation design. Landscape capability is “the ability of the landscape to provide the environment […] and the local resources […] needed for survival and reproduction […] in sufficient quantity, quality and accessibility to meet the life history requirements of individuals and local populations.” Landscape capability incorporates species’ life histories, ecologies, and distributions to model habitat for current and future landscapes and climates as a proactive strategy for conservation planning. Objectives: We tested the ability of a set of LC models to explain variation in point occupancy and abundance for seven bird species representative of spruce-fir, mixed conifer-hardwood, and riparian and wooded wetland macrohabitats. Methods: We compiled point count data sets used for biological inventory, species monitoring, and field studies across the northeastern United States to create an independent validation data set. Our validation explicitly accounted for underestimation in validation data using joint distance and time removal sampling. Results: Blackpoll warbler (Setophaga striata), wood thrush (Hylocichla mustelina), and Louisiana (Parkesia motacilla) and northern waterthrush (P. noveboracensis) models were validated as predicting variation in abundance, although this varied from not biologically meaningful (1%) to strongly meaningful (59%). We verified all seven species models [including ovenbird (Seiurus aurocapilla), blackburnian (Setophaga fusca) and cerulean warbler (Setophaga cerulea)], as all were positively related to occupancy data. Conclusions: LC models represent a useful tool for conservation planning owing to their predictive ability over a regional extent. As improved remote-sensed data become available, LC layers are updated, which will improve predictions.","author":[{"dropping-particle":"","family":"Loman","given":"Zachary G.","non-dropping-particle":"","parse-names":false,"suffix":""},{"dropping-particle":"V.","family":"Deluca","given":"William","non-dropping-particle":"","parse-names":false,"suffix":""},{"dropping-particle":"","family":"Harrison","given":"Daniel J.","non-dropping-particle":"","parse-names":false,"suffix":""},{"dropping-particle":"","family":"Loftin","given":"Cynthia S.","non-dropping-particle":"","parse-names":false,"suffix":""},{"dropping-particle":"","family":"Rolek","given":"Brian W.","non-dropping-particle":"","parse-names":false,"suffix":""},{"dropping-particle":"","family":"Wood","given":"Petra B.","non-dropping-particle":"","parse-names":false,"suffix":""}],"container-title":"Landscape Ecology","id":"ITEM-1","issue":"1","issued":{"date-parts":[["2018","1","1"]]},"page":"77-91","publisher":"Springer Netherlands","title":"Landscape capability models as a tool to predict fine-scale forest bird occupancy and abundance","type":"article-journal","volume":"33"},"uris":["http://www.mendeley.com/documents/?uuid=02a49de2-f461-34c1-851f-52fd528527ed"]}],"mendeley":{"formattedCitation":"(Loman et al. 2018)","plainTextFormattedCitation":"(Loman et al. 2018)","previouslyFormattedCitation":"(Loman et al. 2018)"},"properties":{"noteIndex":0},"schema":"https://github.com/citation-style-language/schema/raw/master/csl-citation.json"}</w:instrText>
      </w:r>
      <w:r w:rsidRPr="00EB11DD">
        <w:fldChar w:fldCharType="separate"/>
      </w:r>
      <w:r w:rsidRPr="00EB11DD">
        <w:rPr>
          <w:noProof/>
        </w:rPr>
        <w:t>(Loman et al. 2018)</w:t>
      </w:r>
      <w:r w:rsidRPr="00EB11DD">
        <w:fldChar w:fldCharType="end"/>
      </w:r>
      <w:r w:rsidRPr="00EB11DD">
        <w:t>, but such applications are still in progress and have yet to be published. Preliminary results from McGarigal et al. (2018) indicate a projected decline in landscape capability for Blackburnian warblers and blackpoll warblers across the northeastern United States by 2080 in response to a change in climate only. In addition, Lumpkin and Pearson (2013) speculate that the abundance of interior forest species and Neotropical migrants is likely to decline as urban development expands in the Southern Appalachians and throughout the entire region. However, the severity of those declines probably depends upon the pattern of future urban development (e.g., expansion of already developed areas vs. establishment of new developed areas in forested landscapes). Ultimately, there is a clear need for research that focuses on or incorporates land cover changes into future projections of bird distributions and abundance in the Appalachian Mountains.</w:t>
      </w:r>
    </w:p>
    <w:p w14:paraId="34ED6037" w14:textId="77777777" w:rsidR="00814A80" w:rsidRPr="00722C02" w:rsidRDefault="00814A80" w:rsidP="00722C02">
      <w:pPr>
        <w:spacing w:line="240" w:lineRule="auto"/>
        <w:ind w:firstLine="0"/>
        <w:rPr>
          <w:b/>
          <w:bCs/>
          <w:i/>
          <w:iCs/>
        </w:rPr>
      </w:pPr>
      <w:r w:rsidRPr="00722C02">
        <w:rPr>
          <w:b/>
          <w:bCs/>
          <w:i/>
          <w:iCs/>
        </w:rPr>
        <w:t>Population dynamics</w:t>
      </w:r>
    </w:p>
    <w:p w14:paraId="1190F8F2" w14:textId="77777777" w:rsidR="00814A80" w:rsidRPr="00EB11DD" w:rsidRDefault="00814A80" w:rsidP="00685614">
      <w:pPr>
        <w:spacing w:line="240" w:lineRule="auto"/>
      </w:pPr>
      <w:r w:rsidRPr="00EB11DD">
        <w:tab/>
        <w:t>There is an unfortunate dearth of studies that examine population dynamics of forest songbird species in the Appalachian Mountains in relation to ongoing or future climate and land cover change (i.e., studies that quantify survival and reproduction at sites undergoing changes in both climate and land cover over time). The few existing studies mostly just speculate about climate effects on population dynamics; for instance, Rodenhouse et al. (2008) predicted that mid-elevation species in the Northern Appalachians may experience declines in habitat quality due to climate change, which could affect demography. Although global climate change and land cover change have been shown to impact distributions and abundances of forest songbirds, the underlying mechanisms are not well understood and clearly need more investigation, especially focusing on effects on survival and reproduction.</w:t>
      </w:r>
    </w:p>
    <w:p w14:paraId="01AB2306" w14:textId="77777777" w:rsidR="00814A80" w:rsidRPr="00722C02" w:rsidRDefault="00814A80" w:rsidP="00722C02">
      <w:pPr>
        <w:spacing w:line="240" w:lineRule="auto"/>
        <w:ind w:firstLine="0"/>
        <w:rPr>
          <w:b/>
          <w:bCs/>
          <w:i/>
          <w:iCs/>
        </w:rPr>
      </w:pPr>
      <w:r w:rsidRPr="00722C02">
        <w:rPr>
          <w:b/>
          <w:bCs/>
          <w:i/>
          <w:iCs/>
        </w:rPr>
        <w:t>Communities and species composition</w:t>
      </w:r>
    </w:p>
    <w:p w14:paraId="1D6B5F1E" w14:textId="77777777" w:rsidR="00814A80" w:rsidRPr="00EB11DD" w:rsidRDefault="00814A80" w:rsidP="00685614">
      <w:pPr>
        <w:spacing w:line="240" w:lineRule="auto"/>
      </w:pPr>
      <w:r w:rsidRPr="00EB11DD">
        <w:t xml:space="preserve">As avian species shift in distribution due to climate and land cover change, avian communities may shift in composition. Global climate change has been implicated in changes in community-level indices, such as species richness </w:t>
      </w:r>
      <w:r w:rsidRPr="00EB11DD">
        <w:fldChar w:fldCharType="begin" w:fldLock="1"/>
      </w:r>
      <w:r w:rsidRPr="00EB11DD">
        <w:instrText>ADDIN CSL_CITATION {"citationItems":[{"id":"ITEM-1","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1","issue":"5","issued":{"date-parts":[["2012","5","1"]]},"page":"568-578","publisher":"John Wiley &amp; Sons, Ltd","title":"Rise of the generalists: evidence for climate driven homogenization in avian communities","type":"article-journal","volume":"21"},"uris":["http://www.mendeley.com/documents/?uuid=e6a13dee-c319-37f9-9371-3c3056ac5a29"]},{"id":"ITEM-2","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2","issue":"12","issued":{"date-parts":[["2012","12","1"]]},"page":"3052-3060","publisher":"John Wiley &amp; Sons, Ltd","title":"Diversity of birds in eastern North America shifts north with global warming","type":"article-journal","volume":"2"},"uris":["http://www.mendeley.com/documents/?uuid=984903c7-c85c-342f-bee2-c4d7268a61ba"]},{"id":"ITEM-3","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3","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Davey et al. 2012, McDonald et al. 2012, Lindström et al. 2013)","plainTextFormattedCitation":"(Davey et al. 2012, McDonald et al. 2012, Lindström et al. 2013)","previouslyFormattedCitation":"(Davey et al. 2012, McDonald et al. 2012, Lindström et al. 2013)"},"properties":{"noteIndex":0},"schema":"https://github.com/citation-style-language/schema/raw/master/csl-citation.json"}</w:instrText>
      </w:r>
      <w:r w:rsidRPr="00EB11DD">
        <w:fldChar w:fldCharType="separate"/>
      </w:r>
      <w:r w:rsidRPr="00EB11DD">
        <w:rPr>
          <w:noProof/>
        </w:rPr>
        <w:t xml:space="preserve">(Davey et al. 2012, McDonald et al. 2012, </w:t>
      </w:r>
      <w:r w:rsidRPr="00EB11DD">
        <w:rPr>
          <w:noProof/>
        </w:rPr>
        <w:lastRenderedPageBreak/>
        <w:t>Lindström et al. 2013)</w:t>
      </w:r>
      <w:r w:rsidRPr="00EB11DD">
        <w:fldChar w:fldCharType="end"/>
      </w:r>
      <w:r w:rsidRPr="00EB11DD">
        <w:t xml:space="preserve">. Species richness in the Appalachian Mountains varies along an elevational gradient, in part due to land cover, temperature, and precipitation, with the strongest association with land cover heterogeneity </w:t>
      </w:r>
      <w:r w:rsidRPr="00EB11DD">
        <w:fldChar w:fldCharType="begin" w:fldLock="1"/>
      </w:r>
      <w:r w:rsidRPr="00EB11DD">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author":[{"dropping-particle":"","family":"Dillon","given":"Kristen G.","non-dropping-particle":"","parse-names":false,"suffix":""},{"dropping-particle":"","family":"Conway","given":"Courtney J.","non-dropping-particle":"","parse-names":false,"suffix":""}],"container-title":"Ecology and Evolution","id":"ITEM-1","issue":"11","issued":{"date-parts":[["2021","6","1"]]},"page":"5985-5997","publisher":"John Wiley &amp; Sons, Ltd","title":"Habitat heterogeneity, temperature, and primary productivity drive elevational gradients in avian species diversity","type":"article-journal","volume":"11"},"uris":["http://www.mendeley.com/documents/?uuid=e1cb5c70-cc60-3568-b3b6-d8c7efb2a08a"]}],"mendeley":{"formattedCitation":"(Dillon and Conway 2021)","plainTextFormattedCitation":"(Dillon and Conway 2021)","previouslyFormattedCitation":"(Dillon and Conway 2021)"},"properties":{"noteIndex":0},"schema":"https://github.com/citation-style-language/schema/raw/master/csl-citation.json"}</w:instrText>
      </w:r>
      <w:r w:rsidRPr="00EB11DD">
        <w:fldChar w:fldCharType="separate"/>
      </w:r>
      <w:r w:rsidRPr="00EB11DD">
        <w:rPr>
          <w:noProof/>
        </w:rPr>
        <w:t>(Dillon and Conway 2021)</w:t>
      </w:r>
      <w:r w:rsidRPr="00EB11DD">
        <w:fldChar w:fldCharType="end"/>
      </w:r>
      <w:r w:rsidRPr="00EB11DD">
        <w:t xml:space="preserve">. At a broad scale, </w:t>
      </w:r>
      <w:r w:rsidRPr="00EB11DD">
        <w:fldChar w:fldCharType="begin" w:fldLock="1"/>
      </w:r>
      <w:r w:rsidRPr="00EB11DD">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manualFormatting":"McDonald et al. (2012)","plainTextFormattedCitation":"(McDonald et al. 2012)","previouslyFormattedCitation":"(McDonald et al. 2012)"},"properties":{"noteIndex":0},"schema":"https://github.com/citation-style-language/schema/raw/master/csl-citation.json"}</w:instrText>
      </w:r>
      <w:r w:rsidRPr="00EB11DD">
        <w:fldChar w:fldCharType="separate"/>
      </w:r>
      <w:r w:rsidRPr="00EB11DD">
        <w:rPr>
          <w:noProof/>
        </w:rPr>
        <w:t>McDonald et al. (2012)</w:t>
      </w:r>
      <w:r w:rsidRPr="00EB11DD">
        <w:fldChar w:fldCharType="end"/>
      </w:r>
      <w:r w:rsidRPr="00EB11DD">
        <w:t xml:space="preserve"> documented an increase and northward shift in bird diversity in eastern North America between 1966 and 2010, which was best explained by an increase in regional pre-breeding season temperature. At a single study area in the Northern Appalachians, there have been temporal changes in avian community composition from 2007 to 2016, with boreal species exhibiting the largest changes in occupancy compared to the larger avian community </w:t>
      </w:r>
      <w:r w:rsidRPr="00EB11DD">
        <w:fldChar w:fldCharType="begin" w:fldLock="1"/>
      </w:r>
      <w:r w:rsidRPr="00EB11DD">
        <w:instrText>ADDIN CSL_CITATION {"citationItems":[{"id":"ITEM-1","itemData":{"DOI":"10.1371/journal.pone.0220927","ISSN":"1932-6203","abstract":"Climate change represents one of the most significant threats to human and wildlife communities on the planet. Populations at range margins or transitions between biomes can be particularly instructive for observing changes in biological communities that may be driven by climate change. Avian communities in lowland boreal habitats in the Adirondack Park, located at the North American boreal-temperate ecotone, have been the focus of long-term monitoring efforts since 2007. By documenting long-term changes in community structure and composition, such datasets provide an opportunity to understand how boreal species are responding differently to climate change, and which habitat characteristics may be best able to retain boreal avian communities. We examined three specific questions in order to address how well current biological communities in Adirondack boreal wetland habitats are being maintained in a changing climate: (1) how do trends in occupancy vary across species, and what guilds or characteristics are associated with increasing or decreasing occupancy? (2) how is avian community composition changing differently across sites, and (3) what distinguishes sites which are retaining boreal birds to a higher degree than other sites? Our analysis revealed that (1) boreal species appear to exhibit the largest changes in occupancy among our study locations as compared to the larger avian community, (2) dynamics of community change are not uniform across sites and habitat structure may play an important role in driving observed changes, and (3) the particular characteristics of large open peatlands may allow them to serve as refugia for boreal species in the context of climate chang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8","issued":{"date-parts":[["2019","8","19"]]},"page":"e0220927","publisher":"Public Library of Science (PLoS)","title":"Temporal changes in avian community composition in lowland conifer habitats at the southern edge of the boreal zone in the Adirondack Park, NY","type":"article-journal","volume":"14"},"uris":["http://www.mendeley.com/documents/?uuid=b1e884ef-51b0-3577-9f63-aca33e2cc775"]}],"mendeley":{"formattedCitation":"(Glennon et al. 2019&lt;i&gt;b&lt;/i&gt;)","plainTextFormattedCitation":"(Glennon et al. 2019b)","previouslyFormattedCitation":"(Glennon et al. 2019&lt;i&gt;b&lt;/i&gt;)"},"properties":{"noteIndex":0},"schema":"https://github.com/citation-style-language/schema/raw/master/csl-citation.json"}</w:instrText>
      </w:r>
      <w:r w:rsidRPr="00EB11DD">
        <w:fldChar w:fldCharType="separate"/>
      </w:r>
      <w:r w:rsidRPr="00EB11DD">
        <w:rPr>
          <w:noProof/>
        </w:rPr>
        <w:t>(Glennon et al. 2019</w:t>
      </w:r>
      <w:r w:rsidRPr="00EB11DD">
        <w:rPr>
          <w:i/>
          <w:noProof/>
        </w:rPr>
        <w:t>b</w:t>
      </w:r>
      <w:r w:rsidRPr="00EB11DD">
        <w:rPr>
          <w:noProof/>
        </w:rPr>
        <w:t>)</w:t>
      </w:r>
      <w:r w:rsidRPr="00EB11DD">
        <w:fldChar w:fldCharType="end"/>
      </w:r>
      <w:r w:rsidRPr="00EB11DD">
        <w:t>. Looking into the future, Rodenhouse et al. (2008) predicted large changes in bird communities of the Northern Appalachians resulting from climate change, with areas simultaneously gaining and losing bird species and changes most dramatic under a high emissions scenario. In particular, Ralston and Kirchman (2013) predict a severe loss of diversity in boreal forest bird species across the Northern Appalachians by 2080.</w:t>
      </w:r>
    </w:p>
    <w:p w14:paraId="3B2CD5BF" w14:textId="77777777" w:rsidR="00814A80" w:rsidRPr="00EB11DD" w:rsidRDefault="00814A80" w:rsidP="00685614">
      <w:pPr>
        <w:pStyle w:val="Heading3"/>
        <w:spacing w:after="240" w:line="240" w:lineRule="auto"/>
      </w:pPr>
      <w:bookmarkStart w:id="16" w:name="_Toc136826109"/>
      <w:r w:rsidRPr="00EB11DD">
        <w:t>Conclusions</w:t>
      </w:r>
      <w:bookmarkEnd w:id="16"/>
    </w:p>
    <w:p w14:paraId="4210D4AE" w14:textId="77777777" w:rsidR="00814A80" w:rsidRPr="00EB11DD" w:rsidRDefault="00814A80" w:rsidP="00685614">
      <w:pPr>
        <w:spacing w:line="240" w:lineRule="auto"/>
      </w:pPr>
      <w:r w:rsidRPr="00EB11DD">
        <w:t xml:space="preserve">Here, I present a literature review focused on the effects of climate change and land cover change on forest bird distributions in the Appalachian Mountains. This region boasts high bird diversity and corresponding high conservation value, but it is relatively understudied in terms of focusing on forest bird responses to changes in both climate and land cover across its range. My literature review covers documented and predicted changes in bird species distributions, population dynamics, and communities, and I find that climate and land cover have significant impacts. However, I also highlight the dearth of studies that track avian responses over long periods of time (&gt;2–3 years) and incorporate elements of population dynamics (e.g., survival, recruitment). Identifying areas within the Appalachian Mountains that are associated with stable or increasing long-term trends in forest songbirds and determining climate and land cover factors that may be driving those trends would be valuable for conservation practitioners. Furthermore, the extent to which climate vs. land cover limits forest songbird species in the Appalachian Mountains has major implications for the conservation and management of those species, such as determining whether wildlife managers should focus on climate refugia preservation or management of particular landscape-level characteristics relating to land cover and land use </w:t>
      </w:r>
      <w:r w:rsidRPr="00EB11DD">
        <w:fldChar w:fldCharType="begin" w:fldLock="1"/>
      </w:r>
      <w:r w:rsidRPr="00EB11DD">
        <w:instrText>ADDIN CSL_CITATION {"citationItems":[{"id":"ITEM-1","itemData":{"DOI":"10.5751/ACE-01363-140113","ISSN":"17126568","abstract":"The boreal forests of North America support billions of birds of over 300 species. The region remains mostly intact but is expected to undergo major changes over the next century due to anthropogenic climate change. This warming, and resulting changes in moisture regimes, are altering vegetation and disturbance dynamics, and will likely result in expansion of grasslands and deciduous forests, strongly challenging bird species to keep pace. We present a vulnerability-adaptation framework to guide bird conservation based on species’ individual vulnerability and exposure to climate change. For sensitive species with declining populations, conservation should focus on management of current threats and species recovery in situ to improve adaptive capacity and facilitate future shifts in distribution. Sensitive species with high exposure to climate change may warrant more extensive intervention, such as habitat manipulation or even translocation. For species with lower sensitivity and stable populations, but high climate change exposure, longterm investments in protecting refugia and “stepping stones” will be most effective. In general, across all species, land-based approaches that “conserve nature’s stage” by promoting geophysical diversity and habitat connectivity, maintaining natural disturbance dynamics, and facilitating broad shifts in bird distribution may prove most effective in maintaining species diversity. Implementation of this framework will require large-scale, interagency coordination on recovery plans, as well as adaptive forest management, designation of critical habitat, and land protection. Challenges include data gaps, uncertainty about future conditions, coordination of conservation actions during the nonbreeding periods, and the region’s vast scale. However, given the region’s continental importance, successful implementation of this framework could benefit birds throughout the western hemisphere.","author":[{"dropping-particle":"","family":"Stralberg","given":"Diana","non-dropping-particle":"","parse-names":false,"suffix":""},{"dropping-particle":"","family":"Berteaux","given":"Dominique","non-dropping-particle":"","parse-names":false,"suffix":""},{"dropping-particle":"","family":"Drever","given":"C. Ronnie","non-dropping-particle":"","parse-names":false,"suffix":""},{"dropping-particle":"","family":"Drever","given":"Mark","non-dropping-particle":"","parse-names":false,"suffix":""},{"dropping-particle":"","family":"Lewis","given":"Ilona Naujokaitis","non-dropping-particle":"","parse-names":false,"suffix":""},{"dropping-particle":"","family":"Schmiegelow","given":"Fiona K.A.","non-dropping-particle":"","parse-names":false,"suffix":""},{"dropping-particle":"","family":"Tremblay","given":"Junior A.","non-dropping-particle":"","parse-names":false,"suffix":""}],"container-title":"Avian Conservation and Ecology","id":"ITEM-1","issue":"1","issued":{"date-parts":[["2019","4","18"]]},"page":"art13","publisher":"The Resilience Alliance","title":"Conservation planning for boreal birds in a changing climate: A framework for action","type":"article-journal","volume":"14"},"uris":["http://www.mendeley.com/documents/?uuid=cd4fbb9d-8523-395a-bf74-26cbcee6b5a4"]},{"id":"ITEM-2","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2","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Stralberg et al. 2019, Ralston and Deluca 2020)","plainTextFormattedCitation":"(Stralberg et al. 2019, Ralston and Deluca 2020)","previouslyFormattedCitation":"(Stralberg et al. 2019, Ralston and Deluca 2020)"},"properties":{"noteIndex":0},"schema":"https://github.com/citation-style-language/schema/raw/master/csl-citation.json"}</w:instrText>
      </w:r>
      <w:r w:rsidRPr="00EB11DD">
        <w:fldChar w:fldCharType="separate"/>
      </w:r>
      <w:r w:rsidRPr="00EB11DD">
        <w:rPr>
          <w:noProof/>
        </w:rPr>
        <w:t>(Stralberg et al. 2019, Ralston and Deluca 2020)</w:t>
      </w:r>
      <w:r w:rsidRPr="00EB11DD">
        <w:fldChar w:fldCharType="end"/>
      </w:r>
      <w:r w:rsidRPr="00EB11DD">
        <w:t>.</w:t>
      </w:r>
    </w:p>
    <w:p w14:paraId="7245C64F" w14:textId="67BE7133" w:rsidR="002823CC" w:rsidRPr="009C1231" w:rsidRDefault="009C1231" w:rsidP="00685614">
      <w:pPr>
        <w:pStyle w:val="Heading2"/>
        <w:spacing w:after="240" w:line="240" w:lineRule="auto"/>
      </w:pPr>
      <w:bookmarkStart w:id="17" w:name="_Toc136826110"/>
      <w:r w:rsidRPr="009C1231">
        <w:t>Case study</w:t>
      </w:r>
      <w:r w:rsidR="00A52D14" w:rsidRPr="009C1231">
        <w:t>:</w:t>
      </w:r>
      <w:r w:rsidRPr="009C1231">
        <w:t xml:space="preserve"> Influence of climate and land cover change on 14 forest songbird distributions in the Appalachian Mountains</w:t>
      </w:r>
      <w:bookmarkEnd w:id="17"/>
    </w:p>
    <w:p w14:paraId="16CF4F04" w14:textId="77777777" w:rsidR="00A52D14" w:rsidRPr="00EB11DD" w:rsidRDefault="00A52D14" w:rsidP="00685614">
      <w:pPr>
        <w:spacing w:line="240" w:lineRule="auto"/>
      </w:pPr>
      <w:r w:rsidRPr="00EB11DD">
        <w:t>As a case study, I used North American Breeding Bird Survey (BBS) data from the Appalachian Mountains Bird Conservation Region (AMBCR; Figure 6) to evaluate how climate and land cover influence contemporary and future distributions of forest songbirds in the Appalachian Mountains. Specifically, I determined the relative importance and effects of 4 climate and 3 land cover variables on the current distributions and relative abundance of 14 forest songbirds, and then explored potential future changes in those metrics based on expected scenarios of changing climate and land cover patterns.</w:t>
      </w:r>
    </w:p>
    <w:p w14:paraId="2A171D01" w14:textId="77777777" w:rsidR="00A52D14" w:rsidRPr="00EB11DD" w:rsidRDefault="00A52D14" w:rsidP="00685614">
      <w:pPr>
        <w:pStyle w:val="Heading3"/>
        <w:spacing w:after="240" w:line="240" w:lineRule="auto"/>
      </w:pPr>
      <w:bookmarkStart w:id="18" w:name="_Toc136826111"/>
      <w:r w:rsidRPr="00EB11DD">
        <w:lastRenderedPageBreak/>
        <w:t>Methods</w:t>
      </w:r>
      <w:bookmarkEnd w:id="18"/>
    </w:p>
    <w:p w14:paraId="53C06CF4" w14:textId="77777777" w:rsidR="00A52D14" w:rsidRPr="00722C02" w:rsidRDefault="00A52D14" w:rsidP="00722C02">
      <w:pPr>
        <w:spacing w:line="240" w:lineRule="auto"/>
        <w:ind w:firstLine="0"/>
        <w:rPr>
          <w:b/>
          <w:bCs/>
          <w:i/>
          <w:iCs/>
        </w:rPr>
      </w:pPr>
      <w:r w:rsidRPr="00722C02">
        <w:rPr>
          <w:b/>
          <w:bCs/>
          <w:i/>
          <w:iCs/>
        </w:rPr>
        <w:t>Study area</w:t>
      </w:r>
    </w:p>
    <w:p w14:paraId="1820B252" w14:textId="77777777" w:rsidR="00A52D14" w:rsidRPr="00EB11DD" w:rsidRDefault="00A52D14" w:rsidP="00685614">
      <w:pPr>
        <w:spacing w:line="240" w:lineRule="auto"/>
      </w:pPr>
      <w:r w:rsidRPr="00EB11DD">
        <w:t xml:space="preserve">My study area was the AMBCR, which includes portions of 13 states in the eastern United States (Figure 6), extending from the Allegheny Plateau in New York to the Talladega Mountains in Alabama and Blue Ridge Mountains in Georgia. The AMBCR encompasses most of the Appalachian Mountains range, covering nearly 42 million ha and stretching across a latitudinal range of 1,260 km. It comprises 4 main physiographic provinces (Appalachian Plateau, Ridge and Valley, Blue Ridge, and Piedmont), contains 8 ecoregions (Figure 1) </w:t>
      </w:r>
      <w:r w:rsidRPr="00EB11DD">
        <w:fldChar w:fldCharType="begin" w:fldLock="1"/>
      </w:r>
      <w:r w:rsidRPr="00EB11DD">
        <w:instrText>ADDIN CSL_CITATION {"citationItems":[{"id":"ITEM-1","itemData":{"DOI":"10.1111/J.1467-8306.1987.TB00149.X","ISSN":"1467-8306","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author":[{"dropping-particle":"","family":"Omernik","given":"James M.","non-dropping-particle":"","parse-names":false,"suffix":""}],"container-title":"Annals of the Association of American Geographers","id":"ITEM-1","issue":"1","issued":{"date-parts":[["1987","3","1"]]},"page":"118-125","publisher":"John Wiley &amp; Sons, Ltd","title":"Ecoregions of the Conterminous United States","type":"article-journal","volume":"77"},"uris":["http://www.mendeley.com/documents/?uuid=b3bd6786-d757-3482-ad88-89ec983acbd3"]}],"mendeley":{"formattedCitation":"(Omernik 1987)","plainTextFormattedCitation":"(Omernik 1987)","previouslyFormattedCitation":"(Omernik 1987)"},"properties":{"noteIndex":0},"schema":"https://github.com/citation-style-language/schema/raw/master/csl-citation.json"}</w:instrText>
      </w:r>
      <w:r w:rsidRPr="00EB11DD">
        <w:fldChar w:fldCharType="separate"/>
      </w:r>
      <w:r w:rsidRPr="00EB11DD">
        <w:rPr>
          <w:noProof/>
        </w:rPr>
        <w:t>(Omernik 1987)</w:t>
      </w:r>
      <w:r w:rsidRPr="00EB11DD">
        <w:fldChar w:fldCharType="end"/>
      </w:r>
      <w:r w:rsidRPr="00EB11DD">
        <w:t xml:space="preserve">, and broadly forms the Appalachian Highlands physiographic division </w:t>
      </w:r>
      <w:r w:rsidRPr="00EB11DD">
        <w:fldChar w:fldCharType="begin" w:fldLock="1"/>
      </w:r>
      <w:r w:rsidRPr="00EB11DD">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Pr="00EB11DD">
        <w:fldChar w:fldCharType="separate"/>
      </w:r>
      <w:r w:rsidRPr="00EB11DD">
        <w:rPr>
          <w:noProof/>
        </w:rPr>
        <w:t>(Fenneman 1917)</w:t>
      </w:r>
      <w:r w:rsidRPr="00EB11DD">
        <w:fldChar w:fldCharType="end"/>
      </w:r>
      <w:r w:rsidRPr="00EB11DD">
        <w:t>. Elevation within the AMBCR ranges from below sea level to ~2,025 m above sea level. Mean breeding season precipitation and temperature vary widely across latitude and elevation.</w:t>
      </w:r>
    </w:p>
    <w:p w14:paraId="3965B9EC" w14:textId="77777777" w:rsidR="00A52D14" w:rsidRPr="00EB11DD" w:rsidRDefault="00A52D14" w:rsidP="00685614">
      <w:pPr>
        <w:spacing w:line="240" w:lineRule="auto"/>
      </w:pPr>
      <w:r w:rsidRPr="00EB11DD">
        <w:t>The dominant land cover type within the AMBCR is mature forest (Figure 4). Tree diversity reflects local and regional geology, latitude, elevation, and moisture availability. Coniferous forests with pines (</w:t>
      </w:r>
      <w:r w:rsidRPr="00EB11DD">
        <w:rPr>
          <w:i/>
          <w:iCs/>
        </w:rPr>
        <w:t>Pinus</w:t>
      </w:r>
      <w:r w:rsidRPr="00EB11DD">
        <w:t xml:space="preserve"> spp.), eastern hemlock (</w:t>
      </w:r>
      <w:r w:rsidRPr="00EB11DD">
        <w:rPr>
          <w:i/>
          <w:iCs/>
        </w:rPr>
        <w:t>Tsuga canadensis</w:t>
      </w:r>
      <w:r w:rsidRPr="00EB11DD">
        <w:t>), red spruce (</w:t>
      </w:r>
      <w:r w:rsidRPr="00EB11DD">
        <w:rPr>
          <w:i/>
        </w:rPr>
        <w:t>Picea rubens</w:t>
      </w:r>
      <w:r w:rsidRPr="00EB11DD">
        <w:t>), and firs tend to dominate the northern latitudes and high elevations. At middle and lower latitudes and elevations, deciduous tree communities include mixed mesophytic, northern hardwood, oak (</w:t>
      </w:r>
      <w:r w:rsidRPr="00EB11DD">
        <w:rPr>
          <w:i/>
          <w:iCs/>
        </w:rPr>
        <w:t>Quercus</w:t>
      </w:r>
      <w:r w:rsidRPr="00EB11DD">
        <w:t xml:space="preserve"> spp.)-hickory (</w:t>
      </w:r>
      <w:r w:rsidRPr="00EB11DD">
        <w:rPr>
          <w:i/>
          <w:iCs/>
        </w:rPr>
        <w:t>Carya</w:t>
      </w:r>
      <w:r w:rsidRPr="00EB11DD">
        <w:t xml:space="preserve"> spp.), and oak-pine forests </w:t>
      </w:r>
      <w:r w:rsidRPr="00EB11DD">
        <w:fldChar w:fldCharType="begin" w:fldLock="1"/>
      </w:r>
      <w:r w:rsidRPr="00EB11DD">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EB11DD">
        <w:fldChar w:fldCharType="separate"/>
      </w:r>
      <w:r w:rsidRPr="00EB11DD">
        <w:rPr>
          <w:noProof/>
        </w:rPr>
        <w:t>(Turner et al. 2003)</w:t>
      </w:r>
      <w:r w:rsidRPr="00EB11DD">
        <w:fldChar w:fldCharType="end"/>
      </w:r>
      <w:r w:rsidRPr="00EB11DD">
        <w:t xml:space="preserve">. In the southernmost reaches of the AMBCR, there are also pockets of pine stands in the lowlands </w:t>
      </w:r>
      <w:r w:rsidRPr="00EB11DD">
        <w:fldChar w:fldCharType="begin" w:fldLock="1"/>
      </w:r>
      <w:r w:rsidRPr="00EB11DD">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Pr="00EB11DD">
        <w:fldChar w:fldCharType="separate"/>
      </w:r>
      <w:r w:rsidRPr="00EB11DD">
        <w:rPr>
          <w:noProof/>
        </w:rPr>
        <w:t>(Ruefenacht et al. 2008)</w:t>
      </w:r>
      <w:r w:rsidRPr="00EB11DD">
        <w:fldChar w:fldCharType="end"/>
      </w:r>
      <w:r w:rsidRPr="00EB11DD">
        <w:t>. The diversity in forest types at varying elevations supports a high diversity of forest bird species and allows for trailing edge populations of species that usually breed at higher latitudes (e.g., boreal forests of Canada).</w:t>
      </w:r>
    </w:p>
    <w:p w14:paraId="0E9A6D2D" w14:textId="77777777" w:rsidR="00A52D14" w:rsidRPr="00722C02" w:rsidRDefault="00A52D14" w:rsidP="00722C02">
      <w:pPr>
        <w:spacing w:line="240" w:lineRule="auto"/>
        <w:ind w:firstLine="0"/>
        <w:rPr>
          <w:b/>
          <w:bCs/>
          <w:i/>
          <w:iCs/>
        </w:rPr>
      </w:pPr>
      <w:r w:rsidRPr="00722C02">
        <w:rPr>
          <w:b/>
          <w:bCs/>
          <w:i/>
          <w:iCs/>
        </w:rPr>
        <w:t>Focal species</w:t>
      </w:r>
    </w:p>
    <w:p w14:paraId="555B140A" w14:textId="77777777" w:rsidR="00A52D14" w:rsidRPr="00EB11DD" w:rsidRDefault="00A52D14" w:rsidP="00685614">
      <w:pPr>
        <w:spacing w:line="240" w:lineRule="auto"/>
      </w:pPr>
      <w:r w:rsidRPr="00EB11DD">
        <w:t>I focused on 14 forest songbird species that are considered passerines (i.e., Order Passeriformes), use mature forest as primary breeding habitat, and are readily detectable via roadside surveys; in total, they span 5 families and 11 genera, and comprise 12 species of regional conservation concern (Table 1). Mature forest as breeding habitat was kept consistent in part because between-habitat differences (e.g., forest vs. grassland) in species sensitivity to climate factors can confound the detectability of broad-scale climate change vs. land cover change impacts (Clavero et al. 2011). For each species, I assigned 1 of the following 3 climate classifications based on its occurrence and general range patterns within just the study region: cold-associated (i.e., primarily found at higher elevations or higher latitudes within the AMBCR; N = 5), warm-associated (i.e., primarily found at lower elevations or lower latitudes within the AMBCR; N = 4), or climate generalist (i.e., found throughout the AMBCR; N = 5).</w:t>
      </w:r>
    </w:p>
    <w:p w14:paraId="221CA26B" w14:textId="77777777" w:rsidR="00A52D14" w:rsidRPr="00722C02" w:rsidRDefault="00A52D14" w:rsidP="00722C02">
      <w:pPr>
        <w:spacing w:line="240" w:lineRule="auto"/>
        <w:ind w:firstLine="0"/>
        <w:rPr>
          <w:b/>
          <w:bCs/>
          <w:i/>
          <w:iCs/>
        </w:rPr>
      </w:pPr>
      <w:r w:rsidRPr="00722C02">
        <w:rPr>
          <w:b/>
          <w:bCs/>
          <w:i/>
          <w:iCs/>
        </w:rPr>
        <w:t>Bird count data</w:t>
      </w:r>
    </w:p>
    <w:p w14:paraId="3F8FB418" w14:textId="77777777" w:rsidR="00A52D14" w:rsidRPr="00EB11DD" w:rsidRDefault="00A52D14" w:rsidP="00685614">
      <w:pPr>
        <w:spacing w:line="240" w:lineRule="auto"/>
      </w:pPr>
      <w:r w:rsidRPr="00EB11DD">
        <w:t>I obtained 1997–2017 count data for the 14 individual bird species from BBS routes located within the AMBCR (Figure 6). The BBS is a long-term, large-scale, international avian monitoring program initiated in 1966 to track the status and trends of North American bird populations (</w:t>
      </w:r>
      <w:r w:rsidRPr="00EB11DD">
        <w:fldChar w:fldCharType="begin" w:fldLock="1"/>
      </w:r>
      <w:r w:rsidRPr="00EB11DD">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EB11DD">
        <w:fldChar w:fldCharType="separate"/>
      </w:r>
      <w:r w:rsidRPr="00EB11DD">
        <w:rPr>
          <w:noProof/>
        </w:rPr>
        <w:t>Sauer et al. 2013</w:t>
      </w:r>
      <w:r w:rsidRPr="00EB11DD">
        <w:fldChar w:fldCharType="end"/>
      </w:r>
      <w:r w:rsidRPr="00EB11DD">
        <w:t xml:space="preserve">); it is coordinated by the U.S. Geological Survey's Patuxent Wildlife Research Center and Environment Canada's Canadian Wildlife Service. Following a </w:t>
      </w:r>
      <w:r w:rsidRPr="00EB11DD">
        <w:lastRenderedPageBreak/>
        <w:t xml:space="preserve">rigorous protocol, BBS data ar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w:t>
      </w:r>
      <w:r>
        <w:t>30 minutes</w:t>
      </w:r>
      <w:r w:rsidRPr="00EB11DD">
        <w:t xml:space="preserve"> before local sunrise and continue for 5 hours.</w:t>
      </w:r>
    </w:p>
    <w:p w14:paraId="06FCD2AA" w14:textId="77777777" w:rsidR="00A52D14" w:rsidRPr="00EB11DD" w:rsidRDefault="00A52D14" w:rsidP="00685614">
      <w:pPr>
        <w:spacing w:line="240" w:lineRule="auto"/>
      </w:pPr>
      <w:r w:rsidRPr="00EB11DD">
        <w:t>For this case study, all statistical analyses were conducted at the route-level, as point-level location data were only available for the first stop along a route (representing 2% of the points). I downloaded data from all BBS routes within the AMBCR with at least 1 year of data during the 20-year period, for a total of 322 routes. I then calculated the summed count for each of the 14 focal species from each BBS route in each year to obtain 20 years of route-level annual total species counts, which served as the response variable in my analyses.</w:t>
      </w:r>
    </w:p>
    <w:p w14:paraId="2C2A8459" w14:textId="77777777" w:rsidR="00A52D14" w:rsidRPr="00722C02" w:rsidRDefault="00A52D14" w:rsidP="00722C02">
      <w:pPr>
        <w:spacing w:line="240" w:lineRule="auto"/>
        <w:ind w:firstLine="0"/>
        <w:rPr>
          <w:b/>
          <w:bCs/>
          <w:i/>
          <w:iCs/>
        </w:rPr>
      </w:pPr>
      <w:r w:rsidRPr="00722C02">
        <w:rPr>
          <w:b/>
          <w:bCs/>
          <w:i/>
          <w:iCs/>
        </w:rPr>
        <w:t>Environmental data compilation</w:t>
      </w:r>
    </w:p>
    <w:p w14:paraId="762413D5" w14:textId="77777777" w:rsidR="00A52D14" w:rsidRPr="00EB11DD" w:rsidRDefault="00A52D14" w:rsidP="00685614">
      <w:pPr>
        <w:spacing w:line="240" w:lineRule="auto"/>
      </w:pPr>
      <w:r w:rsidRPr="00EB11DD">
        <w:t xml:space="preserve">I summarized all environmental data within regular hexagons with vertices at 0°, 60°, 120°, 180°, 240°, and 300° that were spaced approximately 24 km from the centerpoint of the hexagon (Figure 7). Hexagons were used to keep shape consistency between the first and second objectives of the case study and because hexagonal grids have advantages over square grids when applied to ecological networks or systems at this broad scale </w:t>
      </w:r>
      <w:r w:rsidRPr="00EB11DD">
        <w:fldChar w:fldCharType="begin" w:fldLock="1"/>
      </w:r>
      <w:r w:rsidRPr="00EB11DD">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Pr="00EB11DD">
        <w:fldChar w:fldCharType="separate"/>
      </w:r>
      <w:r w:rsidRPr="00EB11DD">
        <w:rPr>
          <w:noProof/>
        </w:rPr>
        <w:t>(Birch et al. 2007, Nhancale and Smith 2011)</w:t>
      </w:r>
      <w:r w:rsidRPr="00EB11DD">
        <w:fldChar w:fldCharType="end"/>
      </w:r>
      <w:r w:rsidRPr="00EB11DD">
        <w:t xml:space="preserve">, such as reduced edge effects and better fit to curved surfaces. As part of the first study objective, I generated 322 individual sampling hexagons that were centered on the first stop of each BBS route (the only points along the BBS route for which there was location data; Figure 7) and then compiled the corresponding environmental data from 1997–2017, using spatial analysis approaches in Program R (R Core Team 2022). I determined the dimensions of the sampling hexagon to ensure that the entire BBS route was fully encompassed within the hexagon (i.e., every route was completely contained within its corresponding hexagon). As part of the second study objective, I created 346 individual hexagons that formed a non-overlapping grid that encompassed the AMBCR (Figure 7), within which I summarized contemporary (2000) and future (2100) environmental data. The hexagonal grid cells used for prediction matched the dimensions of the sampling hexagons used for model building (Figure 7); thus, contemporary and future environmental data were compiled and projected at the same resolution across the entire study. </w:t>
      </w:r>
    </w:p>
    <w:p w14:paraId="6119D9D9" w14:textId="77777777" w:rsidR="00A52D14" w:rsidRPr="00722C02" w:rsidRDefault="00A52D14" w:rsidP="00722C02">
      <w:pPr>
        <w:spacing w:line="240" w:lineRule="auto"/>
        <w:ind w:firstLine="0"/>
        <w:rPr>
          <w:b/>
          <w:bCs/>
          <w:i/>
          <w:iCs/>
        </w:rPr>
      </w:pPr>
      <w:r w:rsidRPr="00722C02">
        <w:rPr>
          <w:b/>
          <w:bCs/>
          <w:i/>
          <w:iCs/>
        </w:rPr>
        <w:t>Contemporary environmental data</w:t>
      </w:r>
    </w:p>
    <w:p w14:paraId="37C74342" w14:textId="77777777" w:rsidR="00A52D14" w:rsidRPr="00EB11DD" w:rsidRDefault="00A52D14" w:rsidP="00685614">
      <w:pPr>
        <w:spacing w:line="240" w:lineRule="auto"/>
      </w:pPr>
      <w:r w:rsidRPr="00EB11DD">
        <w:t xml:space="preserve">I considered 9 environmental covariates as contemporary predictor variables (Table 2): latitude, median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 Latitude and elevation were included to </w:t>
      </w:r>
      <w:r>
        <w:t>account</w:t>
      </w:r>
      <w:r w:rsidRPr="00EB11DD">
        <w:t xml:space="preserve"> for their known effects on bird occupancy and abundance. Mean breeding season temperature and mean total breeding season precipitation were meant to assess direct climate effects on birds, while mean temperature difference between the growing and breeding seasons (i.e., temperature variability) and mean total growing season precipitation may have indirect effects via vegetation growing conditions. Proportions of the two forest types represent habitat cover, whereas proportion of developed land represents non-habitat cover. Correlations among the 9 </w:t>
      </w:r>
      <w:r w:rsidRPr="00EB11DD">
        <w:lastRenderedPageBreak/>
        <w:t xml:space="preserve">environmental covariates ranged from -0.55 to 0.51, which is below the threshold of concern for collinearity </w:t>
      </w:r>
      <w:r w:rsidRPr="00EB11DD">
        <w:fldChar w:fldCharType="begin" w:fldLock="1"/>
      </w:r>
      <w:r w:rsidRPr="00EB11DD">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Pr="00EB11DD">
        <w:fldChar w:fldCharType="separate"/>
      </w:r>
      <w:r w:rsidRPr="00EB11DD">
        <w:rPr>
          <w:noProof/>
        </w:rPr>
        <w:t>(Dormann et al. 2013)</w:t>
      </w:r>
      <w:r w:rsidRPr="00EB11DD">
        <w:fldChar w:fldCharType="end"/>
      </w:r>
      <w:r w:rsidRPr="00EB11DD">
        <w:t>.</w:t>
      </w:r>
    </w:p>
    <w:p w14:paraId="726C0441" w14:textId="77777777" w:rsidR="00A52D14" w:rsidRPr="00EB11DD" w:rsidRDefault="00A52D14" w:rsidP="00685614">
      <w:pPr>
        <w:spacing w:line="240" w:lineRule="auto"/>
      </w:pPr>
      <w:r w:rsidRPr="00EB11DD">
        <w:t xml:space="preserve">For the 3 land cover classes, I used various combinations of 8 land cover categories from the 2001–2016 National Land Cover Databases (NLCD) </w:t>
      </w:r>
      <w:r w:rsidRPr="00EB11DD">
        <w:fldChar w:fldCharType="begin" w:fldLock="1"/>
      </w:r>
      <w:r w:rsidRPr="00EB11DD">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EB11DD">
        <w:fldChar w:fldCharType="separate"/>
      </w:r>
      <w:r w:rsidRPr="00EB11DD">
        <w:rPr>
          <w:noProof/>
        </w:rPr>
        <w:t>(Jin et al. 2019)</w:t>
      </w:r>
      <w:r w:rsidRPr="00EB11DD">
        <w:fldChar w:fldCharType="end"/>
      </w:r>
      <w:r w:rsidRPr="00EB11DD">
        <w:t xml:space="preserve">, such that: (1) deciduous and mixed forest was comprised of 3 NLCD land cover categories: deciduous forest, mixed forest, and woody wetlands; (2) conifer forest corresponded directly with the NLCD land cover category of evergreen forest; and (3) developed land was comprised of 4 NLCD land cover categories: developed – open space, developed – low intensity, developed – medium intensity, and developed – high intensity. Although developed land could include suitable areas (e.g., parks, small forest patches) for some of the 14 focal species, it was unlikely to be used as breeding habitat and served as a proxy of urban development </w:t>
      </w:r>
      <w:r w:rsidRPr="00EB11DD">
        <w:fldChar w:fldCharType="begin" w:fldLock="1"/>
      </w:r>
      <w:r w:rsidRPr="00EB11DD">
        <w:instrText>ADDIN CSL_CITATION {"citationItems":[{"id":"ITEM-1","itemData":{"DOI":"10.1016/J.LANDURBPLAN.2021.104122","ISSN":"0169-2046","abstract":"Urban areas are quickly expanding in the southeastern United States with varying effects on biodiversity. Maintaining bird richness in cities is essential for conserving ecosystem function. In this study, we determined the relative importance of landscape composition and configuration on urban avian richness in the southeastern U.S. We used linear models to explore the influence of the proportion, size, aggregation, and edge density of forests, wetlands, and developed land cover types on urban avian species richness and feeding guild diversity. We found that the proportion of developed land in a city, a composition metric, and forest edge density of cities, a configuration metric, had consistent negative effects on bird richness and feeding guild diversity. These results differ from previous studies that have found landscape configuration to have a minimal influence on bird richness. Urban revegetation should therefore focus on reducing expansion of developed land and reducing edge density of large forest patches.","author":[{"dropping-particle":"","family":"Soifer","given":"Lydia G.","non-dropping-particle":"","parse-names":false,"suffix":""},{"dropping-particle":"","family":"Donovan","given":"Sarah K.","non-dropping-particle":"","parse-names":false,"suffix":""},{"dropping-particle":"","family":"Brentjens","given":"Emma T.","non-dropping-particle":"","parse-names":false,"suffix":""},{"dropping-particle":"","family":"Bratt","given":"Anika R.","non-dropping-particle":"","parse-names":false,"suffix":""}],"container-title":"Landscape and Urban Planning","id":"ITEM-1","issued":{"date-parts":[["2021","9","1"]]},"page":"104122","publisher":"Elsevier","title":"Piecing together cities to support bird diversity: Development and forest edge density affect bird richness in urban environments","type":"article-journal","volume":"213"},"uris":["http://www.mendeley.com/documents/?uuid=81af687b-d9bf-3cff-a9f9-249192fc8092"]}],"mendeley":{"formattedCitation":"(Soifer et al. 2021)","plainTextFormattedCitation":"(Soifer et al. 2021)","previouslyFormattedCitation":"(Soifer et al. 2021)"},"properties":{"noteIndex":0},"schema":"https://github.com/citation-style-language/schema/raw/master/csl-citation.json"}</w:instrText>
      </w:r>
      <w:r w:rsidRPr="00EB11DD">
        <w:fldChar w:fldCharType="separate"/>
      </w:r>
      <w:r w:rsidRPr="00EB11DD">
        <w:rPr>
          <w:noProof/>
        </w:rPr>
        <w:t>(Soifer et al. 2021)</w:t>
      </w:r>
      <w:r w:rsidRPr="00EB11DD">
        <w:fldChar w:fldCharType="end"/>
      </w:r>
      <w:r w:rsidRPr="00EB11DD">
        <w:t>.</w:t>
      </w:r>
    </w:p>
    <w:p w14:paraId="34EC242E" w14:textId="77777777" w:rsidR="00A52D14" w:rsidRPr="00EB11DD" w:rsidRDefault="00A52D14" w:rsidP="00685614">
      <w:pPr>
        <w:spacing w:line="240" w:lineRule="auto"/>
      </w:pPr>
      <w:r w:rsidRPr="00EB11DD">
        <w:t xml:space="preserve">To determine the relative importance and effects of climate and land cover variables on the current distributions and relative abundance of 14 forest songbirds (i.e., first study objective), I calculated latitude of the hexagon centerpoint and median elevation, means of the climate variables, and proportions of the land cover variables within each sampling hexagon. Central latitude and median elevation (derived from Shuttle Radar Topography Mission digital elevation data; Table 2) were static across the sampling period, but climate variables were calculated from PRISM Climate Group monthly temperature and precipitation data </w:t>
      </w:r>
      <w:r w:rsidRPr="00EB11DD">
        <w:fldChar w:fldCharType="begin" w:fldLock="1"/>
      </w:r>
      <w:r w:rsidRPr="00EB11DD">
        <w:instrText>ADDIN CSL_CITATION {"citationItems":[{"id":"ITEM-1","itemData":{"DOI":"10.1002/joc.1688","abstract":"Spatial climate data sets of 1971-2000 mean monthly precipitation and minimum and maximum temperature were developed for the conterminous United States. These 30-arcsec (</w:instrText>
      </w:r>
      <w:r w:rsidRPr="00EB11DD">
        <w:rPr>
          <w:rFonts w:ascii="Cambria Math" w:hAnsi="Cambria Math" w:cs="Cambria Math"/>
        </w:rPr>
        <w:instrText>∼</w:instrText>
      </w:r>
      <w:r w:rsidRPr="00EB11DD">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Pr="00EB11DD">
        <w:fldChar w:fldCharType="separate"/>
      </w:r>
      <w:r w:rsidRPr="00EB11DD">
        <w:rPr>
          <w:noProof/>
        </w:rPr>
        <w:t>(Daly et al. 2008)</w:t>
      </w:r>
      <w:r w:rsidRPr="00EB11DD">
        <w:fldChar w:fldCharType="end"/>
      </w:r>
      <w:r w:rsidRPr="00EB11DD">
        <w:t xml:space="preserve"> corresponding to each year and land cover variables were derived from NLCD data </w:t>
      </w:r>
      <w:r w:rsidRPr="00EB11DD">
        <w:fldChar w:fldCharType="begin" w:fldLock="1"/>
      </w:r>
      <w:r w:rsidRPr="00EB11DD">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EB11DD">
        <w:fldChar w:fldCharType="separate"/>
      </w:r>
      <w:r w:rsidRPr="00EB11DD">
        <w:rPr>
          <w:noProof/>
        </w:rPr>
        <w:t>(Jin et al. 2019)</w:t>
      </w:r>
      <w:r w:rsidRPr="00EB11DD">
        <w:fldChar w:fldCharType="end"/>
      </w:r>
      <w:r w:rsidRPr="00EB11DD">
        <w:t>, using the closest year available (i.e., 2001 land cover data was associated with 1997–2002 BBS data, 2004 land cover data was associated with 2003–2004 BBS data, 2006 land cover data was associated with 2005–2007 BBS data, 2008 land cover data was associated with 2008–2009 BBS data, 2011 land cover data was associated with 2010–2012 BBS data, 2013 land cover data was associated with 2013–2014 BBS data, and 2016 land cover data was associated with 2015–2017 BBS data).</w:t>
      </w:r>
    </w:p>
    <w:p w14:paraId="6234C835" w14:textId="77777777" w:rsidR="00A52D14" w:rsidRPr="00EB11DD" w:rsidRDefault="00A52D14" w:rsidP="00685614">
      <w:pPr>
        <w:spacing w:line="240" w:lineRule="auto"/>
      </w:pPr>
      <w:r w:rsidRPr="00EB11DD">
        <w:t xml:space="preserve">To evaluate potential future changes in bird distributions and relative abundance across the AMBCR (i.e., second study objective), I used the year 2000 as the baseline (i.e., contemporary projection). Thus, I compiled data for each hexagonal grid cell using environmental metrics corresponding to just the year 2000. I calculated latitude of the centerpoint, median elevation, means of the climate variables from 2000 PRISM data, and proportions of the land cover variables from 2001 NLCD data. </w:t>
      </w:r>
    </w:p>
    <w:p w14:paraId="1DF18EBE" w14:textId="77777777" w:rsidR="00A52D14" w:rsidRPr="00722C02" w:rsidRDefault="00A52D14" w:rsidP="00722C02">
      <w:pPr>
        <w:spacing w:line="240" w:lineRule="auto"/>
        <w:ind w:firstLine="0"/>
        <w:rPr>
          <w:b/>
          <w:bCs/>
          <w:i/>
          <w:iCs/>
        </w:rPr>
      </w:pPr>
      <w:r w:rsidRPr="00722C02">
        <w:rPr>
          <w:b/>
          <w:bCs/>
          <w:i/>
          <w:iCs/>
        </w:rPr>
        <w:t>Future environmental data</w:t>
      </w:r>
    </w:p>
    <w:p w14:paraId="56FDE1AB" w14:textId="77777777" w:rsidR="00A52D14" w:rsidRPr="00EB11DD" w:rsidRDefault="00A52D14" w:rsidP="00685614">
      <w:pPr>
        <w:spacing w:line="240" w:lineRule="auto"/>
      </w:pPr>
      <w:r w:rsidRPr="00EB11DD">
        <w:tab/>
        <w:t xml:space="preserve">To project future distributions of counts across the AMBCR, I used the same 9 environmental covariates that I considered when estimating contemporary distributions (Table 2) and summarized projected conditions in the same manner as previously described. </w:t>
      </w:r>
    </w:p>
    <w:p w14:paraId="64C7445F" w14:textId="77777777" w:rsidR="00A52D14" w:rsidRPr="00EB11DD" w:rsidRDefault="00A52D14" w:rsidP="00685614">
      <w:pPr>
        <w:spacing w:line="240" w:lineRule="auto"/>
      </w:pPr>
      <w:r w:rsidRPr="00EB11DD">
        <w:t xml:space="preserve">For calculations of mean climate conditions in 2100, I used long-term (30-yr average from 2070–2099), downscaled, monthly data from 3 general circulation model outputs </w:t>
      </w:r>
      <w:r w:rsidRPr="00EB11DD">
        <w:fldChar w:fldCharType="begin" w:fldLock="1"/>
      </w:r>
      <w:r w:rsidRPr="00EB11DD">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Pr="00EB11DD">
        <w:fldChar w:fldCharType="separate"/>
      </w:r>
      <w:r w:rsidRPr="00EB11DD">
        <w:rPr>
          <w:noProof/>
        </w:rPr>
        <w:t>(Iverson et al. 2019)</w:t>
      </w:r>
      <w:r w:rsidRPr="00EB11DD">
        <w:fldChar w:fldCharType="end"/>
      </w:r>
      <w:r w:rsidRPr="00EB11DD">
        <w:t xml:space="preserve">: the Community Earth System Model 4.0 (CCSM; </w:t>
      </w:r>
      <w:r w:rsidRPr="00EB11DD">
        <w:fldChar w:fldCharType="begin" w:fldLock="1"/>
      </w:r>
      <w:r w:rsidRPr="00EB11DD">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Pr="00EB11DD">
        <w:fldChar w:fldCharType="separate"/>
      </w:r>
      <w:r w:rsidRPr="00EB11DD">
        <w:rPr>
          <w:noProof/>
        </w:rPr>
        <w:t>Gent et al. 2011</w:t>
      </w:r>
      <w:r w:rsidRPr="00EB11DD">
        <w:fldChar w:fldCharType="end"/>
      </w:r>
      <w:r w:rsidRPr="00EB11DD">
        <w:t xml:space="preserve">) from the National Center for Atmospheric Research, the Geophysical Fluid Dynamics Laboratory model 3.0 (GFDL; </w:t>
      </w:r>
      <w:r w:rsidRPr="00EB11DD">
        <w:fldChar w:fldCharType="begin" w:fldLock="1"/>
      </w:r>
      <w:r w:rsidRPr="00EB11DD">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Pr="00EB11DD">
        <w:fldChar w:fldCharType="separate"/>
      </w:r>
      <w:r w:rsidRPr="00EB11DD">
        <w:rPr>
          <w:noProof/>
        </w:rPr>
        <w:t>Donner et al. 2011</w:t>
      </w:r>
      <w:r w:rsidRPr="00EB11DD">
        <w:fldChar w:fldCharType="end"/>
      </w:r>
      <w:r w:rsidRPr="00EB11DD">
        <w:t xml:space="preserve">) from the National Aeronautics and Space Administration, and Hadley GEM2-ES (HAD; </w:t>
      </w:r>
      <w:r w:rsidRPr="00EB11DD">
        <w:fldChar w:fldCharType="begin" w:fldLock="1"/>
      </w:r>
      <w:r w:rsidRPr="00EB11DD">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Pr="00EB11DD">
        <w:fldChar w:fldCharType="separate"/>
      </w:r>
      <w:r w:rsidRPr="00EB11DD">
        <w:rPr>
          <w:noProof/>
        </w:rPr>
        <w:t>Collins et al. 2011</w:t>
      </w:r>
      <w:r w:rsidRPr="00EB11DD">
        <w:fldChar w:fldCharType="end"/>
      </w:r>
      <w:r w:rsidRPr="00EB11DD">
        <w:t xml:space="preserve">) from the UK Hadley Centre. I further considered 2 </w:t>
      </w:r>
      <w:r w:rsidRPr="00EB11DD">
        <w:lastRenderedPageBreak/>
        <w:t>representative concentration pathways (RCPs), 4.5 and 8.5, that reflect lower and higher levels of greenhouse gas emissions, respectively. These data were compiled into a 10-km</w:t>
      </w:r>
      <w:r w:rsidRPr="00EB11DD">
        <w:rPr>
          <w:vertAlign w:val="superscript"/>
        </w:rPr>
        <w:t>2</w:t>
      </w:r>
      <w:r w:rsidRPr="00EB11DD">
        <w:t xml:space="preserve"> grid (Iverson et al. 2019), from which I extracted area-weighted means for each hexagonal cell. For analysis purposes, I averaged the 3 circulation models for each RCP to yield an average low (ALE: average 4.5 RCP) and average high (AHE: average 8.5 RCP) emissions set of climate predictors. In addition to the 2 averages, I modeled the coolest scenario (COOL: CCSM-4.5 RCP) and warmest scenario (WARM: GFDL-8.5 RCP) to represent the 2 extreme possible outcomes from the climate analysis. These 4 scenarios all project a warmer, generally wetter eastern United States, with the higher greenhouse gas emissions scenarios resulting in greater increases in temperature by 2100 </w:t>
      </w:r>
      <w:r w:rsidRPr="00EB11DD">
        <w:fldChar w:fldCharType="begin" w:fldLock="1"/>
      </w:r>
      <w:r w:rsidRPr="00EB11DD">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Pr="00EB11DD">
        <w:fldChar w:fldCharType="separate"/>
      </w:r>
      <w:r w:rsidRPr="00EB11DD">
        <w:rPr>
          <w:noProof/>
        </w:rPr>
        <w:t>(Iverson et al. 2008)</w:t>
      </w:r>
      <w:r w:rsidRPr="00EB11DD">
        <w:fldChar w:fldCharType="end"/>
      </w:r>
      <w:r w:rsidRPr="00EB11DD">
        <w:t>.</w:t>
      </w:r>
    </w:p>
    <w:p w14:paraId="4B96D5E4" w14:textId="77777777" w:rsidR="00A52D14" w:rsidRPr="00EB11DD" w:rsidRDefault="00A52D14" w:rsidP="00685614">
      <w:pPr>
        <w:spacing w:line="240" w:lineRule="auto"/>
      </w:pPr>
      <w:r w:rsidRPr="00EB11DD">
        <w:t xml:space="preserve">To calculate future proportions of land cover, I used projections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rPr>
          <w:noProof/>
        </w:rPr>
        <w:t>(Sohl et al. 2007)</w:t>
      </w:r>
      <w:r w:rsidRPr="00EB11DD">
        <w:fldChar w:fldCharType="end"/>
      </w:r>
      <w:r w:rsidRPr="00EB11DD">
        <w:t>. The Earth Resources Observation and Science Center used a modeling framework that forecasts scenarios of land cover change out to 2100 based on 3 greenhouse gas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1, which assumes that emissions will be reduced. Corresponding to the 2 RCPs of the future climate change scenarios, I used the higher (A1b) and lower (B1) emissions scenarios for projecting land cover change.</w:t>
      </w:r>
    </w:p>
    <w:p w14:paraId="74985C73" w14:textId="77777777" w:rsidR="00A52D14" w:rsidRPr="00EB11DD" w:rsidRDefault="00A52D14" w:rsidP="00685614">
      <w:pPr>
        <w:spacing w:line="240" w:lineRule="auto"/>
      </w:pPr>
      <w:r w:rsidRPr="00EB11DD">
        <w:t>Combining the projected climate and land cover data together, I focus on 4 future scenarios: (1) the coolest (COOL) scenario combines the CCSM general circulation model with a 4.5 RCP and land cover change based on B1 emissions; (2) the average low emissions (ALE) scenario incorporates the averaged outputs of the 3 general circulation models with a 4.5 RCP and land cover change based on B1 emissions; (3) the average high emissions (AHE) scenario incorporates the averaged outputs of the 3 general circulation models with a 8.5 RCP and land cover change based on A1b emissions; and (4) the warmest (WARM) scenario  combines the GFDL general circulation model with an 8.5 RCP and land cover change based on A1b emissions.</w:t>
      </w:r>
    </w:p>
    <w:p w14:paraId="141F92B4" w14:textId="77777777" w:rsidR="00A52D14" w:rsidRPr="00722C02" w:rsidRDefault="00A52D14" w:rsidP="00722C02">
      <w:pPr>
        <w:spacing w:line="240" w:lineRule="auto"/>
        <w:ind w:firstLine="0"/>
        <w:rPr>
          <w:b/>
          <w:bCs/>
          <w:i/>
          <w:iCs/>
        </w:rPr>
      </w:pPr>
      <w:r w:rsidRPr="00722C02">
        <w:rPr>
          <w:b/>
          <w:bCs/>
          <w:i/>
          <w:iCs/>
        </w:rPr>
        <w:t>Data analysis</w:t>
      </w:r>
    </w:p>
    <w:p w14:paraId="1A4BBEA9" w14:textId="77777777" w:rsidR="00A52D14" w:rsidRPr="00EB11DD" w:rsidRDefault="00A52D14" w:rsidP="00685614">
      <w:pPr>
        <w:spacing w:line="240" w:lineRule="auto"/>
      </w:pPr>
      <w:r w:rsidRPr="00EB11DD">
        <w:t xml:space="preserve">I modeled each of the 14 focal species individually, with the route-level annual total counts assumed to be a negative binomial random variable and the predictor variables consisting of the 9 environmental covariates described previously. Based on species-specific </w:t>
      </w:r>
      <w:r w:rsidRPr="00EB11DD">
        <w:rPr>
          <w:i/>
          <w:iCs/>
        </w:rPr>
        <w:t>a priori</w:t>
      </w:r>
      <w:r w:rsidRPr="00EB11DD">
        <w:t xml:space="preserve"> predictions of relationships, latitude was specified as an orthogonal polynomial with either 1 degree (i.e., linear) or 2 degrees (i.e., quadratic) to allow for nonlinear relationships, and elevation was specified as an orthogonal polynomial with either 1 degree or 4 degrees to allow for multimodal relationships (Table 3). For 6 species (BTBW, BHVI, CAWA, LEFL, SUTA, VEER; 4-letter codes correspond to species in Table 1) whose relationship with elevation may vary with latitude (e.g., species with trailing-edge populations in the southern Appalachian Mountains), I modeled the route-level annual total counts as a function of latitude + elevation + latitude × elevation, plus the climate and land cover variables (Table 3). For the remaining 8 species (CERW, EAWP, KEWA, REVI, SCTA, SWWA, WEWA, WOTH), which generally had a widespread distribution or whose relationship with elevation was generally constant across </w:t>
      </w:r>
      <w:r w:rsidRPr="00EB11DD">
        <w:lastRenderedPageBreak/>
        <w:t>latitudes, I modeled the route-level annual total counts as a function of latitude</w:t>
      </w:r>
      <w:r w:rsidRPr="00EB11DD">
        <w:rPr>
          <w:vertAlign w:val="superscript"/>
        </w:rPr>
        <w:t>2</w:t>
      </w:r>
      <w:r w:rsidRPr="00EB11DD">
        <w:t xml:space="preserve"> + elevation</w:t>
      </w:r>
      <w:r w:rsidRPr="00EB11DD">
        <w:rPr>
          <w:vertAlign w:val="superscript"/>
        </w:rPr>
        <w:t>4</w:t>
      </w:r>
      <w:r w:rsidRPr="00EB11DD">
        <w:t>, plus the climate and land cover variables (Table 3). For all models, the 4 climate variables were specified as orthogonal polynomials with 2 degrees to allow for nonlinear relationships and the 3 land cover variables were specified as orthogonal polynomials with 1 degree, based on an expectation for linear relationships with habitat vs. non-habitat cover types. Because my data included repeated observations at each route over time, all models also included a random site effect for log expected count.</w:t>
      </w:r>
    </w:p>
    <w:p w14:paraId="66DE26DE" w14:textId="77777777" w:rsidR="00A52D14" w:rsidRPr="00EB11DD" w:rsidRDefault="00A52D14" w:rsidP="00685614">
      <w:pPr>
        <w:spacing w:line="240" w:lineRule="auto"/>
      </w:pPr>
      <w:r w:rsidRPr="00EB11DD">
        <w:t xml:space="preserve">It was important to ensure that these models based on contemporary data had good fit before I used them to project distributions in the future. To improve goodness-of-fit of the initial models, I incrementally added structural elements. First, I decided to account for spatial autocorrelation in species count distributions by building models with spatial dependence. Ten of the focal species exhibited spatial structure in their distribution (e.g., concentrated in the northern, central, or southern latitudes) and required spatial models to ensure that predictions followed the regional clustering patterns. To incorporate spatial relatedness among route-level annual total counts into these models, I included spatial random effects and assumed that the spatial process follows an exponential covariance structure </w:t>
      </w:r>
      <w:r w:rsidRPr="00EB11DD">
        <w:fldChar w:fldCharType="begin" w:fldLock="1"/>
      </w:r>
      <w:r w:rsidRPr="00EB11DD">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Pr="00EB11DD">
        <w:fldChar w:fldCharType="separate"/>
      </w:r>
      <w:r w:rsidRPr="00EB11DD">
        <w:rPr>
          <w:noProof/>
        </w:rPr>
        <w:t>(Banerjee et al. 2003, Royle and Wikle 2005)</w:t>
      </w:r>
      <w:r w:rsidRPr="00EB11DD">
        <w:fldChar w:fldCharType="end"/>
      </w:r>
      <w:r w:rsidRPr="00EB11DD">
        <w:t>. Adding spatial structure resolved model fit issues for ten species; however, four of the focal species were abundant and widespread across the study region, with over-dispersed counts and non-constant variance across space, so spatial models for them still yielded a poor fit. For these species, I next constructed models without spatial dependence but incorporated site-level random effects for the negative binomial dispersion parameter because they exhibited substantial regional variation in counts, and this allowed for site-level changes in count variance. With these 2 final sets of models, all 14 focal species achieved adequate model fit.</w:t>
      </w:r>
    </w:p>
    <w:p w14:paraId="73860BCE" w14:textId="48910EF3" w:rsidR="00A52D14" w:rsidRPr="00EB11DD" w:rsidRDefault="00A52D14" w:rsidP="00685614">
      <w:pPr>
        <w:spacing w:line="240" w:lineRule="auto"/>
      </w:pPr>
      <w:r w:rsidRPr="00EB11DD">
        <w:t>I used a Bayesian framework for inference and prediction, implemented with Markov chain Monte Carlo methods. For all parameters in each model, I</w:t>
      </w:r>
      <w:r w:rsidRPr="00254662">
        <w:t xml:space="preserve"> </w:t>
      </w:r>
      <w:r w:rsidRPr="001A3C97">
        <w:t xml:space="preserve">used prior distributions which were meant to provide little information; all gamma prior distributions, </w:t>
      </w:r>
      <w:r>
        <w:t>such as</w:t>
      </w:r>
      <w:r w:rsidRPr="001A3C97">
        <w:t xml:space="preserve"> for </w:t>
      </w:r>
      <w:r>
        <w:t>the dispersion</w:t>
      </w:r>
      <w:r w:rsidRPr="001A3C97">
        <w:t xml:space="preserve"> parameter, had a shape parameter of 0.</w:t>
      </w:r>
      <w:r>
        <w:t>0</w:t>
      </w:r>
      <w:r w:rsidRPr="001A3C97">
        <w:t>1 and rate parameter of 0.</w:t>
      </w:r>
      <w:r>
        <w:t>0</w:t>
      </w:r>
      <w:r w:rsidRPr="001A3C97">
        <w:t xml:space="preserve">1, and all Gaussian prior distributions, such as for </w:t>
      </w:r>
      <w:r w:rsidRPr="00EB11DD">
        <w:t>slope coefficients for each site covariate</w:t>
      </w:r>
      <w:r w:rsidRPr="001A3C97">
        <w:t>, had a mean of 0 and precision of 0.01 (Appendi</w:t>
      </w:r>
      <w:r w:rsidR="00804A4A">
        <w:t xml:space="preserve">x </w:t>
      </w:r>
      <w:r>
        <w:t>A</w:t>
      </w:r>
      <w:r w:rsidR="00804A4A">
        <w:t>1</w:t>
      </w:r>
      <w:r w:rsidRPr="001A3C97">
        <w:t>)</w:t>
      </w:r>
      <w:r>
        <w:t>.</w:t>
      </w:r>
      <w:r w:rsidRPr="00EB11DD">
        <w:t xml:space="preserve"> I fit the models in JAGS (Plummer 2003) using the “jagsUI” package </w:t>
      </w:r>
      <w:r w:rsidRPr="00EB11DD">
        <w:fldChar w:fldCharType="begin" w:fldLock="1"/>
      </w:r>
      <w:r w:rsidRPr="00EB11DD">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EB11DD">
        <w:fldChar w:fldCharType="separate"/>
      </w:r>
      <w:r w:rsidRPr="00EB11DD">
        <w:rPr>
          <w:noProof/>
        </w:rPr>
        <w:t>(Kellner and Meredith 2021)</w:t>
      </w:r>
      <w:r w:rsidRPr="00EB11DD">
        <w:fldChar w:fldCharType="end"/>
      </w:r>
      <w:r w:rsidRPr="00EB11DD">
        <w:t xml:space="preserve"> in Program R (R Core Team 2022). I used the “autojags” function to run 3 chains for each model with a burn-in of 25,000 iterations, thinning rate of 50 iterations, and iteration increment of 50,000; models iteratively ran until reasonable convergence (R̂ ≤ 1.1) was achieved </w:t>
      </w:r>
      <w:r w:rsidRPr="00EB11DD">
        <w:fldChar w:fldCharType="begin" w:fldLock="1"/>
      </w:r>
      <w:r w:rsidRPr="00EB11D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EB11DD">
        <w:fldChar w:fldCharType="separate"/>
      </w:r>
      <w:r w:rsidRPr="00EB11DD">
        <w:rPr>
          <w:noProof/>
        </w:rPr>
        <w:t>(Gelman et al. 2014)</w:t>
      </w:r>
      <w:r w:rsidRPr="00EB11DD">
        <w:fldChar w:fldCharType="end"/>
      </w:r>
      <w:r w:rsidRPr="00EB11DD">
        <w:t>, resulting in a range of 3,000 to 21,000 posterior draws (Table 3).</w:t>
      </w:r>
    </w:p>
    <w:p w14:paraId="787FD305" w14:textId="77777777" w:rsidR="00A52D14" w:rsidRPr="00EB11DD" w:rsidRDefault="00A52D14" w:rsidP="00685614">
      <w:pPr>
        <w:spacing w:line="240" w:lineRule="auto"/>
      </w:pPr>
      <w:r w:rsidRPr="00EB11DD">
        <w:t xml:space="preserve">Model goodness-of-fit was assessed with posterior predictive checks that compared parameter sets derived from the original data with those derived for a replicate (simulated data set); significant differences between the observed and simulated data would indicate that model assumptions were not being met </w:t>
      </w:r>
      <w:r w:rsidRPr="00EB11DD">
        <w:fldChar w:fldCharType="begin" w:fldLock="1"/>
      </w:r>
      <w:r w:rsidRPr="00EB11DD">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Pr="00EB11DD">
        <w:fldChar w:fldCharType="separate"/>
      </w:r>
      <w:r w:rsidRPr="00EB11DD">
        <w:rPr>
          <w:noProof/>
        </w:rPr>
        <w:t>(Conn et al. 2018)</w:t>
      </w:r>
      <w:r w:rsidRPr="00EB11DD">
        <w:fldChar w:fldCharType="end"/>
      </w:r>
      <w:r w:rsidRPr="00EB11DD">
        <w:t xml:space="preserve">. To compare the 2 data sets, I used the sum of squared Pearson residuals as a test statistic; if the Bayesian p-value was between 0.05 and 0.95, I considered the model fit to be good </w:t>
      </w:r>
      <w:r w:rsidRPr="00EB11DD">
        <w:fldChar w:fldCharType="begin" w:fldLock="1"/>
      </w:r>
      <w:r w:rsidRPr="00EB11D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EB11DD">
        <w:fldChar w:fldCharType="separate"/>
      </w:r>
      <w:r w:rsidRPr="00EB11DD">
        <w:rPr>
          <w:noProof/>
        </w:rPr>
        <w:t>(Gelman et al. 2014)</w:t>
      </w:r>
      <w:r w:rsidRPr="00EB11DD">
        <w:fldChar w:fldCharType="end"/>
      </w:r>
      <w:r w:rsidRPr="00EB11DD">
        <w:t>.</w:t>
      </w:r>
    </w:p>
    <w:p w14:paraId="5ACF6A50" w14:textId="77777777" w:rsidR="00A52D14" w:rsidRPr="00EB11DD" w:rsidRDefault="00A52D14" w:rsidP="00685614">
      <w:pPr>
        <w:spacing w:line="240" w:lineRule="auto"/>
      </w:pPr>
      <w:bookmarkStart w:id="19" w:name="_Hlk112756894"/>
      <w:r w:rsidRPr="00EB11DD">
        <w:t>To determine the relative influence of climate change and land cover change on the 14 focal species, I compared variable importance and the marginal effects on expected count among the climate and land cover variables</w:t>
      </w:r>
      <w:bookmarkEnd w:id="19"/>
      <w:r w:rsidRPr="00EB11DD">
        <w:t xml:space="preserve">. Variable importance was determined by looking at whether </w:t>
      </w:r>
      <w:r w:rsidRPr="00EB11DD">
        <w:lastRenderedPageBreak/>
        <w:t>credible intervals of the beta coefficient values overlapped zero; if the credible intervals did not overlap zero, the variable was considered important. To compare the marginal effects of each climate and land cover variable overall and for each species, I calculated the absolute difference between the maximum mean expected count and minimum mean expected count across all values of each covariate (while holding all other variables at their mean value), and then plotted the change in expected count from the minimum value to the maximum value of the covariate. Because some of the focal species had higher expected counts than others, which would lead to higher absolute differences, I also calculated a proportional difference for each covariate (Table 4), which is the absolute difference between the maximum and minimum mean expected species counts across all values of the individual predictor variable, divided by the maximum mean expected species count across all predictor variables. Thus, if the absolute difference is equal to the maximum mean expected count for a species, then that covariate would have a proportional difference of 1.</w:t>
      </w:r>
    </w:p>
    <w:p w14:paraId="622E76DF" w14:textId="77777777" w:rsidR="00A52D14" w:rsidRPr="00EB11DD" w:rsidRDefault="00A52D14" w:rsidP="00685614">
      <w:pPr>
        <w:spacing w:line="240" w:lineRule="auto"/>
      </w:pPr>
      <w:r w:rsidRPr="00EB11DD">
        <w:t xml:space="preserve">Once I ascertained that all the negative binomial models exhibited good fit, I used them to predict contemporary species counts (based on climate and land cover data associated with the year 2000) and future (2100) species counts (based on the 4 different future climate and land cover combination scenarios: COOL, ALE, AHE, and WARM) to the hexagonal grid covering the study area. </w:t>
      </w:r>
      <w:bookmarkStart w:id="20" w:name="_Hlk112756914"/>
      <w:r w:rsidRPr="00EB11DD">
        <w:t>I then quantified 3 indices of changes: (1) differences in the total projected count of individuals across the entire study region; (2) differences in the total number of occupied hexagonal grid cells (i.e., for which the expected count was &gt;0) across the entire study region; and (3) shifts (measured by distance and angle) in the spatial mean-center of count distributions between 2000 and 2100 for each species</w:t>
      </w:r>
      <w:bookmarkEnd w:id="20"/>
      <w:r w:rsidRPr="00EB11DD">
        <w:t>, which was determined by calculating the count-weighted mean latitude and longitude values. All predicted counts were assumed to be an index of abundance.</w:t>
      </w:r>
    </w:p>
    <w:p w14:paraId="2B9333DC" w14:textId="77777777" w:rsidR="00A52D14" w:rsidRPr="00EB11DD" w:rsidRDefault="00A52D14" w:rsidP="00685614">
      <w:pPr>
        <w:spacing w:line="240" w:lineRule="auto"/>
      </w:pPr>
      <w:r w:rsidRPr="00EB11DD">
        <w:t>Statistical significance of the changes in total projected counts and total number of occupied hexagonal grid cells were determined by whether the 95% credible interval of the distribution of differences between expected counts in 2000 and 2100 overlapped zero. Statistical significance of the shifts in count-weighted mean-center of the projected distributions was determined by whether the count-weighted mean-center in 2000 fell within a 95% isopleth around the projected 2100 count-weighted mean-centers from the posterior iterations.</w:t>
      </w:r>
    </w:p>
    <w:p w14:paraId="49395983" w14:textId="77777777" w:rsidR="00A52D14" w:rsidRPr="00EB11DD" w:rsidRDefault="00A52D14" w:rsidP="00685614">
      <w:pPr>
        <w:pStyle w:val="Heading3"/>
        <w:spacing w:after="240" w:line="240" w:lineRule="auto"/>
      </w:pPr>
      <w:bookmarkStart w:id="21" w:name="_Toc136826112"/>
      <w:r w:rsidRPr="00EB11DD">
        <w:t>Results</w:t>
      </w:r>
      <w:bookmarkEnd w:id="21"/>
      <w:r w:rsidRPr="00EB11DD">
        <w:t xml:space="preserve"> </w:t>
      </w:r>
    </w:p>
    <w:p w14:paraId="382BC138" w14:textId="77777777" w:rsidR="00A52D14" w:rsidRPr="00EB11DD" w:rsidRDefault="00A52D14" w:rsidP="00685614">
      <w:pPr>
        <w:spacing w:line="240" w:lineRule="auto"/>
        <w:rPr>
          <w:b/>
          <w:bCs/>
        </w:rPr>
      </w:pPr>
      <w:r w:rsidRPr="00EB11DD">
        <w:t>I ran a total of 14 models (Table 3), with model fit ranging from 0.211 to 0.839 (indicating good model fit for all species). The total number of important (i.e., 95% credible interval for any of the associated beta coefficients did not overlap zero) environmental predictor variables for each species ranged from 1 for Swainson’s warbler (</w:t>
      </w:r>
      <w:r w:rsidRPr="00EB11DD">
        <w:rPr>
          <w:i/>
          <w:iCs/>
        </w:rPr>
        <w:t>Limnothlypis swainsonii</w:t>
      </w:r>
      <w:r w:rsidRPr="00EB11DD">
        <w:t>) to 8 for wood thrush (Table 3; Figure 8). Latitude and elevation were included to account for their known effects and were important for all species except Swainson’s warbler (for which neither were important) and cerulean warbler (for which only elevation was important).</w:t>
      </w:r>
    </w:p>
    <w:p w14:paraId="01A057E4" w14:textId="77777777" w:rsidR="00A52D14" w:rsidRPr="00722C02" w:rsidRDefault="00A52D14" w:rsidP="00722C02">
      <w:pPr>
        <w:spacing w:line="240" w:lineRule="auto"/>
        <w:ind w:firstLine="0"/>
        <w:rPr>
          <w:b/>
          <w:bCs/>
          <w:i/>
          <w:iCs/>
        </w:rPr>
      </w:pPr>
      <w:r w:rsidRPr="00722C02">
        <w:rPr>
          <w:b/>
          <w:bCs/>
          <w:i/>
          <w:iCs/>
        </w:rPr>
        <w:t>Relative influence of climate vs. land cover variables based on variable importance</w:t>
      </w:r>
    </w:p>
    <w:p w14:paraId="7F58716F" w14:textId="77777777" w:rsidR="00A52D14" w:rsidRPr="00EB11DD" w:rsidRDefault="00A52D14" w:rsidP="00685614">
      <w:pPr>
        <w:spacing w:line="240" w:lineRule="auto"/>
      </w:pPr>
      <w:r w:rsidRPr="00EB11DD">
        <w:t xml:space="preserve">To determine the relative influence of climate change and land cover change on the 14 focal species, I first compared variable importance on expected count among the climate and </w:t>
      </w:r>
      <w:r w:rsidRPr="00EB11DD">
        <w:lastRenderedPageBreak/>
        <w:t xml:space="preserve">land cover variables. Based on the model results, all predictor variables of interest (i.e., climate or land cover variables) were important for at least 1 of the focal forest songbird species. Across all species, the most frequently important predictor variables were proportion of deciduous and mixed forest (N = 10 species), followed by temperature difference (N = 8 species). The least frequently important predictor variable was the proportion of conifer forest (N = 3 species). Among the 5 cold-associated species, all predictor variables were important for 1–2 species except for mean May–June temperature, which was unimportant for those species (i.e., 95% credible interval for the associated beta coefficient overlapped zero). For the warm-associated species, the proportion of deciduous and mixed forest was important for all 4 species, and the 2 temperature variables were important for 3 of the 4 species, whereas both mean March–April precipitation and proportion of developed land were unimportant for all 4 species. Among the 5 climate generalist species, the proportion of deciduous and mixed forest and the proportion of developed land were important for the most species (N = 4), but the proportion of conifer forest was not important for any species. </w:t>
      </w:r>
    </w:p>
    <w:p w14:paraId="7F04A496" w14:textId="77777777" w:rsidR="00A52D14" w:rsidRPr="00EB11DD" w:rsidRDefault="00A52D14" w:rsidP="00685614">
      <w:pPr>
        <w:spacing w:line="240" w:lineRule="auto"/>
      </w:pPr>
      <w:r w:rsidRPr="00EB11DD">
        <w:t xml:space="preserve">Land cover variables were more frequently important for the focal species overall and specifically for cold-associated species compared to climate variables. Across all 14 species, at least 1 climate variable was important for 11 species, and at least 1 land cover variable was important for 13 species (Table 3). In terms of the climate classifications, at least 1 climate variable was important for 3 of the 5 cold-associated species, 3 of the 4 warm-associated species, and all 5 climate generalist species, while at least 1 land cover variable was significant for 4 of the 5 cold-associated species, all 4 warm-associated species, and all 5 climate generalist species. Across the 3 climate classifications, </w:t>
      </w:r>
      <w:bookmarkStart w:id="22" w:name="_Hlk112757599"/>
      <w:r w:rsidRPr="00EB11DD">
        <w:t xml:space="preserve">climate variables were important for a higher percentage of climate generalist species </w:t>
      </w:r>
      <w:bookmarkEnd w:id="22"/>
      <w:r w:rsidRPr="00EB11DD">
        <w:t xml:space="preserve">(100%) than warm-associated species (75%) or cold-associated species (60%). Similarly, land cover variables were important for a higher percentage of climate generalist species (100%) and warm-associated species (100%) compared to cold-associated species (80%). Within each climate classification, I calculated the average percentage of species for which the individual predictor variables were important (e.g., May-June temperature was important for 60% of the climate generalist species) and found that </w:t>
      </w:r>
      <w:bookmarkStart w:id="23" w:name="_Hlk112757641"/>
      <w:r w:rsidRPr="00EB11DD">
        <w:t xml:space="preserve">the 3 land cover variables had higher average influence than the 4 climate variables for cold-associated species </w:t>
      </w:r>
      <w:bookmarkEnd w:id="23"/>
      <w:r w:rsidRPr="00EB11DD">
        <w:t>but equal average influence for the warm-associated and climate generalist species.</w:t>
      </w:r>
    </w:p>
    <w:p w14:paraId="702AFE35" w14:textId="77777777" w:rsidR="00A52D14" w:rsidRPr="00EB11DD" w:rsidRDefault="00A52D14" w:rsidP="00685614">
      <w:pPr>
        <w:spacing w:line="240" w:lineRule="auto"/>
      </w:pPr>
      <w:r w:rsidRPr="00EB11DD">
        <w:t xml:space="preserve">Focusing on variable importance for individual species, all 4 climate variables were important for wood thrush (climate generalist) and 3 of the 4 climate variables were important for 3 species: Kentucky warbler (warm-associated), summer tanager (warm-associated), and eastern wood-pewee (climate generalist). There was no species for which all 3 land cover variables were important, but 2 of the 3 land cover variables were important for 6 species: black-throated blue warbler (cold-associated), cerulean warbler (warm-associated), summer tanager (warm-associated), red-eyed vireo (climate generalist), scarlet tanager (climate generalist), and wood thrush (climate generalist). </w:t>
      </w:r>
    </w:p>
    <w:p w14:paraId="3C6730DD" w14:textId="77777777" w:rsidR="00A52D14" w:rsidRPr="00BF2317" w:rsidRDefault="00A52D14" w:rsidP="00BF2317">
      <w:pPr>
        <w:spacing w:line="240" w:lineRule="auto"/>
        <w:ind w:firstLine="0"/>
        <w:rPr>
          <w:b/>
          <w:bCs/>
          <w:i/>
          <w:iCs/>
        </w:rPr>
      </w:pPr>
      <w:r w:rsidRPr="00BF2317">
        <w:rPr>
          <w:b/>
          <w:bCs/>
          <w:i/>
          <w:iCs/>
        </w:rPr>
        <w:t>Relative influence of climate vs. land cover variables based on marginal effects</w:t>
      </w:r>
    </w:p>
    <w:p w14:paraId="5DCA60A1" w14:textId="77777777" w:rsidR="00A52D14" w:rsidRPr="00EB11DD" w:rsidRDefault="00A52D14" w:rsidP="00685614">
      <w:pPr>
        <w:spacing w:line="240" w:lineRule="auto"/>
      </w:pPr>
      <w:r w:rsidRPr="00EB11DD">
        <w:tab/>
        <w:t xml:space="preserve">To aid in determining the relative influence of climate change and land cover change on the 14 focal species, I also compared the marginal effect sizes of the climate and land cover variables on expected count. For each species, I calculated the absolute and proportional differences between the maximum and minimum mean expected counts corresponding to each </w:t>
      </w:r>
      <w:r w:rsidRPr="00EB11DD">
        <w:lastRenderedPageBreak/>
        <w:t>covariate (Table 4). Across all species, changes in the proportion of conifer forest resulted in the greatest average absolute difference in mean expected count (primarily driven by its high modeled effect size on Swainson’s warbler and blue-headed vireo), followed by changes in the proportion of developed land and the proportion of deciduous and mixed forest. Changes in the proportions of conifer forest, deciduous and mixed forest, and developed land also resulted in the 3 highest average proportional differences, respectively. The proportion of conifer forest had a significant negative effect on 2 warm-associated species and a positive effect on 1 cold-associated species. The proportion of deciduous and mixed forest had a significant positive effect on 10 focal species, whereas the proportion of developed land had a significant negative effect on 5 of the 6 species for which it was an important predictor variable. Meanwhile, the lowest average absolute and proportional differences were associated with changes in mean total May–June precipitation, the mean temperature difference between March–April and May–June, and the mean total March–April precipitation.</w:t>
      </w:r>
    </w:p>
    <w:p w14:paraId="37E9F23B" w14:textId="77777777" w:rsidR="00A52D14" w:rsidRPr="00EB11DD" w:rsidRDefault="00A52D14" w:rsidP="00685614">
      <w:pPr>
        <w:spacing w:line="240" w:lineRule="auto"/>
      </w:pPr>
      <w:r w:rsidRPr="00EB11DD">
        <w:t>Among the 5 cold-associated species, changes in the proportion of conifer forest had the greatest average effect (with generally positive relationships), followed by changes in the proportion of developed land (with generally negative relationships), and changes in mean total May–June precipitation had the least average effect. For the warm-associated species, changes in the proportion of conifer forest also had the highest magnitude effects (with generally negative relationships), whereas changes in mean total March-April precipitation and the mean temperature difference between March–April and May–June had little impact. However, the model for Swainson’s warbler produced a relatively high estimate for maximum mean expected count across the gradient of proportion of conifer forest, which drove the influence patterns for the warm-associated species group; excluding Swainson’s warbler, the highest average absolute and proportional changes in mean expected counts for the remaining 3 warm-associated species were associated with changes in the proportion of deciduous and mixed forest (with positive relationships). Among the 5 climate generalist species, changes in the proportion of deciduous and mixed forest resulted in the highest average difference in mean expected counts (with positive relationships), and changes in mean total May–June precipitation corresponded to the smallest average difference.</w:t>
      </w:r>
    </w:p>
    <w:p w14:paraId="24FE90EF" w14:textId="77777777" w:rsidR="00A52D14" w:rsidRPr="00EB11DD" w:rsidRDefault="00A52D14" w:rsidP="00685614">
      <w:pPr>
        <w:spacing w:line="240" w:lineRule="auto"/>
      </w:pPr>
      <w:r w:rsidRPr="00EB11DD">
        <w:tab/>
        <w:t>When comparing the mean marginal effect sizes across the 4 climate variables vs. the mean marginal effect sizes across the 3 land cover variables, the average effects of land cover changes on the mean expected count had higher magnitude overall (i.e., across all species), across the 3 climate classifications, and for all individual species (Table 4). Across all 14 species, the average absolute differences resulting from changes in land cover proportions were 7 (excluding Swainson’s warbler) to 62 (including Swainson’s warbler) times higher than the average absolute differences resulting from changes in the 4 climate variables. The average proportional differences varied by a magnitude of 4.6–5.2 times. Cold-associated, warm-associated, and climate generalist species all showed a similar pattern of higher average impacts from the land cover variables. Furthermore, across the 3 climate classifications, changes in both climate and land cover variables tended to have a higher average effect on climate generalist species than warm-associated species or cold-associated species, perhaps because climate generalist species were the most abundant of the focal species (Table 4).</w:t>
      </w:r>
    </w:p>
    <w:p w14:paraId="550AEFF3" w14:textId="77777777" w:rsidR="00A52D14" w:rsidRPr="00EB11DD" w:rsidRDefault="00A52D14" w:rsidP="00685614">
      <w:pPr>
        <w:spacing w:line="240" w:lineRule="auto"/>
      </w:pPr>
      <w:r w:rsidRPr="00EB11DD">
        <w:tab/>
        <w:t xml:space="preserve">Looking at individual species and predictor variables, the largest absolute differences in expected mean counts were for Swainson’s warbler and blue-headed vireo across the gradient of </w:t>
      </w:r>
      <w:r w:rsidRPr="00EB11DD">
        <w:lastRenderedPageBreak/>
        <w:t>proportion of conifer forest and for Swainson’s warbler and veery across the gradient of proportion of developed land (Table 4, Figure 9). However, more species were impacted the most by changes in the proportion of deciduous and mixed forest (N = 8) compared to the proportions of conifer forest (N = 4) and developed land (N = 2). Specifically, changes in the proportion of deciduous and mixed forest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t xml:space="preserve"> All relationships with </w:t>
      </w:r>
      <w:r w:rsidRPr="00EB11DD">
        <w:t>proportion of deciduous and mixed forest</w:t>
      </w:r>
      <w:r>
        <w:t xml:space="preserve"> were positive.</w:t>
      </w:r>
      <w:r w:rsidRPr="00EB11DD">
        <w:t xml:space="preserve"> Although the 4 climate variables as a group had lower magnitude effects for all species, breeding season temperature tended to be the most impactful (Table 4); among just the climate variables, changes in mean May–June temperature produced the highest absolute differences in mean expected counts for 7 of the focal species and resulted in 1.7–2.3 times the proportional difference in mean expected counts compared to the next most impactful climate variable for 3 species: cerulean warbler (warm-associated), eastern wood-pewee (climate generalist), and scarlet tanager (climate generalist).</w:t>
      </w:r>
    </w:p>
    <w:p w14:paraId="1FA40FED" w14:textId="77777777" w:rsidR="00A52D14" w:rsidRPr="00BF2317" w:rsidRDefault="00A52D14" w:rsidP="00BF2317">
      <w:pPr>
        <w:spacing w:line="240" w:lineRule="auto"/>
        <w:ind w:firstLine="0"/>
        <w:rPr>
          <w:b/>
          <w:bCs/>
          <w:i/>
          <w:iCs/>
        </w:rPr>
      </w:pPr>
      <w:r w:rsidRPr="00BF2317">
        <w:rPr>
          <w:b/>
          <w:bCs/>
          <w:i/>
          <w:iCs/>
        </w:rPr>
        <w:t>Projected climate and land cover differences in 2100</w:t>
      </w:r>
    </w:p>
    <w:p w14:paraId="7403B7FC" w14:textId="77777777" w:rsidR="00A52D14" w:rsidRPr="00EB11DD" w:rsidRDefault="00A52D14" w:rsidP="00685614">
      <w:pPr>
        <w:spacing w:line="240" w:lineRule="auto"/>
      </w:pPr>
      <w:r w:rsidRPr="00EB11DD">
        <w:tab/>
        <w:t>The 4 future climate and land cover combination scenarios varied slightly in predicted mean growing and breeding season temperatures and precipitation amounts in 2100 (Table 5). The COOL scenario combined the CCSM global circulation model with a 4.5 RCP and was among the driest of the future scenarios, whereas the WARM scenario combined the GFDL global circulation model with an 8.5 RCP and was among the wettest scenarios. The difference in mean temperatures between the COOL and WARM scenarios was 3.72°C in the growing season and 3.09°C in the breeding season, while the difference in mean precipitation amounts was 26.79 mm and 21.79 mm in the growing and breeding seasons, respectively. The differences between the ALE and AHE scenarios were less pronounced. In all 4 future climate and land cover combination scenarios, mean temperatures increased, mean total precipitation amounts stayed the same or increased, and the proportion of developed land increased from 2000 to 2100 (Table 6).</w:t>
      </w:r>
    </w:p>
    <w:p w14:paraId="4DB623ED" w14:textId="77777777" w:rsidR="00A52D14" w:rsidRPr="00BF2317" w:rsidRDefault="00A52D14" w:rsidP="00BF2317">
      <w:pPr>
        <w:spacing w:line="240" w:lineRule="auto"/>
        <w:ind w:firstLine="0"/>
        <w:rPr>
          <w:b/>
          <w:bCs/>
          <w:i/>
          <w:iCs/>
        </w:rPr>
      </w:pPr>
      <w:r w:rsidRPr="00BF2317">
        <w:rPr>
          <w:b/>
          <w:bCs/>
          <w:i/>
          <w:iCs/>
        </w:rPr>
        <w:t>Projected contemporary (2000) distribution</w:t>
      </w:r>
    </w:p>
    <w:p w14:paraId="5F8D0BCB" w14:textId="77777777" w:rsidR="00A52D14" w:rsidRPr="00EB11DD" w:rsidRDefault="00A52D14" w:rsidP="00685614">
      <w:pPr>
        <w:spacing w:line="240" w:lineRule="auto"/>
        <w:rPr>
          <w:i/>
          <w:iCs/>
        </w:rPr>
      </w:pPr>
      <w:r w:rsidRPr="00EB11DD">
        <w:tab/>
        <w:t>Projections of each species’ distribution in 2000 using contemporary environmental data were largely consistent with the raw results from the BBS data (Figure 10). Spatial patterns were captured well for the 5 cold-associated species with trailing-edge populations in the central and southern Appalachian Mountains and the 4 most populous climate generalist species, but the model for the least common species, Swainson’s warbler, uniformly predicted low counts across the study region (although the model fit was good). In general, the modeled results for species with more significant predictor variables appeared to better visually match the raw BBS data.</w:t>
      </w:r>
    </w:p>
    <w:p w14:paraId="410A5CA3" w14:textId="77777777" w:rsidR="00A52D14" w:rsidRPr="00BF2317" w:rsidRDefault="00A52D14" w:rsidP="00BF2317">
      <w:pPr>
        <w:spacing w:line="240" w:lineRule="auto"/>
        <w:ind w:firstLine="0"/>
        <w:rPr>
          <w:b/>
          <w:bCs/>
          <w:i/>
          <w:iCs/>
        </w:rPr>
      </w:pPr>
      <w:r w:rsidRPr="00BF2317">
        <w:rPr>
          <w:b/>
          <w:bCs/>
          <w:i/>
          <w:iCs/>
        </w:rPr>
        <w:t>Projected differences in total species counts from 2000 to 2100</w:t>
      </w:r>
    </w:p>
    <w:p w14:paraId="4590B6A7" w14:textId="77777777" w:rsidR="00A52D14" w:rsidRPr="00EB11DD" w:rsidRDefault="00A52D14" w:rsidP="00685614">
      <w:pPr>
        <w:spacing w:line="240" w:lineRule="auto"/>
      </w:pPr>
      <w:r w:rsidRPr="00EB11DD">
        <w:t xml:space="preserve">There were statistically significant differences in the total counts across the entire study region between 2000 and 2100 for 7 species (Table 7), which consisted of at least 2 species from </w:t>
      </w:r>
      <w:r w:rsidRPr="00EB11DD">
        <w:lastRenderedPageBreak/>
        <w:t>each of the 3 climate classifications. Of the 2 cold-associated species, blue-headed vireo was projected to increase by 7.17% in total species count in the AHE scenario, and least flycatcher was projected to increase by 7.47–12.36% in all 4 future scenarios, with the lowest percent increase in the COOL scenario and the highest percent increase in the WARM scenario. Of the 2 warm-associated species, all 4 future scenarios resulted in a slight percent decrease in Kentucky warbler total count and relatively large percent decrease in summer tanager total count. Of the 3 climate generalist species, worm-eating warbler and scarlet tanager were both projected to slightly decrease in the WARM scenario, and wood thrush was projected to slightly decrease in the ALE, AHE, and WARM scenarios. Of the 4 species (black-throated blue warbler, Canada warbler, summer tanager, and veery) projected to undergo a &gt;5% decline, changes in land cover, such as increased proportions of developed land and decreases in proportions of deciduous and mixed forests, may have had a stronger influence than changes in climate on corresponding changes in relative abundance.</w:t>
      </w:r>
    </w:p>
    <w:p w14:paraId="5BBBEB8C" w14:textId="77777777" w:rsidR="00A52D14" w:rsidRPr="00EB11DD" w:rsidRDefault="00A52D14" w:rsidP="00685614">
      <w:pPr>
        <w:spacing w:line="240" w:lineRule="auto"/>
      </w:pPr>
      <w:r w:rsidRPr="00EB11DD">
        <w:t xml:space="preserve">Across all species and all projections, there was an average change in total counts of -2.2% from 2000 to 2100, and the average change decreased in magnitude from the coolest (-2.5%) to the warmest (-1.9%) future climate and land cover combination scenario (Table 7). Among the climate classifications, warm-associated species experienced the greatest average declines (-3.7%) across the 4 future scenarios and in each future scenario. However, the decline in warm-associated species was largely driven by summer tanager, which was projected to significantly decline by an average of </w:t>
      </w:r>
      <w:r>
        <w:t>-</w:t>
      </w:r>
      <w:r w:rsidRPr="00EB11DD">
        <w:t xml:space="preserve">12.5% across future climate and land cover combination scenarios from 2000 to 2100. The total counts for the other 3 warm-associated species remained relatively stable over time. Cold-associated species declined an average of -3.1% across the 4 future scenarios, but there was a high amount of variation in trends among the 5 species. Least flycatcher was the only species projected to consistently and significantly increase in total count from 2000 to 2100. In contrast, black-throated blue warbler and veery were projected to decline by an average of -12.4% and -10.4%, respectively, across the 4 future scenarios (although their changes in expected total count were not statistically significant). Meanwhile, the trends for blue-headed vireo and Canada warbler depended on the future scenario; for instance, Canada warbler total counts were projected to remain relatively stable in the COOL and ALE scenarios but decline by an average of -8.5% in the AHE and WARM scenarios. For both of the warmest scenarios, 3 of the 5 cold-associated species </w:t>
      </w:r>
      <w:r>
        <w:t>were</w:t>
      </w:r>
      <w:r w:rsidRPr="00EB11DD">
        <w:t xml:space="preserve"> projected to decrease in total count from 2000 to 2100. Projections for climate generalist species, both as a group and individually, </w:t>
      </w:r>
      <w:r>
        <w:t>were</w:t>
      </w:r>
      <w:r w:rsidRPr="00EB11DD">
        <w:t xml:space="preserve"> relatively stable across all 4 future scenarios, with an average change of &lt;0.12% across all 5 species and 4 future scenarios.</w:t>
      </w:r>
    </w:p>
    <w:p w14:paraId="5348539E" w14:textId="77777777" w:rsidR="00A52D14" w:rsidRPr="00EB11DD" w:rsidRDefault="00A52D14" w:rsidP="00685614">
      <w:pPr>
        <w:spacing w:line="240" w:lineRule="auto"/>
      </w:pPr>
      <w:r w:rsidRPr="00EB11DD">
        <w:t>Among the cold-associated species, 3 of the 5 species show</w:t>
      </w:r>
      <w:r>
        <w:t>ed</w:t>
      </w:r>
      <w:r w:rsidRPr="00EB11DD">
        <w:t xml:space="preserve"> a similar regional pattern of changes in expected species counts across the study region (Figures 11–12). For black-throated blue warbler, blue-headed vireo, and least flycatcher, the steepest declines </w:t>
      </w:r>
      <w:r>
        <w:t>were</w:t>
      </w:r>
      <w:r w:rsidRPr="00EB11DD">
        <w:t xml:space="preserve"> concentrated in the southern portion of their range and the highest increases </w:t>
      </w:r>
      <w:r>
        <w:t>were</w:t>
      </w:r>
      <w:r w:rsidRPr="00EB11DD">
        <w:t xml:space="preserve"> concentrated in the northern portion of their range. There </w:t>
      </w:r>
      <w:r>
        <w:t>did</w:t>
      </w:r>
      <w:r w:rsidRPr="00EB11DD">
        <w:t xml:space="preserve"> not appear to be a consistent regional trend for the warm-associated species, but 3 of the 5 climate generalist species (scarlet tanager, red-eyed vireo, and wood thrush) exhibit</w:t>
      </w:r>
      <w:r>
        <w:t>ed</w:t>
      </w:r>
      <w:r w:rsidRPr="00EB11DD">
        <w:t xml:space="preserve"> a distinct pattern of declines along the edges of the southern half of their ranges, particularly the southeastern edge.</w:t>
      </w:r>
    </w:p>
    <w:p w14:paraId="3D2B23BE" w14:textId="77777777" w:rsidR="004303C6" w:rsidRDefault="004303C6" w:rsidP="00BF2317">
      <w:pPr>
        <w:spacing w:line="240" w:lineRule="auto"/>
        <w:ind w:firstLine="0"/>
        <w:rPr>
          <w:b/>
          <w:bCs/>
          <w:i/>
          <w:iCs/>
        </w:rPr>
      </w:pPr>
    </w:p>
    <w:p w14:paraId="18BCB49C" w14:textId="78CBCAAC" w:rsidR="00A52D14" w:rsidRPr="00BF2317" w:rsidRDefault="00A52D14" w:rsidP="00BF2317">
      <w:pPr>
        <w:spacing w:line="240" w:lineRule="auto"/>
        <w:ind w:firstLine="0"/>
        <w:rPr>
          <w:b/>
          <w:bCs/>
          <w:i/>
          <w:iCs/>
        </w:rPr>
      </w:pPr>
      <w:r w:rsidRPr="00BF2317">
        <w:rPr>
          <w:b/>
          <w:bCs/>
          <w:i/>
          <w:iCs/>
        </w:rPr>
        <w:lastRenderedPageBreak/>
        <w:t>Projected differences in species occurrence from 2000 to 2100</w:t>
      </w:r>
    </w:p>
    <w:p w14:paraId="1A6980D8" w14:textId="77777777" w:rsidR="00A52D14" w:rsidRPr="00EB11DD" w:rsidRDefault="00A52D14" w:rsidP="00685614">
      <w:pPr>
        <w:spacing w:line="240" w:lineRule="auto"/>
      </w:pPr>
      <w:r w:rsidRPr="00EB11DD">
        <w:t>There were no statistically significant differences for any species regarding the total number of occupied hexagonal grid cells across the entire study between time periods (Table 8). In addition, no consistent trends in this metric emerged among the 3 climate classifications. The largest expansion (an average 5.0% gain across the 4 future scenarios) was projected for black-throated blue warbler, but the other 4 cold-associated species showed either no net change in range or a net gain / loss of only 1 hexagonal grid cell. The most contraction (an average of -2.8% across the 4 future scenarios) was projected for summer tanager. For the remaining warm-associated species and 4 of the 5 climate generalist species, the total number of occupied hexagonal grid cells did not change at all.</w:t>
      </w:r>
    </w:p>
    <w:p w14:paraId="5C808C79" w14:textId="77777777" w:rsidR="00A52D14" w:rsidRPr="00EB11DD" w:rsidRDefault="00A52D14" w:rsidP="00685614">
      <w:pPr>
        <w:spacing w:line="240" w:lineRule="auto"/>
      </w:pPr>
      <w:r w:rsidRPr="00EB11DD">
        <w:t>In terms of regional changes in occurrence, there were certain spatial patterns among the climate classifications. Four of the 5 cold-associated species expanded their range either exclusively or predominantly in the northern half of their range (Figures 11–12). For 3 of the 4 warm-associated species, contractions in range tended to be due to loss of occurrence in hexagonal grid cells that bordered unoccupied hexagonal grid cells (e.g., those on the edges or outskirts of the range). Three of the 5 climate generalist species neither expanded nor contracted their range anywhere within the study region, and the remaining 2 showed no consistency in regional trends concerning changes in occupancy.</w:t>
      </w:r>
    </w:p>
    <w:p w14:paraId="4A99EC07" w14:textId="77777777" w:rsidR="00A52D14" w:rsidRPr="00BF2317" w:rsidRDefault="00A52D14" w:rsidP="00BF2317">
      <w:pPr>
        <w:spacing w:line="240" w:lineRule="auto"/>
        <w:ind w:firstLine="0"/>
        <w:rPr>
          <w:b/>
          <w:bCs/>
          <w:i/>
          <w:iCs/>
        </w:rPr>
      </w:pPr>
      <w:r w:rsidRPr="00BF2317">
        <w:rPr>
          <w:b/>
          <w:bCs/>
          <w:i/>
          <w:iCs/>
        </w:rPr>
        <w:t>Projected shifts in spatial distributions from 2000 to 2100</w:t>
      </w:r>
    </w:p>
    <w:p w14:paraId="0E009BDE" w14:textId="77777777" w:rsidR="00A52D14" w:rsidRPr="00EB11DD" w:rsidRDefault="00A52D14" w:rsidP="00685614">
      <w:pPr>
        <w:spacing w:line="240" w:lineRule="auto"/>
      </w:pPr>
      <w:r w:rsidRPr="00EB11DD">
        <w:tab/>
        <w:t>There were no statistically significant shifts in the count-weighted mean-center of the projected species distributions from 2000 to 2100 (Table 9). However, the greatest projected shift distance was projected for veery and exceeded 1,000 km in a generally southwestern direction. In terms of the climate classifications, cold-associated species had the highest average shift distances (470 km across the 4 future scenarios), with consistent movement in the northeast direction for 4 of the 5 species. In addition, for 4 of the 5 cold-associated species, the shift distances projected for the COOL and ALE scenarios tended to be less than those for the AHE and WARM scenarios. Warm-associated species had an average shift distance of 81 km across the 4 future scenarios, always in the northeastern or eastern direction. Climate generalist species had the lowest average shift distances (21 km across the 4 future scenarios), which was less than half the width of a single hexagonal grid cell.</w:t>
      </w:r>
    </w:p>
    <w:p w14:paraId="48684686" w14:textId="77777777" w:rsidR="00A52D14" w:rsidRPr="00BF2317" w:rsidRDefault="00A52D14" w:rsidP="00BF2317">
      <w:pPr>
        <w:spacing w:line="240" w:lineRule="auto"/>
        <w:ind w:firstLine="0"/>
        <w:rPr>
          <w:b/>
          <w:bCs/>
          <w:i/>
          <w:iCs/>
        </w:rPr>
      </w:pPr>
      <w:r w:rsidRPr="00BF2317">
        <w:rPr>
          <w:b/>
          <w:bCs/>
          <w:i/>
          <w:iCs/>
        </w:rPr>
        <w:t>Synthesis of overall results</w:t>
      </w:r>
    </w:p>
    <w:p w14:paraId="63666954" w14:textId="77777777" w:rsidR="00A52D14" w:rsidRPr="00EB11DD" w:rsidRDefault="00A52D14" w:rsidP="00685614">
      <w:pPr>
        <w:spacing w:line="240" w:lineRule="auto"/>
      </w:pPr>
      <w:r w:rsidRPr="00EB11DD">
        <w:t xml:space="preserve">Based on variable importance and their marginal effects on expected species counts, both climate and land cover covariates were important in shaping forest songbird distributions. However, the proportions of land cover types tended to be more influential and had higher effect sizes than temperature or precipitation amount across all species and across the 3 climate classifications. Furthermore, there was minimal deviance from this overall pattern when comparing among the cold-associated, warm-associated, and climate generalist species; as a group, species from each of the 3 climate classifications responded more strongly to the 3 land cover variables than the 4 climate variables. The magnitude and direction of differences between species distributions projected in 2000 vs. 2100 varied by species, but there were some consistent trends within the climate classifications. Cold-associated species were projected to experience </w:t>
      </w:r>
      <w:r w:rsidRPr="00EB11DD">
        <w:lastRenderedPageBreak/>
        <w:t>slight declines in relative abundance, with the steepest declines concentrated in the southern portion of their ranges within the AMBCR, but there was little projected change in their overall ranges, with any expansions occurring predominantly in the northern half of their ranges. Correspondingly, the mean-center of projected distributions for cold-associated species shifted the greatest average distance, with consistent movement in the northeast direction. Under the warmest future climate and land cover combination scenarios, the declines in relative abundance and shifts in distributions were more pronounced. Meanwhile, the relative abundance and ranges for warm-associated species either declined or remained similar in the future, with range contractions tending to be on the edges and modest distribution shifts in the northeastern or eastern direction. Climate generalist species appeared to be least affected by future climate and land cover changes; there was little to no change in overall projected relative abundance or range, and very little to no shifts in their distribution; however, there was a distinct regional pattern of declining relative abundance along the edges of the southern half of their ranges within the AMBCR. In general, the 4 future climate and land cover combination scenarios had varying but limited impacts on projected relative abundance, regional occupancy, and shifts in the distribution of relative abundance corresponding to the 14 focal forest songbird species, with the strongest consistent effects on cold-associated species and the 2 warmest scenarios resulting in greater differences between contemporary and future projections.</w:t>
      </w:r>
    </w:p>
    <w:p w14:paraId="6AE3B5DF" w14:textId="77777777" w:rsidR="00A52D14" w:rsidRPr="00EB11DD" w:rsidRDefault="00A52D14" w:rsidP="00685614">
      <w:pPr>
        <w:pStyle w:val="Heading3"/>
        <w:spacing w:after="240" w:line="240" w:lineRule="auto"/>
      </w:pPr>
      <w:bookmarkStart w:id="24" w:name="_Toc136826113"/>
      <w:r w:rsidRPr="00EB11DD">
        <w:t>Discussion</w:t>
      </w:r>
      <w:bookmarkEnd w:id="24"/>
    </w:p>
    <w:p w14:paraId="3CC51D9B" w14:textId="77777777" w:rsidR="00A52D14" w:rsidRPr="00EB11DD" w:rsidRDefault="00A52D14" w:rsidP="00685614">
      <w:pPr>
        <w:spacing w:line="240" w:lineRule="auto"/>
      </w:pPr>
      <w:r w:rsidRPr="00EB11DD">
        <w:tab/>
        <w:t>This novel case study furthers our understanding of the potential effects of both climate and land cover change on forest songbirds of the Appalachian Mountains. Here, I quantified the relative influence of climate change and land cover change on 14 forest songbird distributions during the breeding season and explored differences between their contemporary and future distributions, using 4 projections of climate and land cover conditions in 2100. At a broad spatiotemporal scale, the net projected impact on breeding forest songbirds within the Appalachian Mountains from climate change was modest. Based on the importance and effect sizes of land cover variables in this case study, I suspect that land use changes that result in reduced forest cover and increased urban cover may pose a more immediate threat than climate change to birds in this region. Conservation efforts might be better focused on landscape-scale strategies to maintain and manage mature forest habitat rather than implementing climate change strategies for individual species.</w:t>
      </w:r>
    </w:p>
    <w:p w14:paraId="710D84DE" w14:textId="77777777" w:rsidR="00A52D14" w:rsidRPr="00C43FF7" w:rsidRDefault="00A52D14" w:rsidP="00685614">
      <w:pPr>
        <w:spacing w:line="240" w:lineRule="auto"/>
        <w:ind w:firstLine="0"/>
        <w:rPr>
          <w:b/>
          <w:bCs/>
          <w:i/>
          <w:iCs/>
          <w:highlight w:val="yellow"/>
        </w:rPr>
      </w:pPr>
      <w:r w:rsidRPr="00C43FF7">
        <w:rPr>
          <w:b/>
          <w:bCs/>
          <w:i/>
          <w:iCs/>
        </w:rPr>
        <w:t>Effects of global climate change and land cover change on forest songbirds in the Appalachian Mountains</w:t>
      </w:r>
    </w:p>
    <w:p w14:paraId="2EAF3661" w14:textId="77777777" w:rsidR="00A52D14" w:rsidRPr="00EB11DD" w:rsidRDefault="00A52D14" w:rsidP="00685614">
      <w:pPr>
        <w:spacing w:line="240" w:lineRule="auto"/>
      </w:pPr>
      <w:r w:rsidRPr="00EB11DD">
        <w:t xml:space="preserve">This case study reinforces how critical it is to conservation efforts to investigate the long-term potential effects of global climate change and land cover change simultaneously on bird distributions and communities. Mountain ranges in particular are globally important areas for biodiversity </w:t>
      </w:r>
      <w:r w:rsidRPr="00EB11DD">
        <w:fldChar w:fldCharType="begin" w:fldLock="1"/>
      </w:r>
      <w:r w:rsidRPr="00EB11DD">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016/J.BIOCON.2011.08.023","ISSN":"0006-3207","abstract":"Through the Convention on Biological Diversity (CBD), the world's governments recently adopted a target to protect \"at least 17% of terrestrial and inland water areas\" by 2020. One of the CBD's thematic programmes of work focuses on mountains, given their importance for biodiversity and other ecosystem services, and their vulnerability to global change. We evaluated current levels of protection for mountains at multiple scales. Encouragingly, the CBD's 17% target has already been almost met at a global scale: 16.9% of the world's mountain areas outside Antarctica fall within protected areas. However, protection of mountain areas at finer scales remains uneven and is largely insufficient, with 63% (125) of countries, 57% (4) of realms, 67% (8) of biomes, 61% (437) of ecoregions and 53% (100) of Global 200 priority ecoregions falling short of the target. The target also calls for protected areas to be focussed \"especially [at] areas of particular importance for biodiversity\" Important Bird Areas and Alliance for Zero Extinction sites represent existing global networks of such sites. It is therefore of major concern that 39% and 45% respectively of these sites in mountain areas remain entirely unprotected. Achievement of the 2020 CBD target in mountain regions will require more focused expansion of the protected area network in addition to enhanced management of individual sites and the wider countryside in order to ensure long term conservation of montane biodiversity and the other ecosystem services it provides. © 2011 Elsevier Ltd.","author":[{"dropping-particle":"","family":"Rodríguez-Rodríguez","given":"David","non-dropping-particle":"","parse-names":false,"suffix":""},{"dropping-particle":"","family":"Bomhard","given":"Bastian","non-dropping-particle":"","parse-names":false,"suffix":""},{"dropping-particle":"","family":"Butchart","given":"Stuart H.M.","non-dropping-particle":"","parse-names":false,"suffix":""},{"dropping-particle":"","family":"Foster","given":"Matthew N.","non-dropping-particle":"","parse-names":false,"suffix":""}],"container-title":"Biological Conservation","id":"ITEM-2","issue":"12","issued":{"date-parts":[["2011","12","1"]]},"page":"2978-2983","publisher":"Elsevier","title":"Progress towards international targets for protected area coverage in mountains: A multi-scale assessment","type":"article-journal","volume":"144"},"uris":["http://www.mendeley.com/documents/?uuid=2ea3e1b1-6041-3a63-8e35-b7622f179cf3"]},{"id":"ITEM-3","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3","issue":"2","issued":{"date-parts":[["2019","2","1"]]},"page":"577-588","publisher":"John Wiley &amp; Sons, Ltd","title":"Declining population trends of European mountain birds","type":"article-journal","volume":"25"},"uris":["http://www.mendeley.com/documents/?uuid=f49145ad-a975-301b-9bf3-5bfcb4dd916c"]}],"mendeley":{"formattedCitation":"(La Sorte and Jetz 2010, Rodríguez-Rodríguez et al. 2011, Lehikoinen et al. 2019)","plainTextFormattedCitation":"(La Sorte and Jetz 2010, Rodríguez-Rodríguez et al. 2011, Lehikoinen et al. 2019)","previouslyFormattedCitation":"(La Sorte and Jetz 2010, Rodríguez-Rodríguez et al. 2011, Lehikoinen et al. 2019)"},"properties":{"noteIndex":0},"schema":"https://github.com/citation-style-language/schema/raw/master/csl-citation.json"}</w:instrText>
      </w:r>
      <w:r w:rsidRPr="00EB11DD">
        <w:fldChar w:fldCharType="separate"/>
      </w:r>
      <w:r w:rsidRPr="00EB11DD">
        <w:rPr>
          <w:noProof/>
        </w:rPr>
        <w:t>(La Sorte and Jetz 2010, Rodríguez-Rodríguez et al. 2011, Lehikoinen et al. 2019)</w:t>
      </w:r>
      <w:r w:rsidRPr="00EB11DD">
        <w:fldChar w:fldCharType="end"/>
      </w:r>
      <w:r w:rsidRPr="00EB11DD">
        <w:t xml:space="preserve">, and the Appalachian Mountains are no exception, with diverse wooded habitats that arise in part from steep elevational gradients and support populations of more than 100 forest-breeding bird species. A handful of previous studies have focused on the effects of changing climate and land cover regimes on birds occupying mountain ranges in other parts of the world </w:t>
      </w:r>
      <w:r w:rsidRPr="00EB11DD">
        <w:fldChar w:fldCharType="begin" w:fldLock="1"/>
      </w:r>
      <w:r w:rsidRPr="00EB11DD">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2","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id":"ITEM-3","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3","issue":"3","issued":{"date-parts":[["2018","7","1"]]},"page":"489-515","publisher":"John Wiley &amp; Sons, Ltd","title":"A review and meta-analysis of the effects of climate change on Holarctic mountain and upland bird populations","type":"article-journal","volume":"160"},"uris":["http://www.mendeley.com/documents/?uuid=ed4b9438-3694-394e-bbe6-44f84383d286"]},{"id":"ITEM-4","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4","issue":"2","issued":{"date-parts":[["2019","2","1"]]},"page":"577-588","publisher":"John Wiley &amp; Sons, Ltd","title":"Declining population trends of European mountain birds","type":"article-journal","volume":"25"},"uris":["http://www.mendeley.com/documents/?uuid=f49145ad-a975-301b-9bf3-5bfcb4dd916c"]}],"mendeley":{"formattedCitation":"(Chamberlain et al. 2013, Harris et al. 2014, Scridel et al. 2018, Lehikoinen et al. 2019)","manualFormatting":"(e.g., Chamberlain et al. 2013, Harris et al. 2014, Scridel et al. 2018, Lehikoinen et al. 2019)","plainTextFormattedCitation":"(Chamberlain et al. 2013, Harris et al. 2014, Scridel et al. 2018, Lehikoinen et al. 2019)","previouslyFormattedCitation":"(Chamberlain et al. 2013, Harris et al. 2014, Scridel et al. 2018, Lehikoinen et al. 2019)"},"properties":{"noteIndex":0},"schema":"https://github.com/citation-style-language/schema/raw/master/csl-citation.json"}</w:instrText>
      </w:r>
      <w:r w:rsidRPr="00EB11DD">
        <w:fldChar w:fldCharType="separate"/>
      </w:r>
      <w:r w:rsidRPr="00EB11DD">
        <w:rPr>
          <w:noProof/>
        </w:rPr>
        <w:t>(e.g., Chamberlain et al. 2013, Harris et al. 2014, Scridel et al. 2018, Lehikoinen et al. 2019)</w:t>
      </w:r>
      <w:r w:rsidRPr="00EB11DD">
        <w:fldChar w:fldCharType="end"/>
      </w:r>
      <w:r w:rsidRPr="00EB11DD">
        <w:t xml:space="preserve"> and in other regions of the United States </w:t>
      </w:r>
      <w:r w:rsidRPr="00EB11DD">
        <w:fldChar w:fldCharType="begin" w:fldLock="1"/>
      </w:r>
      <w:r w:rsidRPr="00EB11DD">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manualFormatting":"(e.g., Siegel et al. 2014)","plainTextFormattedCitation":"(Siegel et al. 2014)","previouslyFormattedCitation":"(Siegel et al. 2014)"},"properties":{"noteIndex":0},"schema":"https://github.com/citation-style-language/schema/raw/master/csl-citation.json"}</w:instrText>
      </w:r>
      <w:r w:rsidRPr="00EB11DD">
        <w:fldChar w:fldCharType="separate"/>
      </w:r>
      <w:r w:rsidRPr="00EB11DD">
        <w:rPr>
          <w:noProof/>
        </w:rPr>
        <w:t>(e.g., Siegel et al. 2014)</w:t>
      </w:r>
      <w:r w:rsidRPr="00EB11DD">
        <w:fldChar w:fldCharType="end"/>
      </w:r>
      <w:r w:rsidRPr="00EB11DD">
        <w:t xml:space="preserve">. However, results from other mountainous regions may </w:t>
      </w:r>
      <w:r w:rsidRPr="00EB11DD">
        <w:lastRenderedPageBreak/>
        <w:t xml:space="preserve">not be applicable to the Appalachian Mountains, which are dominated by temperate forest. In addition, rather than hosting elevation-restricted or purely montane bird species, the Appalachian Mountains serves as the southern-most limit of many boreal bird species’ breeding ranges by supporting trailing edge populations at higher elevations </w:t>
      </w:r>
      <w:r w:rsidRPr="00EB11DD">
        <w:fldChar w:fldCharType="begin" w:fldLock="1"/>
      </w:r>
      <w:r w:rsidRPr="00EB11DD">
        <w:instrText>ADDIN CSL_CITATION {"citationItems":[{"id":"ITEM-1","itemData":{"DOI":"10.1016/j.gecco.2020.e00915","ISSN":"23519894","abstract":"Climate change is causing the ranges of many species to shift poleward and to higher elevations. Trailing-edge populations near the low-latitude edge of a shifting range are predicted to be at high risk of climate-induced extinction, but conservation efforts are hindered by a lack of information about the global distribution of trailing-edge populations. We used a large spatial dataset on the ranges of nearly all extant avian species to identify potential hotspots where trailing-edge populations represent a large proportion of the total avifauna. We identified potential trailing-edge population hotspots by isolating and overlaying low latitude regions of species’ ranges, and computing the proportion of total species richness in a location comprised of low-latitude populations. We identified potential hotspots on all continents other than Antarctica. Potential trailing-edge population diversity was highest near the equator, low-latitude margins of mountain ranges, desert edges, and along coastlines. Because a potential trailing-edge population hotspot might not be an actual trailing-edge population hotspot if the low-latitude populations are not declining, information on population trends is necessary for confirmation. As a case study, we focused on one of the identified hotspots, the Southern Appalachian Mountains, where our analysis indicated that 30 bird species have potential trailing-edge populations. Even though more population studies have been conducted in the Appalachian Mountains than in most of the other potential hotspots that we identified, there was insufficient information available from the high elevations where these species occur to make strong inferences about population declines. Our research highlights the need for a concerted effort to gather more information about population trends in the regions we identified as potential hotspots of trailing-edge population diversity.","author":[{"dropping-particle":"","family":"Merker","given":"Samuel A.","non-dropping-particle":"","parse-names":false,"suffix":""},{"dropping-particle":"","family":"Chandler","given":"Richard B.","non-dropping-particle":"","parse-names":false,"suffix":""}],"container-title":"Global Ecology and Conservation","id":"ITEM-1","issued":{"date-parts":[["2020","6","1"]]},"page":"e00915","publisher":"Elsevier B.V.","title":"Identifying global hotspots of avian trailing-edge population diversity","type":"article-journal","volume":"22"},"uris":["http://www.mendeley.com/documents/?uuid=7f04d32d-8cd0-30f8-8165-64bf00067989"]}],"mendeley":{"formattedCitation":"(Merker and Chandler 2020)","plainTextFormattedCitation":"(Merker and Chandler 2020)"},"properties":{"noteIndex":0},"schema":"https://github.com/citation-style-language/schema/raw/master/csl-citation.json"}</w:instrText>
      </w:r>
      <w:r w:rsidRPr="00EB11DD">
        <w:fldChar w:fldCharType="separate"/>
      </w:r>
      <w:r w:rsidRPr="00EB11DD">
        <w:rPr>
          <w:noProof/>
        </w:rPr>
        <w:t>(Merker and Chandler 2020)</w:t>
      </w:r>
      <w:r w:rsidRPr="00EB11DD">
        <w:fldChar w:fldCharType="end"/>
      </w:r>
      <w:r w:rsidRPr="00EB11DD">
        <w:t xml:space="preserve">. To my knowledge, no previous study had investigated the impacts of both climate and land cover change across the majority of the Appalachian Mountains range; therefore, this case study takes an important step in filling some of that knowledge gap and adding to the literature on this subject. My data were able to address a series of questions pertaining to the potential effects of both climate and land cover change on forest songbirds of the Appalachian Mountains, and my </w:t>
      </w:r>
      <w:r w:rsidRPr="00C43FF7">
        <w:t>findings are largely congruent with other</w:t>
      </w:r>
      <w:r w:rsidRPr="00EB11DD">
        <w:t xml:space="preserve"> studies.</w:t>
      </w:r>
    </w:p>
    <w:p w14:paraId="12C5F94A" w14:textId="77777777" w:rsidR="00A52D14" w:rsidRPr="00C43FF7" w:rsidRDefault="00A52D14" w:rsidP="00685614">
      <w:pPr>
        <w:spacing w:line="240" w:lineRule="auto"/>
        <w:ind w:firstLine="0"/>
        <w:rPr>
          <w:b/>
          <w:bCs/>
          <w:i/>
          <w:iCs/>
        </w:rPr>
      </w:pPr>
      <w:r w:rsidRPr="00C43FF7">
        <w:rPr>
          <w:b/>
          <w:bCs/>
          <w:i/>
          <w:iCs/>
        </w:rPr>
        <w:t>Are both climate and land cover important in determining forest songbird distributions, and is one more influential than the other?</w:t>
      </w:r>
    </w:p>
    <w:p w14:paraId="4FF93B63" w14:textId="77777777" w:rsidR="00A52D14" w:rsidRPr="00EB11DD" w:rsidRDefault="00A52D14" w:rsidP="00685614">
      <w:pPr>
        <w:spacing w:line="240" w:lineRule="auto"/>
      </w:pPr>
      <w:r w:rsidRPr="00EB11DD">
        <w:t xml:space="preserve">I confirmed that both climate and land cover were important for the 14 focal forest songbird species within the AMBCR, which is consistent with expectations. Within the past decade, many studies have increasingly acknowledged and integrated the effects of both climate and land cover on bird distributions and abundance </w:t>
      </w:r>
      <w:r w:rsidRPr="00EB11DD">
        <w:fldChar w:fldCharType="begin" w:fldLock="1"/>
      </w:r>
      <w:r w:rsidRPr="00EB11DD">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2","issued":{"date-parts":[["2015","7","1"]]},"page":"103-111","publisher":"Elsevier","title":"Climate change modifies risk of global biodiversity loss due to land-cover change","type":"article-journal","volume":"187"},"uris":["http://www.mendeley.com/documents/?uuid=fea3776f-00d7-364d-a608-5c14966cf1a2"]},{"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5","issue":"5","issued":{"date-parts":[["2019","5","1"]]},"page":"1561-1575","publisher":"John Wiley &amp; Sons, Ltd","title":"Synergistic effects of climate and land-use change influence broad-scale avian population declines","type":"article-journal","volume":"25"},"uris":["http://www.mendeley.com/documents/?uuid=b1e4ab19-b918-3224-abe7-2bff86f454f5"]},{"id":"ITEM-6","itemData":{"DOI":"10.1111/IBI.12954","ISSN":"1474-919X","abstract":"Mountain areas still feature remnants of traditional land use and consequently constitute a large proportion of the remaining species-rich habitats in Central Europe. However, their biodiversity is increasingly threatened by changes in climate and land use. The Alpine Ring Ouzel Turdus torquatus alpestris is a typical mountain bird that has recently declined in most of its breeding range. In this study we compared the historical (1986–1987) and recent (2017) distribution of breeding Ring Ouzels in 62 randomly selected 750 × 750 -m plots and analysed local colonization and extinction patterns in 558 subunits (= ‘grid cells’) in the southern Black Forest (south-western Germany). Our study revealed that habitat occupancy has decreased by about one-third, mainly at lower elevations and in depressed landforms, during the past three decades. Local colonization amounted to 25% and extinction to 66% of the previously vacant or occupied grid cells, respectively. Habitat occupancy and local colonization and extinction were driven by climate and habitat parameters. The Ring Ouzel preferred convex landscape formations such as mountain peaks and ridges with long snow-cover duration for breeding. Sites with high proportions of deciduous forest and abandoned pasture were avoided. Local colonization was higher at convex landscape formations and by high coniferous forest coverage and forest-edge length. Local extinction, on the other hand, was lower at convex landscape formations and high-elevation sites. Our results suggest that shorter persistence of snow fields caused by climate change and degradation of feeding grounds through land-use abandonment might severely deteriorate food availability for the species, which is likely to have contributed to the observed decline. For conservation of the Alpine Ring Ouzel, we recommend adopting measures to mitigate the negative effects of climate warming and improve habitat quality. The creation of small-scale mosaics of sparse conifer forests and regularly grazed pastures, especially on north- and east-facing slopes on the lee sides of hills, mountain peaks or ridges, should be supported.","author":[{"dropping-particle":"","family":"Fumy","given":"Florian","non-dropping-particle":"","parse-names":false,"suffix":""},{"dropping-particle":"","family":"Fartmann","given":"Thomas","non-dropping-particle":"","parse-names":false,"suffix":""}],"container-title":"Ibis","id":"ITEM-6","issue":"4","issued":{"date-parts":[["2021","10","1"]]},"page":"1189-1206","publisher":"John Wiley &amp; Sons, Ltd","title":"Climate and land-use change drive habitat loss in a mountain bird species","type":"article-journal","volume":"163"},"uris":["http://www.mendeley.com/documents/?uuid=6091d0db-34dc-30b0-8b3d-ea015644f9f2"]}],"mendeley":{"formattedCitation":"(Chamberlain et al. 2013, Mantyka-Pringle et al. 2015, Jarzyna et al. 2016, Betts et al. 2019, Northrup et al. 2019, Fumy and Fartmann 2021)","plainTextFormattedCitation":"(Chamberlain et al. 2013, Mantyka-Pringle et al. 2015, Jarzyna et al. 2016, Betts et al. 2019, Northrup et al. 2019, Fumy and Fartmann 2021)","previouslyFormattedCitation":"(Chamberlain et al. 2013, Mantyka-Pringle et al. 2015, Jarzyna et al. 2016, Betts et al. 2019, Northrup et al. 2019, Fumy and Fartmann 2021)"},"properties":{"noteIndex":0},"schema":"https://github.com/citation-style-language/schema/raw/master/csl-citation.json"}</w:instrText>
      </w:r>
      <w:r w:rsidRPr="00EB11DD">
        <w:fldChar w:fldCharType="separate"/>
      </w:r>
      <w:r w:rsidRPr="00EB11DD">
        <w:rPr>
          <w:noProof/>
        </w:rPr>
        <w:t>(Chamberlain et al. 2013, Mantyka-Pringle et al. 2015, Jarzyna et al. 2016, Betts et al. 2019, Northrup et al. 2019, Fumy and Fartmann 2021)</w:t>
      </w:r>
      <w:r w:rsidRPr="00EB11DD">
        <w:fldChar w:fldCharType="end"/>
      </w:r>
      <w:r w:rsidRPr="00EB11DD">
        <w:t xml:space="preserve">. Factors such as the amount and availability of suitable land cover can mediate species responses to climate change </w:t>
      </w:r>
      <w:r w:rsidRPr="00EB11DD">
        <w:fldChar w:fldCharType="begin" w:fldLock="1"/>
      </w:r>
      <w:r w:rsidRPr="00EB11DD">
        <w:instrText>ADDIN CSL_CITATION {"citationItems":[{"id":"ITEM-1","itemData":{"DOI":"10.1111/J.1365-2699.2005.01326.X","ISSN":"1365-2699","abstract":"Aim: The aims of this work were (1) to study how well land-cover and climatic data are capable of explaining distribution patterns of ten bird species breeding and/or feeding primarily on marshes and other wetlands and (2) to compare the differences between red-listed and common marshland species in explanatory variables, and to study the predictability of their distribution patterns. Location: Finland, northern Europe. Methods: The data of the bird atlas survey carried out in 1986-89 using a 10 × 10 km uniform grid system in Finland were used in the analyses. Land-cover data based on CORINE (Coordination of Information on the Environment) classification and climatic variables were compiled using the same 10 × 10 km grid. Generalized additive models (GAM) with a stepwise selection procedure were used to select relevant explanatory variables and to examine the complexity of the response shapes of the different species to each variable. The original data set was randomly divided into model training (70%) and model evaluation (30%) sets. The final models of common and red-listed bird species richness were validated by fitting them to the model evaluation set, and the correlation between observed and predicted species richness was calculated. We assessed the discrimination ability of the binary models (single species) with the area under the curve (AUC) of a receiver operating characteristic (ROC) plot and the Kappa coefficient. Results: Cover of marshland, shoreline length and mean temperature in April-June were significantly (P &lt; 0.01) related to the common marshland species richness. Cover and clumping of marshland and mean temperature and precipitation in April-June were selected in the model of red-listed marshland species richness. The level of discrimination in our single species models varied in ROC from fair to excellent (AUC values 0.70-0.95). Cover of marshland was included in all GAM models built for the target species, but clumping of marshland, shoreline length and cover of mires also appeared as important predictors in single species models. Seven species had statistically significant relationships with climatic variables in the multivariate GAMs. Cover of marshland was highest in squares in which the red-listed bittern Botaurus stellaris, marsh harrier Circus aeruginosus and great reed warbler Acrocephalus arundinaceus and the water rail Rallus aquaticus were observed. Main conclusions: Cover of marshland was the only variable which was incl…","author":[{"dropping-particle":"","family":"Virkkala","given":"Raimo","non-dropping-particle":"","parse-names":false,"suffix":""},{"dropping-particle":"","family":"Luoto","given":"Miska","non-dropping-particle":"","parse-names":false,"suffix":""},{"dropping-particle":"","family":"Heikkinen","given":"Risto K.","non-dropping-particle":"","parse-names":false,"suffix":""},{"dropping-particle":"","family":"Leikola","given":"Niko","non-dropping-particle":"","parse-names":false,"suffix":""}],"container-title":"Journal of Biogeography","id":"ITEM-1","issue":"11","issued":{"date-parts":[["2005","11","1"]]},"page":"1957-1970","publisher":"John Wiley &amp; Sons, Ltd","title":"Distribution patterns of boreal marshland birds: modelling the relationships to land cover and climate","type":"article-journal","volume":"32"},"uris":["http://www.mendeley.com/documents/?uuid=3ed14de1-c120-39c8-a2ca-05453e7ff65e"]},{"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3","issue":"3","issued":{"date-parts":[["2016","3","1"]]},"page":"1130-1144","publisher":"John Wiley &amp; Sons, Ltd","title":"The pace of past climate change vs. potential bird distributions and land use in the United States","type":"article-journal","volume":"22"},"uris":["http://www.mendeley.com/documents/?uuid=ffdfd21d-eb64-33f9-87ae-0c3d253ec0f9"]},{"id":"ITEM-4","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4","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Virkkala et al. 2005, Jarzyna et al. 2015, 2016, Bateman et al. 2016)","plainTextFormattedCitation":"(Virkkala et al. 2005, Jarzyna et al. 2015, 2016, Bateman et al. 2016)","previouslyFormattedCitation":"(Virkkala et al. 2005, Jarzyna et al. 2015, 2016, Bateman et al. 2016)"},"properties":{"noteIndex":0},"schema":"https://github.com/citation-style-language/schema/raw/master/csl-citation.json"}</w:instrText>
      </w:r>
      <w:r w:rsidRPr="00EB11DD">
        <w:fldChar w:fldCharType="separate"/>
      </w:r>
      <w:r w:rsidRPr="00EB11DD">
        <w:rPr>
          <w:noProof/>
        </w:rPr>
        <w:t>(Virkkala et al. 2005, Jarzyna et al. 2015, 2016, Bateman et al. 2016)</w:t>
      </w:r>
      <w:r w:rsidRPr="00EB11DD">
        <w:fldChar w:fldCharType="end"/>
      </w:r>
      <w:r w:rsidRPr="00EB11DD">
        <w:t>; alternatively, climate change can mediate or exacerbate the effects of land cover change (Chamberlain et al. 2013, Mantyka-Pringle et al. 2015, Northrup et al. 2019).</w:t>
      </w:r>
    </w:p>
    <w:p w14:paraId="276824F3" w14:textId="77777777" w:rsidR="00A52D14" w:rsidRPr="00A52D14" w:rsidRDefault="00A52D14" w:rsidP="00685614">
      <w:pPr>
        <w:spacing w:line="240" w:lineRule="auto"/>
        <w:rPr>
          <w:lang w:val="fr-FR"/>
        </w:rPr>
      </w:pPr>
      <w:r w:rsidRPr="00EB11DD">
        <w:t xml:space="preserve">By comparing the relative influence of climate vs. land cover variables based on variable importance and marginal effects, I further distinguished that land cover change tended to be more influential, due to the importance of the proportion of deciduous and mixed forest to most of the focal forest songbird species. Land cover variables may have been more important than climate variables in this case study due to the study region and selection of focal forest songbird species. When modeling bird species responses to climate variables, it is usually better to consider as much of their range as possible </w:t>
      </w:r>
      <w:r w:rsidRPr="00EB11DD">
        <w:fldChar w:fldCharType="begin" w:fldLock="1"/>
      </w:r>
      <w:r w:rsidRPr="00EB11DD">
        <w:instrText>ADDIN CSL_CITATION {"citationItems":[{"id":"ITEM-1","itemData":{"DOI":"10.1111/gcb.12905","ISSN":"13541013","author":[{"dropping-particle":"","family":"Barbet-Massin","given":"Morgane","non-dropping-particle":"","parse-names":false,"suffix":""},{"dropping-particle":"","family":"Jetz","given":"Walter","non-dropping-particle":"","parse-names":false,"suffix":""}],"container-title":"Global Change Biology","id":"ITEM-1","issue":"8","issued":{"date-parts":[["2015","8","1"]]},"page":"2917-2928","publisher":"John Wiley &amp; Sons, Ltd (10.1111)","title":"The effect of range changes on the functional turnover, structure and diversity of bird assemblages under future climate scenarios","type":"article-journal","volume":"21"},"uris":["http://www.mendeley.com/documents/?uuid=2686709f-5430-380a-a131-7c1e2e035bc2"]},{"id":"ITEM-2","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2","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 Barbet-Massin and Jetz 2015)","plainTextFormattedCitation":"(Chamberlain et al. 2013, Barbet-Massin and Jetz 2015)","previouslyFormattedCitation":"(Chamberlain et al. 2013, Barbet-Massin and Jetz 2015)"},"properties":{"noteIndex":0},"schema":"https://github.com/citation-style-language/schema/raw/master/csl-citation.json"}</w:instrText>
      </w:r>
      <w:r w:rsidRPr="00EB11DD">
        <w:fldChar w:fldCharType="separate"/>
      </w:r>
      <w:r w:rsidRPr="00EB11DD">
        <w:rPr>
          <w:noProof/>
        </w:rPr>
        <w:t>(Chamberlain et al. 2013, Barbet-Massin and Jetz 2015)</w:t>
      </w:r>
      <w:r w:rsidRPr="00EB11DD">
        <w:fldChar w:fldCharType="end"/>
      </w:r>
      <w:r w:rsidRPr="00EB11DD">
        <w:t xml:space="preserve">. All 14 of our focal species have ranges that extend outside of the AMBCR, some quite significantly so (e.g., Canada warbler, summer tanager, red-eyed vireo). Within this portion of their range, it is reasonable that the relationships between these forest songbirds and the proportion of deciduous and mixed forest were truly stronger than their relationships with the temperature and precipitation variables used in this case study. Furthermore, there is evidence for strong effects of land cover change on avian species richness, abundance, and population trends </w:t>
      </w:r>
      <w:r w:rsidRPr="00EB11DD">
        <w:fldChar w:fldCharType="begin" w:fldLock="1"/>
      </w:r>
      <w:r w:rsidRPr="00EB11DD">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id":"ITEM-2","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2","issue":"5","issued":{"date-parts":[["2012","10","1"]]},"page":"821-829","publisher":"John Wiley &amp; Sons, Ltd","title":"Land-Cover Change and Avian Diversity in the Conterminous United States","type":"article-journal","volume":"26"},"uris":["http://www.mendeley.com/documents/?uuid=44e3b78c-653d-3401-a98b-114de3758a3e"]}],"mendeley":{"formattedCitation":"(Eglington and Pearce-Higgins 2012, Rittenhouse et al. 2012)","plainTextFormattedCitation":"(Eglington and Pearce-Higgins 2012, Rittenhouse et al. 2012)","previouslyFormattedCitation":"(Eglington and Pearce-Higgins 2012, Rittenhouse et al. 2012)"},"properties":{"noteIndex":0},"schema":"https://github.com/citation-style-language/schema/raw/master/csl-citation.json"}</w:instrText>
      </w:r>
      <w:r w:rsidRPr="00EB11DD">
        <w:fldChar w:fldCharType="separate"/>
      </w:r>
      <w:r w:rsidRPr="00EB11DD">
        <w:rPr>
          <w:noProof/>
        </w:rPr>
        <w:t>(Eglington and Pearce-Higgins 2012, Rittenhouse et al. 2012)</w:t>
      </w:r>
      <w:r w:rsidRPr="00EB11DD">
        <w:fldChar w:fldCharType="end"/>
      </w:r>
      <w:r w:rsidRPr="00EB11DD">
        <w:t xml:space="preserve">. Other studies that also used North American Breeding Bird Survey data have consistently found that land cover variables influence distributions and impact population dynamics of forest songbird species </w:t>
      </w:r>
      <w:r w:rsidRPr="00EB11DD">
        <w:fldChar w:fldCharType="begin" w:fldLock="1"/>
      </w:r>
      <w:r w:rsidRPr="00EB11DD">
        <w:instrText xml:space="preserve">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id":"ITEM-3","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3","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4","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w:instrText>
      </w:r>
      <w:r w:rsidRPr="00A52D14">
        <w:rPr>
          <w:lang w:val="fr-FR"/>
        </w:rPr>
        <w:instrText>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4","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Venier et al. 2004, LeBrun et al. 2017, Betts et al. 2019, Northrup et al. 2019)","plainTextFormattedCitation":"(Venier et al. 2004, LeBrun et al. 2017, Betts et al. 2019, Northrup et al. 2019)","previouslyFormattedCitation":"(Venier et al. 2004, LeBrun et al. 2017, Betts et al. 2019, Northrup et al. 2019)"},"properties":{"noteIndex":0},"schema":"https://github.com/citation-style-language/schema/raw/master/csl-citation.json"}</w:instrText>
      </w:r>
      <w:r w:rsidRPr="00EB11DD">
        <w:fldChar w:fldCharType="separate"/>
      </w:r>
      <w:r w:rsidRPr="00A52D14">
        <w:rPr>
          <w:noProof/>
          <w:lang w:val="fr-FR"/>
        </w:rPr>
        <w:t>(Venier et al. 2004, LeBrun et al. 2017, Betts et al. 2019, Northrup et al. 2019)</w:t>
      </w:r>
      <w:r w:rsidRPr="00EB11DD">
        <w:fldChar w:fldCharType="end"/>
      </w:r>
      <w:r w:rsidRPr="00A52D14">
        <w:rPr>
          <w:lang w:val="fr-FR"/>
        </w:rPr>
        <w:t xml:space="preserve">. </w:t>
      </w:r>
    </w:p>
    <w:p w14:paraId="615E4BE7" w14:textId="77777777" w:rsidR="00A52D14" w:rsidRPr="00A52D14" w:rsidRDefault="00A52D14" w:rsidP="00685614">
      <w:pPr>
        <w:spacing w:line="240" w:lineRule="auto"/>
        <w:rPr>
          <w:lang w:val="fr-FR"/>
        </w:rPr>
      </w:pPr>
      <w:r w:rsidRPr="00EB11DD">
        <w:t xml:space="preserve">Although the 3 land cover variables in my case study were more frequently important and had higher effect sizes, the 4 climate variables were still important for many of the focal species. Climate can exert direct influences on bird abundance </w:t>
      </w:r>
      <w:r w:rsidRPr="00EB11DD">
        <w:fldChar w:fldCharType="begin" w:fldLock="1"/>
      </w:r>
      <w:r w:rsidRPr="00EB11DD">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id":"ITEM-2","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2","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Duclos et al. 2019, Ceresa et al. 2021)","plainTextFormattedCitation":"(Duclos et al. 2019, Ceresa et al. 2021)","previouslyFormattedCitation":"(Duclos et al. 2019, Ceresa et al. 2021)"},"properties":{"noteIndex":0},"schema":"https://github.com/citation-style-language/schema/raw/master/csl-citation.json"}</w:instrText>
      </w:r>
      <w:r w:rsidRPr="00EB11DD">
        <w:fldChar w:fldCharType="separate"/>
      </w:r>
      <w:r w:rsidRPr="00EB11DD">
        <w:rPr>
          <w:noProof/>
        </w:rPr>
        <w:t>(Duclos et al. 2019, Ceresa et al. 2021)</w:t>
      </w:r>
      <w:r w:rsidRPr="00EB11DD">
        <w:fldChar w:fldCharType="end"/>
      </w:r>
      <w:r w:rsidRPr="00EB11DD">
        <w:t xml:space="preserve">, and there is plentiful evidence that climate plays a key role in shaping distributions and populations of bird species </w:t>
      </w:r>
      <w:r w:rsidRPr="00EB11DD">
        <w:fldChar w:fldCharType="begin" w:fldLock="1"/>
      </w:r>
      <w:r w:rsidRPr="00EB11DD">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2","issue":"11","issued":{"date-parts":[["2018","10","22"]]},"page":"992-996","publisher":"Nature Publishing Group","title":"Long-distance migratory birds threatened by multiple independent risks from global change","type":"article-journal","volume":"8"},"uris":["http://www.mendeley.com/documents/?uuid=18076ccf-3bbb-3a1a-bdc9-a520ce48200e"]},{"id":"ITEM-3","itemData":{"DOI":"10.1111/DDI.13144","ISSN":"1472-4642","abstract":"Aim: Global declines in the populations of migratory species have been attributed largely to climate change and anthropogenic habitat change. However, the relative contribution of these factors on species’ breeding and non-breeding ranges is unclear. Here, we present the first large-scale assessment of the relative importance of climatic conditions and land cover on both the breeding and non-breeding grounds in driving the long-term population trends of migratory species. Location: Europe and Africa. Methods: We use data on the long-term population trends of 61 short- and 39 long-distance migratory species of European breeding birds. We analyse these population trends in relation to changes in climate and land cover across species’ breeding and non-breeding ranges over a 36-year period, along with species’ migratory behaviour. Results: The population trends of European migratory birds appear to be more closely related to changes in climate than changes in land cover on their breeding grounds, but the converse is true on their non-breeding grounds. While improvements in climate suitability across the breeding ranges of short-distance migrants led to increasing population trends, the same was not true for long-distance migrants. The combined effects of changes in climate and land cover account for approximately 40% of the variation in migratory species’ population trends, suggesting that factors other than climate and land cover as we have measured them, such as habitat quality, also affect the population trends of migrant birds. Main Conclusions: Over recent decades, population trends of most migrant species are most strongly related to climatic conditions on the breeding grounds but land cover change on the non-breeding grounds. This suggests that management to stem the declines of migrant birds requires an integrated approach that considers all processes affecting migrant birds across their dynamic distributions throughout the year.","author":[{"dropping-particle":"","family":"Howard","given":"Christine","non-dropping-particle":"","parse-names":false,"suffix":""},{"dropping-particle":"","family":"Stephens","given":"Philip A.","non-dropping-particle":"","parse-names":false,"suffix":""},{"dropping-particle":"","family":"Pearce-Higgins","given":"James W.","non-dropping-particle":"","parse-names":false,"suffix":""},{"dropping-particle":"","family":"Gregory","given":"Richard D.","non-dropping-particle":"","parse-names":false,"suffix":""},{"dropping-particle":"","family":"Butchart","given":"Stuart H.M.","non-dropping-particle":"","parse-names":false,"suffix":""},{"dropping-particle":"","family":"Willis","given":"Stephen G.","non-dropping-particle":"","parse-names":false,"suffix":""}],"container-title":"Diversity and Distributions","id":"ITEM-3","issue":"11","issued":{"date-parts":[["2020","11","1"]]},"page":"1442-1455","publisher":"John Wiley &amp; Sons, Ltd","title":"Disentangling the relative roles of climate and land cover change in driving the long-term population trends of European migratory birds","type":"article-journal","volume":"26"},"uris":["http://www.mendeley.com/documents/?uuid=86027404-fb38-377e-b4b8-b11fac357372"]},{"id":"ITEM-4","itemData":{"DOI":"10.1111/ECOG.06075","ISSN":"1600-0587","abstract":"Disentangling associations between species occupancy and its environmental drivers –– climate and land cover –– along tropical mountains is imperative to predict species distributional changes in the future. Previous studies have primarily focused on identifying such associations in temperate mountain systems. Using 1.29 million robustly processed citizen science observations contributed to eBird between 2013 and 2021, we examined the role of climatic and landscape variables and its association with bird species occurrence within a tropical biodiversity hotspot, the southern Western Ghats in India. Using an occupancy modeling framework, we found that temperature seasonality, precipitation seasonality, and the proportion of evergreen forests were significantly associated with species-specific probabilities of occupancy for 78% (n=43 birds), 38% (n=21 birds), and 27% (n=15 birds) of bird species examined, respectively. Our study shows that several forest birds (n=18 species) were negatively associated with temperature seasonality, highlighting narrow thermal niches for such species. The probability of occupancy of six forest species and eight generalist species was positively associated with precipitation seasonality, indicating potential associations between rainfall and resource availability, and thereby, species occurrence. A smaller number of largely generalist species (n=9 birds) were positively associated with human-modified land cover types –– including the proportion of agriculture/settlements and plantations. Our study shows that rigorously filtered citizen science observations can be used to identify associations between environmental drivers and species occupancy on tropical mountains. Though current distributions of tropical montane birds of the Western Ghats are strongly associated with climatic factors (mainly, temperature seasonality), naturally occurring land cover types (forests) are critical to sustaining montane avifauna across human-modified landscapes in the long run.","author":[{"dropping-particle":"","family":"Ramesh","given":"Vijay","non-dropping-particle":"","parse-names":false,"suffix":""},{"dropping-particle":"","family":"Gupte","given":"Pratik Rajan","non-dropping-particle":"","parse-names":false,"suffix":""},{"dropping-particle":"","family":"Tingley","given":"Morgan W.","non-dropping-particle":"","parse-names":false,"suffix":""},{"dropping-particle":"V.","family":"Robin","given":"V.","non-dropping-particle":"","parse-names":false,"suffix":""},{"dropping-particle":"","family":"DeFries","given":"Ruth","non-dropping-particle":"","parse-names":false,"suffix":""}],"container-title":"Ecography","id":"ITEM-4","issue":"9","issued":{"date-parts":[["2022","9","1"]]},"page":"e06075","publisher":"John Wiley &amp; Sons, Ltd","title":"Using citizen science to parse climatic and land cover influences on bird occupancy in a tropical biodiversity hotspot","type":"article-journal","volume":"2022"},"uris":["http://www.mendeley.com/documents/?uuid=c74f0697-abda-37a5-b855-d01a7d5703cb"]}],"mendeley":{"formattedCitation":"(Luoto et al. 2007, Zurell et al. 2018, Howard et al. 2020, Ramesh et al. 2022)","plainTextFormattedCitation":"(Luoto et al. 2007, Zurell et al. 2018, Howard et al. 2020, Ramesh et al. 2022)","previouslyFormattedCitation":"(Luoto et al. 2007, Zurell et al. 2018, Howard et al. 2020, Ramesh et al. 2022)"},"properties":{"noteIndex":0},"schema":"https://github.com/citation-style-language/schema/raw/master/csl-citation.json"}</w:instrText>
      </w:r>
      <w:r w:rsidRPr="00EB11DD">
        <w:fldChar w:fldCharType="separate"/>
      </w:r>
      <w:r w:rsidRPr="00EB11DD">
        <w:rPr>
          <w:noProof/>
        </w:rPr>
        <w:t xml:space="preserve">(Luoto et al. 2007, Zurell et al. 2018, Howard et al. 2020, Ramesh et </w:t>
      </w:r>
      <w:r w:rsidRPr="00EB11DD">
        <w:rPr>
          <w:noProof/>
        </w:rPr>
        <w:lastRenderedPageBreak/>
        <w:t>al. 2022)</w:t>
      </w:r>
      <w:r w:rsidRPr="00EB11DD">
        <w:fldChar w:fldCharType="end"/>
      </w:r>
      <w:r w:rsidRPr="00EB11DD">
        <w:t xml:space="preserve">, particularly in North America </w:t>
      </w:r>
      <w:r w:rsidRPr="00EB11DD">
        <w:fldChar w:fldCharType="begin" w:fldLock="1"/>
      </w:r>
      <w:r w:rsidRPr="00EB11DD">
        <w:instrText>ADDIN CSL_CITATION {"citationItems":[{"id":"ITEM-1","itemData":{"DOI":"10.1111/J.1466-8238.2010.00574.X","ISSN":"1466-8238","abstract":"Aim Geographic distributions of species are constrained by several factors acting at different scales, with climate assumed to be a major determinant at broad extents. Recent studies, however, have challenged this statement and indicated that climate may not dominate among the factors governing geographic distributions of species. Here, we argue that these results are misleading due to the lack of consideration of the geographic area that has been accessible to the species.Location North America.Methods We generated null distributions for 75 North American endemic and 19 non-endemic bird species. For each species, climatic envelopes of observed and null distributions were modelled using neural networks and generalized linear models, and seven climatic predictors. Values of the area under the receiver-operating characteristic curve (AUC) based on models of observed distributions were compared with corresponding AUC values for the null distributions.Results More than 82% of the endemic species showed AUC higher for the observed than for the null distributions, while 63% of the non-endemic species showed such a pattern.Main conclusions We demonstrate a dominant climatic signal in shaping North American bird distributions. Our results attest to the importance of climate in determining species distributions and support the use of climate-envelope models for estimating potential distributional areas at the appropriate spatial scales. © 2010 Blackwell Publishing Ltd.","author":[{"dropping-particle":"","family":"Jiménez-Valverde","given":"Alberto","non-dropping-particle":"","parse-names":false,"suffix":""},{"dropping-particle":"","family":"Barve","given":"Narayani","non-dropping-particle":"","parse-names":false,"suffix":""},{"dropping-particle":"","family":"Lira-Noriega","given":"Andrés","non-dropping-particle":"","parse-names":false,"suffix":""},{"dropping-particle":"","family":"Maher","given":"Sean P.","non-dropping-particle":"","parse-names":false,"suffix":""},{"dropping-particle":"","family":"Nakazawa","given":"Yoshinori","non-dropping-particle":"","parse-names":false,"suffix":""},{"dropping-particle":"","family":"Papeş","given":"Monica","non-dropping-particle":"","parse-names":false,"suffix":""},{"dropping-particle":"","family":"Soberón","given":"Jorge","non-dropping-particle":"","parse-names":false,"suffix":""},{"dropping-particle":"","family":"Sukumaran","given":"Jeet","non-dropping-particle":"","parse-names":false,"suffix":""},{"dropping-particle":"","family":"Peterson","given":"A. Townsend","non-dropping-particle":"","parse-names":false,"suffix":""}],"container-title":"Global Ecology and Biogeography","id":"ITEM-1","issue":"1","issued":{"date-parts":[["2011","1","1"]]},"page":"114-118","publisher":"John Wiley &amp; Sons, Ltd","title":"Dominant climate influences on North American bird distributions","type":"article-journal","volume":"20"},"uris":["http://www.mendeley.com/documents/?uuid=4cbdc6c8-d0ee-3baa-b709-ae3f94307186"]}],"mendeley":{"formattedCitation":"(Jiménez-Valverde et al. 2011)","plainTextFormattedCitation":"(Jiménez-Valverde et al. 2011)","previouslyFormattedCitation":"(Jiménez-Valverde et al. 2011)"},"properties":{"noteIndex":0},"schema":"https://github.com/citation-style-language/schema/raw/master/csl-citation.json"}</w:instrText>
      </w:r>
      <w:r w:rsidRPr="00EB11DD">
        <w:fldChar w:fldCharType="separate"/>
      </w:r>
      <w:r w:rsidRPr="00EB11DD">
        <w:rPr>
          <w:noProof/>
        </w:rPr>
        <w:t>(Jiménez-Valverde et al. 2011)</w:t>
      </w:r>
      <w:r w:rsidRPr="00EB11DD">
        <w:fldChar w:fldCharType="end"/>
      </w:r>
      <w:r w:rsidRPr="00EB11DD">
        <w:t xml:space="preserve">. Previous studies have found that climate has more influence than land cover on occupancy and abundance patterns </w:t>
      </w:r>
      <w:r w:rsidRPr="00EB11DD">
        <w:fldChar w:fldCharType="begin" w:fldLock="1"/>
      </w:r>
      <w:r w:rsidRPr="00EB11DD">
        <w:instrText>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3","issue":"1","issued":{"date-parts":[["2015","1","1"]]},"page":"52-69","publisher":"John Wiley &amp; Sons, Ltd","title":"Projecting boreal bird responses to climate change: The signal exceeds the noise","type":"article-journal","volume":"25"},"uris":["http://www.mendeley.com/documents/?uuid=d34e98d2-ca7a-3a99-939c-eb5986e71ce2"]},{"id":"ITEM-4","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w:instrText>
      </w:r>
      <w:r w:rsidRPr="00A52D14">
        <w:rPr>
          <w:lang w:val="fr-FR"/>
        </w:rPr>
        <w:instrText>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4","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Venier et al. 2004, Sohl 2014, D. Stralberg et al. 2015, Glennon et al. 2019&lt;i&gt;a&lt;/i&gt;)","manualFormatting":"(Venier et al. 2004, Sohl 2014, Stralberg et al. 2015, Glennon et al. 2019a)","plainTextFormattedCitation":"(Venier et al. 2004, Sohl 2014, D. Stralberg et al. 2015, Glennon et al. 2019a)","previouslyFormattedCitation":"(Venier et al. 2004, Sohl 2014, D. Stralberg et al. 2015, Glennon et al. 2019&lt;i&gt;a&lt;/i&gt;)"},"properties":{"noteIndex":0},"schema":"https://github.com/citation-style-language/schema/raw/master/csl-citation.json"}</w:instrText>
      </w:r>
      <w:r w:rsidRPr="00EB11DD">
        <w:fldChar w:fldCharType="separate"/>
      </w:r>
      <w:r w:rsidRPr="00A52D14">
        <w:rPr>
          <w:noProof/>
          <w:lang w:val="fr-FR"/>
        </w:rPr>
        <w:t>(Venier et al. 2004, Sohl 2014, Stralberg et al. 2015, Glennon et al. 2019</w:t>
      </w:r>
      <w:r w:rsidRPr="00A52D14">
        <w:rPr>
          <w:i/>
          <w:noProof/>
          <w:lang w:val="fr-FR"/>
        </w:rPr>
        <w:t>a</w:t>
      </w:r>
      <w:r w:rsidRPr="00A52D14">
        <w:rPr>
          <w:noProof/>
          <w:lang w:val="fr-FR"/>
        </w:rPr>
        <w:t>)</w:t>
      </w:r>
      <w:r w:rsidRPr="00EB11DD">
        <w:fldChar w:fldCharType="end"/>
      </w:r>
      <w:r w:rsidRPr="00A52D14">
        <w:rPr>
          <w:lang w:val="fr-FR"/>
        </w:rPr>
        <w:t xml:space="preserve">. </w:t>
      </w:r>
      <w:r w:rsidRPr="00EB11DD">
        <w:t xml:space="preserve">Accordingly, climate change is thought to have greater influence on bird species distributions than land cover change. However, many of these studies tend to incorporate even larger spatial scales than this case study; for instance, Jetz et al. (2007) found that climate change was the principal driver of bird species range contractions at higher latitudes across the world. Indeed, the relative importance of climate and land cover variables may be a simple matter of scale. Trends in the differential influence of climate vs. land cover likely arise because climatic conditions often determine overall range limits, whereas land cover patterns dictate where species occur within those ranges. For example, Luoto et al. (2007) suggest that the determinants of bird species distributions are hierarchically structured such that climate variables operate at a large-scale (&gt;40 km) and then land cover variables secondarily operate at finer resolutions (&lt;20 km); this scale-dependent hierarchy is supported by findings from other studies, such as Sohl (2014) and </w:t>
      </w:r>
      <w:r w:rsidRPr="00EB11DD">
        <w:fldChar w:fldCharType="begin" w:fldLock="1"/>
      </w:r>
      <w:r w:rsidRPr="00EB11DD">
        <w:instrText>ADDIN CSL_CITATION {"citationItems":[{"id":"ITEM-1","itemData":{"DOI":"10.1111/JAV.02162","ISSN":"1600-048X","abstract":"The selection of relevant factors and appropriate spatial scale(s) is fundamental when modelling species response to climate change. We evaluated whether the effects of climate factors on species distribution/occurrence are consistently modelled over different spatial scales in birds, and used a two-scale approach to identify species–climate correlations unlikely to represent causal effects. We used passerine birds inhabiting mountain grassland in the Apennines (Italy) as a model. We surveyed four grassland species at 400 sampling points, and built habitat selection models (territory scale) and distribution models (seven algorithms, landscape scale). We compared the effect of climatic predictors on occurrence/distribution highlighted by models over the two spatial scales, and with the effects supposed a priori based on the climatic niche of each species. Models at the territory level included at least one climatic predictor for three species; the observed effect of climatic predictors was seldom consistent with supposed effects. At the broadest scale, distribution models for all species included climatic predictors, with varying consistence with supposed effects and findings at the finer scale. Despite the importance of climate for species distribution, occurrence could be more directly related to other factors, with important implications for understanding/predicting the impacts of climate/environmental changes. Our approach revealed key variables for grassland birds, and highlighted the scale-dependent perceived importance of climate. At the local scale, climate effects were weak or hard to interpret. We found a general lack of consistence between supposed and observed effects at the territory level, and between landscape and territory models. Our results show the importance of predicting the potential effect of climatic factors prior to the analyses, carefully selecting ecologically meaningful variables and scales, and evaluating the nature and scale of climate–species links. We call for caution when predicting under future climates, especially when mechanistic effects and consistency across scales are lacking.","author":[{"dropping-particle":"","family":"Brambilla","given":"Mattia","non-dropping-particle":"","parse-names":false,"suffix":""},{"dropping-particle":"","family":"Gustin","given":"Marco","non-dropping-particle":"","parse-names":false,"suffix":""},{"dropping-particle":"","family":"Cento","given":"Michele","non-dropping-particle":"","parse-names":false,"suffix":""},{"dropping-particle":"","family":"Ilahiane","given":"Luca","non-dropping-particle":"","parse-names":false,"suffix":""},{"dropping-particle":"","family":"Celada","given":"Claudio","non-dropping-particle":"","parse-names":false,"suffix":""}],"container-title":"Journal of Avian Biology","id":"ITEM-1","issue":"9","issued":{"date-parts":[["2019","9","1"]]},"publisher":"John Wiley &amp; Sons, Ltd","title":"Predicted effects of climate factors on mountain species are not uniform over different spatial scales","type":"article-journal","volume":"50"},"uris":["http://www.mendeley.com/documents/?uuid=e87e77c9-873c-37b1-9a69-7dd47bd4a670"]}],"mendeley":{"formattedCitation":"(Brambilla et al. 2019)","manualFormatting":"Brambilla et al. (2019)","plainTextFormattedCitation":"(Brambilla et al. 2019)","previouslyFormattedCitation":"(Brambilla et al. 2019)"},"properties":{"noteIndex":0},"schema":"https://github.com/citation-style-language/schema/raw/master/csl-citation.json"}</w:instrText>
      </w:r>
      <w:r w:rsidRPr="00EB11DD">
        <w:fldChar w:fldCharType="separate"/>
      </w:r>
      <w:r w:rsidRPr="00EB11DD">
        <w:rPr>
          <w:noProof/>
        </w:rPr>
        <w:t>Brambilla et al. (2019)</w:t>
      </w:r>
      <w:r w:rsidRPr="00EB11DD">
        <w:fldChar w:fldCharType="end"/>
      </w:r>
      <w:r w:rsidRPr="00EB11DD">
        <w:t xml:space="preserve">. Although scientific understanding of the relative importance of climate vs. land cover is still incomplete </w:t>
      </w:r>
      <w:r w:rsidRPr="00EB11DD">
        <w:fldChar w:fldCharType="begin" w:fldLock="1"/>
      </w:r>
      <w:r w:rsidRPr="00EB11DD">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Pr="00EB11DD">
        <w:fldChar w:fldCharType="separate"/>
      </w:r>
      <w:r w:rsidRPr="00EB11DD">
        <w:rPr>
          <w:noProof/>
        </w:rPr>
        <w:t>(Heikkinen et al. 2006)</w:t>
      </w:r>
      <w:r w:rsidRPr="00EB11DD">
        <w:fldChar w:fldCharType="end"/>
      </w:r>
      <w:r w:rsidRPr="00EB11DD">
        <w:t xml:space="preserve">, there is ultimately a consensus that bird distribution models perform better and produce more accurate results when both climate and land cover variables (or other measures of habitat) are included </w:t>
      </w:r>
      <w:r w:rsidRPr="00EB11DD">
        <w:fldChar w:fldCharType="begin" w:fldLock="1"/>
      </w:r>
      <w:r w:rsidRPr="00EB11DD">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007/S00442-016-3637-Y/TABLES/3","ISSN":"00298549","PMID":"27139426","abstract":"Many species have shown recent shifts in their distributions in response to climate change. Patterns in species occurrence or abundance along altitudinal gradients often serve as the basis for detecting such changes and assessing future sensitivity. Quantifying the distribution of species along altitudinal gradients acts as a fundamental basis for future studies on environmental change impacts, but in order for models of altitudinal distribution to have wide applicability, it is necessary to know the extent to which altitudinal trends in occurrence are consistent across geographically separated areas. This was assessed by fitting models of bird species occurrence across altitudinal gradients in relation to habitat and climate variables in two geographically separated alpine regions, Piedmont and Trentino. The ten species studied showed non-random altitudinal distributions which in most cases were consistent across regions in terms of pattern. Trends in relation to altitude and differences between regions could be explained mostly by habitat or a combination of habitat and climate variables. Variation partitioning showed that most variation explained by the models was attributable to habitat, or habitat and climate together, rather than climate alone or geographic region. The shape and position of the altitudinal distribution curve is important as it can be related to vulnerability where the available space is limited, i.e. where mountains are not of sufficient altitude for expansion. This study therefore suggests that incorporating habitat and climate variables should be sufficient to construct models with high transferability for many alpine species.","author":[{"dropping-particle":"","family":"Chamberlain","given":"Dan","non-dropping-particle":"","parse-names":false,"suffix":""},{"dropping-particle":"","family":"Brambilla","given":"Mattia","non-dropping-particle":"","parse-names":false,"suffix":""},{"dropping-particle":"","family":"Caprio","given":"Enrico","non-dropping-particle":"","parse-names":false,"suffix":""},{"dropping-particle":"","family":"Pedrini","given":"Paolo","non-dropping-particle":"","parse-names":false,"suffix":""},{"dropping-particle":"","family":"Rolando","given":"Antonio","non-dropping-particle":"","parse-names":false,"suffix":""}],"container-title":"Oecologia","id":"ITEM-3","issue":"4","issued":{"date-parts":[["2016","8","1"]]},"page":"1139-1150","publisher":"Springer Verlag","title":"Alpine bird distributions along elevation gradients: the consistency of climate and habitat effects across geographic regions","type":"article-journal","volume":"181"},"uris":["http://www.mendeley.com/documents/?uuid=b403c87d-caf5-381e-8169-0d9268ef43fe"]},{"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5","issued":{"date-parts":[["2019","7","25"]]},"publisher":"Wiley","title":"Direct and indirect effects of climate on bird abundance along elevation gradients in the Northern Appalachian mountains","type":"article-journal"},"uris":["http://www.mendeley.com/documents/?uuid=8169aa4d-c04f-376d-b718-f0af760efc8c"]},{"id":"ITEM-6","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w:instrText>
      </w:r>
      <w:r w:rsidRPr="00A52D14">
        <w:rPr>
          <w:lang w:val="fr-FR"/>
        </w:rPr>
        <w:instrText>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6","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Luoto et al. 2007, Sohl 2014, Chamberlain et al. 2016, Betts et al. 2019, Duclos et al. 2019, Ceresa et al. 2021)","plainTextFormattedCitation":"(Luoto et al. 2007, Sohl 2014, Chamberlain et al. 2016, Betts et al. 2019, Duclos et al. 2019, Ceresa et al. 2021)","previouslyFormattedCitation":"(Luoto et al. 2007, Sohl 2014, Chamberlain et al. 2016, Betts et al. 2019, Duclos et al. 2019, Ceresa et al. 2021)"},"properties":{"noteIndex":0},"schema":"https://github.com/citation-style-language/schema/raw/master/csl-citation.json"}</w:instrText>
      </w:r>
      <w:r w:rsidRPr="00EB11DD">
        <w:fldChar w:fldCharType="separate"/>
      </w:r>
      <w:r w:rsidRPr="00A52D14">
        <w:rPr>
          <w:noProof/>
          <w:lang w:val="fr-FR"/>
        </w:rPr>
        <w:t>(Luoto et al. 2007, Sohl 2014, Chamberlain et al. 2016, Betts et al. 2019, Duclos et al. 2019, Ceresa et al. 2021)</w:t>
      </w:r>
      <w:r w:rsidRPr="00EB11DD">
        <w:fldChar w:fldCharType="end"/>
      </w:r>
      <w:r w:rsidRPr="00A52D14">
        <w:rPr>
          <w:lang w:val="fr-FR"/>
        </w:rPr>
        <w:t xml:space="preserve">. </w:t>
      </w:r>
    </w:p>
    <w:p w14:paraId="7992BDA6" w14:textId="77777777" w:rsidR="00A52D14" w:rsidRPr="00C43FF7" w:rsidRDefault="00A52D14" w:rsidP="00685614">
      <w:pPr>
        <w:spacing w:line="240" w:lineRule="auto"/>
        <w:ind w:firstLine="0"/>
        <w:rPr>
          <w:b/>
          <w:bCs/>
          <w:i/>
          <w:iCs/>
        </w:rPr>
      </w:pPr>
      <w:r w:rsidRPr="00C43FF7">
        <w:rPr>
          <w:b/>
          <w:bCs/>
          <w:i/>
          <w:iCs/>
        </w:rPr>
        <w:t>Will forest songbird species experience changes in relative abundance, range, and distribution in the future due to changes in climate and land cover patterns?</w:t>
      </w:r>
    </w:p>
    <w:p w14:paraId="0D827641" w14:textId="77777777" w:rsidR="00A52D14" w:rsidRPr="00EB11DD" w:rsidRDefault="00A52D14" w:rsidP="00685614">
      <w:pPr>
        <w:spacing w:line="240" w:lineRule="auto"/>
      </w:pPr>
      <w:r w:rsidRPr="00EB11DD">
        <w:tab/>
        <w:t>By comparing the projected relative abundance, overall range, and distribution of relative abundance of the 14 focal forest songbird species in 2000 vs. 2100, I noted that responses tended to vary by species and future scenario, but most species experienced little to no changes. For those species that did show differences between the 2 time periods, more species were projected to undergo a &gt;5% decline (N = 4) than a &gt;5% increase (N = 2), there was less change in range than in relative abundance, and the majority of &gt;50 km distribution shifts were in the northeast or eastward direction.</w:t>
      </w:r>
    </w:p>
    <w:p w14:paraId="60FF5349" w14:textId="77777777" w:rsidR="00A52D14" w:rsidRPr="00EB11DD" w:rsidRDefault="00A52D14" w:rsidP="00685614">
      <w:pPr>
        <w:spacing w:line="240" w:lineRule="auto"/>
      </w:pPr>
      <w:r w:rsidRPr="00EB11DD">
        <w:t xml:space="preserve">Many of these findings are in agreement with previous research. Other studies have emphasized that avian responses to climate and land cover change are usually species-specific </w:t>
      </w:r>
      <w:r w:rsidRPr="00EB11DD">
        <w:fldChar w:fldCharType="begin" w:fldLock="1"/>
      </w:r>
      <w:r w:rsidRPr="00EB11DD">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id":"ITEM-2","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2","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id":"ITEM-3","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3","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4","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4","issue":"1","issued":{"date-parts":[["2015","1","1"]]},"page":"52-69","publisher":"John Wiley &amp; Sons, Ltd","title":"Projecting boreal bird responses to climate change: The signal exceeds the noise","type":"article-journal","volume":"25"},"uris":["http://www.mendeley.com/documents/?uuid=d34e98d2-ca7a-3a99-939c-eb5986e71ce2"]},{"id":"ITEM-5","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5","issue":"3","issued":{"date-parts":[["2016","3","1"]]},"page":"1130-1144","publisher":"John Wiley &amp; Sons, Ltd","title":"The pace of past climate change vs. potential bird distributions and land use in the United States","type":"article-journal","volume":"22"},"uris":["http://www.mendeley.com/documents/?uuid=ffdfd21d-eb64-33f9-87ae-0c3d253ec0f9"]},{"id":"ITEM-6","itemData":{"DOI":"10.1111/GCB.13150","ISSN":"1365-2486","PMID":"26691578","abstract":"There is increasing evidence that climate change shifts species distributions towards poles and mountain tops. However, most studies are based on presence-absence data, and either abundance or the observation effort has rarely been measured. In addition, hardly any studies have investigated the direction of shifts and factors affecting them. Here, we show using count data on a 1000 km south-north gradient in Finland, that between 1970-1989 and 2000-2012, 128 bird species shifted their densities, on average, 37 km towards the north north-east. The species-specific directions of the shifts in density were significantly explained by migration behaviour and habitat type. Although the temperatures have also moved on average towards the north north-east (186 km), the species-specific directions of the shifts in density and temperature did not correlate due to high variation in density shifts. Findings highlight that climate change is unlikely the only driver of the direction of species density shifts, but species-specific characteristics and human land-use practices are also influencing the direction. Furthermore, the alarming results show that former climatic conditions in the north-west corner of Finland have already moved out of the country. This highlights the need for an international approach in research and conservation actions to mitigate the impacts of climate change.","author":[{"dropping-particle":"","family":"Lehikoinen","given":"Aleksi","non-dropping-particle":"","parse-names":false,"suffix":""},{"dropping-particle":"","family":"Virkkala","given":"Raimo","non-dropping-particle":"","parse-names":false,"suffix":""}],"container-title":"Global Change Biology","id":"ITEM-6","issue":"3","issued":{"date-parts":[["2016","3","1"]]},"page":"1121-1129","publisher":"John Wiley &amp; Sons, Ltd","title":"North by north-west: climate change and directions of density shifts in birds","type":"article-journal","volume":"22"},"uris":["http://www.mendeley.com/documents/?uuid=3dacae0b-5113-35e0-8c87-651223475765"]},{"id":"ITEM-7","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7","issue":"4","issued":{"date-parts":[["2016","4","1"]]},"page":"468-480","publisher":"John Wiley &amp; Sons, Ltd","title":"Regional variation in climate change winners and losers highlights the rapid loss of cold-dwelling species","type":"article-journal","volume":"22"},"uris":["http://www.mendeley.com/documents/?uuid=1065802e-efa3-3c51-8314-96889b5b6fd5"]},{"id":"ITEM-8","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8","issue":"5","issued":{"date-parts":[["2019","5","1"]]},"page":"1561-1575","publisher":"John Wiley &amp; Sons, Ltd","title":"Synergistic effects of climate and land-use change influence broad-scale avian population declines","type":"article-journal","volume":"25"},"uris":["http://www.mendeley.com/documents/?uuid=b1e4ab19-b918-3224-abe7-2bff86f454f5"]},{"id":"ITEM-9","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9","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id":"ITEM-10","itemData":{"DOI":"10.1111/GCB.16355","ISSN":"1365-2486","abstract":"The relationships between species abundance or occurrence versus spatial variation in climate are commonly used in species distribution models to forecast future distributions. Under “space-for-time substitution”, the effects of climate variation on species are assumed to be equivalent in both space and time. Two unresolved issues of space-for-time substitution are the time period for species' responses and also the relative contributions of rapid- versus slow reactions in shaping spatial and temporal responses to climate change. To test the assumption of equivalence, we used a new approach of climate decomposition to separate variation in temperature and precipitation in Fennoscandia into spatial, temporal, and spatiotemporal components over a 23-year period (1996–2018). We compiled information on land cover, topography, and six components of climate for 1756 fixed route surveys, and we modeled annual counts of 39 bird species breeding in the mountains of Fennoscandia. Local abundance of breeding birds was associated with the spatial components of climate as expected, but the temporal and spatiotemporal climatic variation from the current and previous breeding seasons were also important. The directions of the effects of the three climate components differed within and among species, suggesting that species can respond both rapidly and slowly to climate variation and that the responses represent different ecological processes. Thus, the assumption of equivalent species' response to spatial and temporal variation in climate was seldom met in our study system. Consequently, for the majority of our species, space-for-time substitution may only be applicable once the slow species' responses to a changing climate have occurred, whereas forecasts for the near future need to accommodate the temporal components of climate variation. However, appropriate forecast horizons for space-for-time substitution are rarely considered and may be difficult to reliably identify. Accurately predicting change is challenging because multiple ecological processes affect species distributions at different temporal scales.","author":[{"dropping-particle":"","family":"Bradter","given":"Ute","non-dropping-particle":"","parse-names":false,"suffix":""},{"dropping-particle":"","family":"Johnston","given":"Alison","non-dropping-particle":"","parse-names":false,"suffix":""},{"dropping-particle":"","family":"Hochachka","given":"Wesley M.","non-dropping-particle":"","parse-names":false,"suffix":""},{"dropping-particle":"","family":"Soultan","given":"Alaaeldin","non-dropping-particle":"","parse-names":false,"suffix":""},{"dropping-particle":"","family":"Brommer","given":"Jon E.","non-dropping-particle":"","parse-names":false,"suffix":""},{"dropping-particle":"","family":"Gaget","given":"Elie","non-dropping-particle":"","parse-names":false,"suffix":""},{"dropping-particle":"","family":"Kålås","given":"John Atle","non-dropping-particle":"","parse-names":false,"suffix":""},{"dropping-particle":"","family":"Lehikoinen","given":"Aleksi","non-dropping-particle":"","parse-names":false,"suffix":""},{"dropping-particle":"","family":"Lindström","given":"Åke","non-dropping-particle":"","parse-names":false,"suffix":""},{"dropping-particle":"","family":"Piirainen","given":"Sirke","non-dropping-particle":"","parse-names":false,"suffix":""},{"dropping-particle":"","family":"Pavón-Jordán","given":"Diego","non-dropping-particle":"","parse-names":false,"suffix":""},{"dropping-particle":"","family":"Pärt","given":"Tomas","non-dropping-particle":"","parse-names":false,"suffix":""},{"dropping-particle":"","family":"Øien","given":"Ingar Jostein","non-dropping-particle":"","parse-names":false,"suffix":""},{"dropping-particle":"","family":"Sandercock","given":"Brett K.","non-dropping-particle":"","parse-names":false,"suffix":""}],"c</w:instrText>
      </w:r>
      <w:r w:rsidRPr="00A52D14">
        <w:rPr>
          <w:lang w:val="fr-FR"/>
        </w:rPr>
        <w:instrText>ontainer-title":"Global Change Biology","id":"ITEM-10","issued":{"date-parts":[["2022"]]},"page":"1-19","publisher":"John Wiley &amp; Sons, Ltd","title":"Decomposing the spatial and temporal effects of climate on bird populations in northern European mountains","type":"article-journal","volume":"00"},"uris":["http://www.mendeley.com/documents/?uuid=e32f2c34-4348-3f52-a069-515cb804e3b8"]}],"mendeley":{"formattedCitation":"(Jetz et al. 2007, Lindström et al. 2013, Sohl 2014, D. Stralberg et al. 2015, Bateman et al. 2016, Lehikoinen and Virkkala 2016, Tayleur et al. 2016, Northrup et al. 2019, Ralston and Deluca 2020, Bradter et al. 2022)","manualFormatting":"(Jetz et al. 2007, Lindström et al. 2013, Sohl 2014, Stralberg et al. 2015, Bateman et al. 2016, Lehikoinen and Virkkala 2016, Tayleur et al. 2016, Northrup et al. 2019, Ralston and Deluca 2020, Bradter et al. 2022)","plainTextFormattedCitation":"(Jetz et al. 2007, Lindström et al. 2013, Sohl 2014, D. Stralberg et al. 2015, Bateman et al. 2016, Lehikoinen and Virkkala 2016, Tayleur et al. 2016, Northrup et al. 2019, Ralston and Deluca 2020, Bradter et al. 2022)","previouslyFormattedCitation":"(Jetz et al. 2007, Lindström et al. 2013, Sohl 2014, D. Stralberg et al. 2015, Bateman et al. 2016, Lehikoinen and Virkkala 2016, Tayleur et al. 2016, Northrup et al. 2019, Ralston and Deluca 2020, Bradter et al. 2022)"},"properties":{"noteIndex":0},"schema":"https://github.com/citation-style-language/schema/raw/master/csl-citation.json"}</w:instrText>
      </w:r>
      <w:r w:rsidRPr="00EB11DD">
        <w:fldChar w:fldCharType="separate"/>
      </w:r>
      <w:r w:rsidRPr="00A52D14">
        <w:rPr>
          <w:noProof/>
          <w:lang w:val="fr-FR"/>
        </w:rPr>
        <w:t>(Jetz et al. 2007, Lindström et al. 2013, Sohl 2014, Stralberg et al. 2015, Bateman et al. 2016, Lehikoinen and Virkkala 2016, Tayleur et al. 2016, Northrup et al. 2019, Ralston and Deluca 2020, Bradter et al. 2022)</w:t>
      </w:r>
      <w:r w:rsidRPr="00EB11DD">
        <w:fldChar w:fldCharType="end"/>
      </w:r>
      <w:r w:rsidRPr="00A52D14">
        <w:rPr>
          <w:lang w:val="fr-FR"/>
        </w:rPr>
        <w:t xml:space="preserve">. </w:t>
      </w:r>
      <w:r w:rsidRPr="00EB11DD">
        <w:t xml:space="preserve">In addition, previous research has found bird species distributions remaining stable in response to climate change </w:t>
      </w:r>
      <w:r w:rsidRPr="00EB11DD">
        <w:fldChar w:fldCharType="begin" w:fldLock="1"/>
      </w:r>
      <w:r w:rsidRPr="00EB11DD">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plainTextFormattedCitation":"(Chamberlain et al. 2013)","previouslyFormattedCitation":"(Chamberlain et al. 2013)"},"properties":{"noteIndex":0},"schema":"https://github.com/citation-style-language/schema/raw/master/csl-citation.json"}</w:instrText>
      </w:r>
      <w:r w:rsidRPr="00EB11DD">
        <w:fldChar w:fldCharType="separate"/>
      </w:r>
      <w:r w:rsidRPr="00EB11DD">
        <w:rPr>
          <w:noProof/>
        </w:rPr>
        <w:t>(Chamberlain et al. 2013)</w:t>
      </w:r>
      <w:r w:rsidRPr="00EB11DD">
        <w:fldChar w:fldCharType="end"/>
      </w:r>
      <w:r w:rsidRPr="00EB11DD">
        <w:t xml:space="preserve">, with forest birds in particular responding weakly to changes in temperature and precipitation </w:t>
      </w:r>
      <w:r w:rsidRPr="00EB11DD">
        <w:fldChar w:fldCharType="begin" w:fldLock="1"/>
      </w:r>
      <w:r w:rsidRPr="00EB11DD">
        <w:instrText>ADDIN CSL_CITATION {"citationItems":[{"id":"ITEM-1","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1","issue":"10","issued":{"date-parts":[["2016","12","16"]]},"page":"2275-2290","publisher":"Springer Netherlands","title":"Synergistic effects of climate and land cover: grassland birds are more vulnerable to climate change","type":"article-journal","volume":"31"},"uris":["http://www.mendeley.com/documents/?uuid=c138ed32-3848-349d-a4fc-b1ba6f06d031"]},{"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mendeley":{"formattedCitation":"(Jarzyna et al. 2016, LeBrun et al. 2017)","plainTextFormattedCitation":"(Jarzyna et al. 2016, LeBrun et al. 2017)","previouslyFormattedCitation":"(Jarzyna et al. 2016, LeBrun et al. 2017)"},"properties":{"noteIndex":0},"schema":"https://github.com/citation-style-language/schema/raw/master/csl-citation.json"}</w:instrText>
      </w:r>
      <w:r w:rsidRPr="00EB11DD">
        <w:fldChar w:fldCharType="separate"/>
      </w:r>
      <w:r w:rsidRPr="00EB11DD">
        <w:rPr>
          <w:noProof/>
        </w:rPr>
        <w:t>(Jarzyna et al. 2016, LeBrun et al. 2017)</w:t>
      </w:r>
      <w:r w:rsidRPr="00EB11DD">
        <w:fldChar w:fldCharType="end"/>
      </w:r>
      <w:r w:rsidRPr="00EB11DD">
        <w:t xml:space="preserve">. LeBrun et al. (2017) point out that time frames greater than 100 years may be required for climate-related effects to be seen for some species. However, declines in populations and abundance in conjunction with warming temperatures are common in studies that look at montane bird species (e.g., Lehikoinen et al. 2014, Harris et al. 2014); for example, 9 of 14 montane bird species in northern Europe declined significantly in numbers as summer temperatures increased (Lehikoinen et al. 2014). Additionally, greater changes in relative abundance compared to overall range is consistent with previous studies (e.g., Rodenhouse et al. 2008, Harris et al. 2014). Although few studies examined the changes in the mean center of weighted species abundance or densities in response to climate change, their results were notably </w:t>
      </w:r>
      <w:r w:rsidRPr="00EB11DD">
        <w:lastRenderedPageBreak/>
        <w:t xml:space="preserve">consistent with my findings. A study that used count data on a 1000 km south–north gradient in Finland found that between 1970–1989 and 2000–2012, 128 bird species shifted their densities an average of 37 km towards the north-northeast, with forest birds in particular shifting towards a north-eastern direction and declining montane species moving in the same direction as the highest and coldest montane areas (Lehikoinen and Virkkala 2016). Although my case study cannot be compared directly to the Finland study, the similar pattern is interesting to note and has been documented in eastern North America, where projected shifts in the distribution of relative abundance for 147 bird species averaged a distance of ~100–200 km in the north-northeast direction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w:t>
      </w:r>
    </w:p>
    <w:p w14:paraId="3E2AEFC9" w14:textId="77777777" w:rsidR="00A52D14" w:rsidRPr="00EB11DD" w:rsidRDefault="00A52D14" w:rsidP="00685614">
      <w:pPr>
        <w:spacing w:line="240" w:lineRule="auto"/>
        <w:rPr>
          <w:i/>
          <w:iCs/>
        </w:rPr>
      </w:pPr>
      <w:r w:rsidRPr="00EB11DD">
        <w:tab/>
        <w:t xml:space="preserve">I speculate that the temperate conditions and/or trailing edge bird populations of the Appalachian Mountains may have contributed to the limited response to climate and land cover change in my study. Other investigations from across the world, usually at more northern latitudes and focusing on northern or strictly montane bird species, have noted more pronounced effects from climate and land cover change. For example, a study from Sweden found that both range contractions of cold-associated species and range expansions of warm-associated species have occurred over a 15-year period of increasing temperatures (Tayleur et al. 2016). Looking into the future, climate change is expected to cause range declines of 74–84% for boreal and arctic species in northern Europe </w:t>
      </w:r>
      <w:r w:rsidRPr="00EB11DD">
        <w:fldChar w:fldCharType="begin" w:fldLock="1"/>
      </w:r>
      <w:r w:rsidRPr="00EB11DD">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Pr="00EB11DD">
        <w:fldChar w:fldCharType="separate"/>
      </w:r>
      <w:r w:rsidRPr="00EB11DD">
        <w:rPr>
          <w:noProof/>
        </w:rPr>
        <w:t>(Virkkala et al. 2008)</w:t>
      </w:r>
      <w:r w:rsidRPr="00EB11DD">
        <w:fldChar w:fldCharType="end"/>
      </w:r>
      <w:r w:rsidRPr="00EB11DD">
        <w:t xml:space="preserve">, as well as up to 47% decreases in range area and 61% decreases in population size for mid-elevation and high-elevation bird species in Indonesia </w:t>
      </w:r>
      <w:r w:rsidRPr="00EB11DD">
        <w:fldChar w:fldCharType="begin" w:fldLock="1"/>
      </w:r>
      <w:r w:rsidRPr="00EB11DD">
        <w:instrText>ADDIN CSL_CITATION {"citationItems":[{"id":"ITEM-1","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1","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mendeley":{"formattedCitation":"(Harris et al. 2014)","plainTextFormattedCitation":"(Harris et al. 2014)","previouslyFormattedCitation":"(Harris et al. 2014)"},"properties":{"noteIndex":0},"schema":"https://github.com/citation-style-language/schema/raw/master/csl-citation.json"}</w:instrText>
      </w:r>
      <w:r w:rsidRPr="00EB11DD">
        <w:fldChar w:fldCharType="separate"/>
      </w:r>
      <w:r w:rsidRPr="00EB11DD">
        <w:rPr>
          <w:noProof/>
        </w:rPr>
        <w:t>(Harris et al. 2014)</w:t>
      </w:r>
      <w:r w:rsidRPr="00EB11DD">
        <w:fldChar w:fldCharType="end"/>
      </w:r>
      <w:r w:rsidRPr="00EB11DD">
        <w:t>. Indeed, it makes sense that climate change will have profound effects on species that are adapted to the coldest environments or to the highest elevations and lesser effects on more temperate species that are not as range-restricted. In addition to a disparity in study regions and focal species, differences in effect size of changes compared to my case study may be due to varying spatiotemporal scales, climate models, and future emissions scenarios. There is strong spatial and species variability in the impacts of climate change (Northrup et al. 2019). At increasingly larger spatial scales, Langham et al. (2015) warned that 314 North American bird species are projected to lose more than half of their current geographic range by 2099, Zurell et al. (2018) projected strong summer range contractions in 83% of 715 long-distance migratory birds of the Holarctic, and Jetz et al. (2007) projected that over 900 species across the world will undergo &gt;50% range reductions by 2100.</w:t>
      </w:r>
    </w:p>
    <w:p w14:paraId="103DCAD0" w14:textId="77777777" w:rsidR="00A52D14" w:rsidRPr="00C43FF7" w:rsidRDefault="00A52D14" w:rsidP="00685614">
      <w:pPr>
        <w:spacing w:line="240" w:lineRule="auto"/>
        <w:ind w:firstLine="0"/>
        <w:rPr>
          <w:b/>
          <w:bCs/>
          <w:i/>
          <w:iCs/>
        </w:rPr>
      </w:pPr>
      <w:r w:rsidRPr="00C43FF7">
        <w:rPr>
          <w:b/>
          <w:bCs/>
          <w:i/>
          <w:iCs/>
        </w:rPr>
        <w:t>Are forest songbird species belonging to certain climate classifications more strongly or negatively affected than others?</w:t>
      </w:r>
    </w:p>
    <w:p w14:paraId="2D9A4A68" w14:textId="77777777" w:rsidR="00A52D14" w:rsidRPr="00EB11DD" w:rsidRDefault="00A52D14" w:rsidP="00685614">
      <w:pPr>
        <w:spacing w:line="240" w:lineRule="auto"/>
      </w:pPr>
      <w:r w:rsidRPr="00EB11DD">
        <w:tab/>
        <w:t>There were several key differences in climate vs. land cover influence and 2000 vs. 2100 projections among the 3 climate classifications. Compared to warm-associated species and climate generalist species, cold-associated species tended to be more influenced by land cover variables; be more likely to decline overall in relative abundance in the future, particularly in the southern portion of their range; experience the highest increases in relative abundance and expansions in occupancy within the northern half of their range; and shift both in the northeast direction and the greatest distances in their mean-center of relative abundance distribution. In contrast, climate variables were more likely to be important for a higher percentage of climate generalist species, perhaps because they had higher abundances and reduced uncertainty compared to cold- or warm-associated species. Projections for climate generalist species showed little to no change in relative abundance and overall range, with the lowest average shift distances.</w:t>
      </w:r>
    </w:p>
    <w:p w14:paraId="13253E24" w14:textId="77777777" w:rsidR="00A52D14" w:rsidRPr="00EB11DD" w:rsidRDefault="00A52D14" w:rsidP="00685614">
      <w:pPr>
        <w:spacing w:line="240" w:lineRule="auto"/>
      </w:pPr>
      <w:r w:rsidRPr="00EB11DD">
        <w:lastRenderedPageBreak/>
        <w:tab/>
        <w:t xml:space="preserve">It is important to note that the species that I classified as cold-associated are primarily associated with higher latitudes and elevations specifically within the AMBCR, not range-wide; thus, it may be more accurate to say that their trailing-edge populations at the southern limits of their range are cold-associated, but not the species overall. That distinction may explain the trends for the cold-associated species despite their limited response to climate variables. Outside of my study region, the vulnerability of cold-associated species (encompassing species that are primarily found at high latitudes or high elevations) to climate change is well-documented and frequently considered, with examples from across the world. Northern (i.e., high latitude) species are experiencing or projected to experience range shifts and losses. A study looking at changes in the mean weighted latitude of density of 94 bird species in Finland found that northern species shifted northward more than southern species </w:t>
      </w:r>
      <w:r w:rsidRPr="00EB11DD">
        <w:fldChar w:fldCharType="begin" w:fldLock="1"/>
      </w:r>
      <w:r w:rsidRPr="00EB11DD">
        <w:instrText>ADDIN CSL_CITATION {"citationItems":[{"id":"ITEM-1","itemData":{"DOI":"10.1111/GCB.12573","ISSN":"1365-2486","PMID":"24729475","abstract":"Climate change has been shown to cause poleward range shifts of species. These shifts are typically demonstrated using presence-absence data, which can mask the potential changes in the abundance of species. Moreover, changes in the mean centre of weighted density of species are seldom examined, and comparisons between these two methods are even rarer. Here, we studied the change in the mean weighted latitude of density (MWLD) of 94 bird species in Finland, northern Europe, using data covering a north-south gradient of over 1000 km from the 1970s to the 2010s. The MWLD shifted northward on average 1.26 km yr-1, and this shift was significantly stronger in northern species compared to southern species. These shifts can be related to climate warming during the study period, because the annual temperature had increased more in northern Finland (by 1.7 °C) than in southern Finland (by 1.4 °C), although direct causal links cannot be shown. Density shifts of species distributed over the whole country did not differ from shifts in species situated on the edge of the species range in southern and northern species. This means that density shifts occur both in the core and on the edge of species distribution. The species-specific comparison of MWLD values with corresponding changes in the mean weighted latitude using presence-absence atlas data (MWL) revealed that the MWLD moved more slowly than the MWL in the atlas data in the southern species examined, but more rapidly in the northern species. Our findings highlight that population densities are also moving rapidly towards the poles and the use of presence-absence data can mask the shift of population densities. We encourage use of abundance data in studies considering the effects of climate change on biodiversity.","author":[{"dropping-particle":"","family":"Virkkala","given":"Raimo","non-dropping-particle":"","parse-names":false,"suffix":""},{"dropping-particle":"","family":"Lehikoinen","given":"Aleksi","non-dropping-particle":"","parse-names":false,"suffix":""}],"container-title":"Global Change Biology","id":"ITEM-1","issue":"10","issued":{"date-parts":[["2014","10","1"]]},"page":"2995-3003","publisher":"John Wiley &amp; Sons, Ltd","title":"Patterns of climate-induced density shifts of species: poleward shifts faster in northern boreal birds than in southern birds","type":"article-journal","volume":"20"},"uris":["http://www.mendeley.com/documents/?uuid=14e1868b-4813-3ecb-9e68-ec1925de4fec"]}],"mendeley":{"formattedCitation":"(Virkkala and Lehikoinen 2014)","plainTextFormattedCitation":"(Virkkala and Lehikoinen 2014)","previouslyFormattedCitation":"(Virkkala and Lehikoinen 2014)"},"properties":{"noteIndex":0},"schema":"https://github.com/citation-style-language/schema/raw/master/csl-citation.json"}</w:instrText>
      </w:r>
      <w:r w:rsidRPr="00EB11DD">
        <w:fldChar w:fldCharType="separate"/>
      </w:r>
      <w:r w:rsidRPr="00EB11DD">
        <w:rPr>
          <w:noProof/>
        </w:rPr>
        <w:t>(Virkkala and Lehikoinen 2014)</w:t>
      </w:r>
      <w:r w:rsidRPr="00EB11DD">
        <w:fldChar w:fldCharType="end"/>
      </w:r>
      <w:r w:rsidRPr="00EB11DD">
        <w:t xml:space="preserve">. In northern Europe, boreal and arctic species are expected to experience large-scale range reductions due to climate change </w:t>
      </w:r>
      <w:r w:rsidRPr="00EB11DD">
        <w:fldChar w:fldCharType="begin" w:fldLock="1"/>
      </w:r>
      <w:r w:rsidRPr="00EB11DD">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Pr="00EB11DD">
        <w:fldChar w:fldCharType="separate"/>
      </w:r>
      <w:r w:rsidRPr="00EB11DD">
        <w:rPr>
          <w:noProof/>
        </w:rPr>
        <w:t>(Virkkala et al. 2008)</w:t>
      </w:r>
      <w:r w:rsidRPr="00EB11DD">
        <w:fldChar w:fldCharType="end"/>
      </w:r>
      <w:r w:rsidRPr="00EB11DD">
        <w:t xml:space="preserve">. For long-distance migratory birds of the Holarctic, summer range loss was predicted to be higher for migrants that breed further north, and species with small environmental niches were at a higher risk from summer range loss (Zurell et al. 2018). Montane (i.e., high elevation) species are particularly at risk. A prevalence of studies agree that high-elevation specialist and montane bird species are likely to be more vulnerable to climate chang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2","issue":"1699","issued":{"date-parts":[["2010","11","22"]]},"page":"3401-3410","publisher":"\nThe Royal Society\n","title":"Projected range contractions of montane biodiversity under global warming","type":"article-journal","volume":"277"},"uris":["http://www.mendeley.com/documents/?uuid=720d90ba-673d-3898-8545-d22cb986e458"]},{"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016/J.GECCO.2021.E01794","ISSN":"2351-9894","abstract":"Climate change-driven modifications in thermal and precipitation patterns can result in shifts in species distributions. Avian species in humid mountain forests (HMF) are among the most vulnerable to these atmospheric changes. In this study, we assessed the extent to which climate change could cause distribution shifts in 34 bird species spatially restricted to HMF ecosystems in Mexico. In addition, we analyzed the representation of the species in protected areas (PAs) and the extension these areas covered in the entire range of each species. Species distribution models (SDMs) were generated using Maxent algorithm. Future SDM scenarios were considered using two scenarios: The Interdisciplinary Climate Research Model (MIROC5) and The Community Climate System Model (CCSM4) with a single representative concentration pathway (RCP6.0). We found that by 2050, under MIROC5, modeled species distributions showed an average reduction of 34%, and under CCSM4, a decrease of 40%. By 2070, MIROC5 showed an average a reduction of 51% and under CCSM4 of 54%. SDMs for 20 species overlapped with protected areas (PA), although nine species would reduce their presence in the PAs by 2050 under MIROC5 and 11 under CCSM4. By 2070, 11 and 12 species respectively for both scenarios, would reduce their distribution range in the PAs. More than 94% of the bird species considered, have less than 10% of their distribution in PAs in the current and future scenarios. The species distribution models of 14 species, particularly those of small range, showed no overlap with any PA under the current or future scenarios. To ensure that HMF endemic bird species are represented in different protected areas in the future, conservation schemes such as protected social and community areas and biological corridors could be valuable in ensuring the conservation of endemic birds in the long-term, especially in those regions underrepresented by PAs.","author":[{"dropping-particle":"","family":"Sierra-Morales","given":"Pablo","non-dropping-particle":"","parse-names":false,"suffix":""},{"dropping-particle":"","family":"Rojas-Soto","given":"Octavio","non-dropp</w:instrText>
      </w:r>
      <w:r w:rsidRPr="00A52D14">
        <w:rPr>
          <w:lang w:val="fr-FR"/>
        </w:rPr>
        <w:instrText>ing-particle":"","parse-names":false,"suffix":""},{"dropping-particle":"","family":"Ríos-Muñoz","given":"César A.","non-dropping-particle":"","parse-names":false,"suffix":""},{"dropping-particle":"","family":"Ochoa-Ochoa","given":"Leticia M.","non-dropping-particle":"","parse-names":false,"suffix":""},{"dropping-particle":"","family":"Flores-Rodríguez","given":"Pedro","non-dropping-particle":"","parse-names":false,"suffix":""},{"dropping-particle":"","family":"Almazán-Núñez","given":"R. Carlos","non-dropping-particle":"","parse-names":false,"suffix":""}],"container-title":"Global Ecology and Conservation","id":"ITEM-4","issued":{"date-parts":[["2021","10","1"]]},"page":"e01794","publisher":"Elsevier","title":"Climate change projections suggest severe decreases in the geographic ranges of bird species restricted to Mexican humid mountain forests","type":"article-journal","volume":"30"},"uris":["http://www.mendeley.com/documents/?uuid=c497513a-11f1-32e7-b724-1f195325975a"]}],"mendeley":{"formattedCitation":"(Rodenhouse et al. 2008, La Sorte and Jetz 2010, Freeman et al. 2018, Sierra-Morales et al. 2021)","plainTextFormattedCitation":"(Rodenhouse et al. 2008, La Sorte and Jetz 2010, Freeman et al. 2018, Sierra-Morales et al. 2021)","previouslyFormattedCitation":"(Rodenhouse et al. 2008, La Sorte and Jetz 2010, Freeman et al. 2018, Sierra-Morales et al. 2021)"},"properties":{"noteIndex":0},"schema":"https://github.com/citation-style-language/schema/raw/master/csl-citation.json"}</w:instrText>
      </w:r>
      <w:r w:rsidRPr="00EB11DD">
        <w:fldChar w:fldCharType="separate"/>
      </w:r>
      <w:r w:rsidRPr="00A52D14">
        <w:rPr>
          <w:noProof/>
          <w:lang w:val="fr-FR"/>
        </w:rPr>
        <w:t>(Rodenhouse et al. 2008, La Sorte and Jetz 2010, Freeman et al. 2018, Sierra-Morales et al. 2021)</w:t>
      </w:r>
      <w:r w:rsidRPr="00EB11DD">
        <w:fldChar w:fldCharType="end"/>
      </w:r>
      <w:r w:rsidRPr="00A52D14">
        <w:rPr>
          <w:lang w:val="fr-FR"/>
        </w:rPr>
        <w:t xml:space="preserve">. </w:t>
      </w:r>
      <w:r w:rsidRPr="00EB11DD">
        <w:t xml:space="preserve">A meta-analysis focusing on future distribution shifts suggested that montane bird species, particularly those whose breeding distributions are largely restricted to mountains, are more likely to be negatively impacted than other species </w:t>
      </w:r>
      <w:r w:rsidRPr="00EB11DD">
        <w:fldChar w:fldCharType="begin" w:fldLock="1"/>
      </w:r>
      <w:r w:rsidRPr="00EB11DD">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Pr="00EB11DD">
        <w:fldChar w:fldCharType="separate"/>
      </w:r>
      <w:r w:rsidRPr="00EB11DD">
        <w:rPr>
          <w:noProof/>
        </w:rPr>
        <w:t>(Scridel et al. 2018)</w:t>
      </w:r>
      <w:r w:rsidRPr="00EB11DD">
        <w:fldChar w:fldCharType="end"/>
      </w:r>
      <w:r w:rsidRPr="00EB11DD">
        <w:t xml:space="preserve">. Indeed, climate change has greater negative effects on high-elevation endemics in Indonesia, compared to mid-elevation bird species (Harris et al. 2014), and montane bird species populations across Europe are declining </w:t>
      </w:r>
      <w:r w:rsidRPr="00EB11DD">
        <w:fldChar w:fldCharType="begin" w:fldLock="1"/>
      </w:r>
      <w:r w:rsidRPr="00EB11DD">
        <w:instrText>ADDIN CSL_CITATION {"citationItems":[{"id":"ITEM-1","itemData":{"DOI":"10.1111/J.1600-048X.2013.00177.X","ISSN":"1600-048X","abstract":"Large-scale multi-species data on population changes of alpine or arctic species are largely lacking. At the same time, climate change has been argued to cause poleward and uphill range shifts and the concomitant predicted loss of habitat may have drastic effects on alpine and arctic species. Here we present a multi-national bird indicator for the Fennoscandian mountain range in northern Europe (Finland, Sweden and Norway), based on 14 common species of montane tundra and subalpine birch forest. The data were collected at 262 alpine survey plots, mainly as a part of geographically representative national breeding bird monitoring schemes. The area sampled covers around 1/4 million km2, spanning 10 degrees of latitude and 1600 km in a northeast-southwest direction. During 2002-2012, nine of the 14 bird species declined significantly in numbers, in parallel to higher summer temperatures and precipitation during this period compared to the preceding 40 yr. The population trends were largely parallel in the three countries and similar among montane tundra and subalpine birch forest species. Long-distance migrants declined less on average than residents and short-distance migrants. Some potential causes of the current decline of alpine birds are discussed, but since montane bird population sizes may show strong natural annual variation due to several factors, longer time series are needed to verify the observed population trends. The present Fennoscandian monitoring systems, which from 2010 onwards include more than 400 montane survey plots, have the capacity to deliver a robust bird indicator in the climate-sensitive mountainous regions of northernmost Europe for conservation purposes. © 2013 The Authors.","author":[{"dropping-particle":"","family":"Lehikoinen","given":"Aleksi","non-dropping-particle":"","parse-names":false,"suffix":""},{"dropping-particle":"","family":"Green","given":"Martin","non-dropping-particle":"","parse-names":false,"suffix":""},{"dropping-particle":"","family":"Husby","given":"Magne","non-dropping-particle":"","parse-names":false,"suffix":""},{"dropping-particle":"","family":"Kålås","given":"John Atle","non-dropping-particle":"","parse-names":false,"suffix":""},{"dropping-particle":"","family":"Lindström","given":"Åke","non-dropping-particle":"","parse-names":false,"suffix":""}],"container-title":"Journal of Avian Biology","id":"ITEM-1","issue":"1","issued":{"date-parts":[["2014","1","1"]]},"page":"3-14","publisher":"John Wiley &amp; Sons, Ltd","title":"Common montane birds are declining in northern Europe","type":"article-journal","volume":"45"},"uris":["http://www.mendeley.com/documents/?uuid=951a3f77-821b-3a51-983c-4cfca057796c"]},{"id":"ITEM-2","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2","issue":"2","issued":{"date-parts":[["2019","2","1"]]},"page":"577-588","publisher":"John Wiley &amp; Sons, Ltd","title":"Declining population trends of European mountain birds","type":"article-journal","volume":"25"},"uris":["http://www.mendeley.com/documents/?uuid=f49145ad-a975-301b-9bf3-5bfcb4dd916c"]}],"mendeley":{"formattedCitation":"(Lehikoinen et al. 2014, 2019)","plainTextFormattedCitation":"(Lehikoinen et al. 2014, 2019)","previouslyFormattedCitation":"(Lehikoinen et al. 2014, 2019)"},"properties":{"noteIndex":0},"schema":"https://github.com/citation-style-language/schema/raw/master/csl-citation.json"}</w:instrText>
      </w:r>
      <w:r w:rsidRPr="00EB11DD">
        <w:fldChar w:fldCharType="separate"/>
      </w:r>
      <w:r w:rsidRPr="00EB11DD">
        <w:rPr>
          <w:noProof/>
        </w:rPr>
        <w:t>(Lehikoinen et al. 2014, 2019)</w:t>
      </w:r>
      <w:r w:rsidRPr="00EB11DD">
        <w:fldChar w:fldCharType="end"/>
      </w:r>
      <w:r w:rsidRPr="00EB11DD">
        <w:t xml:space="preserve">, perhaps due to higher summer temperatures, with species breeding at higher elevations having more negative trends than species breeding at lower elevations </w:t>
      </w:r>
      <w:r w:rsidRPr="00EB11DD">
        <w:fldChar w:fldCharType="begin" w:fldLock="1"/>
      </w:r>
      <w:r w:rsidRPr="00EB11DD">
        <w:instrText>ADDIN CSL_CITATION {"citationItems":[{"id":"ITEM-1","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1","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Flousek et al. 2015)","plainTextFormattedCitation":"(Flousek et al. 2015)","previouslyFormattedCitation":"(Flousek et al. 2015)"},"properties":{"noteIndex":0},"schema":"https://github.com/citation-style-language/schema/raw/master/csl-citation.json"}</w:instrText>
      </w:r>
      <w:r w:rsidRPr="00EB11DD">
        <w:fldChar w:fldCharType="separate"/>
      </w:r>
      <w:r w:rsidRPr="00EB11DD">
        <w:rPr>
          <w:noProof/>
        </w:rPr>
        <w:t>(Flousek et al. 2015)</w:t>
      </w:r>
      <w:r w:rsidRPr="00EB11DD">
        <w:fldChar w:fldCharType="end"/>
      </w:r>
      <w:r w:rsidRPr="00EB11DD">
        <w:t xml:space="preserve">. Ultimately, climate change is thought to have a larger impact on montane birds due their shrinking climatic niche (Lehikoinen et al. 2019), which is limited by elevation </w:t>
      </w:r>
      <w:r w:rsidRPr="00EB11DD">
        <w:fldChar w:fldCharType="begin" w:fldLock="1"/>
      </w:r>
      <w:r w:rsidRPr="00EB11DD">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Pr="00EB11DD">
        <w:fldChar w:fldCharType="separate"/>
      </w:r>
      <w:r w:rsidRPr="00EB11DD">
        <w:rPr>
          <w:noProof/>
        </w:rPr>
        <w:t>(Sekercioglu et al. 2008)</w:t>
      </w:r>
      <w:r w:rsidRPr="00EB11DD">
        <w:fldChar w:fldCharType="end"/>
      </w:r>
      <w:r w:rsidRPr="00EB11DD">
        <w:t xml:space="preserve">, but that does not appear to be the case for cold-associated, trailing-edge forest songbird populations in the Appalachian Mountains. </w:t>
      </w:r>
    </w:p>
    <w:p w14:paraId="16CDB410" w14:textId="77777777" w:rsidR="00A52D14" w:rsidRPr="00C43FF7" w:rsidRDefault="00A52D14" w:rsidP="00685614">
      <w:pPr>
        <w:spacing w:line="240" w:lineRule="auto"/>
        <w:ind w:firstLine="0"/>
        <w:rPr>
          <w:b/>
          <w:bCs/>
          <w:i/>
          <w:iCs/>
        </w:rPr>
      </w:pPr>
      <w:r w:rsidRPr="00C43FF7">
        <w:rPr>
          <w:b/>
          <w:bCs/>
          <w:i/>
          <w:iCs/>
        </w:rPr>
        <w:t>Do higher emission scenarios result in stronger or more negative effects on forest songbird species?</w:t>
      </w:r>
    </w:p>
    <w:p w14:paraId="6C817A24" w14:textId="77777777" w:rsidR="00A52D14" w:rsidRPr="00EB11DD" w:rsidRDefault="00A52D14" w:rsidP="00685614">
      <w:pPr>
        <w:spacing w:line="240" w:lineRule="auto"/>
      </w:pPr>
      <w:r w:rsidRPr="00EB11DD">
        <w:tab/>
        <w:t xml:space="preserve">Among the 4 future climate and land cover combination scenarios, there were differences in the effect size between the 2 low greenhouse gas emissions scenarios (COOL and ALE) compared to the 2 high greenhouse gas emissions scenarios (AHE and WARM). For most species, regardless of climate classification, changes in relative abundance and overall range from 2000 to 2100 tended to have higher magnitude under the high emissions scenarios, and the shift distances projected for the high emissions scenarios tended to be greater than those for the low emissions scenarios. This is consistent with other studies, where higher greenhouse gas emissions scenarios generally have more negative or severe consequences for bird species. More extreme climate scenarios (i.e., warmer temperatures, higher emissions) have been forecasted to result in greater range declines of boreal and arctic species in northern Europe (Virkkala et al. 2008), higher percentages of population declines and range losses for mid-elevation and high elevation bird species in Indonesia (Harris et al. 2014), greater losses in bird species richness and increases in the number of species with declining ranges and declining incidence across the </w:t>
      </w:r>
      <w:r w:rsidRPr="00EB11DD">
        <w:lastRenderedPageBreak/>
        <w:t xml:space="preserve">northeastern United States (Rodenhouse et al. 2008), more severe range shifts of bird species in the United States (Sohl 2014), and higher vulnerability of bird species to habitat loss across the world </w:t>
      </w:r>
      <w:r w:rsidRPr="00EB11DD">
        <w:fldChar w:fldCharType="begin" w:fldLock="1"/>
      </w:r>
      <w:r w:rsidRPr="00EB11DD">
        <w:instrText>ADDIN CSL_CITATION {"citationItems":[{"id":"ITEM-1","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1","issued":{"date-parts":[["2015","7","1"]]},"page":"103-111","publisher":"Elsevier","title":"Climate change modifies risk of global biodiversity loss due to land-cover change","type":"article-journal","volume":"187"},"uris":["http://www.mendeley.com/documents/?uuid=fea3776f-00d7-364d-a608-5c14966cf1a2"]}],"mendeley":{"formattedCitation":"(Mantyka-Pringle et al. 2015)","plainTextFormattedCitation":"(Mantyka-Pringle et al. 2015)","previouslyFormattedCitation":"(Mantyka-Pringle et al. 2015)"},"properties":{"noteIndex":0},"schema":"https://github.com/citation-style-language/schema/raw/master/csl-citation.json"}</w:instrText>
      </w:r>
      <w:r w:rsidRPr="00EB11DD">
        <w:fldChar w:fldCharType="separate"/>
      </w:r>
      <w:r w:rsidRPr="00EB11DD">
        <w:rPr>
          <w:noProof/>
        </w:rPr>
        <w:t>(Mantyka-Pringle et al. 2015)</w:t>
      </w:r>
      <w:r w:rsidRPr="00EB11DD">
        <w:fldChar w:fldCharType="end"/>
      </w:r>
      <w:r w:rsidRPr="00EB11DD">
        <w:t xml:space="preserve">. Additionally, an assessment of risk to North American birds from future climate change found that the global warming scenario of 3.0 °C was associated with more widespread and intense climate-related threats compared to 1.5 °C </w:t>
      </w:r>
      <w:r w:rsidRPr="00EB11DD">
        <w:fldChar w:fldCharType="begin" w:fldLock="1"/>
      </w:r>
      <w:r w:rsidRPr="00EB11DD">
        <w:instrText>ADDIN CSL_CITATION {"citationItems":[{"id":"ITEM-1","itemData":{"DOI":"10.1111/CSP2.243","ISSN":"2578-4854","abstract":"Climate change is a significant threat to biodiversity globally. Here, we assessed the risk to 544 birds in the United States from future climate change-related threats under a mitigation-dependent global warming scenario of 1.5°C and an unmitigated scenario of 3.0°C. Threats considered included sea level rise, human land cover conversion, and extreme weather events. We identified potential impacts to individual species by overlaying future bird ranges with threats to calculate the proportion of species' ranges affected, and mapped a place-based index of risk based on hazard (coincident threats), exposure (potential species richness), and vulnerability (potential richness of vulnerable species). Extreme weather events had the most extensive spatial coverage and contribution to risk, but urbanization and sea level rise also had disproportionate impacts on species relative to their coverage. With unmitigated climate change, multiple coincident threats affected over 88% of the area of the conterminous United States, and 97% of species could be affected by two or more climate-related threats. Some habitat groups will see up to 96% of species facing three or more threats. Species of conservation concern also faced more threats regardless of climate change scenario. However, climate change mitigation would reduce risk to birds from climate change-related threats across over 90% of the US.","author":[{"dropping-particle":"","family":"Bateman","given":"Brooke L.","non-dropping-particle":"","parse-names":false,"suffix":""},{"dropping-particle":"","family":"Taylor","given":"Lotem","non-dropping-particle":"","parse-names":false,"suffix":""},{"dropping-particle":"","family":"Wilsey","given":"Chad","non-dropping-particle":"","parse-names":false,"suffix":""},{"dropping-particle":"","family":"Wu","given":"Joanna","non-dropping-particle":"","parse-names":false,"suffix":""},{"dropping-particle":"","family":"LeBaron","given":"Geoffrey S.","non-dropping-particle":"","parse-names":false,"suffix":""},{"dropping-particle":"","family":"Langham","given":"Gary","non-dropping-particle":"","parse-names":false,"suffix":""}],"container-title":"Conservation Science and Practice","id":"ITEM-1","issue":"8","issued":{"date-parts":[["2020","8","1"]]},"page":"e243","publisher":"John Wiley &amp; Sons, Ltd","title":"Risk to North American birds from climate change-related threats","type":"article-journal","volume":"2"},"uris":["http://www.mendeley.com/documents/?uuid=dcd8801f-52e3-355e-9da4-d27afd396d18"]}],"mendeley":{"formattedCitation":"(Bateman et al. 2020)","plainTextFormattedCitation":"(Bateman et al. 2020)","previouslyFormattedCitation":"(Bateman et al. 2020)"},"properties":{"noteIndex":0},"schema":"https://github.com/citation-style-language/schema/raw/master/csl-citation.json"}</w:instrText>
      </w:r>
      <w:r w:rsidRPr="00EB11DD">
        <w:fldChar w:fldCharType="separate"/>
      </w:r>
      <w:r w:rsidRPr="00EB11DD">
        <w:rPr>
          <w:noProof/>
        </w:rPr>
        <w:t>(Bateman et al. 2020)</w:t>
      </w:r>
      <w:r w:rsidRPr="00EB11DD">
        <w:fldChar w:fldCharType="end"/>
      </w:r>
      <w:r w:rsidRPr="00EB11DD">
        <w:t>.</w:t>
      </w:r>
    </w:p>
    <w:p w14:paraId="3E3796FD" w14:textId="77777777" w:rsidR="00A52D14" w:rsidRPr="00C43FF7" w:rsidRDefault="00A52D14" w:rsidP="00685614">
      <w:pPr>
        <w:spacing w:line="240" w:lineRule="auto"/>
        <w:ind w:firstLine="0"/>
        <w:rPr>
          <w:b/>
          <w:bCs/>
          <w:i/>
          <w:iCs/>
        </w:rPr>
      </w:pPr>
      <w:r w:rsidRPr="00C43FF7">
        <w:rPr>
          <w:b/>
          <w:bCs/>
          <w:i/>
          <w:iCs/>
        </w:rPr>
        <w:t>What are possible explanations for the effect sizes of climate and land cover change on forest songbirds in the Appalachian Mountains?</w:t>
      </w:r>
    </w:p>
    <w:p w14:paraId="75A82E91" w14:textId="77777777" w:rsidR="00A52D14" w:rsidRPr="00EB11DD" w:rsidRDefault="00A52D14" w:rsidP="00685614">
      <w:pPr>
        <w:spacing w:line="240" w:lineRule="auto"/>
      </w:pPr>
      <w:r w:rsidRPr="00EB11DD">
        <w:t>At a broad scale, the findings from this case study indicate that climate and land cover change will result in subtle net differences in the distribution and relative abundance of breeding forest songbirds within the AMBCR over the next 80 years. There are several possible explanations for the lack of dramatic changes, including the range of expected climate and land cover changes, the role of forests in moderating the impacts of climate warming, and the possibility that the Appalachian Mountains are acting as a climate refuge.</w:t>
      </w:r>
    </w:p>
    <w:p w14:paraId="500F5587" w14:textId="77777777" w:rsidR="00A52D14" w:rsidRPr="00EB11DD" w:rsidRDefault="00A52D14" w:rsidP="00685614">
      <w:pPr>
        <w:spacing w:line="240" w:lineRule="auto"/>
      </w:pPr>
      <w:r w:rsidRPr="00EB11DD">
        <w:tab/>
        <w:t xml:space="preserve">The modest to minimal responses of the 14 focal bird species to future changes in climate and land cover may be explained by the contemporary comparative range of conditions experienced across the entire study region relative to the projected differences in those conditions in the future. Across the AMBCR, mean breeding season temperatures ranged 12.7 °C, from 13.6 °C to 23.4 °C in 2000, with the lowest temperatures in the north or at high elevations and the highest temperatures in the south at low elevations (Figure 3). Meanwhile, under the warmest scenario, the maximum mean breeding season temperature in 2100 was 28.5 °C and the maximum increase in mean breeding season temperatures in any given area within the AMBCR from 2000 to 2100 was 6.7 °C (Table 6). Thus, there was a definite rise in absolute temperature, but for many locations within the AMBCR, any increase was likely well within the contemporary temperature range of most of the species, particularly those with larger latitudinal gradients.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range of values (Table 6). It seems probable that most changes in these metrics in 2100 across the study region were still within a tolerable range for the focal forest songbird species, whose relatively large geographic distributions suggest correspondingly wide climatic niches </w:t>
      </w:r>
      <w:r w:rsidRPr="00EB11DD">
        <w:fldChar w:fldCharType="begin" w:fldLock="1"/>
      </w:r>
      <w:r w:rsidRPr="00EB11DD">
        <w:instrText>ADDIN CSL_CITATION {"citationItems":[{"id":"ITEM-1","itemData":{"DOI":"10.1371/JOURNAL.PONE.0032819","ISSN":"1932-6203","PMID":"22427891","abstract":"Predicting species' responses to the combined effects of habitat and climate changes has become a major challenge in ecology and conservation biology. However, the effects of climatic and habitat gradients on species distributions have generally been considered separately. Here, we explore the relationships between the habitat and thermal dimensions of the ecological niche in European common birds. Using data from the French Breeding Bird Survey, a large-scale bird monitoring program, we correlated the habitat and thermal positions and breadths of 74 bird species, controlling for life history traits and phylogeny. We found that cold climate species tend to have niche positions in closed habitats, as expected by the conjunction of the biogeographic history of birds' habitats, and their current continent-scale gradients. We also report a positive correlation between thermal and habitat niche breadths, a pattern consistent with macroecological predictions concerning the processes shaping species' distributions. Our results suggest that the relationships between the climatic and habitat components of the niche have to be taken into account to understand and predict changes in species' distributions.","author":[{"dropping-particle":"","family":"Barnagaud","given":"Jean Yves","non-dropping-particle":"","parse-names":false,"suffix":""},{"dropping-particle":"","family":"Devictor","given":"Vincent","non-dropping-particle":"","parse-names":false,"suffix":""},{"dropping-particle":"","family":"Jiguet","given":"Frédéric","non-dropping-particle":"","parse-names":false,"suffix":""},{"dropping-particle":"","family":"Barbet-Massin","given":"Morgane","non-dropping-particle":"","parse-names":false,"suffix":""},{"dropping-particle":"","family":"Viol","given":"Isabelle","non-dropping-particle":"","parse-names":false,"suffix":""},{"dropping-particle":"","family":"Archaux","given":"Frédéric","non-dropping-particle":"","parse-names":false,"suffix":""}],"container-title":"PLOS ONE","id":"ITEM-1","issue":"3","issued":{"date-parts":[["2012","3","12"]]},"page":"e32819","publisher":"Public Library of Science","title":"Relating Habitat and Climatic Niches in Birds","type":"article-journal","volume":"7"},"uris":["http://www.mendeley.com/documents/?uuid=34ed4bc4-226b-324a-9a96-3463e4862c12"]},{"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Barnagaud et al. 2012, Jarzyna et al. 2015, 2016)","plainTextFormattedCitation":"(Barnagaud et al. 2012, Jarzyna et al. 2015, 2016)","previouslyFormattedCitation":"(Barnagaud et al. 2012, Jarzyna et al. 2015, 2016)"},"properties":{"noteIndex":0},"schema":"https://github.com/citation-style-language/schema/raw/master/csl-citation.json"}</w:instrText>
      </w:r>
      <w:r w:rsidRPr="00EB11DD">
        <w:fldChar w:fldCharType="separate"/>
      </w:r>
      <w:r w:rsidRPr="00EB11DD">
        <w:rPr>
          <w:noProof/>
        </w:rPr>
        <w:t>(Barnagaud et al. 2012, Jarzyna et al. 2015, 2016)</w:t>
      </w:r>
      <w:r w:rsidRPr="00EB11DD">
        <w:fldChar w:fldCharType="end"/>
      </w:r>
      <w:r w:rsidRPr="00EB11DD">
        <w:t xml:space="preserve"> and high tolerances for thermal stress </w:t>
      </w:r>
      <w:r w:rsidRPr="00EB11DD">
        <w:fldChar w:fldCharType="begin" w:fldLock="1"/>
      </w:r>
      <w:r w:rsidRPr="00EB11DD">
        <w:instrText>ADDIN CSL_CITATION {"citationItems":[{"id":"ITEM-1","itemData":{"DOI":"10.1111/J.1461-0248.2006.00986.X","ISSN":"1461-0248","PMID":"17118006","abstract":"The identification of the characteristics of species that make them susceptible or resilient to climate change has been elusive because non-climatic influences may dominate short- and medium-term changes in population and distribution sizes. Here we studied the 2003 French heat wave, during which other confounding variables remained essentially unchanged, with a correlational approach. We tested the relationship between population resilience and thermal range by analysing the responses of 71 bird species to a 6-month heat wave. Species with small thermal ranges showed the sharpest decreases in population growth rate between 2003 and 2004 in locations with the highest temperature anomalies. Thermal range explained the resilience of birds to the heat wave independently of other potential predictors, although it correlated with nest location and broad habitat type used by species. The geographically deduced thermal range appears to be a reliable predictor of the resilience of these endothermic species to extreme temperatures. © 2006 Blackwell Publishing Ltd/CNRS.","author":[{"dropping-particle":"","family":"Jiguet","given":"Frédéric","non-dropping-particle":"","parse-names":false,"suffix":""},{"dropping-particle":"","family":"Julliard","given":"Romain","non-dropping-particle":"","parse-names":false,"suffix":""},{"dropping-particle":"","family":"Thomas","given":"Chris D.","non-dropping-particle":"","parse-names":false,"suffix":""},{"dropping-particle":"","family":"Dehorter","given":"Olivier","non-dropping-particle":"","parse-names":false,"suffix":""},{"dropping-particle":"","family":"Newson","given":"Stuart E.","non-dropping-particle":"","parse-names":false,"suffix":""},{"dropping-particle":"","family":"Couvet","given":"Denis","non-dropping-particle":"","parse-names":false,"suffix":""}],"container-title":"Ecology Letters","id":"ITEM-1","issue":"12","issued":{"date-parts":[["2006","12","1"]]},"page":"1321-1330","publisher":"John Wiley &amp; Sons, Ltd","title":"Thermal range predicts bird population resilience to extreme high temperatures","type":"article-journal","volume":"9"},"uris":["http://www.mendeley.com/documents/?uuid=c273e22e-6297-31f8-b37d-2e76ca6e1d88"]}],"mendeley":{"formattedCitation":"(Jiguet et al. 2006)","plainTextFormattedCitation":"(Jiguet et al. 2006)","previouslyFormattedCitation":"(Jiguet et al. 2006)"},"properties":{"noteIndex":0},"schema":"https://github.com/citation-style-language/schema/raw/master/csl-citation.json"}</w:instrText>
      </w:r>
      <w:r w:rsidRPr="00EB11DD">
        <w:fldChar w:fldCharType="separate"/>
      </w:r>
      <w:r w:rsidRPr="00EB11DD">
        <w:rPr>
          <w:noProof/>
        </w:rPr>
        <w:t>(Jiguet et al. 2006)</w:t>
      </w:r>
      <w:r w:rsidRPr="00EB11DD">
        <w:fldChar w:fldCharType="end"/>
      </w:r>
      <w:r w:rsidRPr="00EB11DD">
        <w:t>.</w:t>
      </w:r>
    </w:p>
    <w:p w14:paraId="775108C3" w14:textId="77777777" w:rsidR="00A52D14" w:rsidRPr="00EB11DD" w:rsidRDefault="00A52D14" w:rsidP="00685614">
      <w:pPr>
        <w:spacing w:line="240" w:lineRule="auto"/>
      </w:pPr>
      <w:r w:rsidRPr="00EB11DD">
        <w:tab/>
        <w:t xml:space="preserve">In addition, forests and montane regions may have the capacity to buffer the impacts of climate warming compared to open habitat or lowlands. Multiple studies have found that forest bird species are affected less by climate change than open habitat species (e.g., Chamberlain et al. 2013, Jarzyna et al. 2016), and there is some evidence that old growth forests have the capacity to buffer the negative effects of climate change for bird species that are sensitive to temperature increases </w:t>
      </w:r>
      <w:r w:rsidRPr="00EB11DD">
        <w:fldChar w:fldCharType="begin" w:fldLock="1"/>
      </w:r>
      <w:r w:rsidRPr="00EB11DD">
        <w:instrText>ADDIN CSL_CITATION {"citationItems":[{"id":"ITEM-1","itemData":{"DOI":"10.1126/SCIADV.1501392/SUPPL_FILE/1501392_SM.PDF","ISSN":"23752548","PMID":"27152339","abstract":"Climate change is predicted to cause widespread declines in biodiversity, but these predictions are derived from coarse-resolution climate models applied at global scales. Such models lack the capacity to incorporate microclimate variability, which is critical to biodiversity microrefugia. In forested montane regions, microclimate is thought to be influenced by combined effects of elevation, microtopography, and vegetation, but their relative effects at fine spatial scales are poorly known. We used boosted regression trees to model the spatial distribution of fine-scale, under-canopy air temperatures in mountainous terrain. Spatial models predicted observed independent test data well (r = 0.87). As expected, elevation strongly predicted temperatures, but vegetation and microtopography also exerted critical effects. Old-growth vegetation characteristics, measured using LiDAR (light detection and ranging), appeared to have an insulating effect; maximum spring monthly temperatures decreased by 2.5°C across the observed gradient in old-growth structure. These cooling effects across a gradient in forest structure are of similar magnitude to 50-year forecasts of the Intergovernmental Panel on Climate Change and therefore have the potential to mitigate climate warming at local scales. Management strategies to conserve old-growth characteristics and to curb current rates of primary forest loss could maintain microrefugia, enhancing biodiversity persistence in mountainous systems under climate warming.","author":[{"dropping-particle":"","family":"Frey","given":"Sarah J.K.","non-dropping-particle":"","parse-names":false,"suffix":""},{"dropping-particle":"","family":"Hadley","given":"Adam S.","non-dropping-particle":"","parse-names":false,"suffix":""},{"dropping-particle":"","family":"Johnson","given":"Sherri L.","non-dropping-particle":"","parse-names":false,"suffix":""},{"dropping-particle":"","family":"Schulze","given":"Mark","non-dropping-particle":"","parse-names":false,"suffix":""},{"dropping-particle":"","family":"Jones","given":"Julia A.","non-dropping-particle":"","parse-names":false,"suffix":""},{"dropping-particle":"","family":"Betts","given":"Matthew G.","non-dropping-particle":"","parse-names":false,"suffix":""}],"container-title":"Science Advances","id":"ITEM-1","issue":"4","issued":{"date-parts":[["2016","4","1"]]},"publisher":"American Association for the Advancement of Science","title":"Spatial models reveal the microclimatic buffering capacity of old-growth forests","type":"article-journal","volume":"2"},"uris":["http://www.mendeley.com/documents/?uuid=a4b66c20-0002-3c62-8d9f-3287c3dee53f"]},{"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w:instrText>
      </w:r>
      <w:r w:rsidRPr="00A52D14">
        <w:rPr>
          <w:lang w:val="fr-FR"/>
        </w:rPr>
        <w:instrText>{"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mendeley":{"formattedCitation":"(Frey et al. 2016, Betts et al. 2018, De Frenne et al. 2019)","plainTextFormattedCitation":"(Frey et al. 2016, Betts et al. 2018, De Frenne et al. 2019)","previouslyFormattedCitation":"(Frey et al. 2016, Betts et al. 2018, De Frenne et al. 2019)"},"properties":{"noteIndex":0},"schema":"https://github.com/citation-style-language/schema/raw/master/csl-citation.json"}</w:instrText>
      </w:r>
      <w:r w:rsidRPr="00EB11DD">
        <w:fldChar w:fldCharType="separate"/>
      </w:r>
      <w:r w:rsidRPr="00A52D14">
        <w:rPr>
          <w:noProof/>
          <w:lang w:val="fr-FR"/>
        </w:rPr>
        <w:t>(Frey et al. 2016, Betts et al. 2018, De Frenne et al. 2019)</w:t>
      </w:r>
      <w:r w:rsidRPr="00EB11DD">
        <w:fldChar w:fldCharType="end"/>
      </w:r>
      <w:r w:rsidRPr="00A52D14">
        <w:rPr>
          <w:lang w:val="fr-FR"/>
        </w:rPr>
        <w:t xml:space="preserve">. </w:t>
      </w:r>
      <w:r w:rsidRPr="00EB11DD">
        <w:t xml:space="preserve">Trees intercept solar radiation and reduce direct sunlight below the canopy </w:t>
      </w:r>
      <w:r w:rsidRPr="00EB11DD">
        <w:fldChar w:fldCharType="begin" w:fldLock="1"/>
      </w:r>
      <w:r w:rsidRPr="00EB11DD">
        <w:instrText>ADDIN CSL_CITATION {"citationItems":[{"id":"ITEM-1","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1","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De Frenne et al. 2021)","plainTextFormattedCitation":"(De Frenne et al. 2021)","previouslyFormattedCitation":"(De Frenne et al. 2021)"},"properties":{"noteIndex":0},"schema":"https://github.com/citation-style-language/schema/raw/master/csl-citation.json"}</w:instrText>
      </w:r>
      <w:r w:rsidRPr="00EB11DD">
        <w:fldChar w:fldCharType="separate"/>
      </w:r>
      <w:r w:rsidRPr="00EB11DD">
        <w:rPr>
          <w:noProof/>
        </w:rPr>
        <w:t>(De Frenne et al. 2021)</w:t>
      </w:r>
      <w:r w:rsidRPr="00EB11DD">
        <w:fldChar w:fldCharType="end"/>
      </w:r>
      <w:r w:rsidRPr="00EB11DD">
        <w:t xml:space="preserve">; therefore, thermal conditions beneath forest canopies are typically less extreme than those in open habitats </w:t>
      </w:r>
      <w:r w:rsidRPr="00EB11DD">
        <w:fldChar w:fldCharType="begin" w:fldLock="1"/>
      </w:r>
      <w:r w:rsidRPr="00EB11DD">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mendeley":{"formattedCitation":"(Suggitt et al. 2011, Betts et al. 2018)","plainTextFormattedCitation":"(Suggitt et al. 2011, Betts et al. 2018)","previouslyFormattedCitation":"(Suggitt et al. 2011, Betts et al. 2018)"},"properties":{"noteIndex":0},"schema":"https://github.com/citation-style-language/schema/raw/master/csl-citation.json"}</w:instrText>
      </w:r>
      <w:r w:rsidRPr="00EB11DD">
        <w:fldChar w:fldCharType="separate"/>
      </w:r>
      <w:r w:rsidRPr="00EB11DD">
        <w:rPr>
          <w:noProof/>
        </w:rPr>
        <w:t>(Suggitt et al. 2011, Betts et al. 2018)</w:t>
      </w:r>
      <w:r w:rsidRPr="00EB11DD">
        <w:fldChar w:fldCharType="end"/>
      </w:r>
      <w:r w:rsidRPr="00EB11DD">
        <w:t xml:space="preserve">, and canopy cover is associated with warmer minimum and cooler maximum temperatures </w:t>
      </w:r>
      <w:r w:rsidRPr="00EB11DD">
        <w:fldChar w:fldCharType="begin" w:fldLock="1"/>
      </w:r>
      <w:r w:rsidRPr="00EB11DD">
        <w:instrText>ADDIN CSL_CITATION {"citationItems":[{"id":"ITEM-1","itemData":{"DOI":"10.1016/J.FORECO.2022.120533","ISSN":"0378-1127","author":[{"dropping-particle":"","family":"Gilbert","given":"Neil A.","non-dropping-particle":"","parse-names":false,"suffix":""},{"dropping-particle":"","family":"Anich","given":"Nicholas M.","non-dropping-particle":"","parse-names":false,"suffix":""},{"dropping-particle":"","family":"Worland","given":"Mike","non-dropping-particle":"","parse-names":false,"suffix":""},{"dropping-particle":"","family":"Zuckerberg","given":"Benjamin","non-dropping-particle":"","parse-names":false,"suffix":""}],"container-title":"Forest Ecology and Management","id":"ITEM-1","issued":{"date-parts":[["2022","11","15"]]},"page":"120533","publisher":"Elsevier","title":"Microclimate complexities at the trailing edge of the boreal forest","type":"article-journal","volume":"524"},"uris":["http://www.mendeley.com/documents/?uuid=69158ff9-dfb3-3b9b-b9d3-aa3d9e4ea354"]}],"mendeley":{"formattedCitation":"(Gilbert et al. 2022)","plainTextFormattedCitation":"(Gilbert et al. 2022)","previouslyFormattedCitation":"(Gilbert et al. 2022)"},"properties":{"noteIndex":0},"schema":"https://github.com/citation-style-language/schema/raw/master/csl-citation.json"}</w:instrText>
      </w:r>
      <w:r w:rsidRPr="00EB11DD">
        <w:fldChar w:fldCharType="separate"/>
      </w:r>
      <w:r w:rsidRPr="00EB11DD">
        <w:rPr>
          <w:noProof/>
        </w:rPr>
        <w:t>(Gilbert et al. 2022)</w:t>
      </w:r>
      <w:r w:rsidRPr="00EB11DD">
        <w:fldChar w:fldCharType="end"/>
      </w:r>
      <w:r w:rsidRPr="00EB11DD">
        <w:t xml:space="preserve">. Dense forest canopies may moderate the </w:t>
      </w:r>
      <w:r w:rsidRPr="00EB11DD">
        <w:lastRenderedPageBreak/>
        <w:t xml:space="preserve">impact of macroclimate warming by facilitating cooler microclimatic conditions during the summer </w:t>
      </w:r>
      <w:r w:rsidRPr="00EB11DD">
        <w:fldChar w:fldCharType="begin" w:fldLock="1"/>
      </w:r>
      <w:r w:rsidRPr="00EB11DD">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073/PNAS.1311190110/SUPPL_FILE/PNAS.201311190SI.PDF","ISSN":"00278424","PMID":"24167287","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 - e.g., for bioenergy - may open forest canopies and accelerate thermophilization of temperate forest biodiversity.","author":[{"dropping-particle":"","family":"Frenne","given":"Pieter","non-dropping-particle":"De","parse-names":false,"suffix":""},{"dropping-particle":"","family":"Rodríguez-Sánchez","given":"Francisco","non-dropping-particle":"","parse-names":false,"suffix":""},{"dropping-particle":"","family":"Coomes","given":"David Anthony","non-dropping-particle":"","parse-names":false,"suffix":""},{"dropping-particle":"","family":"Baeten","given":"Lander","non-dropping-particle":"","parse-names":false,"suffix":""},{"dropping-particle":"","family":"Verstraeten","given":"Gorik","non-dropping-particle":"","parse-names":false,"suffix":""},{"dropping-particle":"","family":"Vellen","given":"Mark","non-dropping-particle":"","parse-names":false,"suffix":""},{"dropping-particle":"","family":"Bernhardt-Römermann","given":"Markus","non-dropping-particle":"","parse-names":false,"suffix":""},{"dropping-particle":"","family":"Brown","given":"Carissa D.","non-dropping-particle":"","parse-names":false,"suffix":""},{"dropping-particle":"","family":"Brunet","given":"Jörg","non-dropping-particle":"","parse-names":false,"suffix":""},{"dropping-particle":"","family":"Cornelis","given":"Johnny","non-dropping-particle":"","parse-names":false,"suffix":""},{"dropping-particle":"","family":"Decocq","given":"Guillaume M.","non-dropping-particle":"","parse-names":false,"suffix":""},{"dropping-particle":"","family":"Dierschke","given":"Hartmut","non-dropping-particle":"","parse-names":false,"suffix":""},{"dropping-particle":"","family":"Eriksson","given":"Ove","non-dropping-particle":"","parse-names":false,"suffix":""},{"dropping-particle":"","family":"Gilliam","given":"Frank S.","non-dropping-particle":"","parse-names":false,"suffix":""},{"dropping-particle":"","family":"Hédl","given":"Radim","non-dropping-particle":"","parse-names":false,"suffix":""},{"dropping-particle":"","family":"Heinken","given":"Thilo","non-dropping-particle":"","parse-names":false,"suffix":""},{"dropping-particle":"","family":"Hermy","given":"Martin","non-dropping-particle":"","parse-names":false,"suffix":""},{"dropping-particle":"","family":"Hommel","given":"Patrick","non-dropping-particle":"","parse-names":false,"suffix":""},{"dropping-particle":"","family":"Jenkins","given":"Michael A.","non-dropping-particle":"","parse-names":false,"suffix":""},{"dropping-particle":"","family":"Kelly","given":"Daniel L.","non-dropping-particle":"","parse-names":false,"suffix":""},{"dropping-particle":"","family":"Kirby","given":"Keith J.","non-dropping-particle":"","parse-names":false,"suffix":""},{"dropping-particle":"","family":"Mitchell","given":"Fraser J.G.","non-dropping-particle":"","parse-names":false,"suffix":""},{"dropping-particle":"","family":"Naaf","given":"Tobias","non-dropping-particle":"","parse-names":false,"suffix":""},{"dropping-particle":"","family":"Newman","given":"Miles","non-dropping-particle":"","parse-names":false,"suffix":""},{"dropping-particle":"","family":"Peterken","given":"George","non-dropping-particle":"","parse-names":false,"suffix":""},{"dropping-particle":"","family":"Petřík","given":"Petr","non-dropping-particle":"","parse-names":false,"suffix":""},{"dropping-particle":"","family":"Schultz","given":"Jan","non-dropping-particle":"","parse-names":false,"suffix":""},{"dropping-particle":"","family":"Sonnier","given":"Grégory","non-dropping-particle":"","parse-names":false,"suffix":""},{"dropping-particle":"","family":"Calster","given":"Hans","non-dropping-particle":"Van","parse-names":false,"suffix":""},{"dropping-particle":"","family":"Waller","given":"Donald M.","non-dropping-particle":"","parse-names":false,"suffix":""},{"dropping-particle":"","family":"Walther","given":"Gian Reto","non-dropping-particle":"","parse-names":false,"suffix":""},{"dropping-particle":"","family":"White","given":"Peter S.","non-dropping-particle":"","parse-names":false,"suffix":""},{"dropping-particle":"","family":"Woods","given":"Kerry D.","non-dropping-particle":"","parse-names":false,"suffix":""},{"dropping-particle":"","family":"Wulf","given":"Monika","non-dropping-particle":"","parse-names":false,"suffix":""},{"dropping-particle":"","family":"Graae","given":"Bente Jessen","non-dropping-particle":"","parse-names":false,"suffix":""},{"dropping-particle":"","family":"Verheyen","given":"Kris","non-dropping-particle":"","parse-names":false,"suffix":""}],"container-title":"Proceedings of the National Academy of Sciences of the United States of America","id":"ITEM-2","issue":"46","issued":{"date-parts":[["2013","11","12"]]},"page":"18561-18565","publisher":"National Academy of Sciences","title":"Microclimate moderates plant responses to macroclimate warming","type":"article-journal","volume":"110"},"uris":["http://www.mendeley.com/documents/?uuid=178b277c-2fc8-345f-9a8a-53e638c4c101"]},{"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id":"ITEM-4","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4","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Suggitt et al. 2011, De Frenne et al. 2013, 2019, 2021)","plainTextFormattedCitation":"(Suggitt et al. 2011, De Frenne et al. 2013, 2019, 2021)","previouslyFormattedCitation":"(Suggitt et al. 2011, De Frenne et al. 2013, 2019, 2021)"},"properties":{"noteIndex":0},"schema":"https://github.com/citation-style-language/schema/raw/master/csl-citation.json"}</w:instrText>
      </w:r>
      <w:r w:rsidRPr="00EB11DD">
        <w:fldChar w:fldCharType="separate"/>
      </w:r>
      <w:r w:rsidRPr="00EB11DD">
        <w:rPr>
          <w:noProof/>
        </w:rPr>
        <w:t>(Suggitt et al. 2011, De Frenne et al. 2013, 2019, 2021)</w:t>
      </w:r>
      <w:r w:rsidRPr="00EB11DD">
        <w:fldChar w:fldCharType="end"/>
      </w:r>
      <w:r w:rsidRPr="00EB11DD">
        <w:t xml:space="preserve">. In fact, surface temperatures in the spring and summer decline as the proportion of forest increases, especially in landscape with spatially extensive forests </w:t>
      </w:r>
      <w:r w:rsidRPr="00EB11DD">
        <w:fldChar w:fldCharType="begin" w:fldLock="1"/>
      </w:r>
      <w:r w:rsidRPr="00EB11DD">
        <w:instrText>ADDIN CSL_CITATION {"citationItems":[{"id":"ITEM-1","itemData":{"DOI":"10.1111/GEB.12013","ISSN":"1466-8238","abstract":"Because of the low albedo of forests and other biophysical factors, most scenario-based climate modelling studies indicate that removal of temperate forest will promote cooling, indicating that temperate forests are a source of heat relative to other classes of land cover. Our objective was to test the hypothesis that US temperate forests reduce surface temperatures. Location: The continental United States. Methods: Ordinary least squares regression was used to develop relationships between forest extent and surface temperature. Forest extent was derived from the 900m2 2001 National Land Cover Database (NLCD 2001) and surface temperature data were from the MODIS 1 km2 8-day composite (MYD11A2). Forest-surface temperature relationships were developed for winter, spring, summer, autumn and annually using 5 years of MODIS land surface temperature data (2007-11) across six spatial scales (1, 4, 9, 16, 25 and 36 km2). Regression models controlled for the effects of elevation, aspect and latitude (by constraining the regressions within a 1° range). Results: We did not find any significant positive slopes in regressions of average annual surface temperatures versus the proportion of forest, indicating that forests are not a source of heat relative to other types of land cover. We found that surface temperatures declined as the proportion of forest increased for spring, summer, autumn and annually. The forest-surface temperature relationship was also scale dependent in that spatially extensive forests produced cooler surface temperatures than forests that were dominant only locally. Main conclusions: Our results are not consistent with most scenario-based climate modelling studies. Because of their warming potential, the value of temperate afforestation as a potential climate change mitigation strategy is unclear. Our results indicate that temperate afforestation is a climate change mitigation strategy that should be implemented to promote spatially extensive forests. Copyright © 2013 Blackwell Publishing.","author":[{"dropping-particle":"","family":"Wickham","given":"James D.","non-dropping-particle":"","parse-names":false,"suffix":""},{"dropping-particle":"","family":"Wade","given":"Timothy G.","non-dropping-particle":"","parse-names":false,"suffix":""},{"dropping-particle":"","family":"Riitters","given":"Kurt H.","non-dropping-particle":"","parse-names":false,"suffix":""}],"container-title":"Global Ecology and Biogeography","id":"ITEM-1","issue":"5","issued":{"date-parts":[["2013","5","1"]]},"page":"620-629","publisher":"John Wiley &amp; Sons, Ltd","title":"Empirical analysis of the influence of forest extent on annual and seasonal surface temperatures for the continental United States","type":"article-journal","volume":"22"},"uris":["http://www.mendeley.com/documents/?uuid=d7697337-0b4f-3216-a002-5c4375405511"]}],"mendeley":{"formattedCitation":"(Wickham et al. 2013)","plainTextFormattedCitation":"(Wickham et al. 2013)","previouslyFormattedCitation":"(Wickham et al. 2013)"},"properties":{"noteIndex":0},"schema":"https://github.com/citation-style-language/schema/raw/master/csl-citation.json"}</w:instrText>
      </w:r>
      <w:r w:rsidRPr="00EB11DD">
        <w:fldChar w:fldCharType="separate"/>
      </w:r>
      <w:r w:rsidRPr="00EB11DD">
        <w:rPr>
          <w:noProof/>
        </w:rPr>
        <w:t>(Wickham et al. 2013)</w:t>
      </w:r>
      <w:r w:rsidRPr="00EB11DD">
        <w:fldChar w:fldCharType="end"/>
      </w:r>
      <w:r w:rsidRPr="00EB11DD">
        <w:t>. Specifically, old growth forests in montane regions appear to have a strong, thermally insulating (i.e., cooling) effect on under-canopy air temperatures during the avian breeding season (Frey et al. 2016). Thus, the expansive mature forests of the Appalachian Mountains may provide microclimates that are uncoupled from regional thermal regimes and thus exert a modulating effect from changing climatic conditions in the future (Frey et al. 2016, Jarzyna et al. 2016, Betts et al. 2018, De Frenne et al. 2019). In addition, the forest habitats in the Appalachian Mountains ar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 in the future (Duclos et al. 2019).</w:t>
      </w:r>
    </w:p>
    <w:p w14:paraId="7ACA102E" w14:textId="77777777" w:rsidR="00A52D14" w:rsidRPr="00EB11DD" w:rsidRDefault="00A52D14" w:rsidP="00685614">
      <w:pPr>
        <w:spacing w:line="240" w:lineRule="auto"/>
      </w:pPr>
      <w:r w:rsidRPr="00EB11DD">
        <w:t xml:space="preserve">A further element to consider is the elevational gradient of the Appalachian Mountains, in which cooler temperatures at higher elevations may allow species to track their climatic niches by moving upslope </w:t>
      </w:r>
      <w:r w:rsidRPr="00EB11DD">
        <w:fldChar w:fldCharType="begin" w:fldLock="1"/>
      </w:r>
      <w:r w:rsidRPr="00EB11DD">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Tingley et al. 2012, Freeman et al. 2018)","plainTextFormattedCitation":"(Tingley et al. 2012, Freeman et al. 2018)","previouslyFormattedCitation":"(Tingley et al. 2012, Freeman et al. 2018)"},"properties":{"noteIndex":0},"schema":"https://github.com/citation-style-language/schema/raw/master/csl-citation.json"}</w:instrText>
      </w:r>
      <w:r w:rsidRPr="00EB11DD">
        <w:fldChar w:fldCharType="separate"/>
      </w:r>
      <w:r w:rsidRPr="00EB11DD">
        <w:rPr>
          <w:noProof/>
        </w:rPr>
        <w:t>(Tingley et al. 2012, Freeman et al. 2018)</w:t>
      </w:r>
      <w:r w:rsidRPr="00EB11DD">
        <w:fldChar w:fldCharType="end"/>
      </w:r>
      <w:r w:rsidRPr="00EB11DD">
        <w:t xml:space="preserve">. Although temperature warming can be especially pronounced at higher elevations </w:t>
      </w:r>
      <w:r w:rsidRPr="00EB11DD">
        <w:fldChar w:fldCharType="begin" w:fldLock="1"/>
      </w:r>
      <w:r w:rsidRPr="00EB11DD">
        <w:instrText>ADDIN CSL_CITATION {"citationItems":[{"id":"ITEM-1","itemData":{"DOI":"10.1038/nclimate2563","ISSN":"1758-6798","abstract":"In this Review, temperature trends in mountainous regions around the world and the mechanisms that contribute to elevation-dependent warming are discussed. There is growing evidence that the rate of warming is amplified with elevation, such that high-mountain environments experience more rapid changes in temperature than environments at lower elevations. Elevation-dependent warming (EDW) can accelerate the rate of change in mountain ecosystems, cryospheric systems, hydrological regimes and biodiversity. Here we review important mechanisms that contribute towards EDW: snow albedo and surface-based feedbacks; water vapour changes and latent heat release; surface water vapour and radiative flux changes; surface heat loss and temperature change; and aerosols. All lead to enhanced warming with elevation (or at a critical elevation), and it is believed that combinations of these mechanisms may account for contrasting regional patterns of EDW. We discuss future needs to increase knowledge of mountain temperature trends and their controlling mechanisms through improved observations, satellite-based remote sensing and model simulations.","author":[{"dropping-particle":"","family":"Pepin","given":"N.","non-dropping-particle":"","parse-names":false,"suffix":""},{"dropping-particle":"","family":"Bradley","given":"R. S.","non-dropping-particle":"","parse-names":false,"suffix":""},{"dropping-particle":"","family":"Diaz","given":"H. F.","non-dropping-particle":"","parse-names":false,"suffix":""},{"dropping-particle":"","family":"Baraer","given":"M.","non-dropping-particle":"","parse-names":false,"suffix":""},{"dropping-particle":"","family":"Caceres","given":"E. B.","non-dropping-particle":"","parse-names":false,"suffix":""},{"dropping-particle":"","family":"Forsythe","given":"N.","non-dropping-particle":"","parse-names":false,"suffix":""},{"dropping-particle":"","family":"Fowler","given":"H.","non-dropping-particle":"","parse-names":false,"suffix":""},{"dropping-particle":"","family":"Greenwood","given":"G.","non-dropping-particle":"","parse-names":false,"suffix":""},{"dropping-particle":"","family":"Hashmi","given":"M. Z.","non-dropping-particle":"","parse-names":false,"suffix":""},{"dropping-particle":"","family":"Liu","given":"X. D.","non-dropping-particle":"","parse-names":false,"suffix":""},{"dropping-particle":"","family":"Miller","given":"J. R.","non-dropping-particle":"","parse-names":false,"suffix":""},{"dropping-particle":"","family":"Ning","given":"L.","non-dropping-particle":"","parse-names":false,"suffix":""},{"dropping-particle":"","family":"Ohmura","given":"A.","non-dropping-particle":"","parse-names":false,"suffix":""},{"dropping-particle":"","family":"Palazzi","given":"E.","non-dropping-particle":"","parse-names":false,"suffix":""},{"dropping-particle":"","family":"Rangwala","given":"I.","non-dropping-particle":"","parse-names":false,"suffix":""},{"dropping-particle":"","family":"Schöner","given":"W.","non-dropping-particle":"","parse-names":false,"suffix":""},{"dropping-particle":"","family":"Severskiy","given":"I.","non-dropping-particle":"","parse-names":false,"suffix":""},{"dropping-particle":"","family":"Shahgedanova","given":"M.","non-dropping-particle":"","parse-names":false,"suffix":""},{"dropping-particle":"","family":"Wang","given":"M. B.","non-dropping-particle":"","parse-names":false,"suffix":""},{"dropping-particle":"","family":"Williamson","given":"S. N.","non-dropping-particle":"","parse-names":false,"suffix":""},{"dropping-particle":"","family":"Yang","given":"D. Q.","non-dropping-particle":"","parse-names":false,"suffix":""}],"container-title":"Nature Climate Change 2015 5:5","id":"ITEM-1","issue":"5","issued":{"date-parts":[["2015","4","23"]]},"page":"424-430","publisher":"Nature Publishing Group","title":"Elevation-dependent warming in mountain regions of the world","type":"article-journal","volume":"5"},"uris":["http://www.mendeley.com/documents/?uuid=694cb18f-4b5a-3354-a438-43b3a41d55c0"]}],"mendeley":{"formattedCitation":"(Pepin et al. 2015)","plainTextFormattedCitation":"(Pepin et al. 2015)","previouslyFormattedCitation":"(Pepin et al. 2015)"},"properties":{"noteIndex":0},"schema":"https://github.com/citation-style-language/schema/raw/master/csl-citation.json"}</w:instrText>
      </w:r>
      <w:r w:rsidRPr="00EB11DD">
        <w:fldChar w:fldCharType="separate"/>
      </w:r>
      <w:r w:rsidRPr="00EB11DD">
        <w:rPr>
          <w:noProof/>
        </w:rPr>
        <w:t>(Pepin et al. 2015)</w:t>
      </w:r>
      <w:r w:rsidRPr="00EB11DD">
        <w:fldChar w:fldCharType="end"/>
      </w:r>
      <w:r w:rsidRPr="00EB11DD">
        <w:t xml:space="preserve">, certain regions within mountain ranges can still provide climate refugia for cold-associated bird species in the future </w:t>
      </w:r>
      <w:r w:rsidRPr="00EB11DD">
        <w:fldChar w:fldCharType="begin" w:fldLock="1"/>
      </w:r>
      <w:r w:rsidRPr="00EB11DD">
        <w:instrText>ADDIN CSL_CITATION {"citationItems":[{"id":"ITEM-1","itemData":{"DOI":"10.1111/DDI.12356","ISSN":"1472-4642","abstract":"Aim: Species and ecosystems may be unable to keep pace with rapid climate change projected for the 21st century. We evaluated an underexplored dimension of the mismatch between climate and biota: limitations to forest growth and succession affecting habitat suitability. Our objective was to inform continental-scale conservation for boreal songbirds under disequilibria between climate, vegetation and fauna. Location: Boreal and southern arctic ecoregions of North America. Methods: We used forest inventory and avian survey data to classify 53 species by seral-stage affinity and applied these to generate alternative projections of changes in species' core habitat distributions based on different vegetation lag-time assumptions. We used our seral stage-modified refugia approach and the Zonation algorithm to identify multispecies boreal conservation priorities over the 21st century. We evaluated the sensitivity of land rankings to seral-stage affinity and species' weights and assessed the conservation value of the existing protected areas network compared to Zonation results. Results: End-of-century projected changes in songbird distribution were reduced by up to 169% when vegetation lags were considered. Zonation land rankings based on unconstrained climate projections were concentrated at high latitudes, whereas those based on strict and modified refugia scenarios were concentrated in coastal and high-elevation areas, as well as biome transition zones, which were fairly consistent over time and species weights. The existing protected areas network covering 14% of the study area was estimated to conserve 12-14% of baseline avian biodiversity across time periods and scenarios, compared to 16-25% for top-ranked Zonation areas. Main conclusions: For some boreal songbirds, limits to forest growth and succession may result in dramatic reductions in suitable habitat over the next century. Our seral stage-adjusted approach provides conservative and efficient boreal conservation priorities anchored around climatic macrorefugia that are robust to century-long climate change and complement the current protected areas network. 2015 John Wiley &amp; Sons Ltd.","author":[{"dropping-particle":"","family":"Stralberg","given":"Diana","non-dropping-particle":"","parse-names":false,"suffix":""},{"dropping-particle":"","family":"Bayne","given":"Erin M.","non-dropping-particle":"","parse-names":false,"suffix":""},{"dropping-particle":"","family":"Cumming","given":"Steven G.","non-dropping-particle":"","parse-names":false,"suffix":""},{"dropping-particle":"","family":"Sólymos","given":"Péter","non-dropping-particle":"","parse-names":false,"suffix":""},{"dropping-particle":"","family":"Song","given":"Samantha J.","non-dropping-particle":"","parse-names":false,"suffix":""},{"dropping-particle":"","family":"Schmiegelow","given":"Fiona K.A.","non-dropping-particle":"","parse-names":false,"suffix":""}],"container-title":"Diversity and Distributions","id":"ITEM-1","issue":"9","issued":{"date-parts":[["2015","9","1"]]},"page":"1112-1128","publisher":"John Wiley &amp; Sons, Ltd","title":"Conservation of future boreal forest bird communities considering lags in vegetation response to climate change: a modified refugia approach","type":"article-journal","volume":"21"},"uris":["http://www.mendeley.com/documents/?uuid=1f58eaa5-aa2c-31e6-8115-fdcd980e950a"]},{"id":"ITEM-2","itemData":{"DOI":"10.1111/GCB.16187","ISSN":"1365-2486","abstract":"Identifying climate refugia is key to effective biodiversity conservation under a changing climate, especially for mountain-specialist species adapted to cold conditions and highly threatened by climate warming. We combined species distribution models (SDMs) with climate forecasts to identify climate refugia for high-elevation bird species (Lagopus muta, Anthus spinoletta, Prunella collaris, Montifringilla nivalis) in the European Alps, where the ecological effects of climate changes are particularly evident and predicted to intensify. We considered future (2041–2070) conditions (SSP585 scenario, four climate models) and identified three types of refugia: (1) in-situ refugia potentially suitable under both current and future climate conditions, ex-situ refugia suitable (2) only in the future according to all future conditions, or (3) under at least three out of four future conditions. SDMs were based on a very large, high-resolution occurrence dataset (2901–12,601 independent records for each species) collected by citizen scientists. SDMs were fitted using different algorithms, balancing statistical accuracy, ecological realism and predictive/extrapolation ability. We selected the most reliable ones based on consistency between training and testing data and extrapolation over distant areas. Future predictions revealed that all species (with the partial exception of A. spinoletta) will undergo a range contraction towards higher elevations, losing 17%–59% of their current range (larger losses in L. muta). We identified ~15,000 km2 of the Alpine region as in-situ refugia for at least three species, of which 44% are currently designated as protected areas (PAs; 18%–66% among countries). Our findings highlight the usefulness of spatially accurate data collected by citizen scientists, and the importance of model testing by extrapolating over independent areas. Climate refugia, which are only partly included within the current PAs system, should be priority sites for the conservation of Alpine high-elevation species and habitats, where habitat degradation/alteration by human activities should be prevented to ensure future suitability for alpine species.","author":[{"dropping-particle":"","family":"Brambilla","given":"Mattia","non-dropping-particle":"","parse-names":false,"suffix":""},{"dropping-particle":"","family":"Rubolini","given":"Diego","non-dropping-particle":"","parse-names":false,"suffix":""},{"dropping-particle":"","family":"Appukuttan","given":"Ojan","non-dropping-particle":"","parse-names":false,"suffix":""},{"dropping-particle":"","family":"Calvi","given":"Gianpiero","non-dropping-particle":"","parse-names":false,"suffix":""},{"dropping-particle":"","family":"Karger","given":"Dirk Nikolaus","non-dropping-particle":"","parse-names":false,"suffix":""},{"dropping-particle":"","family":"Kmecl","given":"Primož","non-dropping-particle":"","parse-names":false,"suffix":""},{"dropping-particle":"","family":"Mihelič","given":"Tomaž","non-dropping-particle":"","parse-names":false,"suffix":""},{"dropping-particle":"","family":"Sattler","given":"Thomas","non-dropping-particle":"","parse-names":false,"suffix":""},{"dropping-particle":"","family":"Seaman","given":"Benjamin","non-dropping-particle":"","parse-names":false,"suffix":""},{"dropping-particle":"","family":"Teufelbauer","given":"Norbert","non-dropping-particle":"","parse-names":false,"suffix":""},{"dropping-particle":"","family":"Wahl","given":"Johannes","non-dropping-particle":"","parse-names":false,"suffix":""},{"dropping-particle":"","family":"Celada","given":"Claudio","non-dropping-particle":"","parse-names":false,"suffix":""}],"container-title":"Global Change Biology","id":"ITEM-2","issue":"14","issued":{"date-parts":[["2022","7","1"]]},"page":"4276-4291","publisher":"John Wiley &amp; Sons, Ltd","title":"Identifying climate refugia for high-elevation Alpine birds under current climate warming predictions","type":"article-journal","volume":"28"},"uris":["http://www.mendeley.com/documents/?uuid=126d3bd5-1f7a-37d4-a2d0-d742d69c7dbc"]}],"mendeley":{"formattedCitation":"(Diana Stralberg et al. 2015, Brambilla et al. 2022)","plainTextFormattedCitation":"(Diana Stralberg et al. 2015, Brambilla et al. 2022)","previouslyFormattedCitation":"(Diana Stralberg et al. 2015, Brambilla et al. 2022)"},"properties":{"noteIndex":0},"schema":"https://github.com/citation-style-language/schema/raw/master/csl-citation.json"}</w:instrText>
      </w:r>
      <w:r w:rsidRPr="00EB11DD">
        <w:fldChar w:fldCharType="separate"/>
      </w:r>
      <w:r w:rsidRPr="00EB11DD">
        <w:rPr>
          <w:noProof/>
        </w:rPr>
        <w:t>(Diana Stralberg et al. 2015, Brambilla et al. 2022)</w:t>
      </w:r>
      <w:r w:rsidRPr="00EB11DD">
        <w:fldChar w:fldCharType="end"/>
      </w:r>
      <w:r w:rsidRPr="00EB11DD">
        <w:t xml:space="preserve">. Sites identified as climate refugia are likely to preserve suitable ecological conditions and thus allow the persistence of species and habitats at risk from climate change </w:t>
      </w:r>
      <w:r w:rsidRPr="00EB11DD">
        <w:fldChar w:fldCharType="begin" w:fldLock="1"/>
      </w:r>
      <w:r w:rsidRPr="00EB11DD">
        <w:instrText>ADDIN CSL_CITATION {"citationItems":[{"id":"ITEM-1","itemData":{"DOI":"10.1002/FEE.2189","ISSN":"1540-9309","abstract":"Climate-change adaptation focuses on conducting and translating research to minimize the dire impacts of anthropogenic climate change, including threats to biodiversity and human welfare. One adaptation strategy is to focus conservation on climate-change refugia (that is, areas relatively buffered from contemporary climate change over time that enable persistence of valued physical, ecological, and sociocultural resources). In this Special Issue, recent methodological and conceptual advances in refugia science will be highlighted. Advances in this emerging subdiscipline are improving scientific understanding and conservation in the face of climate change by considering scale and ecosystem dynamics, and looking beyond climate exposure to sensitivity and adaptive capacity. We propose considering refugia in the context of a multifaceted, long-term, network-based approach, as temporal and spatial gradients of ecological persistence that can act as “slow lanes” rather than areas of stasis. After years of discussion confined primarily to the scientific literature, researchers and resource managers are now working together to put refugia conservation into practice.","author":[{"dropping-particle":"","family":"Morelli","given":"Toni Lyn","non-dropping-particle":"","parse-names":false,"suffix":""},{"dropping-particle":"","family":"Barrows","given":"Cameron W.","non-dropping-particle":"","parse-names":false,"suffix":""},{"dropping-particle":"","family":"Ramirez","given":"Aaron R.","non-dropping-particle":"","parse-names":false,"suffix":""},{"dropping-particle":"","family":"Cartwright","given":"Jennifer M.","non-dropping-particle":"","parse-names":false,"suffix":""},{"dropping-particle":"","family":"Ackerly","given":"David D.","non-dropping-particle":"","parse-names":false,"suffix":""},{"dropping-particle":"","family":"Eaves","given":"Tatiana D.","non-dropping-particle":"","parse-names":false,"suffix":""},{"dropping-particle":"","family":"Ebersole","given":"Joseph L.","non-dropping-particle":"","parse-names":false,"suffix":""},{"dropping-particle":"","family":"Krawchuk","given":"Meg A.","non-dropping-particle":"","parse-names":false,"suffix":""},{"dropping-particle":"","family":"Letcher","given":"Benjamin H.","non-dropping-particle":"","parse-names":false,"suffix":""},{"dropping-particle":"","family":"Mahalovich","given":"Mary F.","non-dropping-particle":"","parse-names":false,"suffix":""},{"dropping-particle":"","family":"Meigs","given":"Garrett W.","non-dropping-particle":"","parse-names":false,"suffix":""},{"dropping-particle":"","family":"Michalak","given":"Julia L.","non-dropping-particle":"","parse-names":false,"suffix":""},{"dropping-particle":"","family":"Millar","given":"Constance I.","non-dropping-particle":"","parse-names":false,"suffix":""},{"dropping-particle":"","family":"Quiñones","given":"Rebecca M.","non-dropping-particle":"","parse-names":false,"suffix":""},{"dropping-particle":"","family":"Stralberg","given":"Diana","non-dropping-particle":"","parse-names":false,"suffix":""},{"dropping-particle":"","family":"Thorne","given":"James H.","non-dropping-particle":"","parse-names":false,"suffix":""}],"container-title":"Frontiers in Ecology and the Environment","id":"ITEM-1","issue":"5","issued":{"date-parts":[["2020","6","1"]]},"page":"228-234","publisher":"John Wiley &amp; Sons, Ltd","title":"Climate-change refugia: biodiversity in the slow lane","type":"article-journal","volume":"18"},"uris":["http://www.mendeley.com/documents/?uuid=5a011187-3c4e-3b67-aa83-da0bc20ffb36"]}],"mendeley":{"formattedCitation":"(Morelli et al. 2020)","plainTextFormattedCitation":"(Morelli et al. 2020)","previouslyFormattedCitation":"(Morelli et al. 2020)"},"properties":{"noteIndex":0},"schema":"https://github.com/citation-style-language/schema/raw/master/csl-citation.json"}</w:instrText>
      </w:r>
      <w:r w:rsidRPr="00EB11DD">
        <w:fldChar w:fldCharType="separate"/>
      </w:r>
      <w:r w:rsidRPr="00EB11DD">
        <w:rPr>
          <w:noProof/>
        </w:rPr>
        <w:t>(Morelli et al. 2020)</w:t>
      </w:r>
      <w:r w:rsidRPr="00EB11DD">
        <w:fldChar w:fldCharType="end"/>
      </w:r>
      <w:r w:rsidRPr="00EB11DD">
        <w:t xml:space="preserve">. Indeed, regions within the Appalachian Mountains have been identified by </w:t>
      </w:r>
      <w:r w:rsidRPr="00EB11DD">
        <w:fldChar w:fldCharType="begin" w:fldLock="1"/>
      </w:r>
      <w:r w:rsidRPr="00EB11DD">
        <w:instrText>ADDIN CSL_CITATION {"citationItems":[{"id":"ITEM-1","itemData":{"DOI":"10.1111/geb.12731","ISSN":"14668238","abstract":"Aim: To inform conservation planning in the face of climate change, our objectives were to map spatial patterns of tree and songbird macrorefugia; to identify climatic limiting factors by region and taxonomic group; and to quantify multi-scale topographic components of end-of-century biotic refugia. Location: United States and Canada outside the far north. Time period: End of the 21st century. Major taxa studied: Trees and songbirds. Methods: We used species distribution models for 324 trees and 268 songbirds to develop a macrorefugia index using species-specific climate velocity. Maps of multispecies refugia potential were developed for each taxonomic/functional group and quantile regression was used to identify climatic limiting factors and relationships with multi-scale topographic variables. Results: End-of-century macrorefugia for both trees and songbirds were concentrated in western mountains and, to a lesser extent, in north-eastern coastal regions. For the highest-value refugia, precipitation was generally most limiting in the north, and warm temperatures and moisture availability were limiting in the south. Tree refugia were more limited by precipitation and moisture, while songbird refugia were more limited by temperature. Upper-percentile refugia, but not median values, were well explained by topographic conditions. Songbird refugia were strongly associated with elevation, while coastal proximity and landform composition (particularly headwaters) were important for both groups. There was a general lack of concordance between patterns of current species richness and future climate refugia. Main conclusions: Macrorefugia patterns are partly explained by steep elevational or latitudinal temperature gradients and/or moderate climates, such as coastal regions. However, climatic limiting factors for these refugia suggest contrasts in the ecological processes governing warm-end range limits for different taxa in different regions. Our framework can be applied to other regions, taxa, and time periods to generate and explain biologically meaningful indices of macrorefugia for conservation planning.","author":[{"dropping-particle":"","family":"Stralberg","given":"Diana","non-dropping-particle":"","parse-names":false,"suffix":""},{"dropping-particle":"","family":"Carroll","given":"Carlos","non-dropping-particle":"","parse-names":false,"suffix":""},{"dropping-particle":"","family":"Pedlar","given":"John H","non-dropping-particle":"","parse-names":false,"suffix":""},{"dropping-particle":"","family":"Wilsey","given":"Chad B","non-dropping-particle":"","parse-names":false,"suffix":""},{"dropping-particle":"","family":"McKenney","given":"Daniel W.","non-dropping-particle":"","parse-names":false,"suffix":""},{"dropping-particle":"","family":"Nielsen","given":"Scott E.","non-dropping-particle":"","parse-names":false,"suffix":""}],"container-title":"Global Ecology and Biogeography","id":"ITEM-1","issue":"6","issued":{"date-parts":[["2018"]]},"page":"690-703","title":"Macrorefugia for North American trees and songbirds: Climatic limiting factors and multi-scale topographic influences","type":"article-journal","volume":"27"},"uris":["http://www.mendeley.com/documents/?uuid=84597862-0278-31f9-80f0-2c37d334e2b4"]}],"mendeley":{"formattedCitation":"(Stralberg et al. 2018)","manualFormatting":"Stralberg et al. (2018)","plainTextFormattedCitation":"(Stralberg et al. 2018)","previouslyFormattedCitation":"(Stralberg et al. 2018)"},"properties":{"noteIndex":0},"schema":"https://github.com/citation-style-language/schema/raw/master/csl-citation.json"}</w:instrText>
      </w:r>
      <w:r w:rsidRPr="00EB11DD">
        <w:fldChar w:fldCharType="separate"/>
      </w:r>
      <w:r w:rsidRPr="00EB11DD">
        <w:rPr>
          <w:noProof/>
        </w:rPr>
        <w:t>Stralberg et al. (2018)</w:t>
      </w:r>
      <w:r w:rsidRPr="00EB11DD">
        <w:fldChar w:fldCharType="end"/>
      </w:r>
      <w:r w:rsidRPr="00EB11DD">
        <w:t xml:space="preserve"> as prime locations for microrefugia for songbirds in the eastern United States.</w:t>
      </w:r>
    </w:p>
    <w:p w14:paraId="34DBB1EB" w14:textId="77777777" w:rsidR="00A52D14" w:rsidRPr="00C43FF7" w:rsidRDefault="00A52D14" w:rsidP="00685614">
      <w:pPr>
        <w:spacing w:line="240" w:lineRule="auto"/>
        <w:ind w:firstLine="0"/>
        <w:rPr>
          <w:b/>
          <w:bCs/>
          <w:i/>
          <w:iCs/>
        </w:rPr>
      </w:pPr>
      <w:r w:rsidRPr="00C43FF7">
        <w:rPr>
          <w:b/>
          <w:bCs/>
          <w:i/>
          <w:iCs/>
        </w:rPr>
        <w:t>Scope and context</w:t>
      </w:r>
    </w:p>
    <w:p w14:paraId="6B454BED" w14:textId="77777777" w:rsidR="00A52D14" w:rsidRPr="00C43FF7" w:rsidRDefault="00A52D14" w:rsidP="00685614">
      <w:pPr>
        <w:spacing w:line="240" w:lineRule="auto"/>
        <w:ind w:firstLine="0"/>
        <w:rPr>
          <w:i/>
          <w:iCs/>
        </w:rPr>
      </w:pPr>
      <w:r w:rsidRPr="00C43FF7">
        <w:rPr>
          <w:i/>
          <w:iCs/>
        </w:rPr>
        <w:t>Case study limitations</w:t>
      </w:r>
    </w:p>
    <w:p w14:paraId="5C7EAED8" w14:textId="77777777" w:rsidR="00A52D14" w:rsidRPr="00EB11DD" w:rsidRDefault="00A52D14" w:rsidP="00685614">
      <w:pPr>
        <w:spacing w:line="240" w:lineRule="auto"/>
      </w:pPr>
      <w:r w:rsidRPr="00EB11DD">
        <w:tab/>
        <w:t xml:space="preserve">I want to acknowledge certain limitations to this case study that contextualize my findings. Like many previous and concurrent studies that cover such a large geographic region within the United States, I used count data from the North American Breeding Bird Survey, which has known biases due to its roadside methods </w:t>
      </w:r>
      <w:r w:rsidRPr="00EB11DD">
        <w:fldChar w:fldCharType="begin" w:fldLock="1"/>
      </w:r>
      <w:r w:rsidRPr="00EB11DD">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id":"ITEM-2","itemData":{"DOI":"10.2193/2006-004","ISSN":"0022-541X","abstract":"Roadside survey data have been used frequently to assess species occurrence and population trends and to establish conservation priorities. However, most studies using such data assume that samples are representative of either the amount of habitat or its rate of change at larger spatial scales. We tested both of these assumptions for the Breeding Bird Survey (BBS) from 1974 to 2001 in New Brunswick, Canada. Our study focused on mature forest - a cover type that we predicted would be characterized by rapid change due to human activities and that is of high ecological importance. We also sought to determine whether land cover changes adjacent to BBS routes were related to bird population trends detected in BBS data. Within all 3 time periods examined (1970s, 1980s, and 1990s), the amount of mature forest adjacent to BBS routes was significantly lower than in surrounding 1° blocks of latitude and longitude. This could be problematic for studies that use roadside data to compare the relative abundance of species. On average, mature forest declined at a rate of - 1.5% per year over the 28-year study period. We detected no significant difference in the rate of change between degree blocks and BBS routes over this time span. However, in the 1970s and 1980s, mature forest declined more rapidly in degree blocks (-2.7%/yr) than adjacent to BBS routes (-0.5/yr). We also found that the BBS trend for a mature forest-associated species, blackburnian warbler (Dendroica fusca), was correlated with the trend in mature forest along BBS routes. This, combined with slower rates of mature forest change along routes in the 1970s and 1980s, suggests that BBS data may have underestimated population declines during this period. It is important that research be conducted to test for potential biases in roadside surveys caused by uneven rates of landscape change, particularly in regions characterized by rapid habitat alteration.","author":[{"dropping-particle":"","family":"Betts","given":"M. G.","non-dropping-particle":"","parse-names":false,"suffix":""},{"dropping-particle":"","family":"Mitchell","given":"D.","non-dropping-particle":"","parse-names":false,"suffix":""},{"dropping-particle":"","family":"Diamond","given":"A. W.","non-dropping-particle":"","parse-names":false,"suffix":""},{"dropping-particle":"","family":"Bety","given":"J.","non-dropping-particle":"","parse-names":false,"suffix":""}],"container-title":"Journal of Wildlife Management","id":"ITEM-2","issue":"7","issued":{"date-parts":[["2007","9","1"]]},"page":"2266","publisher":"The Wildlife Society","title":"Uneven Rates of Landscape Change as a Source of Bias in Roadside Wildlife Surveys","type":"article-journal","volume":"71"},"uris":["http://www.mendeley.com/documents/?uuid=50521d3d-2f2c-38dd-ab88-c80a9fef3845"]}],"mendeley":{"formattedCitation":"(Keller and Scallan 1999, Betts et al. 2007)","manualFormatting":"(Keller and Scallan 1999, Betts et al. 2007, Harris and Haskell 2007)","plainTextFormattedCitation":"(Keller and Scallan 1999, Betts et al. 2007)","previouslyFormattedCitation":"(Keller and Scallan 1999, Betts et al. 2007)"},"properties":{"noteIndex":0},"schema":"https://github.com/citation-style-language/schema/raw/master/csl-citation.json"}</w:instrText>
      </w:r>
      <w:r w:rsidRPr="00EB11DD">
        <w:fldChar w:fldCharType="separate"/>
      </w:r>
      <w:r w:rsidRPr="00EB11DD">
        <w:rPr>
          <w:noProof/>
        </w:rPr>
        <w:t>(Keller and Scallan 1999, Betts et al. 2007, Harris and Haskell 2007)</w:t>
      </w:r>
      <w:r w:rsidRPr="00EB11DD">
        <w:fldChar w:fldCharType="end"/>
      </w:r>
      <w:r w:rsidRPr="00EB11DD">
        <w:t xml:space="preserve"> and serves as an index of abundance rather than true abundance. My models incorporated the effects of changes in climate and land cover on bird relative abundance but assumed otherwise stable populations in the interval between 2000 and 2100. It is also important to note that my model projections make the same assumptions as any other species distribution model </w:t>
      </w:r>
      <w:r w:rsidRPr="00EB11DD">
        <w:fldChar w:fldCharType="begin" w:fldLock="1"/>
      </w:r>
      <w:r w:rsidRPr="00EB11DD">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Pr="00EB11DD">
        <w:fldChar w:fldCharType="separate"/>
      </w:r>
      <w:r w:rsidRPr="00EB11DD">
        <w:rPr>
          <w:noProof/>
        </w:rPr>
        <w:t>(Heikkinen et al. 2006)</w:t>
      </w:r>
      <w:r w:rsidRPr="00EB11DD">
        <w:fldChar w:fldCharType="end"/>
      </w:r>
      <w:r w:rsidRPr="00EB11DD">
        <w:t xml:space="preserve">: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other species do not change the outcomes; (5) there are no major changes in forest dynamics. As with all species distribution models, violations of any of these assumptions could lead to model deficiencies. In addition, although I was using some of the best available data and models for contemporary and future climate and land cover, they are imperfect and have associated levels of intrinsic error. Finally, none of the focal forest songbird species have breeding ranges that were fully encompassed by </w:t>
      </w:r>
      <w:r w:rsidRPr="00EB11DD">
        <w:lastRenderedPageBreak/>
        <w:t>the study region; for many of the species, such as Canada warblers, I only captured a small portion of their breeding habitat proportional to their entire range. A broader scale evaluation of these species would have likely involved larger temperature and precipitation gradients and may have predicted greater shifts in abundance or distribution. My results were limited in spatial scope to the Appalachian Mountains Bird Conservation Region. Given the inherent constraints of the data and models, this case study nonetheless represents a robust analytical approach. Data were aggregated and modeled at a broad scale, with an intentional matching of spatiotemporal scales for both the data and analyses, and my models incorporated an honest assessment of uncertainty that is not often achieved by other similar modeling attempts. At least some of the non-significance of variables, relationships, and trends was due to high uncertainty in the predictions; despite this, there were a few consistent patterns among the species and climate classifications. Therefore, this case study is meant to provide a general, broad-scale perspective of relationships with climate or land cover and potential changes in the future due to changing conditions, and the model results should not be examined or interpreted at fine scales or beyond the boundaries of the study region.</w:t>
      </w:r>
    </w:p>
    <w:p w14:paraId="0306761B" w14:textId="77777777" w:rsidR="00A52D14" w:rsidRPr="00C43FF7" w:rsidRDefault="00A52D14" w:rsidP="00685614">
      <w:pPr>
        <w:spacing w:line="240" w:lineRule="auto"/>
        <w:ind w:firstLine="0"/>
        <w:rPr>
          <w:i/>
          <w:iCs/>
        </w:rPr>
      </w:pPr>
      <w:r w:rsidRPr="00C43FF7">
        <w:rPr>
          <w:i/>
          <w:iCs/>
        </w:rPr>
        <w:t>Additional ecological context</w:t>
      </w:r>
    </w:p>
    <w:p w14:paraId="29ED90EC" w14:textId="77777777" w:rsidR="00A52D14" w:rsidRPr="00EB11DD" w:rsidRDefault="00A52D14" w:rsidP="00685614">
      <w:pPr>
        <w:spacing w:line="240" w:lineRule="auto"/>
      </w:pPr>
      <w:r w:rsidRPr="00EB11DD">
        <w:tab/>
        <w:t>There are several key components that support the limited magnitude of climate effects but could also significantly affect the ecological implications of this case study. It is likely that several of the focal forest songbird species are more strongly influenced by fine-scale habitat factors than by the broad-scale climate variables used in this investigation. I draw this conclusion based in part on the observation that climate variables were more important for a higher percentage of climate generalist species compared to more specialist species, and changes in both climate and land cover variables tended to have a higher average effect on climate generalist species than warm-associated species or cold-associated species. It seems that alternate factors, such as fine-scale habitat characteristics, have greater influence on the non-climate generalist species. In support of this notion, other studies have found that local habitat exceeded climate in better explaining model variation (Chamberlain et al. 2016) or trends in range shifts or abundance along elevation gradients (DeLuca and King 2017, Ceresa et al. 2021). Five of the focal forest songbird species in this case study (black-throated blue warbler, Canada warbler, Swainson’s warbler, veery, and worm-eating warbler) had significant relationships with 2 or fewer climate or land cover variables. Each of these species has known preferences for local habitat factors that were not accounted for within my models. For example, all 5 species prefer breeding habitat with well-developed understory vegetation, relatively thick undergrowth, and / or dense patches of shrubs (Anich et al. 2020, Heckscher et al. 2020, Holmes et al. 2020, Reitsma et al. 2020, Vitz et al. 2020). Canada warblers additionally tend to occupy areas near water and with a developed layer of moss and uneven forest floor (Reitsma et al. 2020), while Swainson’s warblers are typically found in sites with abundant leaf litter and little herbaceous ground cover (Anich et al. 2020). Veeries further have a strong preference for moist or riparian habitat (Heckscher et al. 2020), and worm-eating warblers occur regularly on forested hillsides with moderate to steep slopes (Vitz et al. 2020). The presence of understory vegetation and other species-specific factors likely better explains the distribution of these 5 species when the climate and land cover variables are within tolerable levels.</w:t>
      </w:r>
    </w:p>
    <w:p w14:paraId="19DD8089" w14:textId="77777777" w:rsidR="00A52D14" w:rsidRPr="00EB11DD" w:rsidRDefault="00A52D14" w:rsidP="00685614">
      <w:pPr>
        <w:spacing w:line="240" w:lineRule="auto"/>
      </w:pPr>
      <w:r w:rsidRPr="00EB11DD">
        <w:t xml:space="preserve">Compounding the importance of fine-scale habitat factors, climate may have indirect effects on birds through its effects on vegetation (e.g., forest) composition, structure, and </w:t>
      </w:r>
      <w:r w:rsidRPr="00EB11DD">
        <w:lastRenderedPageBreak/>
        <w:t xml:space="preserve">processes (Iverson et al. 2008, Matthews et al. 2011, Duclos et al. 2019, Ceresa et al. 2021). Multiple studies in montane regions have found that bird species experience both direct and indirect effects of climate (Duclos et al. 2019, Ceresa et al. 2021); for many of those species, the primary mechanism by which climate influenced their abundance across an elevational gradient was via an indirect pathway, mediated by vegetation or forest habitat. Climate change could further affect other biotic components that influence bird distributions, such as interspecific interactions, invasive species, and disease. As a final consideration, it is important to remember that all organisms have limits in their tolerance of habitat conditions, including climate and land cover. In this case study, I focused on average seasonal conditions and assumed that the focal forest songbird species can persist when breeding season temperatures increase to </w:t>
      </w:r>
      <w:r w:rsidRPr="00EB11DD">
        <w:rPr>
          <w:color w:val="000000"/>
        </w:rPr>
        <w:t xml:space="preserve">28.5 °C, </w:t>
      </w:r>
      <w:r w:rsidRPr="00EB11DD">
        <w:t>precipitation amounts increase to 178 mm, and proportions of developed land rise to 0.771. However, avian responses to both extreme weather events associated with climate change and unknown thresholds in tolerance could have drastic effects on my results. It is possible that future temperature, precipitation, or land cover conditions may surpass biological thresholds and cause avian responses to change dramatically.</w:t>
      </w:r>
    </w:p>
    <w:p w14:paraId="6198C73B" w14:textId="77777777" w:rsidR="00A52D14" w:rsidRPr="00C43FF7" w:rsidRDefault="00A52D14" w:rsidP="00685614">
      <w:pPr>
        <w:spacing w:line="240" w:lineRule="auto"/>
        <w:ind w:firstLine="0"/>
        <w:rPr>
          <w:b/>
          <w:bCs/>
          <w:i/>
          <w:iCs/>
        </w:rPr>
      </w:pPr>
      <w:r w:rsidRPr="00C43FF7">
        <w:rPr>
          <w:b/>
          <w:bCs/>
          <w:i/>
          <w:iCs/>
        </w:rPr>
        <w:t>Future directions</w:t>
      </w:r>
    </w:p>
    <w:p w14:paraId="3D201CDE" w14:textId="77777777" w:rsidR="00A52D14" w:rsidRPr="00EB11DD" w:rsidRDefault="00A52D14" w:rsidP="00685614">
      <w:pPr>
        <w:spacing w:line="240" w:lineRule="auto"/>
      </w:pPr>
      <w:r w:rsidRPr="00EB11DD">
        <w:tab/>
        <w:t xml:space="preserve">It is important to consider scale when incorporating scientific knowledge into conservation and management plans. An interesting exercise would be to conduct similar analyses as this study at multiple spatial scales, from focal landscapes to the range-wide scale for the focal species, and then compare how results may vary. New insights could also result from finer resolution datasets. For my study, fine-scale changes may be just as important in determining spatial distributions of forest songbirds in the Appalachian Mountains. In the future, our understanding of climate and land cover change effects on bird species would be improved by finer-scale analyses that explicitly consider changes along the extensive latitudinal and elevational gradients of this region. Indeed, other studies of climate change, elevational range shifts, and bird extinctions have noted the urgent need for high-resolution measurements of shifting elevational ranges of bird species, particularly to improve the precision of climate-induced extinction estimates </w:t>
      </w:r>
      <w:r w:rsidRPr="00EB11DD">
        <w:fldChar w:fldCharType="begin" w:fldLock="1"/>
      </w:r>
      <w:r w:rsidRPr="00EB11DD">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Pr="00EB11DD">
        <w:fldChar w:fldCharType="separate"/>
      </w:r>
      <w:r w:rsidRPr="00EB11DD">
        <w:rPr>
          <w:noProof/>
        </w:rPr>
        <w:t>(Sekercioglu et al. 2008)</w:t>
      </w:r>
      <w:r w:rsidRPr="00EB11DD">
        <w:fldChar w:fldCharType="end"/>
      </w:r>
      <w:r w:rsidRPr="00EB11DD">
        <w:t xml:space="preserve">. Furthermore, several of the focal species in my case study (e.g., black-throated blue warbler, Canada warbler, Swainson’s warbler, veery, worm-eating warbler) were likely responding more strongly to habitat-level factors, such as vegetative structure, ground cover, or moisture regimes. Therefore, it would be beneficial when possible to construct models at finer spatiotemporal scales that can incorporate interactions between species </w:t>
      </w:r>
      <w:r w:rsidRPr="00EB11DD">
        <w:fldChar w:fldCharType="begin" w:fldLock="1"/>
      </w:r>
      <w:r w:rsidRPr="00EB11DD">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id":"ITEM-2","itemData":{"DOI":"10.1111/J.1466-8238.2007.00345.X","ISSN":"1466-8238","abstract":"Aim: The role of biotic interactions in influencing species distributions at macro-scales remains poorly understood. Here we test whether predictions of distributions for four boreal owl species at two macro-scales (10 × 10 km and 40 × 40 km grid resolutions) are improved by incorporating interactions with woodpeckers into climate envelope models. Location: Finland, northern Europe. Methods: Distribution data for fourowl and six woodpecker species, along with data for six land cover and three climatic variables, were collated from 2861 10 × 10 km grid cells. Generalized additive models were calibrated using a 50% random sample of the species data from western Finland, and by repeating this procedure 20 times for each of the four owl species. Models were fitted using three sets of explanatory variables: (1) climate only; (2) climate and land cover; and (3) climate, land cover and two woodpecker interaction variables. Models were evaluated using three approaches: (1) examination of explained deviance; (2) four-fold cross-validation using the model calibration data; and (3) comparison of predicted and observed values for independent grid cells in eastern Finland. The model accuracy for approaches (2) and (3) was measured using the area under the curve of a receiver operating characteristic plot. Results: At 10-km resolution, inclusion of the distribution of woodpeckers as a predictor variable significantly improved the explanatory power, cross-validation statistics and the predictive accuracy of the models. Inclusion of land cover led to similar improvements at 10-km resolution, although these improvements were less apparent at 40-km resolution for both land cover and biotic interactions. Main conclusions: Predictions of species distributions at macro-scales may be significantly improved by incorporating biotic interactions and land cover variables into models. Our results are important for models used to predict the impacts of climate change, and emphasize the need for comprehensive evaluation of the reliability of species-climate impact models. © 2007 The AuthorsGlobal Ecology and Biogeography, Journal compilation © 2007 Blackwell Publishing Ltd.","author":[{"dropping-particle":"","family":"Heikkinen","given":"Risto K.","non-dropping-particle":"","parse-names":false,"suffix":""},{"dropping-particle":"","family":"Luoto","given":"Miska","non-dropping-particle":"","parse-names":false,"suffix":""},{"dropping-particle":"","family":"Virkkala","given":"Raimo","non-dropping-particle":"","parse-names":false,"suffix":""},{"dropping-particle":"","family":"Pearson","given":"Richard G.","non-dropping-particle":"","parse-names":false,"suffix":""},{"dropping-particle":"","family":"Körber","given":"Jan Hendrik","non-dropping-particle":"","parse-names":false,"suffix":""}],"container-title":"Global Ecology and Biogeography","id":"ITEM-2","issue":"6","issued":{"date-parts":[["2007","11","1"]]},"page":"754-763","publisher":"John Wiley &amp; Sons, Ltd","title":"Biotic interactions improve prediction of boreal bird distributions at macro-scales","type":"article-journal","volume":"16"},"uris":["http://www.mendeley.com/documents/?uuid=59d79e8b-ad58-31b4-af47-cd027090e91a"]},{"id":"ITEM-3","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3","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Heikkinen et al. 2006, 2007, Ralston and Deluca 2020)","plainTextFormattedCitation":"(Heikkinen et al. 2006, 2007, Ralston and Deluca 2020)","previouslyFormattedCitation":"(Heikkinen et al. 2006, 2007, Ralston and Deluca 2020)"},"properties":{"noteIndex":0},"schema":"https://github.com/citation-style-language/schema/raw/master/csl-citation.json"}</w:instrText>
      </w:r>
      <w:r w:rsidRPr="00EB11DD">
        <w:fldChar w:fldCharType="separate"/>
      </w:r>
      <w:r w:rsidRPr="00EB11DD">
        <w:rPr>
          <w:noProof/>
        </w:rPr>
        <w:t>(Heikkinen et al. 2006, 2007, Ralston and Deluca 2020)</w:t>
      </w:r>
      <w:r w:rsidRPr="00EB11DD">
        <w:fldChar w:fldCharType="end"/>
      </w:r>
      <w:r w:rsidRPr="00EB11DD">
        <w:t xml:space="preserve"> and interactions between climate change and habitat (Duclos et al. 2019), as climate warming could change habitat composition </w:t>
      </w:r>
      <w:r w:rsidRPr="00EB11DD">
        <w:fldChar w:fldCharType="begin" w:fldLock="1"/>
      </w:r>
      <w:r w:rsidRPr="00EB11DD">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w:instrText>
      </w:r>
      <w:r w:rsidRPr="00A52D14">
        <w:rPr>
          <w:lang w:val="fr-FR"/>
        </w:rPr>
        <w:instrText>"","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2","issue":"1","issued":{"date-parts":[["2015","1","1"]]},"page":"52-69","publisher":"John Wiley &amp; Sons, Ltd","title":"Projecting boreal bird responses to climate change: The signal exceeds the noise","type":"article-journal","volume":"25"},"uris":["http://www.mendeley.com/documents/?uuid=d34e98d2-ca7a-3a99-939c-eb5986e71ce2"]}],"mendeley":{"formattedCitation":"(Beckage et al. 2008, D. Stralberg et al. 2015)","manualFormatting":"(Beckage et al. 2008, Stralberg et al. 2015)","plainTextFormattedCitation":"(Beckage et al. 2008, D. Stralberg et al. 2015)","previouslyFormattedCitation":"(Beckage et al. 2008, D. Stralberg et al. 2015)"},"properties":{"noteIndex":0},"schema":"https://github.com/citation-style-language/schema/raw/master/csl-citation.json"}</w:instrText>
      </w:r>
      <w:r w:rsidRPr="00EB11DD">
        <w:fldChar w:fldCharType="separate"/>
      </w:r>
      <w:r w:rsidRPr="00A52D14">
        <w:rPr>
          <w:noProof/>
          <w:lang w:val="fr-FR"/>
        </w:rPr>
        <w:t>(Beckage et al. 2008, Stralberg et al. 2015)</w:t>
      </w:r>
      <w:r w:rsidRPr="00EB11DD">
        <w:fldChar w:fldCharType="end"/>
      </w:r>
      <w:r w:rsidRPr="00A52D14">
        <w:rPr>
          <w:lang w:val="fr-FR"/>
        </w:rPr>
        <w:t xml:space="preserve">, suitability </w:t>
      </w:r>
      <w:r w:rsidRPr="00EB11DD">
        <w:fldChar w:fldCharType="begin" w:fldLock="1"/>
      </w:r>
      <w:r w:rsidRPr="00A52D14">
        <w:rPr>
          <w:lang w:val="fr-FR"/>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A52D14">
        <w:rPr>
          <w:noProof/>
          <w:lang w:val="fr-FR"/>
        </w:rPr>
        <w:t>(Matthews et al. 2011)</w:t>
      </w:r>
      <w:r w:rsidRPr="00EB11DD">
        <w:fldChar w:fldCharType="end"/>
      </w:r>
      <w:r w:rsidRPr="00A52D14">
        <w:rPr>
          <w:lang w:val="fr-FR"/>
        </w:rPr>
        <w:t xml:space="preserve">, and/or quality (Rodenhouse et al. 2008). </w:t>
      </w:r>
      <w:r w:rsidRPr="00EB11DD">
        <w:t>For example, warmer growing seasons could elevate mountain ecotones and confine high-elevation wildlife communities to higher, small, and more isolated patches (Rodenhouse et al. 2008). It is also critical to investigate both broad-scale and fine-scale trends in survival and recruitment of cold-associated, warm-associated, and climate generalist species in relation to changing climate and land cover patterns, as populations may be in decline but persist on the landscape. Any knowledge gained about avian biogeography and population dynamics in the Appalachian Mountains must be applied to identify areas of habitat that should be prioritized for protection and inform ongoing and future regional conservation efforts.</w:t>
      </w:r>
    </w:p>
    <w:p w14:paraId="140042D9" w14:textId="77777777" w:rsidR="00A52D14" w:rsidRPr="00C43FF7" w:rsidRDefault="00A52D14" w:rsidP="00685614">
      <w:pPr>
        <w:spacing w:line="240" w:lineRule="auto"/>
        <w:ind w:firstLine="0"/>
        <w:rPr>
          <w:b/>
          <w:bCs/>
          <w:i/>
          <w:iCs/>
        </w:rPr>
      </w:pPr>
      <w:r w:rsidRPr="00C43FF7">
        <w:rPr>
          <w:b/>
          <w:bCs/>
          <w:i/>
          <w:iCs/>
        </w:rPr>
        <w:lastRenderedPageBreak/>
        <w:t>Conclusions</w:t>
      </w:r>
    </w:p>
    <w:p w14:paraId="69113C45" w14:textId="77777777" w:rsidR="00A52D14" w:rsidRPr="00EB11DD" w:rsidRDefault="00A52D14" w:rsidP="00685614">
      <w:pPr>
        <w:spacing w:line="240" w:lineRule="auto"/>
      </w:pPr>
      <w:r w:rsidRPr="00EB11DD">
        <w:t>Developing effective conservation plans and planning management actions requires knowledge of predicted climate and land cover changes, the role of additive and interacting factors, and how those changes will affect species in the region at multiple spatiotemporal scales. This case study serves as an example of a broad-scale analysis addressing these research needs. The impact of projected climate change may be mediated in the Appalachian Mountains by their mature forests and elevational gradient, which potentially buffer the impacts of climate warming for forest songbird species. Combined with the greater relative importance and higher effect sizes of land cover change on the focal forest songbird species, it seems evident that conservation efforts in the Appalachian Mountains should incorporate prioritizing, preserving, and promoting mature forest habitat.</w:t>
      </w:r>
    </w:p>
    <w:p w14:paraId="5AD182B2" w14:textId="081434BC" w:rsidR="002823CC" w:rsidRPr="00DC28E6" w:rsidRDefault="0036714C" w:rsidP="00685614">
      <w:pPr>
        <w:pStyle w:val="Heading2"/>
        <w:spacing w:after="240" w:line="240" w:lineRule="auto"/>
      </w:pPr>
      <w:bookmarkStart w:id="25" w:name="_Toc136826114"/>
      <w:r>
        <w:t>A</w:t>
      </w:r>
      <w:r w:rsidR="002823CC">
        <w:t>cknowledgments</w:t>
      </w:r>
      <w:bookmarkEnd w:id="25"/>
    </w:p>
    <w:p w14:paraId="744A2099" w14:textId="103459D0" w:rsidR="002823CC" w:rsidRDefault="00A52D14" w:rsidP="00685614">
      <w:pPr>
        <w:spacing w:line="240" w:lineRule="auto"/>
      </w:pPr>
      <w:r w:rsidRPr="00EB11DD">
        <w:t>This research was supported by the National Science Foundation Graduate Research Fellowship under Grant No. DGE-1102689. In addition, I thank Stephen Matthews and Matthew Peters from the USDA Forest Service Northern Research Station and Northern Institute of Applied Climate Science for providing future climate data.</w:t>
      </w:r>
    </w:p>
    <w:p w14:paraId="52BA2593" w14:textId="77777777" w:rsidR="00A52D14" w:rsidRDefault="002823CC" w:rsidP="00685614">
      <w:pPr>
        <w:pStyle w:val="Heading2"/>
        <w:spacing w:after="240" w:line="240" w:lineRule="auto"/>
      </w:pPr>
      <w:bookmarkStart w:id="26" w:name="_Toc136826115"/>
      <w:r>
        <w:t>Literature Cited</w:t>
      </w:r>
      <w:bookmarkEnd w:id="26"/>
    </w:p>
    <w:p w14:paraId="2DD6414A" w14:textId="77777777" w:rsidR="00A52D14" w:rsidRPr="00EB11DD" w:rsidRDefault="00A52D14" w:rsidP="00685614">
      <w:pPr>
        <w:pStyle w:val="BibliographyEntry"/>
      </w:pPr>
      <w:r w:rsidRPr="00EB11DD">
        <w:t>Anich, N. M., T. J. Benson, J. D. Brown, C. Roa, J. C. Bednarz, R. E. Brown, and J. G. Dickson. 2020. Swainson's Warbler (</w:t>
      </w:r>
      <w:r w:rsidRPr="00EB11DD">
        <w:rPr>
          <w:i/>
          <w:iCs/>
        </w:rPr>
        <w:t>Limnothlypis swainsonii</w:t>
      </w:r>
      <w:r w:rsidRPr="00EB11DD">
        <w:t>), version 1.0. In Birds of the World (P. G. Rodewald, ed.). Cornell Lab of Ornithology, Ithaca, New York, USA.</w:t>
      </w:r>
    </w:p>
    <w:p w14:paraId="0F93760C" w14:textId="77777777" w:rsidR="00A52D14" w:rsidRPr="00EB11DD" w:rsidRDefault="00A52D14" w:rsidP="00685614">
      <w:pPr>
        <w:pStyle w:val="BibliographyEntry"/>
      </w:pPr>
      <w:r w:rsidRPr="00EB11DD">
        <w:t>Aratrakorn, S., S. Thunhikorn, and P. F. Donald. 2006. Changes in bird communities following conversion of lowland forest to oil palm and rubber plantations in southern Thailand. Bird Conservation International 16:71–82.</w:t>
      </w:r>
    </w:p>
    <w:p w14:paraId="27246CBF" w14:textId="77777777" w:rsidR="00A52D14" w:rsidRPr="00EB11DD" w:rsidRDefault="00A52D14" w:rsidP="00685614">
      <w:pPr>
        <w:pStyle w:val="BibliographyEntry"/>
      </w:pPr>
      <w:r w:rsidRPr="00EB11DD">
        <w:t>Auch, R. F., M. A. Drummond, G. Xian, K. L. Sayler, W. Acevedo, and J. L. Taylor. 2016. Regional differences in upland forest to developed (urban) land cover conversions in the conterminous U.S., 1973–2011. Forests 7:132.</w:t>
      </w:r>
    </w:p>
    <w:p w14:paraId="3B6CB2AE" w14:textId="77777777" w:rsidR="00A52D14" w:rsidRPr="00EB11DD" w:rsidRDefault="00A52D14" w:rsidP="00685614">
      <w:pPr>
        <w:pStyle w:val="BibliographyEntry"/>
      </w:pPr>
      <w:r w:rsidRPr="00EB11DD">
        <w:t>Banerjee, S., B. P. Carlin, A. E. Gelfand, and S. Banerjee. 2003. Hierarchical modeling and analysis for spatial data. Chapman and Hall/CRC.</w:t>
      </w:r>
    </w:p>
    <w:p w14:paraId="540F8823" w14:textId="77777777" w:rsidR="00A52D14" w:rsidRPr="00EB11DD" w:rsidRDefault="00A52D14" w:rsidP="00685614">
      <w:pPr>
        <w:pStyle w:val="BibliographyEntry"/>
      </w:pPr>
      <w:r w:rsidRPr="00EB11DD">
        <w:t>Barbet-Massin, M., and W. Jetz. 2015. The effect of range changes on the functional turnover, structure and diversity of bird assemblages under future climate scenarios. Global Change Biology 21:2917–2928.</w:t>
      </w:r>
    </w:p>
    <w:p w14:paraId="72E69921" w14:textId="77777777" w:rsidR="00A52D14" w:rsidRPr="00EB11DD" w:rsidRDefault="00A52D14" w:rsidP="00685614">
      <w:pPr>
        <w:pStyle w:val="BibliographyEntry"/>
      </w:pPr>
      <w:r w:rsidRPr="00EB11DD">
        <w:t>Barnagaud, J. Y., V. Devictor, F. Jiguet, M. Barbet-Massin, I. Viol, and F. Archaux. 2012. Relating habitat and climatic niches in birds. PLOS ONE 7:e32819.</w:t>
      </w:r>
    </w:p>
    <w:p w14:paraId="138D6ED8" w14:textId="77777777" w:rsidR="00A52D14" w:rsidRPr="00EB11DD" w:rsidRDefault="00A52D14" w:rsidP="00685614">
      <w:pPr>
        <w:pStyle w:val="BibliographyEntry"/>
      </w:pPr>
      <w:r w:rsidRPr="00EB11DD">
        <w:lastRenderedPageBreak/>
        <w:t>Bateman, B. L., A. M. Pidgeon, V. C. Radeloff, J. Vanderwal, W. E. Thogmartin, S. J. Vavrus, and P. J. Heglund. 2016. The pace of past climate change vs. potential bird distributions and land use in the United States. Global Change Biology 22:1130–1144.</w:t>
      </w:r>
    </w:p>
    <w:p w14:paraId="33E1FEA8" w14:textId="77777777" w:rsidR="00A52D14" w:rsidRPr="00EB11DD" w:rsidRDefault="00A52D14" w:rsidP="00685614">
      <w:pPr>
        <w:pStyle w:val="BibliographyEntry"/>
      </w:pPr>
      <w:r w:rsidRPr="00EB11DD">
        <w:t>Bateman, B. L., L. Taylor, C. Wilsey, J. Wu, G. S. LeBaron, and G. Langham. 2020. Risk to North American birds from climate change-related threats. Conservation Science and Practice 2:e243.</w:t>
      </w:r>
    </w:p>
    <w:p w14:paraId="7FF3309E" w14:textId="77777777" w:rsidR="00A52D14" w:rsidRPr="00EB11DD" w:rsidRDefault="00A52D14" w:rsidP="00685614">
      <w:pPr>
        <w:pStyle w:val="BibliographyEntry"/>
      </w:pPr>
      <w:r w:rsidRPr="00EB11DD">
        <w:t>Bayne, E. M., S. L. Van Wilgenburg, S. Boutin, and K. A. Hobson. 2005. Modeling and field-testing of Ovenbird (</w:t>
      </w:r>
      <w:r w:rsidRPr="00EB11DD">
        <w:rPr>
          <w:i/>
          <w:iCs/>
        </w:rPr>
        <w:t>Seiurus aurocapillus</w:t>
      </w:r>
      <w:r w:rsidRPr="00EB11DD">
        <w:t>) responses to boreal forest dissection by energy sector development at multiple spatial scales. Landscape Ecology 20:203–216.</w:t>
      </w:r>
    </w:p>
    <w:p w14:paraId="2F9D2971" w14:textId="77777777" w:rsidR="00A52D14" w:rsidRPr="00EB11DD" w:rsidRDefault="00A52D14" w:rsidP="00685614">
      <w:pPr>
        <w:pStyle w:val="BibliographyEntry"/>
      </w:pPr>
      <w:r w:rsidRPr="00EB11DD">
        <w:t>Beaumont, L. J., I. A. W. McAllan, and L. Hughes. 2006. A matter of timing: Changes in the first date of arrival and last date of departure of Australian migratory birds. Global Change Biology 12:1339–1354.</w:t>
      </w:r>
    </w:p>
    <w:p w14:paraId="3B4B9A42" w14:textId="77777777" w:rsidR="00A52D14" w:rsidRPr="00EB11DD" w:rsidRDefault="00A52D14" w:rsidP="00685614">
      <w:pPr>
        <w:pStyle w:val="BibliographyEntry"/>
      </w:pPr>
      <w:r w:rsidRPr="00EB11DD">
        <w:t>Beckage, B., B. Osborne, D. G. Gavin, C. Pucko, T. Siccama, and T. Perkins. 2008. A rapid upward shift of a forest ecotone during 40 years of warming in the Green Mountains of Vermont. Proceedings of the National Academy of Sciences 105:4197–4202.</w:t>
      </w:r>
    </w:p>
    <w:p w14:paraId="5E69B762" w14:textId="77777777" w:rsidR="00A52D14" w:rsidRPr="00EB11DD" w:rsidRDefault="00A52D14" w:rsidP="00685614">
      <w:pPr>
        <w:pStyle w:val="BibliographyEntry"/>
      </w:pPr>
      <w:r w:rsidRPr="00EB11DD">
        <w:t xml:space="preserve">Becker, D. A., P. B. Wood, M. P. Strager, and C. Mazzarella. 2015. Impacts of mountaintop mining on terrestrial ecosystem integrity: Identifying landscape thresholds for avian species in the central Appalachians, United States. Landscape Ecology 30:339–356. </w:t>
      </w:r>
    </w:p>
    <w:p w14:paraId="18AD098A" w14:textId="77777777" w:rsidR="00A52D14" w:rsidRPr="00EB11DD" w:rsidRDefault="00A52D14" w:rsidP="00685614">
      <w:pPr>
        <w:pStyle w:val="BibliographyEntry"/>
      </w:pPr>
      <w:r w:rsidRPr="00EB11DD">
        <w:t xml:space="preserve">Becker, D. A., P. B. Wood, P. D. Keyser, T. B. Wigley, R. Dellinger, and C. A. Weakland. 2011. Threshold responses of songbirds to long-term timber management on an active industrial forest. Forest Ecology and Management 262:449–460. </w:t>
      </w:r>
    </w:p>
    <w:p w14:paraId="4153ABEE" w14:textId="77777777" w:rsidR="00A52D14" w:rsidRPr="00EB11DD" w:rsidRDefault="00A52D14" w:rsidP="00685614">
      <w:pPr>
        <w:pStyle w:val="BibliographyEntry"/>
      </w:pPr>
      <w:r w:rsidRPr="00EB11DD">
        <w:t xml:space="preserve">Betts, M. G., B. Phalan, S. J. K. Frey, J. S. Rousseau, and Z. Yang. 2018. Old-growth forests buffer climate-sensitive bird populations from warming. Diversity and Distributions 24:439–447. </w:t>
      </w:r>
    </w:p>
    <w:p w14:paraId="41F79729" w14:textId="77777777" w:rsidR="00A52D14" w:rsidRPr="00EB11DD" w:rsidRDefault="00A52D14" w:rsidP="00685614">
      <w:pPr>
        <w:pStyle w:val="BibliographyEntry"/>
      </w:pPr>
      <w:r w:rsidRPr="00EB11DD">
        <w:t>Betts, M. G., D. Mitchell, A. W. Diamond, and J. Bety. 2007. Uneven rates of landscape change as a source of bias in roadside wildlife surveys. Journal of Wildlife Management 71:2266.</w:t>
      </w:r>
    </w:p>
    <w:p w14:paraId="526EE798" w14:textId="77777777" w:rsidR="00A52D14" w:rsidRPr="00EB11DD" w:rsidRDefault="00A52D14" w:rsidP="00685614">
      <w:pPr>
        <w:pStyle w:val="BibliographyEntry"/>
      </w:pPr>
      <w:r w:rsidRPr="00EB11DD">
        <w:t>Betts, M. G., J. Gutiérrez Illán, Z. Yang, S. M. Shirley, and C. D. Thomas. 2019. Synergistic effects of climate and land-cover change on long-term bird population trends of the western USA: A test of modeled predictions. Frontiers in Ecology and Evolution 7:186.</w:t>
      </w:r>
    </w:p>
    <w:p w14:paraId="03B79B0C" w14:textId="77777777" w:rsidR="00A52D14" w:rsidRPr="00EB11DD" w:rsidRDefault="00A52D14" w:rsidP="00685614">
      <w:pPr>
        <w:pStyle w:val="BibliographyEntry"/>
      </w:pPr>
      <w:r w:rsidRPr="00EB11DD">
        <w:t>Birch, C. P. D., S. P. Oom, and J. A. Beecham. 2007. Rectangular and hexagonal grids used for observation, experiment</w:t>
      </w:r>
      <w:r>
        <w:t>,</w:t>
      </w:r>
      <w:r w:rsidRPr="00EB11DD">
        <w:t xml:space="preserve"> and simulation in ecology. Ecological Modelling 206:347–359. </w:t>
      </w:r>
    </w:p>
    <w:p w14:paraId="35C3D342" w14:textId="77777777" w:rsidR="00A52D14" w:rsidRPr="00EB11DD" w:rsidRDefault="00A52D14" w:rsidP="00685614">
      <w:pPr>
        <w:pStyle w:val="BibliographyEntry"/>
      </w:pPr>
      <w:r w:rsidRPr="00EB11DD">
        <w:t xml:space="preserve">Both, C., A. V. Artemyev, B. Blaauw, R. J. Cowie, A. J. Dekhuijzen, T. Eeva, A. Enemar, L. Gustafsson, E. V. Ivankina, A. Järvinen, N. B. Metcalfe, N. E. I. Nyholm, J. Potti, P.-A. Ravussin, J. J. Sanz, B. Silverin, F. M. Slater, L. V. Sokolov, J. Török, W. Winkel, J. Wright, H. Zang, and M. E. Visser. 2004. Large–scale geographical variation confirms </w:t>
      </w:r>
      <w:r w:rsidRPr="00EB11DD">
        <w:lastRenderedPageBreak/>
        <w:t xml:space="preserve">that climate change causes birds to lay earlier. Proceedings of the Royal Society of London B: Biological Sciences 271:1657–1662. </w:t>
      </w:r>
    </w:p>
    <w:p w14:paraId="348C51C9" w14:textId="77777777" w:rsidR="00A52D14" w:rsidRPr="00EB11DD" w:rsidRDefault="00A52D14" w:rsidP="00685614">
      <w:pPr>
        <w:pStyle w:val="BibliographyEntry"/>
      </w:pPr>
      <w:r w:rsidRPr="00EB11DD">
        <w:t xml:space="preserve">Both, C., and M. E. Visser. 2005. The effect of climate change on the correlation between avian life-history traits. Global Change Biology 11:1606–1613. </w:t>
      </w:r>
    </w:p>
    <w:p w14:paraId="062A5873" w14:textId="77777777" w:rsidR="00A52D14" w:rsidRPr="00EB11DD" w:rsidRDefault="00A52D14" w:rsidP="00685614">
      <w:pPr>
        <w:pStyle w:val="BibliographyEntry"/>
      </w:pPr>
      <w:r w:rsidRPr="00EB11DD">
        <w:t xml:space="preserve">Both, C., C. A. M. Van Turnhout, R. G. Bijlsma, H. Siepel, A. J. Van Strien, and R. P. B. Foppen. 2010. Avian population consequences of climate change are most severe for long-distance migrants in seasonal habitats. Proceedings of the Royal Society B: Biological Sciences 277:1259–1266. </w:t>
      </w:r>
    </w:p>
    <w:p w14:paraId="218FF1BF" w14:textId="77777777" w:rsidR="00A52D14" w:rsidRPr="00EB11DD" w:rsidRDefault="00A52D14" w:rsidP="00685614">
      <w:pPr>
        <w:pStyle w:val="BibliographyEntry"/>
      </w:pPr>
      <w:r w:rsidRPr="00EB11DD">
        <w:t>Both, C., M. van Asch, R. G. Bijlsma, A. B. van den Burg, and M. E. Visser. 2009. Climate change and unequal phenological changes across four trophic levels: Constraints or adaptations? Journal of Animal Ecology 78:73–83.</w:t>
      </w:r>
    </w:p>
    <w:p w14:paraId="2A39E82E" w14:textId="77777777" w:rsidR="00A52D14" w:rsidRPr="00EB11DD" w:rsidRDefault="00A52D14" w:rsidP="00685614">
      <w:pPr>
        <w:pStyle w:val="BibliographyEntry"/>
      </w:pPr>
      <w:r w:rsidRPr="00EB11DD">
        <w:t xml:space="preserve">Both, C., S. Bouwhuis, C. M. Lessells, and M. E. Visser. 2006. Climate change and population declines in a long-distance migratory bird. Nature 441:81–83. </w:t>
      </w:r>
    </w:p>
    <w:p w14:paraId="0A8D049B" w14:textId="77777777" w:rsidR="00A52D14" w:rsidRPr="00EB11DD" w:rsidRDefault="00A52D14" w:rsidP="00685614">
      <w:pPr>
        <w:pStyle w:val="BibliographyEntry"/>
      </w:pPr>
      <w:r w:rsidRPr="00EB11DD">
        <w:t>Bradter, U., A. Johnston, W. M. Hochachka, A. Soultan, J. E. Brommer, E. Gaget, J. A. Kålås, A. Lehikoinen, Å. Lindström, S. Piirainen, D. Pavón-Jordán, T. Pärt, I. J. Øien, and B. K. Sandercock. 2022. Decomposing the spatial and temporal effects of climate on bird populations in northern European mountains. Global Change Biology 28:6209–6227.</w:t>
      </w:r>
    </w:p>
    <w:p w14:paraId="5EF66441" w14:textId="77777777" w:rsidR="00A52D14" w:rsidRPr="00EB11DD" w:rsidRDefault="00A52D14" w:rsidP="00685614">
      <w:pPr>
        <w:pStyle w:val="BibliographyEntry"/>
      </w:pPr>
      <w:r w:rsidRPr="00EB11DD">
        <w:t>Brambilla, M., D. Rubolini, O. Appukuttan, G. Calvi, D. N. Karger, P. Kmecl, T. Mihelič, T. Sattler, B. Seaman, N. Teufelbauer, J. Wahl, and C. Celada. 2022. Identifying climate refugia for high-elevation alpine birds under current climate warming predictions. Global Change Biology 28:4276–4291.</w:t>
      </w:r>
    </w:p>
    <w:p w14:paraId="2D71096D" w14:textId="77777777" w:rsidR="00A52D14" w:rsidRPr="00EB11DD" w:rsidRDefault="00A52D14" w:rsidP="00685614">
      <w:pPr>
        <w:pStyle w:val="BibliographyEntry"/>
      </w:pPr>
      <w:r w:rsidRPr="00EB11DD">
        <w:t xml:space="preserve">Brambilla, M., M. Gustin, M. Cento, L. Ilahiane, and C. Celada. 2019. Predicted effects of climate factors on mountain species are not uniform over different spatial scales. Journal of Avian Biology 50:e02162. </w:t>
      </w:r>
    </w:p>
    <w:p w14:paraId="64835F15" w14:textId="77777777" w:rsidR="00A52D14" w:rsidRPr="00EB11DD" w:rsidRDefault="00A52D14" w:rsidP="00685614">
      <w:pPr>
        <w:pStyle w:val="BibliographyEntry"/>
      </w:pPr>
      <w:r w:rsidRPr="00EB11DD">
        <w:t xml:space="preserve">Brown, D. G., K. M. Johnson, T. R. Loveland, and D. M. Theobald. 2005. Rural land‐use trends in the conterminous United States, 1950–2000. Ecological Applications 15:1851–1863. </w:t>
      </w:r>
    </w:p>
    <w:p w14:paraId="1EE38338" w14:textId="77777777" w:rsidR="00A52D14" w:rsidRPr="00EB11DD" w:rsidRDefault="00A52D14" w:rsidP="00685614">
      <w:pPr>
        <w:pStyle w:val="BibliographyEntry"/>
      </w:pPr>
      <w:r w:rsidRPr="00EB11DD">
        <w:t>Burt, T. P., C. Ford Miniat, S. H. Laseter, and W. T. Swank. 2018. Changing patterns of daily precipitation totals at the Coweeta Hydrologic Laboratory, North Carolina, USA. International Journal of Climatology 38:94–104.</w:t>
      </w:r>
    </w:p>
    <w:p w14:paraId="192DC5FA" w14:textId="77777777" w:rsidR="00A52D14" w:rsidRPr="00EB11DD" w:rsidRDefault="00A52D14" w:rsidP="00685614">
      <w:pPr>
        <w:pStyle w:val="BibliographyEntry"/>
      </w:pPr>
      <w:r w:rsidRPr="00EB11DD">
        <w:t xml:space="preserve">Butler, P. R., L. Iverson, F. R. Thompson, L. Brandt, S. Handler, M. Janowiak, P. D. Shannon, C. Swanston, K. Karriker, J. Bartig, S. Connolly, W. Dijak, S. Bearer, S. Blatt, A. Brandon, E. Byers, C. Coon, T. Culbreth, J. Daly, W. Dorsey, D. Ede, C. Euler, N. Gillies, D. M. Hix, C. Johnson, L. Lyte, S. Matthews, D. McCarthy, D. Minney, D. Murphy, C. O’Dea, R. Orwan, M. Peters, A. Prasad, C. Randall, J. Reed, C. Sandeno, T. Schuler, L. Sneddon, B. Stanley, A. Steele, S. Stout, R. Swaty, J. Teets, T. Tomon, J. Vanderhorst, J. Whatley, and N. Zegre. 2015. Central Appalachians forest ecosystem vulnerability assessment and synthesis: A report from the Central Appalachians Climate </w:t>
      </w:r>
      <w:r w:rsidRPr="00EB11DD">
        <w:lastRenderedPageBreak/>
        <w:t>Change Response Framework project. Gen. Tech. Rep. NRS-146. Newtown Square, PA: U.S. Department of Agriculture, Forest Service, Northern Research Station.</w:t>
      </w:r>
    </w:p>
    <w:p w14:paraId="0C10B801" w14:textId="77777777" w:rsidR="00A52D14" w:rsidRPr="00EB11DD" w:rsidRDefault="00A52D14" w:rsidP="00685614">
      <w:pPr>
        <w:pStyle w:val="BibliographyEntry"/>
      </w:pPr>
      <w:r w:rsidRPr="00EB11DD">
        <w:t>Ceresa, F., P. Kranebitter, J. S. Monrós, F. Rizzolli, and M. Brambilla. 2021. Disentangling direct and indirect effects of local temperature on abundance of mountain birds and implications for understanding global change impacts. PeerJ 9:e12560.</w:t>
      </w:r>
    </w:p>
    <w:p w14:paraId="786FA9F8" w14:textId="77777777" w:rsidR="00A52D14" w:rsidRPr="00EB11DD" w:rsidRDefault="00A52D14" w:rsidP="00685614">
      <w:pPr>
        <w:pStyle w:val="BibliographyEntry"/>
      </w:pPr>
      <w:r w:rsidRPr="00EB11DD">
        <w:t xml:space="preserve">Chamberlain, D. E., M. Negro, E. Caprio, and A. Rolando. 2013. Assessing the sensitivity of alpine birds to potential future changes in habitat and climate to inform management strategies. Biological Conservation 167:127–135. </w:t>
      </w:r>
    </w:p>
    <w:p w14:paraId="6ED8845B" w14:textId="77777777" w:rsidR="00A52D14" w:rsidRPr="00EB11DD" w:rsidRDefault="00A52D14" w:rsidP="00685614">
      <w:pPr>
        <w:pStyle w:val="BibliographyEntry"/>
      </w:pPr>
      <w:r w:rsidRPr="00EB11DD">
        <w:t>Chamberlain, D., M. Brambilla, E. Caprio, P. Pedrini, and A. Rolando. 2016. Alpine bird distributions along elevation gradients: the consistency of climate and habitat effects across geographic regions. Oecologia 181:1139–1150.</w:t>
      </w:r>
    </w:p>
    <w:p w14:paraId="035A7B3E" w14:textId="77777777" w:rsidR="00A52D14" w:rsidRPr="00EB11DD" w:rsidRDefault="00A52D14" w:rsidP="00685614">
      <w:pPr>
        <w:pStyle w:val="BibliographyEntry"/>
      </w:pPr>
      <w:r w:rsidRPr="00EB11DD">
        <w:t xml:space="preserve">Chen, I. C., J. K. Hill, R. Ohlemüller, D. B. Roy, and C. D. Thomas. 2011. Rapid range shifts of species associated with high levels of climate warming. Science 333:1024–1026. </w:t>
      </w:r>
    </w:p>
    <w:p w14:paraId="4136A774" w14:textId="77777777" w:rsidR="00A52D14" w:rsidRPr="00EB11DD" w:rsidRDefault="00A52D14" w:rsidP="00685614">
      <w:pPr>
        <w:pStyle w:val="BibliographyEntry"/>
      </w:pPr>
      <w:r w:rsidRPr="00EB11DD">
        <w:t>Childs, R. A. 2005. West Virginia’s Forests: Growing West Virginia’s Future. &lt;http://www.wvforestry.com/Economic Impact Study.pdf&gt;.</w:t>
      </w:r>
    </w:p>
    <w:p w14:paraId="68C2F43D" w14:textId="77777777" w:rsidR="00A52D14" w:rsidRPr="00EB11DD" w:rsidRDefault="00A52D14" w:rsidP="00685614">
      <w:pPr>
        <w:pStyle w:val="BibliographyEntry"/>
      </w:pPr>
      <w:r w:rsidRPr="00EB11DD">
        <w:t>Clavero, M., D. Villero, and L. Brotons. 2011. Climate change or land use dynamics: Do we know what climate change indicators indicate? PLOS ONE 6:e18581.</w:t>
      </w:r>
    </w:p>
    <w:p w14:paraId="1A20C5F8" w14:textId="77777777" w:rsidR="00A52D14" w:rsidRPr="00EB11DD" w:rsidRDefault="00A52D14" w:rsidP="00685614">
      <w:pPr>
        <w:pStyle w:val="BibliographyEntry"/>
      </w:pPr>
      <w:r w:rsidRPr="00EB11DD">
        <w:t>Collins, W. J., N. Bellouin, M. Doutriaux-Boucher, N. Gedney, P. Halloran, T. Hinton, J. Hughes, C. D. Jones, M. Joshi, S. Liddicoat, G. Martin, F. O’Connor, J. Rae, C. Senior, S. Sitch, I. Totterdell, A. Wiltshire, and S. Woodward. 2011. Development and evaluation of an Earth-System model - HadGEM2. Geoscientific Model Development 4:1051–1075.</w:t>
      </w:r>
    </w:p>
    <w:p w14:paraId="76576D98" w14:textId="77777777" w:rsidR="00A52D14" w:rsidRPr="00EB11DD" w:rsidRDefault="00A52D14" w:rsidP="00685614">
      <w:pPr>
        <w:pStyle w:val="BibliographyEntry"/>
      </w:pPr>
      <w:r w:rsidRPr="00EB11DD">
        <w:t>Conn, P. B., D. S. Johnson, P. J. Williams, S. R. Melin, and M. B. Hooten. 2018. A guide to Bayesian model checking for ecologists. Ecological Monographs 88:526–542.</w:t>
      </w:r>
    </w:p>
    <w:p w14:paraId="13144A65" w14:textId="77777777" w:rsidR="00A52D14" w:rsidRPr="00EB11DD" w:rsidRDefault="00A52D14" w:rsidP="00685614">
      <w:pPr>
        <w:pStyle w:val="BibliographyEntry"/>
      </w:pPr>
      <w:r w:rsidRPr="00EB11DD">
        <w:t xml:space="preserve">Cox, W. A., F. R. Thompson, J. L. Reidy, and J. Faaborg. 2013a. Temperature can interact with landscape factors to affect songbird productivity. Global Change Biology 19:1064–1074. </w:t>
      </w:r>
    </w:p>
    <w:p w14:paraId="0C76C702" w14:textId="77777777" w:rsidR="00A52D14" w:rsidRPr="00EB11DD" w:rsidRDefault="00A52D14" w:rsidP="00685614">
      <w:pPr>
        <w:pStyle w:val="BibliographyEntry"/>
      </w:pPr>
      <w:r w:rsidRPr="00EB11DD">
        <w:t xml:space="preserve">Cox, W. A., F. R. Thompson, and J. L. Reidy. 2013b. The effects of temperature on nest predation by mammals, birds, and snakes. The Auk 130:784–790. </w:t>
      </w:r>
    </w:p>
    <w:p w14:paraId="43BD41B0" w14:textId="77777777" w:rsidR="00A52D14" w:rsidRPr="00EB11DD" w:rsidRDefault="00A52D14" w:rsidP="00685614">
      <w:pPr>
        <w:pStyle w:val="BibliographyEntry"/>
      </w:pPr>
      <w:r w:rsidRPr="00EB11DD">
        <w:t xml:space="preserve">Crick, H. Q. P. 2004. The impact of climate change on birds. Ibis 146:48–56. </w:t>
      </w:r>
    </w:p>
    <w:p w14:paraId="4E8DCBFC" w14:textId="77777777" w:rsidR="00A52D14" w:rsidRPr="00EB11DD" w:rsidRDefault="00A52D14" w:rsidP="00685614">
      <w:pPr>
        <w:pStyle w:val="BibliographyEntry"/>
      </w:pPr>
      <w:r w:rsidRPr="00EB11DD">
        <w:t xml:space="preserve">Dale, V. H., L. A. Joyce, S. McNulty, R. P. Neilson, M. P. Ayres, M. D. Flannigan, P. J. Hanson, L. C. Irland, A. E. Lugo, C. J. Peterson, D. Simberloff, F. J. Swanson, B. J. Stocks, and B. M. Wotton. 2001. Climate change and forest disturbances. Bioscience 51:723–734. </w:t>
      </w:r>
    </w:p>
    <w:p w14:paraId="30D77497" w14:textId="77777777" w:rsidR="00A52D14" w:rsidRPr="00EB11DD" w:rsidRDefault="00A52D14" w:rsidP="00685614">
      <w:pPr>
        <w:pStyle w:val="BibliographyEntry"/>
      </w:pPr>
      <w:r w:rsidRPr="00EB11DD">
        <w:t xml:space="preserve">Daly, C., M. Halbleib, J. I. Smith, W. P. Gibson, M. K. Doggett, G. H. Taylor, J. Curtis, and P. P. Pasteris. 2008. Physiographically sensitive mapping of climatological temperature and </w:t>
      </w:r>
      <w:r w:rsidRPr="00EB11DD">
        <w:lastRenderedPageBreak/>
        <w:t>precipitation across the conterminous United States. International Journal of Climatology 28:2031–2064.</w:t>
      </w:r>
    </w:p>
    <w:p w14:paraId="54A089DD" w14:textId="77777777" w:rsidR="00A52D14" w:rsidRPr="00EB11DD" w:rsidRDefault="00A52D14" w:rsidP="00685614">
      <w:pPr>
        <w:pStyle w:val="BibliographyEntry"/>
      </w:pPr>
      <w:r w:rsidRPr="00EB11DD">
        <w:t xml:space="preserve">Davey, C. M., D. E. Chamberlain, S. E. Newson, D. G. Noble, and A. Johnston. 2012. Rise of the generalists: evidence for climate driven homogenization in avian communities. Global Ecology and Biogeography 21:568–578. </w:t>
      </w:r>
    </w:p>
    <w:p w14:paraId="2DD5C84A" w14:textId="77777777" w:rsidR="00A52D14" w:rsidRPr="00EB11DD" w:rsidRDefault="00A52D14" w:rsidP="00685614">
      <w:pPr>
        <w:pStyle w:val="BibliographyEntry"/>
      </w:pPr>
      <w:r w:rsidRPr="00EB11DD">
        <w:t>Davey, C. M., V. Devictor, N. Jonzén, Å. Lindström, and H. G. Smith. 2013. Impact of climate change on communities: revealing species’ contribution. Journal of Animal Ecology 82:551–561.</w:t>
      </w:r>
    </w:p>
    <w:p w14:paraId="7D719306" w14:textId="77777777" w:rsidR="00A52D14" w:rsidRPr="00EB11DD" w:rsidRDefault="00A52D14" w:rsidP="00685614">
      <w:pPr>
        <w:pStyle w:val="BibliographyEntry"/>
      </w:pPr>
      <w:r w:rsidRPr="00EB11DD">
        <w:t xml:space="preserve">De Frenne, P., F. Rodríguez-Sánchez, D. A. Coomes, L. Baeten, G. Verstraeten, M. Vellen, M. Bernhardt-Römermann, C. D. Brown, J. Brunet, J. Cornelis, G. M. Decocq, H. Dierschke, O. Eriksson, F. S. Gilliam, R. Hédl, T. Heinken, M. Hermy, P. Hommel, M. A. Jenkins, D. L. Kelly, K. J. Kirby, F. J. G. Mitchell, T. Naaf, M. Newman, G. Peterken, P. Petřík, J. Schultz, G. Sonnier, H. Van Calster, D. M. Waller, G. R. Walther, P. S. White, K. D. Woods, M. Wulf, B. J. Graae, and K. Verheyen. 2013. Microclimate moderates plant responses to macroclimate warming. Proceedings of the National Academy of Sciences of the United States of America 110:18561–18565. </w:t>
      </w:r>
    </w:p>
    <w:p w14:paraId="09224CB6" w14:textId="77777777" w:rsidR="00A52D14" w:rsidRPr="00EB11DD" w:rsidRDefault="00A52D14" w:rsidP="00685614">
      <w:pPr>
        <w:pStyle w:val="BibliographyEntry"/>
      </w:pPr>
      <w:r w:rsidRPr="00A52D14">
        <w:rPr>
          <w:lang w:val="fr-FR"/>
        </w:rPr>
        <w:t xml:space="preserve">De Frenne, P., F. Zellweger, F. Rodríguez-Sánchez, B. R. Scheffers, K. Hylander, M. Luoto, M. Vellend, K. Verheyen, and J. Lenoir. </w:t>
      </w:r>
      <w:r w:rsidRPr="00EB11DD">
        <w:t xml:space="preserve">2019. Global buffering of temperatures under forest canopies. Nature Ecology &amp; Evolution 2019 3:5 3:744–749. </w:t>
      </w:r>
    </w:p>
    <w:p w14:paraId="03E59B97" w14:textId="77777777" w:rsidR="00A52D14" w:rsidRPr="00EB11DD" w:rsidRDefault="00A52D14" w:rsidP="00685614">
      <w:pPr>
        <w:pStyle w:val="BibliographyEntry"/>
      </w:pPr>
      <w:r w:rsidRPr="00EB11DD">
        <w:t>De Frenne, P., J. Lenoir, M. Luoto, B. R. Scheffers, F. Zellweger, J. Aalto, M. B. Ashcroft, D. M. Christiansen, G. Decocq, K. De Pauw, S. Govaert, C. Greiser, E. Gril, A. Hampe, T. Jucker, D. H. Klinges, I. A. Koelemeijer, J. J. Lembrechts, R. Marrec, C. Meeussen, J. Ogée, V. Tyystjärvi, P. Vangansbeke, and K. Hylander. 2021. Forest microclimates and climate change: Importance, drivers</w:t>
      </w:r>
      <w:r>
        <w:t>,</w:t>
      </w:r>
      <w:r w:rsidRPr="00EB11DD">
        <w:t xml:space="preserve"> and future research agenda. Global Change Biology 27:2279–2297. </w:t>
      </w:r>
    </w:p>
    <w:p w14:paraId="1A8EAF8C" w14:textId="77777777" w:rsidR="00A52D14" w:rsidRPr="00EB11DD" w:rsidRDefault="00A52D14" w:rsidP="00685614">
      <w:pPr>
        <w:pStyle w:val="BibliographyEntry"/>
      </w:pPr>
      <w:r w:rsidRPr="00EB11DD">
        <w:t>DeGaetano, A. T., and R. J. Allen. 2002. Trends in twentieth-century temperature extremes across the United States. Journal of Climate 15:3188–3205.</w:t>
      </w:r>
    </w:p>
    <w:p w14:paraId="6EF15078" w14:textId="77777777" w:rsidR="00A52D14" w:rsidRPr="00EB11DD" w:rsidRDefault="00A52D14" w:rsidP="00685614">
      <w:pPr>
        <w:pStyle w:val="BibliographyEntry"/>
      </w:pPr>
      <w:r w:rsidRPr="00EB11DD">
        <w:t xml:space="preserve">DeLuca, W. V., and D. I. King. 2017. Montane birds shift downslope despite recent warming in the northern Appalachian Mountains. Journal of Ornithology 158:493–505. </w:t>
      </w:r>
    </w:p>
    <w:p w14:paraId="3AA8F7CA" w14:textId="77777777" w:rsidR="00A52D14" w:rsidRPr="00EB11DD" w:rsidRDefault="00A52D14" w:rsidP="00685614">
      <w:pPr>
        <w:pStyle w:val="BibliographyEntry"/>
      </w:pPr>
      <w:r w:rsidRPr="00EB11DD">
        <w:t xml:space="preserve">Diffenbaugh, N. S., J. S. Pal, R. J. Trapp, and F. Giorgi. 2005. Fine-scale processes regulate the response of extreme events to global climate change. Proceedings of the National Academy of Sciences of the United States of America 102:15774–15778. </w:t>
      </w:r>
    </w:p>
    <w:p w14:paraId="7F36E54F" w14:textId="77777777" w:rsidR="00A52D14" w:rsidRPr="00EB11DD" w:rsidRDefault="00A52D14" w:rsidP="00685614">
      <w:pPr>
        <w:pStyle w:val="BibliographyEntry"/>
      </w:pPr>
      <w:r w:rsidRPr="00EB11DD">
        <w:t xml:space="preserve">Dillon, K. G., and C. J. Conway. 2021. Habitat heterogeneity, temperature, and primary productivity drive elevational gradients in avian species diversity. Ecology and Evolution 11:5985–5997. </w:t>
      </w:r>
    </w:p>
    <w:p w14:paraId="7807FB3C" w14:textId="77777777" w:rsidR="00A52D14" w:rsidRPr="00EB11DD" w:rsidRDefault="00A52D14" w:rsidP="00685614">
      <w:pPr>
        <w:pStyle w:val="BibliographyEntry"/>
      </w:pPr>
      <w:r w:rsidRPr="00EB11DD">
        <w:t xml:space="preserve">Donner, L. J., B. L. Wyman, R. S. Hemler, L. W. Horowitz, Y. Ming, M. Zhao, J.-C. Golaz, P. Ginoux, S.-J. Lin, M. D. Schwarzkopf, J. Austin, G. Alaka, W. F. Cooke, T. L. Delworth, S. M. Freidenreich, C. T. Gordon, S. M. Griffies, I. M. Held, W. J. Hurlin, S. A. Klein, T. </w:t>
      </w:r>
      <w:r w:rsidRPr="00EB11DD">
        <w:lastRenderedPageBreak/>
        <w:t>R. Knutson, A. R. Langenhorst, H.-C. Lee, Y. Lin, B. I. Magi, S. L. Malyshev, P. C. D. Milly, V. Naik, M. J. Nath, R. Pincus, J. J. Ploshay, V. Ramaswamy, C. J. Seman, E. Shevliakova, J. J. Sirutis, W. F. Stern, R. J. Stouffer, R. J. Wilson, M. Winton, A. T. Wittenberg, and F. Zeng. 2011. The dynamical core, physical parameterizations, and basic simulation characteristics of the atmospheric component AM3 of the GFDL Global Coupled Model CM3. Journal of Climate 24:3484–3519.</w:t>
      </w:r>
    </w:p>
    <w:p w14:paraId="653E3098" w14:textId="77777777" w:rsidR="00A52D14" w:rsidRPr="00EB11DD" w:rsidRDefault="00A52D14" w:rsidP="00685614">
      <w:pPr>
        <w:pStyle w:val="BibliographyEntry"/>
      </w:pPr>
      <w:r w:rsidRPr="00EB11DD">
        <w:t xml:space="preserve">Donovan, T. M., P. W. Jones, E. M. Annand, and F. R. Thompson. 2012. Variation in local-scale edge effects: Mechanisms and landscape context. Ecology 78:2064–2075. </w:t>
      </w:r>
    </w:p>
    <w:p w14:paraId="1DDB248B" w14:textId="77777777" w:rsidR="00A52D14" w:rsidRPr="00EB11DD" w:rsidRDefault="00A52D14" w:rsidP="00685614">
      <w:pPr>
        <w:pStyle w:val="BibliographyEntry"/>
      </w:pPr>
      <w:r w:rsidRPr="00EB11DD">
        <w:t xml:space="preserve">Dormann, C. F., J. Elith, S. Bacher, C. Buchmann, G. Carl, G. Carré, J. R. G. Marquéz, B. Gruber, B. Lafourcade, P. J. Leitão, T. Münkemüller, C. Mcclean, P. E. Osborne, B. Reineking, B. Schröder, A. K. Skidmore, D. Zurell, and S. Lautenbach. 2013. Collinearity: A review of methods to deal with it and a simulation study evaluating their performance. Ecography 36:27–46. </w:t>
      </w:r>
    </w:p>
    <w:p w14:paraId="7B159C7E" w14:textId="77777777" w:rsidR="00A52D14" w:rsidRPr="00EB11DD" w:rsidRDefault="00A52D14" w:rsidP="00685614">
      <w:pPr>
        <w:pStyle w:val="BibliographyEntry"/>
      </w:pPr>
      <w:r w:rsidRPr="00EB11DD">
        <w:t>Duclos, T. R., W. V. DeLuca, and D. I. King. 2019. Direct and indirect effects of climate on bird abundance along elevation gradients in the Northern Appalachian mountains. Diversity and Distributions 25:1670–1683.</w:t>
      </w:r>
    </w:p>
    <w:p w14:paraId="0721903A" w14:textId="77777777" w:rsidR="00A52D14" w:rsidRPr="00EB11DD" w:rsidRDefault="00A52D14" w:rsidP="00685614">
      <w:pPr>
        <w:pStyle w:val="BibliographyEntry"/>
      </w:pPr>
      <w:r w:rsidRPr="00EB11DD">
        <w:t>Duguay, J. P., P. B. Wood, and G. W. Miller. 2000. Effects of timber harvests on invertebrate biomass and avian nest success. Wildlife Society Bulletin 28:1123–1131.</w:t>
      </w:r>
    </w:p>
    <w:p w14:paraId="2DA6BDB0" w14:textId="77777777" w:rsidR="00A52D14" w:rsidRPr="00EB11DD" w:rsidRDefault="00A52D14" w:rsidP="00685614">
      <w:pPr>
        <w:pStyle w:val="BibliographyEntry"/>
      </w:pPr>
      <w:r w:rsidRPr="00EB11DD">
        <w:t xml:space="preserve">Eglington, S. M., and J. W. Pearce-Higgins. 2012. Disentangling the relative importance of changes in climate and land-use intensity in driving recent bird population trends. PLOS ONE 7:e30407. </w:t>
      </w:r>
    </w:p>
    <w:p w14:paraId="70C7E0C0" w14:textId="77777777" w:rsidR="00A52D14" w:rsidRPr="00EB11DD" w:rsidRDefault="00A52D14" w:rsidP="00685614">
      <w:pPr>
        <w:pStyle w:val="BibliographyEntry"/>
      </w:pPr>
      <w:r w:rsidRPr="00EB11DD">
        <w:t xml:space="preserve">Elguindi, N., and A. Grundstein. 2013. An integrated approach to assessing 21st century climate change over the contiguous U.S. using the NARCCAP RCM output. Climatic Change 117:809–827. </w:t>
      </w:r>
    </w:p>
    <w:p w14:paraId="3F062175" w14:textId="77777777" w:rsidR="00A52D14" w:rsidRPr="00EB11DD" w:rsidRDefault="00A52D14" w:rsidP="00685614">
      <w:pPr>
        <w:pStyle w:val="BibliographyEntry"/>
      </w:pPr>
      <w:r w:rsidRPr="00EB11DD">
        <w:t xml:space="preserve">Er, K. B. H., J. L. Innes, K. Martin, and B. Klinkenberg. 2005. Forest loss with urbanization predicts bird extirpations in Vancouver. Biological Conservation 126:410–419. </w:t>
      </w:r>
    </w:p>
    <w:p w14:paraId="693E5B25" w14:textId="77777777" w:rsidR="00A52D14" w:rsidRPr="00EB11DD" w:rsidRDefault="00A52D14" w:rsidP="00685614">
      <w:pPr>
        <w:pStyle w:val="BibliographyEntry"/>
      </w:pPr>
      <w:r w:rsidRPr="00EB11DD">
        <w:t xml:space="preserve">Fahrig, L. 2003. Effects of habitat fragmentation on biodiversity. Annual Review of Ecology, Evolution, and Systematics 34:487–515. </w:t>
      </w:r>
    </w:p>
    <w:p w14:paraId="183B8BE3" w14:textId="77777777" w:rsidR="00A52D14" w:rsidRPr="00EB11DD" w:rsidRDefault="00A52D14" w:rsidP="00685614">
      <w:pPr>
        <w:pStyle w:val="BibliographyEntry"/>
      </w:pPr>
      <w:r w:rsidRPr="00EB11DD">
        <w:t>Fahrig, L. 2017. Ecological responses to habitat fragmentation per se. Annual Review of Ecology, Evolution, and Systematics 2017 48:1–23.</w:t>
      </w:r>
    </w:p>
    <w:p w14:paraId="3F723717" w14:textId="77777777" w:rsidR="00A52D14" w:rsidRPr="00EB11DD" w:rsidRDefault="00A52D14" w:rsidP="00685614">
      <w:pPr>
        <w:pStyle w:val="BibliographyEntry"/>
      </w:pPr>
      <w:r w:rsidRPr="00EB11DD">
        <w:t>Fahrig, L., V. Arroyo-Rodríguez, J. R. Bennett, V. Boucher-Lalonde, E. Cazetta, D. J. Currie, F. Eigenbrod, A. T. Ford, S. P. Harrison, J. A. G. Jaeger, N. Koper, A. E. Martin, J.-L. Martin, J. P. Metzger, P. Morrison, J. R. Rhodes, D. A. Saunders, D. Simberloff, A. C. Smith, L. Tischendorf, M. Vellend, and J. I. Watling. 2019. Is habitat fragmentation bad for biodiversity? Biological Conservation 230:179–186.</w:t>
      </w:r>
    </w:p>
    <w:p w14:paraId="1BB84CF7" w14:textId="77777777" w:rsidR="00A52D14" w:rsidRPr="00EB11DD" w:rsidRDefault="00A52D14" w:rsidP="00685614">
      <w:pPr>
        <w:pStyle w:val="BibliographyEntry"/>
      </w:pPr>
      <w:r w:rsidRPr="00EB11DD">
        <w:lastRenderedPageBreak/>
        <w:t xml:space="preserve">Farwell, L. S., P. B. Wood, D. J. Brown, and J. Sheehan. 2019. Proximity to unconventional shale gas infrastructure alters breeding bird abundance and distribution. The Condor 121:1–20. </w:t>
      </w:r>
    </w:p>
    <w:p w14:paraId="086D70E2" w14:textId="77777777" w:rsidR="00A52D14" w:rsidRPr="00EB11DD" w:rsidRDefault="00A52D14" w:rsidP="00685614">
      <w:pPr>
        <w:pStyle w:val="BibliographyEntry"/>
      </w:pPr>
      <w:r w:rsidRPr="00EB11DD">
        <w:t xml:space="preserve">Farwell, L. S., P. B. Wood, J. Sheehan, and G. A. George. 2016. Shale gas development effects on the songbird community in a central Appalachian forest. Biological Conservation 201:78–91. </w:t>
      </w:r>
    </w:p>
    <w:p w14:paraId="699036B6" w14:textId="77777777" w:rsidR="00A52D14" w:rsidRPr="00EB11DD" w:rsidRDefault="00A52D14" w:rsidP="00685614">
      <w:pPr>
        <w:pStyle w:val="BibliographyEntry"/>
      </w:pPr>
      <w:r w:rsidRPr="00EB11DD">
        <w:t>Fenneman, N. M. 1917. Physiographic subdivision of the United States. Proceedings of the National Academy of Sciences 3:17–22.</w:t>
      </w:r>
    </w:p>
    <w:p w14:paraId="5C8FCF30" w14:textId="77777777" w:rsidR="00A52D14" w:rsidRPr="00EB11DD" w:rsidRDefault="00A52D14" w:rsidP="00685614">
      <w:pPr>
        <w:pStyle w:val="BibliographyEntry"/>
      </w:pPr>
      <w:r w:rsidRPr="00EB11DD">
        <w:t xml:space="preserve">Fernandez, R., and N. Zegre. 2019. Seasonal changes in water and energy balances over the Appalachian region and beyond throughout the twenty-first century. Journal of Applied Meteorology and Climatology 58:1079–1102. </w:t>
      </w:r>
    </w:p>
    <w:p w14:paraId="140C53EF" w14:textId="77777777" w:rsidR="00A52D14" w:rsidRPr="00EB11DD" w:rsidRDefault="00A52D14" w:rsidP="00685614">
      <w:pPr>
        <w:pStyle w:val="BibliographyEntry"/>
      </w:pPr>
      <w:r w:rsidRPr="00EB11DD">
        <w:t xml:space="preserve">Flousek, J., T. Telenský, J. Hanzelka, and J. Reif. 2015. Population trends of central European montane birds provide evidence for adverse impacts of climate change on high-altitude species. PLOS ONE 10:e0139465. </w:t>
      </w:r>
    </w:p>
    <w:p w14:paraId="37FCB617" w14:textId="77777777" w:rsidR="00A52D14" w:rsidRPr="00EB11DD" w:rsidRDefault="00A52D14" w:rsidP="00685614">
      <w:pPr>
        <w:pStyle w:val="BibliographyEntry"/>
      </w:pPr>
      <w:r w:rsidRPr="00EB11DD">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74E26805" w14:textId="77777777" w:rsidR="00A52D14" w:rsidRPr="00EB11DD" w:rsidRDefault="00A52D14" w:rsidP="00685614">
      <w:pPr>
        <w:pStyle w:val="BibliographyEntry"/>
      </w:pPr>
      <w:r w:rsidRPr="00EB11DD">
        <w:t xml:space="preserve">Freeman, B. G., M. N. Scholer, V. Ruiz-Gutierrez, and J. W. Fitzpatrick. 2018. Climate change causes upslope shifts and mountaintop extirpations in a tropical bird community. Proceedings of the National Academy of Sciences of the United States of America 115:11982–11987. </w:t>
      </w:r>
    </w:p>
    <w:p w14:paraId="2CBD7596" w14:textId="77777777" w:rsidR="00A52D14" w:rsidRPr="00EB11DD" w:rsidRDefault="00A52D14" w:rsidP="00685614">
      <w:pPr>
        <w:pStyle w:val="BibliographyEntry"/>
      </w:pPr>
      <w:r w:rsidRPr="00EB11DD">
        <w:t xml:space="preserve">Frey, S. J. K., A. S. Hadley, S. L. Johnson, M. Schulze, J. A. Jones, and M. G. Betts. 2016. Spatial models reveal the microclimatic buffering capacity of old-growth forests. Science Advances 2:e1501392. </w:t>
      </w:r>
    </w:p>
    <w:p w14:paraId="7B54D960" w14:textId="77777777" w:rsidR="00A52D14" w:rsidRPr="00EB11DD" w:rsidRDefault="00A52D14" w:rsidP="00685614">
      <w:pPr>
        <w:pStyle w:val="BibliographyEntry"/>
      </w:pPr>
      <w:r w:rsidRPr="00EB11DD">
        <w:t xml:space="preserve">Fumy, F., and T. Fartmann. 2021. Climate and land-use change drive habitat loss in a mountain bird species. Ibis 163:1189–1206. </w:t>
      </w:r>
    </w:p>
    <w:p w14:paraId="01242892" w14:textId="77777777" w:rsidR="00A52D14" w:rsidRPr="00EB11DD" w:rsidRDefault="00A52D14" w:rsidP="00685614">
      <w:pPr>
        <w:pStyle w:val="BibliographyEntry"/>
      </w:pPr>
      <w:r w:rsidRPr="00EB11DD">
        <w:t xml:space="preserve">Gaertner, B. A., N. Zegre, T. Warner, R. Fernandez, Y. He, and E. R. Merriam. 2019. Climate, forest growing season, and evapotranspiration changes in the central Appalachian Mountains, USA. Science of The Total Environment 650:1371–1381. </w:t>
      </w:r>
    </w:p>
    <w:p w14:paraId="633523B5" w14:textId="77777777" w:rsidR="00A52D14" w:rsidRPr="00EB11DD" w:rsidRDefault="00A52D14" w:rsidP="00685614">
      <w:pPr>
        <w:pStyle w:val="BibliographyEntry"/>
      </w:pPr>
      <w:r w:rsidRPr="00EB11DD">
        <w:t xml:space="preserve">Gallant, A. L., T. R. Loveland, T. L. Sohl, and D. E. Napton. 2004. Using an ecoregion framework to analyze land-cover and land-use dynamics. Environmental Management 34:S89–S110. </w:t>
      </w:r>
    </w:p>
    <w:p w14:paraId="08A7B937" w14:textId="77777777" w:rsidR="00A52D14" w:rsidRPr="00EB11DD" w:rsidRDefault="00A52D14" w:rsidP="00685614">
      <w:pPr>
        <w:pStyle w:val="BibliographyEntry"/>
      </w:pPr>
      <w:r w:rsidRPr="00EB11DD">
        <w:t xml:space="preserve">Gaston, K. J., T. M. Blackburn, and K. Klein Goldewijk. 2003. Habitat conversion and global avian biodiversity loss. Proceedings of the Royal Society B: Biological Sciences 270:1293–1300. </w:t>
      </w:r>
    </w:p>
    <w:p w14:paraId="2579257C" w14:textId="77777777" w:rsidR="00A52D14" w:rsidRPr="00EB11DD" w:rsidRDefault="00A52D14" w:rsidP="00685614">
      <w:pPr>
        <w:pStyle w:val="BibliographyEntry"/>
      </w:pPr>
      <w:r w:rsidRPr="00EB11DD">
        <w:lastRenderedPageBreak/>
        <w:t>Gelman, A., J. B. Carlin, H. S. Stern, and D. B. Rubin. 2014. Bayesian data analysis. Third edition. CRC Press, Boca Raton, Florida, USA.</w:t>
      </w:r>
    </w:p>
    <w:p w14:paraId="339FC9DC" w14:textId="77777777" w:rsidR="00A52D14" w:rsidRPr="00EB11DD" w:rsidRDefault="00A52D14" w:rsidP="00685614">
      <w:pPr>
        <w:pStyle w:val="BibliographyEntry"/>
      </w:pPr>
      <w:r w:rsidRPr="00EB11DD">
        <w:t xml:space="preserve">Gent, P. R., G. Danabasoglu, L. J. Donner, M. M. Holland, E. C. Hunke, S. R. Jayne, D. M. Lawrence, R. B. Neale, P. J. Rasch, M. Vertenstein, P. H. Worley, Z.-L. Yang, and M. Zhang. 2011. The Community Climate System Model Version 4. Journal of Climate 24:4973–4991. </w:t>
      </w:r>
    </w:p>
    <w:p w14:paraId="140FBF29" w14:textId="77777777" w:rsidR="00A52D14" w:rsidRPr="00EB11DD" w:rsidRDefault="00A52D14" w:rsidP="00685614">
      <w:pPr>
        <w:pStyle w:val="BibliographyEntry"/>
      </w:pPr>
      <w:r w:rsidRPr="00EB11DD">
        <w:t xml:space="preserve">Gilbert, N. A., N. M. Anich, M. Worland, and B. Zuckerberg. 2022. Microclimate complexities at the trailing edge of the boreal forest. Forest Ecology and Management 524:120533. </w:t>
      </w:r>
    </w:p>
    <w:p w14:paraId="3B255140" w14:textId="77777777" w:rsidR="00A52D14" w:rsidRPr="00EB11DD" w:rsidRDefault="00A52D14" w:rsidP="00685614">
      <w:pPr>
        <w:pStyle w:val="BibliographyEntry"/>
      </w:pPr>
      <w:r w:rsidRPr="00EB11DD">
        <w:t xml:space="preserve">Glennon, M. J., S. F. Langdon, M. A. Rubenstein, and M. S. Cross. 2019a. Relative contribution of climate and non-climate drivers in determining dynamic rates of boreal birds at the edge of their range. PLOS ONE 14:e0224308. </w:t>
      </w:r>
    </w:p>
    <w:p w14:paraId="21AAD76C" w14:textId="77777777" w:rsidR="00A52D14" w:rsidRPr="00EB11DD" w:rsidRDefault="00A52D14" w:rsidP="00685614">
      <w:pPr>
        <w:pStyle w:val="BibliographyEntry"/>
      </w:pPr>
      <w:r w:rsidRPr="00EB11DD">
        <w:t xml:space="preserve">Glennon, M. J., S. F. Langdon, M. A. Rubenstein, and M. S. Cross. 2019b. Temporal changes in avian community composition in lowland conifer habitats at the southern edge of the boreal zone in the Adirondack Park, NY. PLOS ONE 14:e0220927. </w:t>
      </w:r>
    </w:p>
    <w:p w14:paraId="3217158A" w14:textId="77777777" w:rsidR="00A52D14" w:rsidRPr="00EB11DD" w:rsidRDefault="00A52D14" w:rsidP="00685614">
      <w:pPr>
        <w:pStyle w:val="BibliographyEntry"/>
      </w:pPr>
      <w:r w:rsidRPr="00EB11DD">
        <w:t xml:space="preserve">Gragson, T. L., and P. V. Bolstad. 2006. Land use legacies and the future of Southern Appalachia. Society and Natural Resources 19:175–190. </w:t>
      </w:r>
    </w:p>
    <w:p w14:paraId="3AA217AA" w14:textId="77777777" w:rsidR="00A52D14" w:rsidRPr="00EB11DD" w:rsidRDefault="00A52D14" w:rsidP="00685614">
      <w:pPr>
        <w:pStyle w:val="BibliographyEntry"/>
      </w:pPr>
      <w:r w:rsidRPr="00EB11DD">
        <w:t xml:space="preserve">Griffith, J. A., S. V. Stehman, and T. R. Loveland. 2003. Landscape trends in mid-Atlantic and southeastern United States ecoregions. Environmental Management 32:572–588. </w:t>
      </w:r>
    </w:p>
    <w:p w14:paraId="7772A800" w14:textId="77777777" w:rsidR="00A52D14" w:rsidRPr="00EB11DD" w:rsidRDefault="00A52D14" w:rsidP="00685614">
      <w:pPr>
        <w:pStyle w:val="BibliographyEntry"/>
      </w:pPr>
      <w:r w:rsidRPr="00EB11DD">
        <w:t>Harris, J. B. C., and D. G. Haskell. 2007. Land cover sampling biases associated with roadside bird surveys. Avian Conservation and Ecology 2:12.</w:t>
      </w:r>
    </w:p>
    <w:p w14:paraId="04A400A3" w14:textId="77777777" w:rsidR="00A52D14" w:rsidRPr="00EB11DD" w:rsidRDefault="00A52D14" w:rsidP="00685614">
      <w:pPr>
        <w:pStyle w:val="BibliographyEntry"/>
      </w:pPr>
      <w:r w:rsidRPr="00EB11DD">
        <w:t>Harris, J. B. C., D. Dwi Putra, S. D. Gregory, B. W. Brook, D. M. Prawiradilaga, N. S. Sodhi, D. Wei, and D. A. Fordham. 2014. Rapid deforestation threatens mid-elevational endemic birds but climate change is most important at higher elevations. Diversity and Distributions 20:773–785.</w:t>
      </w:r>
    </w:p>
    <w:p w14:paraId="22B931C7" w14:textId="77777777" w:rsidR="00A52D14" w:rsidRPr="00EB11DD" w:rsidRDefault="00A52D14" w:rsidP="00685614">
      <w:pPr>
        <w:pStyle w:val="BibliographyEntry"/>
      </w:pPr>
      <w:r w:rsidRPr="00EB11DD">
        <w:t xml:space="preserve">Hawkins, T. W., and K. L. Smith. 2011. Historical and projected climate trends along the Appalachian Trail, USA, and the implications for trail usage. Physical Geography 32:22–51. </w:t>
      </w:r>
    </w:p>
    <w:p w14:paraId="35B75A7D" w14:textId="77777777" w:rsidR="00A52D14" w:rsidRPr="00EB11DD" w:rsidRDefault="00A52D14" w:rsidP="00685614">
      <w:pPr>
        <w:pStyle w:val="BibliographyEntry"/>
      </w:pPr>
      <w:r w:rsidRPr="00EB11DD">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561733EB" w14:textId="77777777" w:rsidR="00A52D14" w:rsidRPr="00EB11DD" w:rsidRDefault="00A52D14" w:rsidP="00685614">
      <w:pPr>
        <w:pStyle w:val="BibliographyEntry"/>
      </w:pPr>
      <w:r w:rsidRPr="00EB11DD">
        <w:t>Heckscher, C. M., L. R. Bevier, A. F. Poole, W. Moskoff, P. Pyle, and M. A. Patten. 2020. Veery (</w:t>
      </w:r>
      <w:r w:rsidRPr="00EB11DD">
        <w:rPr>
          <w:i/>
          <w:iCs/>
        </w:rPr>
        <w:t>Catharus fuscescens</w:t>
      </w:r>
      <w:r w:rsidRPr="00EB11DD">
        <w:t>), version 1.0. In Birds of the World (P. G. Rodewald, ed.). Cornell Lab of Ornithology, Ithaca, New York, USA.</w:t>
      </w:r>
    </w:p>
    <w:p w14:paraId="532F9549" w14:textId="77777777" w:rsidR="00A52D14" w:rsidRPr="00EB11DD" w:rsidRDefault="00A52D14" w:rsidP="00685614">
      <w:pPr>
        <w:pStyle w:val="BibliographyEntry"/>
      </w:pPr>
      <w:r w:rsidRPr="00EB11DD">
        <w:lastRenderedPageBreak/>
        <w:t>Heikkinen, R. K., M. Luoto, M. B. Araújo, R. Virkkala, W. Thuiller, and M. T. Sykes. 2006. Methods and uncertainties in bioclimatic envelope modelling under climate change. Progress in Physical Geography 30:751–777.</w:t>
      </w:r>
    </w:p>
    <w:p w14:paraId="637F0655" w14:textId="77777777" w:rsidR="00A52D14" w:rsidRPr="00EB11DD" w:rsidRDefault="00A52D14" w:rsidP="00685614">
      <w:pPr>
        <w:pStyle w:val="BibliographyEntry"/>
      </w:pPr>
      <w:r w:rsidRPr="00EB11DD">
        <w:t xml:space="preserve">Heikkinen, R. K., M. Luoto, R. Virkkala, R. G. Pearson, and J. H. Körber. 2007. Biotic interactions improve prediction of boreal bird distributions at macro-scales. Global Ecology and Biogeography 16:754–763. </w:t>
      </w:r>
    </w:p>
    <w:p w14:paraId="1B22CB8A" w14:textId="77777777" w:rsidR="00A52D14" w:rsidRPr="00EB11DD" w:rsidRDefault="00A52D14" w:rsidP="00685614">
      <w:pPr>
        <w:pStyle w:val="BibliographyEntry"/>
      </w:pPr>
      <w:r w:rsidRPr="00EB11DD">
        <w:t xml:space="preserve">Hitch, A. T., and P. L. Leberg. 2007. Breeding distributions of North American bird species moving north as a result of climate change. Conservation Biology 21:534–539. </w:t>
      </w:r>
    </w:p>
    <w:p w14:paraId="20E72CC0" w14:textId="77777777" w:rsidR="00A52D14" w:rsidRPr="00EB11DD" w:rsidRDefault="00A52D14" w:rsidP="00685614">
      <w:pPr>
        <w:pStyle w:val="BibliographyEntry"/>
      </w:pPr>
      <w:r w:rsidRPr="00EB11DD">
        <w:t xml:space="preserve">Hobson, K. A., and E. Bayne. 2000. Effects of forest fragmentation by agriculture on avian communities in the southern boreal mixedwoods of western Canada. Wilson Bulletin 112:373–387. </w:t>
      </w:r>
    </w:p>
    <w:p w14:paraId="5FAC7D64" w14:textId="77777777" w:rsidR="00A52D14" w:rsidRPr="00EB11DD" w:rsidRDefault="00A52D14" w:rsidP="00685614">
      <w:pPr>
        <w:pStyle w:val="BibliographyEntry"/>
      </w:pPr>
      <w:r w:rsidRPr="00EB11DD">
        <w:t>Holmes, R. T., S. A. Kaiser, N. L. Rodenhouse, T. S. Sillett, M. S. Webster, P. Pyle, and M. A. Patten. 2020. Black-throated Blue Warbler (</w:t>
      </w:r>
      <w:r w:rsidRPr="00EB11DD">
        <w:rPr>
          <w:i/>
          <w:iCs/>
        </w:rPr>
        <w:t>Setophaga caerulescens</w:t>
      </w:r>
      <w:r w:rsidRPr="00EB11DD">
        <w:t>), version 1.0. In Birds of the World (P. G. Rodewald, ed.). Cornell Lab of Ornithology, Ithaca, New York, USA.</w:t>
      </w:r>
    </w:p>
    <w:p w14:paraId="775355A5" w14:textId="77777777" w:rsidR="00A52D14" w:rsidRPr="00EB11DD" w:rsidRDefault="00A52D14" w:rsidP="00685614">
      <w:pPr>
        <w:pStyle w:val="BibliographyEntry"/>
      </w:pPr>
      <w:r w:rsidRPr="00EB11DD">
        <w:t xml:space="preserve">Howard, C., P. A. Stephens, J. W. Pearce-Higgins, R. D. Gregory, S. H. M. Butchart, and S. G. Willis. 2020. Disentangling the relative roles of climate and land cover change in driving the long-term population trends of European migratory birds. Diversity and Distributions 26:1442–1455. </w:t>
      </w:r>
    </w:p>
    <w:p w14:paraId="53097F7F" w14:textId="77777777" w:rsidR="00A52D14" w:rsidRPr="00EB11DD" w:rsidRDefault="00A52D14" w:rsidP="00685614">
      <w:pPr>
        <w:pStyle w:val="BibliographyEntry"/>
      </w:pPr>
      <w:r w:rsidRPr="00EB11DD">
        <w:t xml:space="preserve">Huntington, T. G. H. G., A. D. R. D. Richardson, K. J. M. J. McGuire, and K. H. Hayhoe. 2009. Climate and hydrological changes in the northeastern United States: </w:t>
      </w:r>
      <w:r>
        <w:t>R</w:t>
      </w:r>
      <w:r w:rsidRPr="00EB11DD">
        <w:t>ecent trends and implications for forested and aquatic ecosystems. Canadian Journal of Forest Research 39: 199–212.</w:t>
      </w:r>
    </w:p>
    <w:p w14:paraId="2E6CFBFC" w14:textId="77777777" w:rsidR="00A52D14" w:rsidRPr="00EB11DD" w:rsidRDefault="00A52D14" w:rsidP="00685614">
      <w:pPr>
        <w:pStyle w:val="BibliographyEntry"/>
      </w:pPr>
      <w:r w:rsidRPr="00EB11DD">
        <w:t>Huntington, T. G., G. A. Hodgkins, B. D. Keim, and R. W. Dudley. 2004. Changes in the proportion of precipitation occurring as snow in New England (1949–2000). Journal of Climate 17:2626–2636.</w:t>
      </w:r>
    </w:p>
    <w:p w14:paraId="260BCC03" w14:textId="77777777" w:rsidR="00A52D14" w:rsidRPr="00EB11DD" w:rsidRDefault="00A52D14" w:rsidP="00685614">
      <w:pPr>
        <w:pStyle w:val="BibliographyEntry"/>
      </w:pPr>
      <w:r w:rsidRPr="00EB11DD">
        <w:t xml:space="preserve">Ingram, K., K. Dow, L. Carter, J. Anderson. 2013. Climate </w:t>
      </w:r>
      <w:r>
        <w:t>c</w:t>
      </w:r>
      <w:r w:rsidRPr="00EB11DD">
        <w:t xml:space="preserve">hange of the </w:t>
      </w:r>
      <w:r>
        <w:t>w</w:t>
      </w:r>
      <w:r w:rsidRPr="00EB11DD">
        <w:t xml:space="preserve">outheast United States: Variability, </w:t>
      </w:r>
      <w:r>
        <w:t>c</w:t>
      </w:r>
      <w:r w:rsidRPr="00EB11DD">
        <w:t xml:space="preserve">hange, </w:t>
      </w:r>
      <w:r>
        <w:t>i</w:t>
      </w:r>
      <w:r w:rsidRPr="00EB11DD">
        <w:t xml:space="preserve">mpacts, and </w:t>
      </w:r>
      <w:r>
        <w:t>v</w:t>
      </w:r>
      <w:r w:rsidRPr="00EB11DD">
        <w:t>ulnerability. Island Press, Washington</w:t>
      </w:r>
      <w:r>
        <w:t>,</w:t>
      </w:r>
      <w:r w:rsidRPr="00EB11DD">
        <w:t xml:space="preserve"> D</w:t>
      </w:r>
      <w:r>
        <w:t>.</w:t>
      </w:r>
      <w:r w:rsidRPr="00EB11DD">
        <w:t>C</w:t>
      </w:r>
      <w:r>
        <w:t>.,</w:t>
      </w:r>
      <w:r w:rsidRPr="00EB11DD">
        <w:t xml:space="preserve"> USA.</w:t>
      </w:r>
    </w:p>
    <w:p w14:paraId="2D9E6449" w14:textId="77777777" w:rsidR="00A52D14" w:rsidRPr="00EB11DD" w:rsidRDefault="00A52D14" w:rsidP="00685614">
      <w:pPr>
        <w:pStyle w:val="BibliographyEntry"/>
      </w:pPr>
      <w:r w:rsidRPr="00EB11DD">
        <w:t>Intergovernmental Panel on Climate Change [IPCC]. 2007. Climate change 2007: the physical science basis. S. Solomon , D. Qin, M. Manning , M. Marquis , K. Averyt , M.M.B. Tignor , H.L. Miller Jr., and Z. Chen</w:t>
      </w:r>
      <w:r>
        <w:t xml:space="preserve"> (</w:t>
      </w:r>
      <w:r w:rsidRPr="00EB11DD">
        <w:t>eds</w:t>
      </w:r>
      <w:r>
        <w:t>.)</w:t>
      </w:r>
      <w:r w:rsidRPr="00EB11DD">
        <w:t>. Contribution of Working Group I to the Fourth Assessment Report of the Intergovernmental Panel on Climate Change. Cambridge University Press, New York, USA.</w:t>
      </w:r>
    </w:p>
    <w:p w14:paraId="307A0C27" w14:textId="77777777" w:rsidR="00A52D14" w:rsidRPr="00EB11DD" w:rsidRDefault="00A52D14" w:rsidP="00685614">
      <w:pPr>
        <w:pStyle w:val="BibliographyEntry"/>
      </w:pPr>
      <w:r w:rsidRPr="00EB11DD">
        <w:t>Intergovernmental Panel on Climate Change [IPCC]. 2014. Climate change 2014: Synthesis Report. R.K. Pachauri and L.A. Meyer (eds.). Contribution of Working Groups I, II and III to the Fifth Assessment Report of the Intergovernmental Panel on Climate Change</w:t>
      </w:r>
      <w:r>
        <w:t xml:space="preserve">. </w:t>
      </w:r>
      <w:r w:rsidRPr="00EB11DD">
        <w:t>Intergovernmental Panel on Climate Change, Geneva, Switzerland.</w:t>
      </w:r>
    </w:p>
    <w:p w14:paraId="55310085" w14:textId="77777777" w:rsidR="00A52D14" w:rsidRPr="00EB11DD" w:rsidRDefault="00A52D14" w:rsidP="00685614">
      <w:pPr>
        <w:pStyle w:val="BibliographyEntry"/>
      </w:pPr>
      <w:r w:rsidRPr="00EB11DD">
        <w:lastRenderedPageBreak/>
        <w:t>Intergovernmental Panel on Climate Change [IPCC]. 2018. 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r>
        <w:t xml:space="preserve">. </w:t>
      </w:r>
      <w:r w:rsidRPr="00EB11DD">
        <w:t>Masson-Delmotte, V., P. Zhai, H.-O. Pörtner, D. Roberts, J. Skea, P.R. Shukla, A. Pirani, W. Moufouma-Okia, C. Péan, R. Pidcock, S. Connors, J.B.R. Matthews, Y. Chen, X. Zhou, M.I. Gomis, E. Lonnoy, T. Maycock, M. Tignor, and T. Waterfield (eds.). Cambridge University Press, Cambridge, UK and New York, USA.</w:t>
      </w:r>
    </w:p>
    <w:p w14:paraId="53EDCBAD" w14:textId="77777777" w:rsidR="00A52D14" w:rsidRPr="00EB11DD" w:rsidRDefault="00A52D14" w:rsidP="00685614">
      <w:pPr>
        <w:pStyle w:val="BibliographyEntry"/>
      </w:pPr>
      <w:r w:rsidRPr="00EB11DD">
        <w:t xml:space="preserve">Iverson, L. R., A. M. Prasad, S. N. Matthews, and M. Peters. 2008. Estimating potential habitat for 134 eastern US tree species under six climate scenarios. Forest Ecology and Management 254:390–406. </w:t>
      </w:r>
    </w:p>
    <w:p w14:paraId="64AB921F" w14:textId="77777777" w:rsidR="00A52D14" w:rsidRPr="00EB11DD" w:rsidRDefault="00A52D14" w:rsidP="00685614">
      <w:pPr>
        <w:pStyle w:val="BibliographyEntry"/>
      </w:pPr>
      <w:r w:rsidRPr="00EB11DD">
        <w:t xml:space="preserve">Iverson, L., M. Peters, A. Prasad, and S. Matthews. 2019. Analysis of climate change impacts on tree species of the eastern US: Results of DISTRIB-II modeling. Forests 10:302. </w:t>
      </w:r>
    </w:p>
    <w:p w14:paraId="2511AD25" w14:textId="77777777" w:rsidR="00A52D14" w:rsidRPr="00EB11DD" w:rsidRDefault="00A52D14" w:rsidP="00685614">
      <w:pPr>
        <w:pStyle w:val="BibliographyEntry"/>
      </w:pPr>
      <w:r w:rsidRPr="00EB11DD">
        <w:t xml:space="preserve">Jarzyna, M. A., B. Zuckerberg, A. O. Finley, and W. F. Porter. 2016. Synergistic effects of climate and land cover: grassland birds are more vulnerable to climate change. Landscape Ecology 31:2275–2290. </w:t>
      </w:r>
    </w:p>
    <w:p w14:paraId="322C1DEA" w14:textId="77777777" w:rsidR="00A52D14" w:rsidRPr="00EB11DD" w:rsidRDefault="00A52D14" w:rsidP="00685614">
      <w:pPr>
        <w:pStyle w:val="BibliographyEntry"/>
      </w:pPr>
      <w:r w:rsidRPr="00EB11DD">
        <w:t xml:space="preserve">Jarzyna, M. A., W. F. Porter, B. A. Maurer, B. Zuckerberg, and A. O. Finley. 2015. Landscape fragmentation affects responses of avian communities to climate change. Global Change Biology 21:2942–2953. </w:t>
      </w:r>
    </w:p>
    <w:p w14:paraId="618459B2" w14:textId="77777777" w:rsidR="00A52D14" w:rsidRPr="00EB11DD" w:rsidRDefault="00A52D14" w:rsidP="00685614">
      <w:pPr>
        <w:pStyle w:val="BibliographyEntry"/>
      </w:pPr>
      <w:r w:rsidRPr="00EB11DD">
        <w:t xml:space="preserve">Jenouvrier, S. 2013. Impacts of climate change on avian populations. Global Change Biology 19:2036–2057. </w:t>
      </w:r>
    </w:p>
    <w:p w14:paraId="2D71EAA4" w14:textId="77777777" w:rsidR="00A52D14" w:rsidRPr="00EB11DD" w:rsidRDefault="00A52D14" w:rsidP="00685614">
      <w:pPr>
        <w:pStyle w:val="BibliographyEntry"/>
      </w:pPr>
      <w:r w:rsidRPr="00EB11DD">
        <w:t xml:space="preserve">Jetz, W., D. S. Wilcove, and A. P. Dobson. 2007. Projected impacts of climate and land-use change on the global diversity of birds. PLoS Biology 5:1211–1219. </w:t>
      </w:r>
    </w:p>
    <w:p w14:paraId="06435B6A" w14:textId="77777777" w:rsidR="00A52D14" w:rsidRPr="00EB11DD" w:rsidRDefault="00A52D14" w:rsidP="00685614">
      <w:pPr>
        <w:pStyle w:val="BibliographyEntry"/>
      </w:pPr>
      <w:r w:rsidRPr="00EB11DD">
        <w:t xml:space="preserve">Jiguet, F., R. Julliard, C. D. Thomas, O. Dehorter, S. E. Newson, and D. Couvet. 2006. Thermal range predicts bird population resilience to extreme high temperatures. Ecology Letters 9:1321–1330. </w:t>
      </w:r>
    </w:p>
    <w:p w14:paraId="6116B012" w14:textId="77777777" w:rsidR="00A52D14" w:rsidRPr="00EB11DD" w:rsidRDefault="00A52D14" w:rsidP="00685614">
      <w:pPr>
        <w:pStyle w:val="BibliographyEntry"/>
      </w:pPr>
      <w:r w:rsidRPr="008E6063">
        <w:t xml:space="preserve">Jiménez-Valverde, A., N. Barve, A. Lira-Noriega, S. P. Maher, Y. Nakazawa, M. Papeş, J. Soberón, J. Sukumaran, and A. T. Peterson. </w:t>
      </w:r>
      <w:r w:rsidRPr="00EB11DD">
        <w:t xml:space="preserve">2011. Dominant climate influences on North American bird distributions. Global Ecology and Biogeography 20:114–118. </w:t>
      </w:r>
    </w:p>
    <w:p w14:paraId="3E6D9614" w14:textId="77777777" w:rsidR="00A52D14" w:rsidRPr="00EB11DD" w:rsidRDefault="00A52D14" w:rsidP="00685614">
      <w:pPr>
        <w:pStyle w:val="BibliographyEntry"/>
      </w:pPr>
      <w:r w:rsidRPr="00EB11DD">
        <w:t xml:space="preserve">Jin, S., C. Homer, L. Yang, P. Danielson, J. Dewitz, C. Li, Z. Zhu, G. Xian, and D. Howard. 2019. Overall methodology design for the United States National Land Cover Database 2016 products. Remote Sensing 11:2971. </w:t>
      </w:r>
    </w:p>
    <w:p w14:paraId="0D235A8E" w14:textId="77777777" w:rsidR="00A52D14" w:rsidRPr="00EB11DD" w:rsidRDefault="00A52D14" w:rsidP="00685614">
      <w:pPr>
        <w:pStyle w:val="BibliographyEntry"/>
      </w:pPr>
      <w:r w:rsidRPr="00EB11DD">
        <w:t xml:space="preserve">Jonzén, N., A. Lindén, T. Ergon, E. Knudsen, J. O. Vik, D. Rubolini, D. Piacentini, C. Brinch, F. Spina, L. Karlsson, M. Stervander, A. Andersson, J. Waldenström, A. Lehikoinen, E. Edvardsen, R. Solvang, and N. C. Stenseth. 2006. Rapid advance of spring arrival dates in long-distance migratory birds. Science 312:1959–1961. </w:t>
      </w:r>
    </w:p>
    <w:p w14:paraId="2055B289" w14:textId="77777777" w:rsidR="00A52D14" w:rsidRPr="00EB11DD" w:rsidRDefault="00A52D14" w:rsidP="00685614">
      <w:pPr>
        <w:pStyle w:val="BibliographyEntry"/>
      </w:pPr>
      <w:r w:rsidRPr="00EB11DD">
        <w:lastRenderedPageBreak/>
        <w:t xml:space="preserve">Kaiser, S. A., and C. A. Lindell. 2007. Effects of distance to edge and edge type on nestling growth and nest survival in the wood thrush. The Condor 109:288–303. </w:t>
      </w:r>
    </w:p>
    <w:p w14:paraId="12AEE70C" w14:textId="77777777" w:rsidR="00A52D14" w:rsidRPr="00EB11DD" w:rsidRDefault="00A52D14" w:rsidP="00685614">
      <w:pPr>
        <w:pStyle w:val="BibliographyEntry"/>
      </w:pPr>
      <w:r w:rsidRPr="00EB11DD">
        <w:t xml:space="preserve">Karl, T. R., and K. E. Trenberth. 2003. Modern global climate change. Science 302:1719–1723. </w:t>
      </w:r>
    </w:p>
    <w:p w14:paraId="5AE27074" w14:textId="77777777" w:rsidR="00A52D14" w:rsidRPr="00EB11DD" w:rsidRDefault="00A52D14" w:rsidP="00685614">
      <w:pPr>
        <w:pStyle w:val="BibliographyEntry"/>
      </w:pPr>
      <w:r w:rsidRPr="00EB11DD">
        <w:t>Karl, T. R., J. M.Melillo, and T. C. Peterson. 2009. Global climate change impacts in the United States. Cambridge University Press</w:t>
      </w:r>
      <w:r>
        <w:t xml:space="preserve">, </w:t>
      </w:r>
      <w:r w:rsidRPr="00EB11DD">
        <w:t>New York</w:t>
      </w:r>
      <w:r>
        <w:t>, USA</w:t>
      </w:r>
      <w:r w:rsidRPr="00EB11DD">
        <w:t>.</w:t>
      </w:r>
    </w:p>
    <w:p w14:paraId="3C00FBB7" w14:textId="77777777" w:rsidR="00A52D14" w:rsidRPr="00EB11DD" w:rsidRDefault="00A52D14" w:rsidP="00685614">
      <w:pPr>
        <w:pStyle w:val="BibliographyEntry"/>
      </w:pPr>
      <w:r w:rsidRPr="00EB11DD">
        <w:t xml:space="preserve">Keller, C. M. E., and J. T. Scallan. 1999. Potential roadside biases due to habitat changes along Breeding Bird Survey routes. The Condor 101:50–57. </w:t>
      </w:r>
    </w:p>
    <w:p w14:paraId="0CC572B3" w14:textId="77777777" w:rsidR="00A52D14" w:rsidRPr="00EB11DD" w:rsidRDefault="00A52D14" w:rsidP="00685614">
      <w:pPr>
        <w:pStyle w:val="BibliographyEntry"/>
      </w:pPr>
      <w:r w:rsidRPr="00EB11DD">
        <w:t xml:space="preserve">Keller, G. S., and R. H. Yahner. 2007. Seasonal forest-patch use by birds in fragmented landscapes of south-central Pennsylvania. The Wilson Journal of Ornithology 119:410–418. </w:t>
      </w:r>
    </w:p>
    <w:p w14:paraId="0DCE00FE" w14:textId="77777777" w:rsidR="00A52D14" w:rsidRPr="00EB11DD" w:rsidRDefault="00A52D14" w:rsidP="00685614">
      <w:pPr>
        <w:pStyle w:val="BibliographyEntry"/>
      </w:pPr>
      <w:bookmarkStart w:id="27" w:name="_Hlk128511350"/>
      <w:r w:rsidRPr="00EB11DD">
        <w:t xml:space="preserve">Kellner, K., and M. Meredith. 2021. Package “jagsUI.” &lt;http://mcmc-jags.sourceforge.net&gt;. </w:t>
      </w:r>
    </w:p>
    <w:bookmarkEnd w:id="27"/>
    <w:p w14:paraId="3308BA16" w14:textId="77777777" w:rsidR="00A52D14" w:rsidRPr="00EB11DD" w:rsidRDefault="00A52D14" w:rsidP="00685614">
      <w:pPr>
        <w:pStyle w:val="BibliographyEntry"/>
      </w:pPr>
      <w:r w:rsidRPr="00EB11DD">
        <w:t xml:space="preserve">Keppel, G., K. P. Van Niel, G. W. Wardell-Johnson, C. J. Yates, M. Byrne, L. Mucina, A. G. T. Schut, S. D. Hopper, and S. E. Franklin. 2012. Refugia: Identifying and understanding safe havens for biodiversity under climate change. Global Ecology and Biogeography 21:393–404. </w:t>
      </w:r>
    </w:p>
    <w:p w14:paraId="70D79F1A" w14:textId="77777777" w:rsidR="00A52D14" w:rsidRPr="00EB11DD" w:rsidRDefault="00A52D14" w:rsidP="00685614">
      <w:pPr>
        <w:pStyle w:val="BibliographyEntry"/>
      </w:pPr>
      <w:r w:rsidRPr="00EB11DD">
        <w:t>Kirchman, J. J., and A. E. Van Keuren. 2017. Altitudinal range shifts of birds at the southern periphery of the boreal forest: 40 years of change in the Adirondack mountains. The Wilson Journal of Ornithology 129:742–753.</w:t>
      </w:r>
    </w:p>
    <w:p w14:paraId="1AFFA2BB" w14:textId="77777777" w:rsidR="00A52D14" w:rsidRPr="00EB11DD" w:rsidRDefault="00A52D14" w:rsidP="00685614">
      <w:pPr>
        <w:pStyle w:val="BibliographyEntry"/>
      </w:pPr>
      <w:r w:rsidRPr="00EB11DD">
        <w:t xml:space="preserve">Kirk, R. W., P. V. Bolstad, and S. M. Manson. 2012. Spatio-temporal trend analysis of long-term development patterns (1900–2030) in a Southern Appalachian County. Landscape and Urban Planning 104:47–58. </w:t>
      </w:r>
    </w:p>
    <w:p w14:paraId="5C12A431" w14:textId="77777777" w:rsidR="00A52D14" w:rsidRPr="00EB11DD" w:rsidRDefault="00A52D14" w:rsidP="00685614">
      <w:pPr>
        <w:pStyle w:val="BibliographyEntry"/>
      </w:pPr>
      <w:r w:rsidRPr="00EB11DD">
        <w:t xml:space="preserve">Kutta, E., and J. Hubbart. 2019. Climatic trends of West Virginia: A representative Appalachian microcosm. Water 11:1117. </w:t>
      </w:r>
    </w:p>
    <w:p w14:paraId="5231D7D9" w14:textId="77777777" w:rsidR="00A52D14" w:rsidRPr="00EB11DD" w:rsidRDefault="00A52D14" w:rsidP="00685614">
      <w:pPr>
        <w:pStyle w:val="BibliographyEntry"/>
      </w:pPr>
      <w:bookmarkStart w:id="28" w:name="_Hlk128511375"/>
      <w:r w:rsidRPr="00730784">
        <w:t xml:space="preserve">La Sorte, F. A., and F. R. Thompson III. 2007. </w:t>
      </w:r>
      <w:r w:rsidRPr="00EB11DD">
        <w:t>Poleward shifts in winter ranges of North American birds. Ecology 88:1803–1812.</w:t>
      </w:r>
    </w:p>
    <w:bookmarkEnd w:id="28"/>
    <w:p w14:paraId="5D3276D3" w14:textId="77777777" w:rsidR="00A52D14" w:rsidRPr="00EB11DD" w:rsidRDefault="00A52D14" w:rsidP="00685614">
      <w:pPr>
        <w:pStyle w:val="BibliographyEntry"/>
      </w:pPr>
      <w:r w:rsidRPr="00685614">
        <w:t xml:space="preserve">La Sorte, F. A., and W. Jetz. 2010. </w:t>
      </w:r>
      <w:r w:rsidRPr="00EB11DD">
        <w:t xml:space="preserve">Projected range contractions of montane biodiversity under global warming. Proceedings of the Royal Society B: Biological Sciences 277:3401–3410. </w:t>
      </w:r>
    </w:p>
    <w:p w14:paraId="74055211" w14:textId="77777777" w:rsidR="00A52D14" w:rsidRPr="00EB11DD" w:rsidRDefault="00A52D14" w:rsidP="00685614">
      <w:pPr>
        <w:pStyle w:val="BibliographyEntry"/>
      </w:pPr>
      <w:r w:rsidRPr="00EB11DD">
        <w:t xml:space="preserve">La Sorte, F. A., D. Fink, and A. Johnston. 2018. Seasonal associations with novel climates for North American migratory bird populations. Ecology Letters 21:845–856. </w:t>
      </w:r>
    </w:p>
    <w:p w14:paraId="0B2A5914" w14:textId="77777777" w:rsidR="00A52D14" w:rsidRPr="00EB11DD" w:rsidRDefault="00A52D14" w:rsidP="00685614">
      <w:pPr>
        <w:pStyle w:val="BibliographyEntry"/>
      </w:pPr>
      <w:r w:rsidRPr="00EB11DD">
        <w:t xml:space="preserve">Landscape Change Research Group. 2014. Climate change atlas. Northern Research Station, U.S. Forest Service, Delaware, </w:t>
      </w:r>
      <w:r>
        <w:t>Ohio, USA</w:t>
      </w:r>
      <w:r w:rsidRPr="00EB11DD">
        <w:t>. &lt;https://www.nrs.fs.fed.us/atlas&gt;.</w:t>
      </w:r>
    </w:p>
    <w:p w14:paraId="72A81454" w14:textId="77777777" w:rsidR="00A52D14" w:rsidRPr="00EB11DD" w:rsidRDefault="00A52D14" w:rsidP="00685614">
      <w:pPr>
        <w:pStyle w:val="BibliographyEntry"/>
      </w:pPr>
      <w:r w:rsidRPr="00EB11DD">
        <w:lastRenderedPageBreak/>
        <w:t xml:space="preserve">Laseter, S. H., C. R. Ford, J. M. Vose, and L. W. Swift. 2012. Long-term temperature and precipitation trends at the Coweeta Hydrologic Laboratory, Otto, North Carolina, USA. Hydrology Research 43:890–901. </w:t>
      </w:r>
    </w:p>
    <w:p w14:paraId="3520BFF8" w14:textId="77777777" w:rsidR="00A52D14" w:rsidRPr="00EB11DD" w:rsidRDefault="00A52D14" w:rsidP="00685614">
      <w:pPr>
        <w:pStyle w:val="BibliographyEntry"/>
      </w:pPr>
      <w:r w:rsidRPr="00EB11DD">
        <w:t xml:space="preserve">Lawler, J. J., A. S. Ruesch, J. D. Olden, and B. H. McRae. 2013. Projected climate-driven faunal movement routes. Ecology Letters 16:1014–1022. </w:t>
      </w:r>
    </w:p>
    <w:p w14:paraId="447164D6" w14:textId="77777777" w:rsidR="00A52D14" w:rsidRPr="00EB11DD" w:rsidRDefault="00A52D14" w:rsidP="00685614">
      <w:pPr>
        <w:pStyle w:val="BibliographyEntry"/>
      </w:pPr>
      <w:r w:rsidRPr="00EB11DD">
        <w:t xml:space="preserve">Lawler, J. J., D. J. Lewis, E. Nelson, A. J. Plantinga, S. Polasky, J. C. Withey, D. P. Helmers, S. Martinuzzi, D. Penningtonh, and V. C. Radeloff. 2014. Projected land-use change impacts on ecosystem services in the United States. Proceedings of the National Academy of Sciences of the United States of America 111:7492–7497. </w:t>
      </w:r>
    </w:p>
    <w:p w14:paraId="4D36341E" w14:textId="77777777" w:rsidR="00A52D14" w:rsidRPr="00EB11DD" w:rsidRDefault="00A52D14" w:rsidP="00685614">
      <w:pPr>
        <w:pStyle w:val="BibliographyEntry"/>
      </w:pPr>
      <w:r w:rsidRPr="00EB11DD">
        <w:t xml:space="preserve">LeBrun, J. J., J. E. Schneiderman, F. R. Thompson, W. D. Dijak, J. S. Fraser, H. S. He, and J. J. Millspaugh. 2017. Bird response to future climate and forest management focused on mitigating climate change. Landscape Ecology 32:1433–1446. </w:t>
      </w:r>
    </w:p>
    <w:p w14:paraId="337A3C97" w14:textId="77777777" w:rsidR="00A52D14" w:rsidRPr="00EB11DD" w:rsidRDefault="00A52D14" w:rsidP="00685614">
      <w:pPr>
        <w:pStyle w:val="BibliographyEntry"/>
      </w:pPr>
      <w:r w:rsidRPr="00EB11DD">
        <w:t xml:space="preserve">Lehikoinen, A., and R. Virkkala. 2016. North by north-west: climate change and directions of density shifts in birds. Global Change Biology 22:1121–1129. </w:t>
      </w:r>
    </w:p>
    <w:p w14:paraId="73733096" w14:textId="77777777" w:rsidR="00A52D14" w:rsidRPr="00EB11DD" w:rsidRDefault="00A52D14" w:rsidP="00685614">
      <w:pPr>
        <w:pStyle w:val="BibliographyEntry"/>
      </w:pPr>
      <w:r w:rsidRPr="00EB11DD">
        <w:t xml:space="preserve">Lehikoinen, A., L. Brotons, J. Calladine, T. Campedelli, V. Escandell, J. Flousek, C. Grueneberg, F. Haas, S. Harris, S. Herrando, M. Husby, F. Jiguet, J. A. Kålås, Å. Lindström, R. Lorrillière, B. Molina, C. Pladevall, G. Calvi, T. Sattler, H. Schmid, P. M. Sirkiä, N. Teufelbauer, and S. Trautmann. 2019. Declining population trends of European mountain birds. Global Change Biology 25:577–588. </w:t>
      </w:r>
    </w:p>
    <w:p w14:paraId="251BF27D" w14:textId="77777777" w:rsidR="00A52D14" w:rsidRPr="00EB11DD" w:rsidRDefault="00A52D14" w:rsidP="00685614">
      <w:pPr>
        <w:pStyle w:val="BibliographyEntry"/>
      </w:pPr>
      <w:r w:rsidRPr="00EB11DD">
        <w:t xml:space="preserve">Lehikoinen, A., M. Green, M. Husby, J. A. Kålås, and Å. Lindström. 2014. Common montane birds are declining in northern Europe. Journal of Avian Biology 45:3–14. </w:t>
      </w:r>
    </w:p>
    <w:p w14:paraId="3C3272F6" w14:textId="77777777" w:rsidR="00A52D14" w:rsidRPr="00EB11DD" w:rsidRDefault="00A52D14" w:rsidP="00685614">
      <w:pPr>
        <w:pStyle w:val="BibliographyEntry"/>
      </w:pPr>
      <w:r w:rsidRPr="00EB11DD">
        <w:t xml:space="preserve">Lemoine, N., and K. Böhning-Gaese. 2003. Potential impact of global climate change on species richness of long-distance migrants. Conservation Biology 17:577–586. </w:t>
      </w:r>
    </w:p>
    <w:p w14:paraId="76712121" w14:textId="77777777" w:rsidR="00A52D14" w:rsidRPr="00EB11DD" w:rsidRDefault="00A52D14" w:rsidP="00685614">
      <w:pPr>
        <w:pStyle w:val="BibliographyEntry"/>
      </w:pPr>
      <w:r w:rsidRPr="00EB11DD">
        <w:t>Leonard, P. B., R. F. Baldwin, and R. D. Hanks. 2017. Landscape-scale conservation design across biotic realms: Sequential integration of aquatic and terrestrial landscapes. Scientific Reports 7: 14556.</w:t>
      </w:r>
    </w:p>
    <w:p w14:paraId="6D10E00D" w14:textId="77777777" w:rsidR="00A52D14" w:rsidRPr="00EB11DD" w:rsidRDefault="00A52D14" w:rsidP="00685614">
      <w:pPr>
        <w:pStyle w:val="BibliographyEntry"/>
      </w:pPr>
      <w:r w:rsidRPr="00EB11DD">
        <w:t xml:space="preserve">Lindström, Å., M. Green, G. Paulson, H. G. Smith, and V. Devictor. 2013. Rapid changes in bird community composition at multiple temporal and spatial scales in response to recent climate change. Ecography 36:313–322. </w:t>
      </w:r>
    </w:p>
    <w:p w14:paraId="3B7056AC" w14:textId="77777777" w:rsidR="00A52D14" w:rsidRPr="00EB11DD" w:rsidRDefault="00A52D14" w:rsidP="00685614">
      <w:pPr>
        <w:pStyle w:val="BibliographyEntry"/>
      </w:pPr>
      <w:r w:rsidRPr="00EB11DD">
        <w:t xml:space="preserve">Loman, Z. G., W. V. Deluca, D. J. Harrison, C. S. Loftin, B. W. Rolek, and P. B. Wood. 2018. Landscape capability models as a tool to predict fine-scale forest bird occupancy and abundance. Landscape Ecology 33:77–91. </w:t>
      </w:r>
    </w:p>
    <w:p w14:paraId="5FB9D960" w14:textId="77777777" w:rsidR="00A52D14" w:rsidRPr="00EB11DD" w:rsidRDefault="00A52D14" w:rsidP="00685614">
      <w:pPr>
        <w:pStyle w:val="BibliographyEntry"/>
      </w:pPr>
      <w:r w:rsidRPr="00EB11DD">
        <w:t>Lumpkin, H. A., and S. M. Pearson. 2013. Effects of exurban development and temperature on bird species in the southern Appalachians. Conservation Biology 27:1069–1078.</w:t>
      </w:r>
    </w:p>
    <w:p w14:paraId="77D5305B" w14:textId="77777777" w:rsidR="00A52D14" w:rsidRPr="00EB11DD" w:rsidRDefault="00A52D14" w:rsidP="00685614">
      <w:pPr>
        <w:pStyle w:val="BibliographyEntry"/>
      </w:pPr>
      <w:r w:rsidRPr="00EB11DD">
        <w:lastRenderedPageBreak/>
        <w:t xml:space="preserve">Lumpkin, H. A., S. M. Pearson, and M. G. Turner. 2012. Effects of climate and exurban development on nest predation and predator presence in the southern Appalachian Mountains (U.S.A.). Conservation Biology 26:679–688. </w:t>
      </w:r>
    </w:p>
    <w:p w14:paraId="48AD1642" w14:textId="77777777" w:rsidR="00A52D14" w:rsidRPr="00EB11DD" w:rsidRDefault="00A52D14" w:rsidP="00685614">
      <w:pPr>
        <w:pStyle w:val="BibliographyEntry"/>
      </w:pPr>
      <w:r w:rsidRPr="00EB11DD">
        <w:t xml:space="preserve">Luoto, M., R. Virkkala, and R. K. Heikkinen. 2007. The role of land cover in bioclimatic models depends on spatial resolution. Global Ecology and Biogeography 16:34–42. </w:t>
      </w:r>
    </w:p>
    <w:p w14:paraId="333BBDEA" w14:textId="77777777" w:rsidR="00A52D14" w:rsidRPr="00EB11DD" w:rsidRDefault="00A52D14" w:rsidP="00685614">
      <w:pPr>
        <w:pStyle w:val="BibliographyEntry"/>
      </w:pPr>
      <w:r w:rsidRPr="00EB11DD">
        <w:t xml:space="preserve">Maggini, R., A. Lehmann, M. Kéry, H. Schmid, M. Beniston, L. Jenni, and N. Zbinden. 2011. Are Swiss birds tracking climate change?: Detecting elevational shifts using response curve shapes. Ecological Modelling 222:21–32. </w:t>
      </w:r>
    </w:p>
    <w:p w14:paraId="15F18EFB" w14:textId="77777777" w:rsidR="00A52D14" w:rsidRPr="00EB11DD" w:rsidRDefault="00A52D14" w:rsidP="00685614">
      <w:pPr>
        <w:pStyle w:val="BibliographyEntry"/>
      </w:pPr>
      <w:r w:rsidRPr="00EB11DD">
        <w:t xml:space="preserve">Mantyka-Pringle, C. S., P. Visconti, M. Di Marco, T. G. Martin, C. Rondinini, and J. R. Rhodes. 2015. Climate change modifies risk of global biodiversity loss due to land-cover change. Biological Conservation 187:103–111. </w:t>
      </w:r>
    </w:p>
    <w:p w14:paraId="6F06E5E8" w14:textId="77777777" w:rsidR="00A52D14" w:rsidRPr="00EB11DD" w:rsidRDefault="00A52D14" w:rsidP="00685614">
      <w:pPr>
        <w:pStyle w:val="BibliographyEntry"/>
      </w:pPr>
      <w:r w:rsidRPr="00EB11DD">
        <w:t xml:space="preserve">Mathias, J. M., and R. B. Thomas. 2018. Disentangling the effects of acidic air pollution, atmospheric CO2, and climate change on recent growth of red spruce trees in the Central Appalachian Mountains. Global Change Biology 24:3938–3953. </w:t>
      </w:r>
    </w:p>
    <w:p w14:paraId="76AEF45B" w14:textId="77777777" w:rsidR="00A52D14" w:rsidRPr="00EB11DD" w:rsidRDefault="00A52D14" w:rsidP="00685614">
      <w:pPr>
        <w:pStyle w:val="BibliographyEntry"/>
      </w:pPr>
      <w:r w:rsidRPr="00EB11DD">
        <w:t xml:space="preserve">Matthews, S. N., L. R. Iverson, A. M. Prasad, and M. P. Peters. 2011. Changes in potential habitat of 147 North American breeding bird species in response to redistribution of trees and climate following predicted climate change. Ecography 34:933–945. </w:t>
      </w:r>
    </w:p>
    <w:p w14:paraId="30E149A9" w14:textId="77777777" w:rsidR="00A52D14" w:rsidRPr="00EB11DD" w:rsidRDefault="00A52D14" w:rsidP="00685614">
      <w:pPr>
        <w:pStyle w:val="BibliographyEntry"/>
      </w:pPr>
      <w:bookmarkStart w:id="29" w:name="_Hlk128511432"/>
      <w:r w:rsidRPr="00EB11DD">
        <w:t>Mayor, S. J., R. P. Guralnick, M. W. Tingley, J. Otegui, J. C. Withey, S. C. Elmendorf, M. E. Andrew, S. Leyk, I. S. Pearse, and D. C. Schneider. 2017. Increasing phenological asynchrony between spring green-up and arrival of migratory birds. Scientific Reports 7:1902.</w:t>
      </w:r>
      <w:bookmarkEnd w:id="29"/>
      <w:r w:rsidRPr="00EB11DD">
        <w:t xml:space="preserve"> </w:t>
      </w:r>
    </w:p>
    <w:p w14:paraId="4DD3A2F3" w14:textId="77777777" w:rsidR="00A52D14" w:rsidRPr="00EB11DD" w:rsidRDefault="00A52D14" w:rsidP="00685614">
      <w:pPr>
        <w:pStyle w:val="BibliographyEntry"/>
      </w:pPr>
      <w:r w:rsidRPr="00EB11DD">
        <w:t xml:space="preserve">McDonald, K. W., C. J. W. McClure, B. W. Rolek, and G. E. Hill. 2012. Diversity of birds in eastern North America shifts north with global warming. Ecology and Evolution 2:3052–3060. </w:t>
      </w:r>
    </w:p>
    <w:p w14:paraId="4B1F13DA" w14:textId="77777777" w:rsidR="00A52D14" w:rsidRPr="00EB11DD" w:rsidRDefault="00A52D14" w:rsidP="00685614">
      <w:pPr>
        <w:pStyle w:val="BibliographyEntry"/>
      </w:pPr>
      <w:r w:rsidRPr="00EB11DD">
        <w:t xml:space="preserve">McDonnell, T. C., T. J. Sullivan, B. J. Cosby, W. A. Jackson, and K. J. Elliott. 2013. Effects of climate, land management, and sulfur deposition on soil base cation supply in national forests of the southern Appalachian Mountains. Water, Air, and Soil Pollution 224:1–18. </w:t>
      </w:r>
    </w:p>
    <w:p w14:paraId="0249684B" w14:textId="77777777" w:rsidR="00A52D14" w:rsidRPr="00EB11DD" w:rsidRDefault="00A52D14" w:rsidP="00685614">
      <w:pPr>
        <w:pStyle w:val="BibliographyEntry"/>
      </w:pPr>
      <w:r w:rsidRPr="00EB11DD">
        <w:t xml:space="preserve">McGarigal, K., W.V. DeLuca, B.W. Compton, E. B. Plunkett, and J. Grand. 2017. Designing sustainable landscapes: </w:t>
      </w:r>
      <w:r>
        <w:t>M</w:t>
      </w:r>
      <w:r w:rsidRPr="00EB11DD">
        <w:t>odeling focal species. Report to the North Atlantic Conservation Cooperative, US Fish and Wildlife Service, Northeast Region.</w:t>
      </w:r>
    </w:p>
    <w:p w14:paraId="5532AD68" w14:textId="77777777" w:rsidR="00A52D14" w:rsidRPr="00EB11DD" w:rsidRDefault="00A52D14" w:rsidP="00685614">
      <w:pPr>
        <w:pStyle w:val="BibliographyEntry"/>
      </w:pPr>
      <w:r w:rsidRPr="00EB11DD">
        <w:t xml:space="preserve">Mearns, L. O., F. Giorgi, L. McDaniel, and C. Shields. 2003. Climate scenarios for the southeastern U.S. based on GCM and regional model simulations. Pages 7–35 in Issues in the Impacts of Climate Variability and Change on Agriculture. Springer, Dordrecht. </w:t>
      </w:r>
    </w:p>
    <w:p w14:paraId="1433566A" w14:textId="77777777" w:rsidR="00A52D14" w:rsidRPr="00EB11DD" w:rsidRDefault="00A52D14" w:rsidP="00685614">
      <w:pPr>
        <w:pStyle w:val="BibliographyEntry"/>
      </w:pPr>
      <w:r w:rsidRPr="00EB11DD">
        <w:t>Merker, S. A., and R. B. Chandler. 2020. Identifying global hotspots of avian trailing-edge population diversity. Global Ecology and Conservation 22:e00915</w:t>
      </w:r>
    </w:p>
    <w:p w14:paraId="1086CCA5" w14:textId="77777777" w:rsidR="00A52D14" w:rsidRPr="00EB11DD" w:rsidRDefault="00A52D14" w:rsidP="00685614">
      <w:pPr>
        <w:pStyle w:val="BibliographyEntry"/>
      </w:pPr>
      <w:r w:rsidRPr="00EB11DD">
        <w:lastRenderedPageBreak/>
        <w:t>Miller, A. B., E. S. Bryant, and R. W. Birnie. 2010. An analysis of land cover changes in the Northern Forest of New England using multitemporal Landsat MSS data. International Journal of Remote Sensing 19: 245–265.</w:t>
      </w:r>
    </w:p>
    <w:p w14:paraId="1E6588E5" w14:textId="77777777" w:rsidR="00A52D14" w:rsidRPr="00A52D14" w:rsidRDefault="00A52D14" w:rsidP="00685614">
      <w:pPr>
        <w:pStyle w:val="BibliographyEntry"/>
        <w:rPr>
          <w:lang w:val="fr-FR"/>
        </w:rPr>
      </w:pPr>
      <w:r w:rsidRPr="00EB11DD">
        <w:t xml:space="preserve">Moenkkoenen, M., and D. A. Welsh. 1994. A biogeographical hypothesis on the effects of human caused landscape changes on the forest bird communities of Europe and North America. </w:t>
      </w:r>
      <w:r w:rsidRPr="00A52D14">
        <w:rPr>
          <w:lang w:val="fr-FR"/>
        </w:rPr>
        <w:t xml:space="preserve">Annales Zoologici Fennici 31:61–70. </w:t>
      </w:r>
    </w:p>
    <w:p w14:paraId="38418073" w14:textId="77777777" w:rsidR="00A52D14" w:rsidRPr="00EB11DD" w:rsidRDefault="00A52D14" w:rsidP="00685614">
      <w:pPr>
        <w:pStyle w:val="BibliographyEntry"/>
      </w:pPr>
      <w:r w:rsidRPr="00A52D14">
        <w:rPr>
          <w:lang w:val="fr-FR"/>
        </w:rPr>
        <w:t xml:space="preserve">Møller, A. P., D. Rubolini, and E. Lehikoinen. </w:t>
      </w:r>
      <w:r w:rsidRPr="00EB11DD">
        <w:t xml:space="preserve">2008. Populations of migratory bird species that did not show a phenological response to climate change are declining. Proceedings of the National Academy of Sciences of the United States of America 105:16195–16200. </w:t>
      </w:r>
    </w:p>
    <w:p w14:paraId="43E98BA7" w14:textId="77777777" w:rsidR="00A52D14" w:rsidRPr="00EB11DD" w:rsidRDefault="00A52D14" w:rsidP="00685614">
      <w:pPr>
        <w:pStyle w:val="BibliographyEntry"/>
      </w:pPr>
      <w:r w:rsidRPr="00EB11DD">
        <w:t xml:space="preserve">Morelli, T. L., C. W. Barrows, A. R. Ramirez, J. M. Cartwright, D. D. Ackerly, T. D. Eaves, J. L. Ebersole, M. A. Krawchuk, B. H. Letcher, M. F. Mahalovich, G. W. Meigs, J. L. Michalak, C. I. Millar, R. M. Quiñones, D. Stralberg, and J. H. Thorne. 2020. Climate-change refugia: </w:t>
      </w:r>
      <w:r>
        <w:t>B</w:t>
      </w:r>
      <w:r w:rsidRPr="00EB11DD">
        <w:t xml:space="preserve">iodiversity in the slow lane. Frontiers in Ecology and the Environment 18:228–234. </w:t>
      </w:r>
    </w:p>
    <w:p w14:paraId="719F5145" w14:textId="77777777" w:rsidR="00A52D14" w:rsidRPr="00EB11DD" w:rsidRDefault="00A52D14" w:rsidP="00685614">
      <w:pPr>
        <w:pStyle w:val="BibliographyEntry"/>
      </w:pPr>
      <w:r w:rsidRPr="00EB11DD">
        <w:t>Morin, R. S., G. W. Cook, C. J. Barnett, B. J. Butler, S. J. Crocker, M. A. Hatfield, C. M. Kurtz, T. W. Lister, W. G. Luppold, W. H. McWilliams, P. D. Miles, M. D. Nelson, C. H. Perry, R. J. Piva, J. E. Smith, J. A. Westfall, R. H. Widmann, and C. W. Woodall. 2016. West Virginia Forests 2013. Resources Bulletin NRS-105. Department of Agriculture, Forest Service, Northern Research Station. Newtown Square, P</w:t>
      </w:r>
      <w:r>
        <w:t>ennsylvania, U</w:t>
      </w:r>
      <w:r w:rsidRPr="00EB11DD">
        <w:t>S</w:t>
      </w:r>
      <w:r>
        <w:t>A</w:t>
      </w:r>
      <w:r w:rsidRPr="00EB11DD">
        <w:t>.</w:t>
      </w:r>
    </w:p>
    <w:p w14:paraId="07FDA879" w14:textId="77777777" w:rsidR="00A52D14" w:rsidRPr="00EB11DD" w:rsidRDefault="00A52D14" w:rsidP="00685614">
      <w:pPr>
        <w:pStyle w:val="BibliographyEntry"/>
      </w:pPr>
      <w:r w:rsidRPr="00EB11DD">
        <w:t xml:space="preserve">Napton, D. E., R. F. Auch, R. Headley, and J. L. Taylor. 2010. Land changes and their driving forces in the Southeastern United States. Regional Environmental Change 10:37–53. </w:t>
      </w:r>
    </w:p>
    <w:p w14:paraId="2934ECB8" w14:textId="77777777" w:rsidR="00A52D14" w:rsidRPr="00EB11DD" w:rsidRDefault="00A52D14" w:rsidP="00685614">
      <w:pPr>
        <w:pStyle w:val="BibliographyEntry"/>
      </w:pPr>
      <w:r w:rsidRPr="00EB11DD">
        <w:t>Napton, D. E., T. L. Sohl, R. F. Auch, and T. R. Loveland. 2003. Land use and land cover change in the North Central Appalachians ecoregion. Pennsylvania Geographer 41:46–66.</w:t>
      </w:r>
    </w:p>
    <w:p w14:paraId="6E6A229C" w14:textId="77777777" w:rsidR="00A52D14" w:rsidRPr="00EB11DD" w:rsidRDefault="00A52D14" w:rsidP="00685614">
      <w:pPr>
        <w:pStyle w:val="BibliographyEntry"/>
      </w:pPr>
      <w:r w:rsidRPr="00EB11DD">
        <w:t xml:space="preserve">Newton, I. 2007. Weather-related mass-mortality events in migrants. Ibis 149:453–467. </w:t>
      </w:r>
    </w:p>
    <w:p w14:paraId="78BEBDB8" w14:textId="77777777" w:rsidR="00A52D14" w:rsidRPr="00EB11DD" w:rsidRDefault="00A52D14" w:rsidP="00685614">
      <w:pPr>
        <w:pStyle w:val="BibliographyEntry"/>
      </w:pPr>
      <w:r w:rsidRPr="00EB11DD">
        <w:t xml:space="preserve">Nhancale, B. A., and R. J. Smith. 2011. The influence of planning unit characteristics on the efficiency and spatial pattern of systematic conservation planning assessments. Biodiversity and Conservation 2011 20:8 20:1821–1835. </w:t>
      </w:r>
    </w:p>
    <w:p w14:paraId="48813035" w14:textId="77777777" w:rsidR="00A52D14" w:rsidRPr="00EB11DD" w:rsidRDefault="00A52D14" w:rsidP="00685614">
      <w:pPr>
        <w:pStyle w:val="BibliographyEntry"/>
      </w:pPr>
      <w:r w:rsidRPr="00EB11DD">
        <w:t xml:space="preserve">Nilon, C. H., C. N. Long, and W. C. Zipperer. 1995. Effects of wildland development on forest bird communities. Landscape and Urban Planning 32:81–92. </w:t>
      </w:r>
    </w:p>
    <w:p w14:paraId="1F233E8B" w14:textId="77777777" w:rsidR="00A52D14" w:rsidRPr="00EB11DD" w:rsidRDefault="00A52D14" w:rsidP="00685614">
      <w:pPr>
        <w:pStyle w:val="BibliographyEntry"/>
      </w:pPr>
      <w:r w:rsidRPr="00EB11DD">
        <w:t xml:space="preserve">Northrup, J. M., J. W. Rivers, Z. Yang, and M. G. Betts. 2019. Synergistic effects of climate and land-use change influence broad-scale avian population declines. Global Change Biology 25:1561–1575. </w:t>
      </w:r>
    </w:p>
    <w:p w14:paraId="26231372" w14:textId="77777777" w:rsidR="00A52D14" w:rsidRPr="00EB11DD" w:rsidRDefault="00A52D14" w:rsidP="00685614">
      <w:pPr>
        <w:pStyle w:val="BibliographyEntry"/>
      </w:pPr>
      <w:r w:rsidRPr="00EB11DD">
        <w:t xml:space="preserve">Oliver, T. H., and M. D. Morecroft. 2014. Interactions between climate change and land use change on biodiversity: attribution problems, risks, and opportunities. Wiley Interdisciplinary Reviews: Climate Change 5:317–335. </w:t>
      </w:r>
    </w:p>
    <w:p w14:paraId="2AADB1B1" w14:textId="77777777" w:rsidR="00A52D14" w:rsidRPr="00EB11DD" w:rsidRDefault="00A52D14" w:rsidP="00685614">
      <w:pPr>
        <w:pStyle w:val="BibliographyEntry"/>
      </w:pPr>
      <w:r w:rsidRPr="00EB11DD">
        <w:lastRenderedPageBreak/>
        <w:t xml:space="preserve">Omernik, J. M. 1987. Ecoregions of the conterminous United States. Annals of the Association of American Geographers 77:118–125. </w:t>
      </w:r>
    </w:p>
    <w:p w14:paraId="64868C65" w14:textId="77777777" w:rsidR="00A52D14" w:rsidRPr="00EB11DD" w:rsidRDefault="00A52D14" w:rsidP="00685614">
      <w:pPr>
        <w:pStyle w:val="BibliographyEntry"/>
      </w:pPr>
      <w:r w:rsidRPr="00EB11DD">
        <w:t xml:space="preserve">Ordonez, A., S. Martinuzzi, V. C. Radeloff, and J. W. Williams. 2014. Combined speeds of climate and land-use change of the conterminous US until 2050. Nature Climate Change 2014 4:9 4:811–816. </w:t>
      </w:r>
    </w:p>
    <w:p w14:paraId="18C4E845" w14:textId="77777777" w:rsidR="00A52D14" w:rsidRPr="00EB11DD" w:rsidRDefault="00A52D14" w:rsidP="00685614">
      <w:pPr>
        <w:pStyle w:val="BibliographyEntry"/>
      </w:pPr>
      <w:bookmarkStart w:id="30" w:name="_Hlk128511448"/>
      <w:r w:rsidRPr="00EB11DD">
        <w:t xml:space="preserve">Pearce-Higgins, J. W., S. M. Eglington, B. Martay, and D. E. Chamberlain. 2015. Drivers of climate change impacts on bird communities. Journal of Animal Ecology 84:943–954. </w:t>
      </w:r>
    </w:p>
    <w:bookmarkEnd w:id="30"/>
    <w:p w14:paraId="550F4FEB" w14:textId="77777777" w:rsidR="00A52D14" w:rsidRPr="00EB11DD" w:rsidRDefault="00A52D14" w:rsidP="00685614">
      <w:pPr>
        <w:pStyle w:val="BibliographyEntry"/>
      </w:pPr>
      <w:r w:rsidRPr="00EB11DD">
        <w:t xml:space="preserve">Pepin, N., R. S. Bradley, H. F. Diaz, M. Baraer, E. B. Caceres, N. Forsythe, H. Fowler, G. Greenwood, M. Z. Hashmi, X. D. Liu, J. R. Miller, L. Ning, A. Ohmura, E. Palazzi, I. Rangwala, W. Schöner, I. Severskiy, M. Shahgedanova, M. B. Wang, S. N. Williamson, and D. Q. Yang. 2015. Elevation-dependent warming in mountain regions of the world. Nature Climate Change 2015 5:5 5:424–430. </w:t>
      </w:r>
    </w:p>
    <w:p w14:paraId="4779D4B2" w14:textId="77777777" w:rsidR="00A52D14" w:rsidRPr="00EB11DD" w:rsidRDefault="00A52D14" w:rsidP="00685614">
      <w:pPr>
        <w:pStyle w:val="BibliographyEntry"/>
      </w:pPr>
      <w:r w:rsidRPr="00EB11DD">
        <w:t xml:space="preserve">Pimm, S. L., and R. A. Askins. 1995. Forest losses predict bird extinctions in eastern North America. Proceedings of the National Academy of Sciences 92:9343–9347. </w:t>
      </w:r>
    </w:p>
    <w:p w14:paraId="27E180D7" w14:textId="77777777" w:rsidR="00A52D14" w:rsidRPr="00EB11DD" w:rsidRDefault="00A52D14" w:rsidP="00685614">
      <w:pPr>
        <w:pStyle w:val="BibliographyEntry"/>
      </w:pPr>
      <w:r w:rsidRPr="00EB11DD">
        <w:t>Pitchford, J. L., C. Wu, L. Lin, J. T. Petty, R. Thomas, W. E. Veselka, D. Welsch, N. Zegre, and J. T. Anderson. 2011. Climate change effects on hydrology and ecology of wetlands in the Mid-Atlantic Highlands. Wetlands 2011 32:1 32:21–33.</w:t>
      </w:r>
    </w:p>
    <w:p w14:paraId="11187939" w14:textId="77777777" w:rsidR="00A52D14" w:rsidRPr="00EB11DD" w:rsidRDefault="00A52D14" w:rsidP="00685614">
      <w:pPr>
        <w:pStyle w:val="BibliographyEntry"/>
      </w:pPr>
      <w:r w:rsidRPr="00EB11DD">
        <w:t>Plummer, M. 2003. JAGS: A Program for Analysis of Bayesian Graphical Models Using Gibbs Sampling. In K Hornik, F Leisch, A Zeileis (eds.). Proceedings of the 3rd International Workshop on Distributed Statistical Computing (DSC 2003). Vienna, Austria.</w:t>
      </w:r>
    </w:p>
    <w:p w14:paraId="72EF2D43" w14:textId="77777777" w:rsidR="00A52D14" w:rsidRPr="00EB11DD" w:rsidRDefault="00A52D14" w:rsidP="00685614">
      <w:pPr>
        <w:pStyle w:val="BibliographyEntry"/>
      </w:pPr>
      <w:bookmarkStart w:id="31" w:name="_Hlk128511479"/>
      <w:r w:rsidRPr="00EB11DD">
        <w:t xml:space="preserve">Pounds, J. A., M. P. L. Fogden, and J. H. Campbell. 1999. Biological response to climate change on a tropical mountain. Nature 398:611–615. </w:t>
      </w:r>
    </w:p>
    <w:bookmarkEnd w:id="31"/>
    <w:p w14:paraId="5CA84DF6" w14:textId="77777777" w:rsidR="00A52D14" w:rsidRPr="00EB11DD" w:rsidRDefault="00A52D14" w:rsidP="00685614">
      <w:pPr>
        <w:pStyle w:val="BibliographyEntry"/>
      </w:pPr>
      <w:r w:rsidRPr="00EB11DD">
        <w:t>R Core Team. 2022. R: A language and environment for statistical computing. R Foundation for Statistical Computing, Vienna, Austria. https://www.R-project.org/.</w:t>
      </w:r>
    </w:p>
    <w:p w14:paraId="3FC3C27D" w14:textId="77777777" w:rsidR="00A52D14" w:rsidRPr="00EB11DD" w:rsidRDefault="00A52D14" w:rsidP="00685614">
      <w:pPr>
        <w:pStyle w:val="BibliographyEntry"/>
      </w:pPr>
      <w:r w:rsidRPr="00EB11DD">
        <w:t>Ralston, J., and J. J. Kirchman. 2013. Predicted range shifts in North American boreal forest birds and the effect of climate change on genetic diversity in blackpoll warblers (</w:t>
      </w:r>
      <w:r w:rsidRPr="00EB11DD">
        <w:rPr>
          <w:i/>
          <w:iCs/>
        </w:rPr>
        <w:t>Setophaga striata</w:t>
      </w:r>
      <w:r w:rsidRPr="00EB11DD">
        <w:t xml:space="preserve">). Conservation Genetics 14:543–555. </w:t>
      </w:r>
    </w:p>
    <w:p w14:paraId="5409135F" w14:textId="77777777" w:rsidR="00A52D14" w:rsidRPr="00EB11DD" w:rsidRDefault="00A52D14" w:rsidP="00685614">
      <w:pPr>
        <w:pStyle w:val="BibliographyEntry"/>
      </w:pPr>
      <w:r w:rsidRPr="00EB11DD">
        <w:t xml:space="preserve">Ralston, J., and W. V. Deluca. 2020. Conservation </w:t>
      </w:r>
      <w:r>
        <w:t>l</w:t>
      </w:r>
      <w:r w:rsidRPr="00EB11DD">
        <w:t xml:space="preserve">essons from the </w:t>
      </w:r>
      <w:r>
        <w:t>s</w:t>
      </w:r>
      <w:r w:rsidRPr="00EB11DD">
        <w:t xml:space="preserve">tudy of North American </w:t>
      </w:r>
      <w:r>
        <w:t>b</w:t>
      </w:r>
      <w:r w:rsidRPr="00EB11DD">
        <w:t xml:space="preserve">oreal </w:t>
      </w:r>
      <w:r>
        <w:t>b</w:t>
      </w:r>
      <w:r w:rsidRPr="00EB11DD">
        <w:t xml:space="preserve">irds at </w:t>
      </w:r>
      <w:r>
        <w:t>t</w:t>
      </w:r>
      <w:r w:rsidRPr="00EB11DD">
        <w:t xml:space="preserve">heir </w:t>
      </w:r>
      <w:r>
        <w:t>s</w:t>
      </w:r>
      <w:r w:rsidRPr="00EB11DD">
        <w:t xml:space="preserve">outhern </w:t>
      </w:r>
      <w:r>
        <w:t>p</w:t>
      </w:r>
      <w:r w:rsidRPr="00EB11DD">
        <w:t xml:space="preserve">eriphery. Diversity 12:257. </w:t>
      </w:r>
    </w:p>
    <w:p w14:paraId="7B38F4CE" w14:textId="77777777" w:rsidR="00A52D14" w:rsidRPr="00EB11DD" w:rsidRDefault="00A52D14" w:rsidP="00685614">
      <w:pPr>
        <w:pStyle w:val="BibliographyEntry"/>
      </w:pPr>
      <w:r w:rsidRPr="00EB11DD">
        <w:t xml:space="preserve">Ramesh, V., P. R. Gupte, M. W. Tingley, V. V. Robin, and R. DeFries. 2022. Using citizen science to parse climatic and land cover influences on bird occupancy in a tropical biodiversity hotspot. Ecography 2022:e06075. </w:t>
      </w:r>
    </w:p>
    <w:p w14:paraId="5314861C" w14:textId="77777777" w:rsidR="00A52D14" w:rsidRPr="00EB11DD" w:rsidRDefault="00A52D14" w:rsidP="00685614">
      <w:pPr>
        <w:pStyle w:val="BibliographyEntry"/>
      </w:pPr>
      <w:r w:rsidRPr="00EB11DD">
        <w:t xml:space="preserve">Rastogi, D., D. Touma, K. J. Evans, and M. Ashfaq. 2020. Shift </w:t>
      </w:r>
      <w:r>
        <w:t>t</w:t>
      </w:r>
      <w:r w:rsidRPr="00EB11DD">
        <w:t xml:space="preserve">oward </w:t>
      </w:r>
      <w:r>
        <w:t>i</w:t>
      </w:r>
      <w:r w:rsidRPr="00EB11DD">
        <w:t xml:space="preserve">ntense and </w:t>
      </w:r>
      <w:r>
        <w:t>w</w:t>
      </w:r>
      <w:r w:rsidRPr="00EB11DD">
        <w:t xml:space="preserve">idespread </w:t>
      </w:r>
      <w:r>
        <w:t>p</w:t>
      </w:r>
      <w:r w:rsidRPr="00EB11DD">
        <w:t xml:space="preserve">recipitation </w:t>
      </w:r>
      <w:r>
        <w:t>e</w:t>
      </w:r>
      <w:r w:rsidRPr="00EB11DD">
        <w:t xml:space="preserve">vents </w:t>
      </w:r>
      <w:r>
        <w:t>o</w:t>
      </w:r>
      <w:r w:rsidRPr="00EB11DD">
        <w:t xml:space="preserve">ver the United States by </w:t>
      </w:r>
      <w:r>
        <w:t>m</w:t>
      </w:r>
      <w:r w:rsidRPr="00EB11DD">
        <w:t xml:space="preserve">id-21st </w:t>
      </w:r>
      <w:r>
        <w:t>ce</w:t>
      </w:r>
      <w:r w:rsidRPr="00EB11DD">
        <w:t xml:space="preserve">ntury. Geophysical Research Letters 47:e2020GL089899. </w:t>
      </w:r>
    </w:p>
    <w:p w14:paraId="5569C300" w14:textId="77777777" w:rsidR="00A52D14" w:rsidRPr="00EB11DD" w:rsidRDefault="00A52D14" w:rsidP="00685614">
      <w:pPr>
        <w:pStyle w:val="BibliographyEntry"/>
      </w:pPr>
      <w:r w:rsidRPr="00EB11DD">
        <w:lastRenderedPageBreak/>
        <w:t xml:space="preserve">Reitsma, L. R., M. T. Hallworth, M. McMahon, and C. J. Conway. </w:t>
      </w:r>
      <w:r w:rsidRPr="00A52D14">
        <w:rPr>
          <w:lang w:val="es-ES"/>
        </w:rPr>
        <w:t>2020. Canada Warbler (</w:t>
      </w:r>
      <w:r w:rsidRPr="00A52D14">
        <w:rPr>
          <w:i/>
          <w:iCs/>
          <w:lang w:val="es-ES"/>
        </w:rPr>
        <w:t>Cardellina canadensis</w:t>
      </w:r>
      <w:r w:rsidRPr="00A52D14">
        <w:rPr>
          <w:lang w:val="es-ES"/>
        </w:rPr>
        <w:t xml:space="preserve">), version 2.0. </w:t>
      </w:r>
      <w:r w:rsidRPr="00EB11DD">
        <w:t xml:space="preserve">In Birds of the World (P. G. Rodewald and B. K. Keeney, eds.). Cornell Lab of Ornithology, Ithaca, New York, USA. </w:t>
      </w:r>
    </w:p>
    <w:p w14:paraId="556AC73E" w14:textId="77777777" w:rsidR="00A52D14" w:rsidRPr="00EB11DD" w:rsidRDefault="00A52D14" w:rsidP="00685614">
      <w:pPr>
        <w:pStyle w:val="BibliographyEntry"/>
      </w:pPr>
      <w:r w:rsidRPr="00EB11DD">
        <w:t xml:space="preserve">Robinson, S. K., F. R. Thompson, T. M. Donovan, D. R. Whitehead, and J. Faaborg. 1995. Regional forest fragmentation and the nesting success of migratory birds. Science 267:1987–1990. </w:t>
      </w:r>
    </w:p>
    <w:p w14:paraId="7C6A731B" w14:textId="77777777" w:rsidR="00A52D14" w:rsidRPr="00EB11DD" w:rsidRDefault="00A52D14" w:rsidP="00685614">
      <w:pPr>
        <w:pStyle w:val="BibliographyEntry"/>
      </w:pPr>
      <w:bookmarkStart w:id="32" w:name="_Hlk128511520"/>
      <w:r w:rsidRPr="00EB11DD">
        <w:t xml:space="preserve">Rodenhouse, N. L., S. N. Matthews, K. P. McFarland, J. D. Lambert, L. R. Iverson, A. Prasad, T. S. Sillett, and R. T. Holmes. 2008. Potential effects of climate change on birds of the Northeast. Mitigation and Adaptation Strategies for Global Change 13:517–540. </w:t>
      </w:r>
    </w:p>
    <w:bookmarkEnd w:id="32"/>
    <w:p w14:paraId="1ACECDFE" w14:textId="77777777" w:rsidR="00A52D14" w:rsidRPr="00EB11DD" w:rsidRDefault="00A52D14" w:rsidP="00685614">
      <w:pPr>
        <w:pStyle w:val="BibliographyEntry"/>
      </w:pPr>
      <w:r w:rsidRPr="00EB11DD">
        <w:t xml:space="preserve">Rodríguez-Rodríguez, D., B. Bomhard, S. H. M. Butchart, and M. N. Foster. 2011. Progress towards international targets for protected area coverage in mountains: A multi-scale assessment. Biological Conservation 144:2978–2983. </w:t>
      </w:r>
    </w:p>
    <w:p w14:paraId="0AC1546E" w14:textId="77777777" w:rsidR="00A52D14" w:rsidRPr="00EB11DD" w:rsidRDefault="00A52D14" w:rsidP="00685614">
      <w:pPr>
        <w:pStyle w:val="BibliographyEntry"/>
      </w:pPr>
      <w:bookmarkStart w:id="33" w:name="_Hlk128511528"/>
      <w:r w:rsidRPr="00EB11DD">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bookmarkEnd w:id="33"/>
    <w:p w14:paraId="35D0BA8E" w14:textId="77777777" w:rsidR="00A52D14" w:rsidRPr="00EB11DD" w:rsidRDefault="00A52D14" w:rsidP="00685614">
      <w:pPr>
        <w:pStyle w:val="BibliographyEntry"/>
      </w:pPr>
      <w:r w:rsidRPr="00EB11DD">
        <w:t>Rosenberger, J., J. Chester, and C. Jantz. 2018. Spatiotemporal analysis of long-term and short-term land cover trends along the Kittatinny Ridge corridor in Pennsylvania’s Appalachian landscape. Middle States Geographer 51:33–45.</w:t>
      </w:r>
    </w:p>
    <w:p w14:paraId="2391B513" w14:textId="77777777" w:rsidR="00A52D14" w:rsidRPr="00EB11DD" w:rsidRDefault="00A52D14" w:rsidP="00685614">
      <w:pPr>
        <w:pStyle w:val="BibliographyEntry"/>
      </w:pPr>
      <w:r w:rsidRPr="00EB11DD">
        <w:t xml:space="preserve">Rottenborn, S. C. 1999. Predicting the impacts of urbanization on riparian bird communities. Biological Conservation 88:289–299. </w:t>
      </w:r>
    </w:p>
    <w:p w14:paraId="27DC6B6D" w14:textId="77777777" w:rsidR="00A52D14" w:rsidRPr="00EB11DD" w:rsidRDefault="00A52D14" w:rsidP="00685614">
      <w:pPr>
        <w:pStyle w:val="BibliographyEntry"/>
      </w:pPr>
      <w:r w:rsidRPr="00EB11DD">
        <w:t xml:space="preserve">Royle, J. A., and C. K. Wikle. 2005. Efficient statistical mapping of avian count data. Environmental and Ecological Statistics 12:225–243. </w:t>
      </w:r>
    </w:p>
    <w:p w14:paraId="4E12000D" w14:textId="77777777" w:rsidR="00A52D14" w:rsidRPr="00EB11DD" w:rsidRDefault="00A52D14" w:rsidP="00685614">
      <w:pPr>
        <w:pStyle w:val="BibliographyEntry"/>
      </w:pPr>
      <w:r w:rsidRPr="00EB11DD">
        <w:t xml:space="preserve">Ruefenacht, B., M. V. Finco, M. D. Nelson, R. Czaplewski, E. H. Helmer, J. A. Blackard, G. R. Holden, A. J. Lister, D. Salajanu, D. Weyermann, and K. Winterberger. 2008. Conterminous U.S. and Alaska forest type mapping using forest inventory and analysis data. Photogrammetric Engineering and Remote Sensing 74:1379–1388. </w:t>
      </w:r>
    </w:p>
    <w:p w14:paraId="2398C931" w14:textId="77777777" w:rsidR="00A52D14" w:rsidRPr="00EB11DD" w:rsidRDefault="00A52D14" w:rsidP="00685614">
      <w:pPr>
        <w:pStyle w:val="BibliographyEntry"/>
      </w:pPr>
      <w:bookmarkStart w:id="34" w:name="_Hlk128511548"/>
      <w:r w:rsidRPr="00EB11DD">
        <w:t xml:space="preserve">Sauer, J. R., W. A. Link, J. E. Fallon, K. L. Pardieck, and D. J. Ziolkowski. 2013. The North American Breeding Bird Survey 1966–2011: summary analysis and species accounts. North American Fauna 79:1–32. </w:t>
      </w:r>
    </w:p>
    <w:bookmarkEnd w:id="34"/>
    <w:p w14:paraId="376B27CE" w14:textId="77777777" w:rsidR="00A52D14" w:rsidRPr="00EB11DD" w:rsidRDefault="00A52D14" w:rsidP="00685614">
      <w:pPr>
        <w:pStyle w:val="BibliographyEntry"/>
      </w:pPr>
      <w:r w:rsidRPr="00EB11DD">
        <w:t xml:space="preserve">Sayemuzzaman, M., and M. K. Jha. 2014. Seasonal and annual precipitation time series trend analysis in North Carolina, United States. Atmospheric Research 137:183–194. </w:t>
      </w:r>
    </w:p>
    <w:p w14:paraId="24E2DCDC" w14:textId="77777777" w:rsidR="00A52D14" w:rsidRPr="00EB11DD" w:rsidRDefault="00A52D14" w:rsidP="00685614">
      <w:pPr>
        <w:pStyle w:val="BibliographyEntry"/>
      </w:pPr>
      <w:r w:rsidRPr="00EB11DD">
        <w:t>Sayler, K. L., W. Acevedo, and J. L. Taylor. 2016. Status and trends of land change in the Eastern United States—1973 to 2000. U.S. Geological Survey Professional Paper 1794</w:t>
      </w:r>
      <w:r>
        <w:t>-</w:t>
      </w:r>
      <w:r w:rsidRPr="00EB11DD">
        <w:t>D.</w:t>
      </w:r>
    </w:p>
    <w:p w14:paraId="2E3FA14A" w14:textId="77777777" w:rsidR="00A52D14" w:rsidRPr="00EB11DD" w:rsidRDefault="00A52D14" w:rsidP="00685614">
      <w:pPr>
        <w:pStyle w:val="BibliographyEntry"/>
      </w:pPr>
      <w:r w:rsidRPr="00EB11DD">
        <w:lastRenderedPageBreak/>
        <w:t>Schultheis, E. H., K. N. Hopfensperger, and J. C. Brenner. 2010. Potential impacts of climate change on Sphagnum bogs of the southern Appalachian Mountains. Natural Areas Journal 30:417–424.</w:t>
      </w:r>
    </w:p>
    <w:p w14:paraId="5A1B64A7" w14:textId="77777777" w:rsidR="00A52D14" w:rsidRPr="00EB11DD" w:rsidRDefault="00A52D14" w:rsidP="00685614">
      <w:pPr>
        <w:pStyle w:val="BibliographyEntry"/>
      </w:pPr>
      <w:r w:rsidRPr="00EB11DD">
        <w:t xml:space="preserve">Schwartz, M. W., L. R. Iverson, A. M. Prasad, S. N. Matthews, and R. J. O’Connor. 2006. Predicting extinctions as a result of climate change. Ecology 87:1611–1615. </w:t>
      </w:r>
    </w:p>
    <w:p w14:paraId="67F15386" w14:textId="77777777" w:rsidR="00A52D14" w:rsidRPr="00EB11DD" w:rsidRDefault="00A52D14" w:rsidP="00685614">
      <w:pPr>
        <w:pStyle w:val="BibliographyEntry"/>
      </w:pPr>
      <w:r w:rsidRPr="00EB11DD">
        <w:t xml:space="preserve">Scridel, D., M. Brambilla, K. Martin, A. Lehikoinen, A. Iemma, A. Matteo, S. Jähnig, E. Caprio, G. Bogliani, P. Pedrini, A. Rolando, R. Arlettaz, and D. Chamberlain. 2018. A review and meta-analysis of the effects of climate change on Holarctic mountain and upland bird populations. Ibis 160:489–515. </w:t>
      </w:r>
    </w:p>
    <w:p w14:paraId="301E3B5C" w14:textId="77777777" w:rsidR="00A52D14" w:rsidRPr="00EB11DD" w:rsidRDefault="00A52D14" w:rsidP="00685614">
      <w:pPr>
        <w:pStyle w:val="BibliographyEntry"/>
      </w:pPr>
      <w:r w:rsidRPr="00EB11DD">
        <w:t xml:space="preserve">Seidel, T., D. Weihrauch, K. Kimball, A. Pszenny, R. Soboleski, E. Crete, and G. Murray. 2009. Evidence of climate change declines with elevation based on temperature and snow records from 1930s to 2006 on Mount Washington, New Hampshire, U.S.A. Arctic, Antarctic, and Alpine Research 41:362–372. </w:t>
      </w:r>
    </w:p>
    <w:p w14:paraId="12D7FFAF" w14:textId="77777777" w:rsidR="00A52D14" w:rsidRPr="00EB11DD" w:rsidRDefault="00A52D14" w:rsidP="00685614">
      <w:pPr>
        <w:pStyle w:val="BibliographyEntry"/>
      </w:pPr>
      <w:r w:rsidRPr="00EB11DD">
        <w:t xml:space="preserve">Sekercioglu, C. H., S. H. Schneider, J. P. Fay, and S. R. Loarie. 2008. Climate change, elevational range shifts, and bird extinctions. Conservation Biology 22:140–150. </w:t>
      </w:r>
    </w:p>
    <w:p w14:paraId="03788617" w14:textId="77777777" w:rsidR="00A52D14" w:rsidRPr="00EB11DD" w:rsidRDefault="00A52D14" w:rsidP="00685614">
      <w:pPr>
        <w:pStyle w:val="BibliographyEntry"/>
      </w:pPr>
      <w:r w:rsidRPr="00475CEF">
        <w:rPr>
          <w:lang w:val="es-ES"/>
        </w:rPr>
        <w:t xml:space="preserve">Seoane, J., J. Bustamante, and R. Díaz-Delgado. </w:t>
      </w:r>
      <w:r w:rsidRPr="00EB11DD">
        <w:t>2004. Competing roles for landscape, vegetation, topography</w:t>
      </w:r>
      <w:r>
        <w:t>,</w:t>
      </w:r>
      <w:r w:rsidRPr="00EB11DD">
        <w:t xml:space="preserve"> and climate in predictive models of bird distribution. Ecological Modelling 171:209–222. </w:t>
      </w:r>
    </w:p>
    <w:p w14:paraId="41BCC598" w14:textId="77777777" w:rsidR="00A52D14" w:rsidRPr="00475CEF" w:rsidRDefault="00A52D14" w:rsidP="00685614">
      <w:pPr>
        <w:pStyle w:val="BibliographyEntry"/>
        <w:rPr>
          <w:lang w:val="es-ES"/>
        </w:rPr>
      </w:pPr>
      <w:bookmarkStart w:id="35" w:name="_Hlk128511568"/>
      <w:r w:rsidRPr="00EB11DD">
        <w:t xml:space="preserve">Siegel, R. B., P. Pyle, J. H. Thorne, A. J. Holguin, C. A. Howell, S. Stock, and M. W. Tingley. 2014. Vulnerability of birds to climate change in California’s Sierra Nevada. </w:t>
      </w:r>
      <w:r w:rsidRPr="00475CEF">
        <w:rPr>
          <w:lang w:val="es-ES"/>
        </w:rPr>
        <w:t xml:space="preserve">Avian Conservation &amp; Ecology 9:7. </w:t>
      </w:r>
    </w:p>
    <w:bookmarkEnd w:id="35"/>
    <w:p w14:paraId="01F53CA0" w14:textId="77777777" w:rsidR="00A52D14" w:rsidRPr="00EB11DD" w:rsidRDefault="00A52D14" w:rsidP="00685614">
      <w:pPr>
        <w:pStyle w:val="BibliographyEntry"/>
      </w:pPr>
      <w:r w:rsidRPr="00475CEF">
        <w:rPr>
          <w:lang w:val="es-ES"/>
        </w:rPr>
        <w:t xml:space="preserve">Sierra-Morales, P., O. Rojas-Soto, C. A. Ríos-Muñoz, L. M. Ochoa-Ochoa, P. Flores-Rodríguez, and R. C. Almazán-Núñez. </w:t>
      </w:r>
      <w:r w:rsidRPr="00EB11DD">
        <w:t xml:space="preserve">2021. Climate change projections suggest severe decreases in the geographic ranges of bird species restricted to Mexican humid mountain forests. Global Ecology and Conservation 30:e01794. </w:t>
      </w:r>
    </w:p>
    <w:p w14:paraId="382388E3" w14:textId="77777777" w:rsidR="00A52D14" w:rsidRPr="00EB11DD" w:rsidRDefault="00A52D14" w:rsidP="00685614">
      <w:pPr>
        <w:pStyle w:val="BibliographyEntry"/>
      </w:pPr>
      <w:r w:rsidRPr="00EB11DD">
        <w:t xml:space="preserve">Sleeter, B. M., T. L. Sohl, M. A. Bouchard, R. R. Reker, C. E. Soulard, W. Acevedo, G. E. Griffith, R. R. Sleeter, R. F. Auch, K. L. Sayler, S. Prisley, and Z. Zhu. 2012. Scenarios of land use and land cover change in the conterminous United States: Utilizing the special report on emission scenarios at ecoregional scales. Global Environmental Change 22:896–914. </w:t>
      </w:r>
    </w:p>
    <w:p w14:paraId="4647403D" w14:textId="77777777" w:rsidR="00A52D14" w:rsidRPr="00EB11DD" w:rsidRDefault="00A52D14" w:rsidP="00685614">
      <w:pPr>
        <w:pStyle w:val="BibliographyEntry"/>
      </w:pPr>
      <w:r w:rsidRPr="00EB11DD">
        <w:t xml:space="preserve">Sleeter, B. M., T. L. Sohl, T. R. Loveland, R. F. Auch, W. Acevedo, M. A. Drummond, K. L. Sayler, and S. V. Stehman. 2013. Land-cover change in the conterminous United States from 1973 to 2000. Global Environmental Change 23:733–748. </w:t>
      </w:r>
    </w:p>
    <w:p w14:paraId="3678317D" w14:textId="77777777" w:rsidR="00A52D14" w:rsidRPr="00EB11DD" w:rsidRDefault="00A52D14" w:rsidP="00685614">
      <w:pPr>
        <w:pStyle w:val="BibliographyEntry"/>
      </w:pPr>
      <w:r w:rsidRPr="00EB11DD">
        <w:t xml:space="preserve">Sohl, T. L. 2014. The relative impacts of climate and land-use change on conterminous United States bird species from 2001 to 2075. PLOS ONE 9:e112251. </w:t>
      </w:r>
    </w:p>
    <w:p w14:paraId="3C0F4D45" w14:textId="77777777" w:rsidR="00A52D14" w:rsidRPr="00EB11DD" w:rsidRDefault="00A52D14" w:rsidP="00685614">
      <w:pPr>
        <w:pStyle w:val="BibliographyEntry"/>
      </w:pPr>
      <w:r w:rsidRPr="00EB11DD">
        <w:lastRenderedPageBreak/>
        <w:t xml:space="preserve">Sohl, T. L., K. L. Sayler, M. A. Drummond, and T. R. Loveland. 2007. The FORE-SCE model: A practical approach for projecting land cover change using scenario-based modeling. Journal of Land Use Science 2:103–126. </w:t>
      </w:r>
    </w:p>
    <w:p w14:paraId="32142722" w14:textId="77777777" w:rsidR="00A52D14" w:rsidRPr="00EB11DD" w:rsidRDefault="00A52D14" w:rsidP="00685614">
      <w:pPr>
        <w:pStyle w:val="BibliographyEntry"/>
      </w:pPr>
      <w:r w:rsidRPr="00EB11DD">
        <w:t xml:space="preserve">Sohl, T., and K. Sayler. 2008. Using the FORE-SCE model to project land-cover change in the southeastern United States. Ecological Modelling 219:49–65. </w:t>
      </w:r>
    </w:p>
    <w:p w14:paraId="4A2E1FBD" w14:textId="77777777" w:rsidR="00A52D14" w:rsidRPr="00EB11DD" w:rsidRDefault="00A52D14" w:rsidP="00685614">
      <w:pPr>
        <w:pStyle w:val="BibliographyEntry"/>
      </w:pPr>
      <w:r w:rsidRPr="00EB11DD">
        <w:t>Soifer, L. G., S. K. Donovan, E. T. Brentjens, and A. R. Bratt. 2021. Piecing together cities to support bird diversity: Development and forest edge density affect bird richness in urban environments. Landscape and Urban Planning 213:104122.</w:t>
      </w:r>
    </w:p>
    <w:p w14:paraId="66846E13" w14:textId="77777777" w:rsidR="00A52D14" w:rsidRPr="00EB11DD" w:rsidRDefault="00A52D14" w:rsidP="00685614">
      <w:pPr>
        <w:pStyle w:val="BibliographyEntry"/>
      </w:pPr>
      <w:r w:rsidRPr="00EB11DD">
        <w:t>Stralberg, D., C. Carroll, J. H. Pedlar, C. B. Wilsey, D. W. McKenney, and S. E. Nielsen. 2018. Macrorefugia for North American trees and songbirds: Climatic limiting factors and multi-scale topographic influences. Global Ecology and Biogeography 27:690–703.</w:t>
      </w:r>
    </w:p>
    <w:p w14:paraId="017FB5A2" w14:textId="77777777" w:rsidR="00A52D14" w:rsidRPr="00EB11DD" w:rsidRDefault="00A52D14" w:rsidP="00685614">
      <w:pPr>
        <w:pStyle w:val="BibliographyEntry"/>
      </w:pPr>
      <w:r w:rsidRPr="00EB11DD">
        <w:t xml:space="preserve">Stralberg, D., D. Berteaux, C. R. Drever, M. Drever, I. N. Lewis, F. K. A. Schmiegelow, and J. A. Tremblay. 2019. Conservation planning for boreal birds in a changing climate: A framework for action. Avian Conservation and Ecology 14:art13. </w:t>
      </w:r>
    </w:p>
    <w:p w14:paraId="1B67BC74" w14:textId="77777777" w:rsidR="00A52D14" w:rsidRPr="00EB11DD" w:rsidRDefault="00A52D14" w:rsidP="00685614">
      <w:pPr>
        <w:pStyle w:val="BibliographyEntry"/>
      </w:pPr>
      <w:bookmarkStart w:id="36" w:name="_Hlk128511586"/>
      <w:r w:rsidRPr="00EB11DD">
        <w:t xml:space="preserve">Stralberg, D., D. Jongsomjit, C. A. Howell, M. A. Snyder, J. D. Alexander, J. A. Wiens, and T. L. Root. 2009. Re-shuffling of species with climate disruption: A no-analog future for California birds? PLOS ONE 4:e6825. </w:t>
      </w:r>
    </w:p>
    <w:bookmarkEnd w:id="36"/>
    <w:p w14:paraId="75B5753F" w14:textId="77777777" w:rsidR="00A52D14" w:rsidRPr="00EB11DD" w:rsidRDefault="00A52D14" w:rsidP="00685614">
      <w:pPr>
        <w:pStyle w:val="BibliographyEntry"/>
      </w:pPr>
      <w:r w:rsidRPr="00EB11DD">
        <w:t xml:space="preserve">Stralberg, D., S. M. Matsuoka, A. Hamann, E. M. Bayne, P. Sólymos, F. K. A. Schmiegelow, X. Wang, S. G. Cumming, and S. J. Song. 2015. Projecting boreal bird responses to climate change: The signal exceeds the noise. Ecological Applications 25:52–69. </w:t>
      </w:r>
    </w:p>
    <w:p w14:paraId="4D5FE5B0" w14:textId="77777777" w:rsidR="00A52D14" w:rsidRPr="00EB11DD" w:rsidRDefault="00A52D14" w:rsidP="00685614">
      <w:pPr>
        <w:pStyle w:val="BibliographyEntry"/>
      </w:pPr>
      <w:r w:rsidRPr="00EB11DD">
        <w:t xml:space="preserve">Stralberg, D., E. M. Bayne, S. G. Cumming, P. Sólymos, S. J. Song, and F. K. A. Schmiegelow. 2015. Conservation of future boreal forest bird communities considering lags in vegetation response to climate change: a modified refugia approach. Diversity and Distributions 21:1112–1128. </w:t>
      </w:r>
    </w:p>
    <w:p w14:paraId="72FB7377" w14:textId="77777777" w:rsidR="00A52D14" w:rsidRPr="00EB11DD" w:rsidRDefault="00A52D14" w:rsidP="00685614">
      <w:pPr>
        <w:pStyle w:val="BibliographyEntry"/>
      </w:pPr>
      <w:r w:rsidRPr="00EB11DD">
        <w:t xml:space="preserve">Suggitt, A. J., P. K. Gillingham, J. K. Hill, B. Huntley, W. E. Kunin, D. B. Roy, and C. D. Thomas. 2011. Habitat microclimates drive fine-scale variation in extreme temperatures. Oikos 120:1–8. </w:t>
      </w:r>
    </w:p>
    <w:p w14:paraId="338996F7" w14:textId="77777777" w:rsidR="00A52D14" w:rsidRPr="00EB11DD" w:rsidRDefault="00A52D14" w:rsidP="00685614">
      <w:pPr>
        <w:pStyle w:val="BibliographyEntry"/>
      </w:pPr>
      <w:r w:rsidRPr="00EB11DD">
        <w:t xml:space="preserve">Tayleur, C. M., V. Devictor, P. Gaüzère, N. Jonzén, H. G. Smith, and Å. Lindström. 2016. Regional variation in climate change winners and losers highlights the rapid loss of cold-dwelling species. Diversity and Distributions 22:468–480. </w:t>
      </w:r>
    </w:p>
    <w:p w14:paraId="40714996" w14:textId="77777777" w:rsidR="00A52D14" w:rsidRPr="00EB11DD" w:rsidRDefault="00A52D14" w:rsidP="00685614">
      <w:pPr>
        <w:pStyle w:val="BibliographyEntry"/>
      </w:pPr>
      <w:r w:rsidRPr="00EB11DD">
        <w:t xml:space="preserve">Temple, S. A., and J. R. Cary. 1988. Modeling dynamics of habitat‐interior bird populations in fragmented landscapes. Conservation Biology 2:340–347. </w:t>
      </w:r>
    </w:p>
    <w:p w14:paraId="5520E0C0" w14:textId="77777777" w:rsidR="00A52D14" w:rsidRPr="00EB11DD" w:rsidRDefault="00A52D14" w:rsidP="00685614">
      <w:pPr>
        <w:pStyle w:val="BibliographyEntry"/>
      </w:pPr>
      <w:r w:rsidRPr="00EB11DD">
        <w:t xml:space="preserve">Terando, A. J., J. Costanza, C. Belyea, R. R. Dunn, A. McKerrow, and J. A. Collazo. 2014. The southern megalopolis: Using the past to predict the future of urban sprawl in the Southeast U.S. PLOS ONE 9:e102261. </w:t>
      </w:r>
    </w:p>
    <w:p w14:paraId="695AF6BF" w14:textId="77777777" w:rsidR="00A52D14" w:rsidRPr="00EB11DD" w:rsidRDefault="00A52D14" w:rsidP="00685614">
      <w:pPr>
        <w:pStyle w:val="BibliographyEntry"/>
      </w:pPr>
      <w:bookmarkStart w:id="37" w:name="_Hlk128511615"/>
      <w:r w:rsidRPr="00EB11DD">
        <w:t xml:space="preserve">Thomas, C. D., and J. J. Lennon. 1999. Birds extend their ranges northwards. Nature 399:213. </w:t>
      </w:r>
    </w:p>
    <w:p w14:paraId="61B8E4C9" w14:textId="77777777" w:rsidR="00A52D14" w:rsidRPr="00EB11DD" w:rsidRDefault="00A52D14" w:rsidP="00685614">
      <w:pPr>
        <w:pStyle w:val="BibliographyEntry"/>
      </w:pPr>
      <w:bookmarkStart w:id="38" w:name="_Hlk128511621"/>
      <w:bookmarkEnd w:id="37"/>
      <w:r w:rsidRPr="00EB11DD">
        <w:lastRenderedPageBreak/>
        <w:t>Tingley, M. W., M. S. Koo, C. Moritz, A. C. Rush, and S. R. Beissinger. 2012. The push and pull of climate change causes heterogeneous shifts in avian elevational ranges. Global Change Biology 18:3279–3290.</w:t>
      </w:r>
    </w:p>
    <w:bookmarkEnd w:id="38"/>
    <w:p w14:paraId="0D2DE656" w14:textId="77777777" w:rsidR="00A52D14" w:rsidRPr="00EB11DD" w:rsidRDefault="00A52D14" w:rsidP="00685614">
      <w:pPr>
        <w:pStyle w:val="BibliographyEntry"/>
      </w:pPr>
      <w:r w:rsidRPr="00EB11DD">
        <w:t xml:space="preserve">Townsend, P. A., D. P. Helmers, C. C. Kingdon, B. E. McNeil, K. M. de Beurs, and K. N. Eshleman. 2009. Changes in the extent of surface mining and reclamation in the Central Appalachians detected using a 1976–2006 Landsat time series. Remote Sensing of Environment 113:62–72. </w:t>
      </w:r>
    </w:p>
    <w:p w14:paraId="34EA39A0" w14:textId="77777777" w:rsidR="00A52D14" w:rsidRPr="00EB11DD" w:rsidRDefault="00A52D14" w:rsidP="00685614">
      <w:pPr>
        <w:pStyle w:val="BibliographyEntry"/>
      </w:pPr>
      <w:bookmarkStart w:id="39" w:name="_Hlk128511627"/>
      <w:r w:rsidRPr="00EB11DD">
        <w:t xml:space="preserve">Trautmann, S. 2018. Climate change impacts on bird species. Pages 217–234 in Bird Species. Springer, Cham. </w:t>
      </w:r>
    </w:p>
    <w:bookmarkEnd w:id="39"/>
    <w:p w14:paraId="18B17470" w14:textId="77777777" w:rsidR="00A52D14" w:rsidRPr="00EB11DD" w:rsidRDefault="00A52D14" w:rsidP="00685614">
      <w:pPr>
        <w:pStyle w:val="BibliographyEntry"/>
      </w:pPr>
      <w:r w:rsidRPr="00EB11DD">
        <w:t xml:space="preserve">Trzcinski, M. K., L. Fahrig, and G. Merriam. 1999. Independent effects of forest cover and fragmentation on the distribution of forest breeding birds. Ecological Applications 9:586–593. </w:t>
      </w:r>
    </w:p>
    <w:p w14:paraId="6ACCA0D6" w14:textId="77777777" w:rsidR="00A52D14" w:rsidRPr="00EB11DD" w:rsidRDefault="00A52D14" w:rsidP="00685614">
      <w:pPr>
        <w:pStyle w:val="BibliographyEntry"/>
      </w:pPr>
      <w:r w:rsidRPr="00EB11DD">
        <w:t>Turner, M. G., S. M. Pearson, P. Bolstad, and D. N. Wear. 2003. Effects of land-cover change on spatial pattern of forest communities in the Southern Appalachian Mountains (USA). Landscape Ecology 18:449–464.</w:t>
      </w:r>
    </w:p>
    <w:p w14:paraId="47431BC4" w14:textId="77777777" w:rsidR="00A52D14" w:rsidRPr="00EB11DD" w:rsidRDefault="00A52D14" w:rsidP="00685614">
      <w:pPr>
        <w:pStyle w:val="BibliographyEntry"/>
      </w:pPr>
      <w:r w:rsidRPr="00EB11DD">
        <w:t xml:space="preserve">Uezu, A., J. P. Metzger, and J. M. E. Vielliard. 2005. Effects of structural and functional connectivity and patch size on the abundance of seven Atlantic Forest bird species. Biological Conservation 123:507–519. </w:t>
      </w:r>
    </w:p>
    <w:p w14:paraId="748D08F0" w14:textId="77777777" w:rsidR="00A52D14" w:rsidRPr="00EB11DD" w:rsidRDefault="00A52D14" w:rsidP="00685614">
      <w:pPr>
        <w:pStyle w:val="BibliographyEntry"/>
      </w:pPr>
      <w:r w:rsidRPr="00EB11DD">
        <w:t>Venier, L. A., J. Pearce, J. E. McKee, D. W. McKenney, and G. J. Niemi. 2004. Climate and satellite-derived land cover for predicting breeding bird distribution in the Great Lakes Basin. Journal of Biogeography 31:315–331.</w:t>
      </w:r>
    </w:p>
    <w:p w14:paraId="619CDE1D" w14:textId="77777777" w:rsidR="00A52D14" w:rsidRPr="00EB11DD" w:rsidRDefault="00A52D14" w:rsidP="00685614">
      <w:pPr>
        <w:pStyle w:val="BibliographyEntry"/>
      </w:pPr>
      <w:r w:rsidRPr="00EB11DD">
        <w:t xml:space="preserve">Villard, M. A., M. Kurtis Trzcinski, and G. Merriam. 1999. Fragmentation effects on forest birds: relative influence of woodland cover and configuration on landscape occupancy. Conservation Biology 13:774–783. </w:t>
      </w:r>
    </w:p>
    <w:p w14:paraId="5A01F359" w14:textId="77777777" w:rsidR="00A52D14" w:rsidRPr="00EB11DD" w:rsidRDefault="00A52D14" w:rsidP="00685614">
      <w:pPr>
        <w:pStyle w:val="BibliographyEntry"/>
      </w:pPr>
      <w:r w:rsidRPr="00EB11DD">
        <w:t xml:space="preserve">Virkkala, R., and A. Lehikoinen. 2014. Patterns of climate-induced density shifts of species: poleward shifts faster in northern boreal birds than in southern birds. Global Change Biology 20:2995–3003. </w:t>
      </w:r>
    </w:p>
    <w:p w14:paraId="17E17DFE" w14:textId="77777777" w:rsidR="00A52D14" w:rsidRPr="00EB11DD" w:rsidRDefault="00A52D14" w:rsidP="00685614">
      <w:pPr>
        <w:pStyle w:val="BibliographyEntry"/>
      </w:pPr>
      <w:r w:rsidRPr="00EB11DD">
        <w:t xml:space="preserve">Virkkala, R., M. Luoto, R. K. Heikkinen, and N. Leikola. 2005. Distribution patterns of boreal marshland birds: modelling the relationships to land cover and climate. Journal of Biogeography 32:1957–1970. </w:t>
      </w:r>
    </w:p>
    <w:p w14:paraId="40AB38E3" w14:textId="77777777" w:rsidR="00A52D14" w:rsidRPr="00EB11DD" w:rsidRDefault="00A52D14" w:rsidP="00685614">
      <w:pPr>
        <w:pStyle w:val="BibliographyEntry"/>
      </w:pPr>
      <w:r w:rsidRPr="00EB11DD">
        <w:t xml:space="preserve">Virkkala, R., R. K. Heikkinen, N. Leikola, and M. Luoto. 2008. Projected large-scale range reductions of northern-boreal land bird species due to climate change. Biological Conservation 141:1343–1353. </w:t>
      </w:r>
    </w:p>
    <w:p w14:paraId="03B23E7A" w14:textId="77777777" w:rsidR="00A52D14" w:rsidRPr="00EB11DD" w:rsidRDefault="00A52D14" w:rsidP="00685614">
      <w:pPr>
        <w:pStyle w:val="BibliographyEntry"/>
      </w:pPr>
      <w:bookmarkStart w:id="40" w:name="_Hlk128511650"/>
      <w:r w:rsidRPr="00EB11DD">
        <w:t xml:space="preserve">Visser, M. E., L. J. M. Holleman, and P. Gienapp. 2006. Shifts in caterpillar biomass phenology due to climate change and its impact on the breeding biology of an insectivorous bird. Oecologia 147:164–172. </w:t>
      </w:r>
    </w:p>
    <w:bookmarkEnd w:id="40"/>
    <w:p w14:paraId="681371E9" w14:textId="77777777" w:rsidR="00A52D14" w:rsidRPr="00EB11DD" w:rsidRDefault="00A52D14" w:rsidP="00685614">
      <w:pPr>
        <w:pStyle w:val="BibliographyEntry"/>
      </w:pPr>
      <w:r w:rsidRPr="00EB11DD">
        <w:lastRenderedPageBreak/>
        <w:t>Vitz, A. C., L. A. Hanners, and S. R. Patton. 2020. Worm-eating Warbler (</w:t>
      </w:r>
      <w:r w:rsidRPr="00EB11DD">
        <w:rPr>
          <w:i/>
          <w:iCs/>
        </w:rPr>
        <w:t>Helmitheros vermivorum</w:t>
      </w:r>
      <w:r w:rsidRPr="00EB11DD">
        <w:t>), version 1.0. In Birds of the World (A. F. Poole, ed.). Cornell Lab of Ornithology, Ithaca, New York, USA.</w:t>
      </w:r>
    </w:p>
    <w:p w14:paraId="4D05DC33" w14:textId="77777777" w:rsidR="00A52D14" w:rsidRPr="00EB11DD" w:rsidRDefault="00A52D14" w:rsidP="00685614">
      <w:pPr>
        <w:pStyle w:val="BibliographyEntry"/>
      </w:pPr>
      <w:bookmarkStart w:id="41" w:name="_Hlk128511657"/>
      <w:r w:rsidRPr="00EB11DD">
        <w:t xml:space="preserve">Waite, T. A., and D. Strickland. 2006. Climate change and the demographic demise of a hoarding bird living on the edge. Proceedings of the Royal Society B: Biological Sciences 273:2809–2813. </w:t>
      </w:r>
    </w:p>
    <w:bookmarkEnd w:id="41"/>
    <w:p w14:paraId="74DD6139" w14:textId="77777777" w:rsidR="00A52D14" w:rsidRPr="00EB11DD" w:rsidRDefault="00A52D14" w:rsidP="00685614">
      <w:pPr>
        <w:pStyle w:val="BibliographyEntry"/>
      </w:pPr>
      <w:r w:rsidRPr="00EB11DD">
        <w:t xml:space="preserve">Warren, R. J., and M. A. Bradford. 2010. Seasonal climate trends, the North Atlantic Oscillation, and salamander abundance in the Southern Appalachian Mountain Region. Journal of Applied Meteorology and Climatology 49:1597–1603. </w:t>
      </w:r>
    </w:p>
    <w:p w14:paraId="6BE7B998" w14:textId="77777777" w:rsidR="00A52D14" w:rsidRPr="00EB11DD" w:rsidRDefault="00A52D14" w:rsidP="00685614">
      <w:pPr>
        <w:pStyle w:val="BibliographyEntry"/>
      </w:pPr>
      <w:r w:rsidRPr="00EB11DD">
        <w:t>Weakland, C. A., and P. B. Wood. 2005. Cerulean warbler (</w:t>
      </w:r>
      <w:r w:rsidRPr="00EB11DD">
        <w:rPr>
          <w:i/>
          <w:iCs/>
        </w:rPr>
        <w:t>Dendroica cerulea</w:t>
      </w:r>
      <w:r w:rsidRPr="00EB11DD">
        <w:t xml:space="preserve">) microhabitat and landscape-level habitat characteristics in southern West Virginia. The Auk 122:497. </w:t>
      </w:r>
    </w:p>
    <w:p w14:paraId="33C80005" w14:textId="77777777" w:rsidR="00A52D14" w:rsidRPr="00EB11DD" w:rsidRDefault="00A52D14" w:rsidP="00685614">
      <w:pPr>
        <w:pStyle w:val="BibliographyEntry"/>
      </w:pPr>
      <w:r w:rsidRPr="00EB11DD">
        <w:t xml:space="preserve">Wear, D. N., and J. G. Greis. 2002. Southern forest resource assessment: Summary of findings. Journal of Forestry 100:6–14. </w:t>
      </w:r>
    </w:p>
    <w:p w14:paraId="1AB586C7" w14:textId="77777777" w:rsidR="00A52D14" w:rsidRPr="00EB11DD" w:rsidRDefault="00A52D14" w:rsidP="00685614">
      <w:pPr>
        <w:pStyle w:val="BibliographyEntry"/>
      </w:pPr>
      <w:r w:rsidRPr="00EB11DD">
        <w:t xml:space="preserve">Wear, D. N., and P. Bolstad. 1998. Land-use changes in Southern Appalachian landscapes: Spatial analysis and forecast evaluation. Ecosystems 1:575–594. </w:t>
      </w:r>
    </w:p>
    <w:p w14:paraId="4100344B" w14:textId="77777777" w:rsidR="00A52D14" w:rsidRPr="00EB11DD" w:rsidRDefault="00A52D14" w:rsidP="00685614">
      <w:pPr>
        <w:pStyle w:val="BibliographyEntry"/>
      </w:pPr>
      <w:r w:rsidRPr="00EB11DD">
        <w:t>Wickham, J. D., T. G. Wade, and K. H. Riitters. 2013. Empirical analysis of the influence of forest extent on annual and seasonal surface temperatures for the continental United States. Global Ecology and Biogeography 22:620–629.</w:t>
      </w:r>
    </w:p>
    <w:p w14:paraId="3FE2FD55" w14:textId="77777777" w:rsidR="00A52D14" w:rsidRPr="00EB11DD" w:rsidRDefault="00A52D14" w:rsidP="00685614">
      <w:pPr>
        <w:pStyle w:val="BibliographyEntry"/>
      </w:pPr>
      <w:r w:rsidRPr="00EB11DD">
        <w:t xml:space="preserve">Wilcove, D. S. 1985. Nest predation in forest tracks and the decline of migratory songbirds. Ecology 66:1211–1214. </w:t>
      </w:r>
    </w:p>
    <w:p w14:paraId="021D88CA" w14:textId="77777777" w:rsidR="00A52D14" w:rsidRPr="00EB11DD" w:rsidRDefault="00A52D14" w:rsidP="00685614">
      <w:pPr>
        <w:pStyle w:val="BibliographyEntry"/>
      </w:pPr>
      <w:r w:rsidRPr="00EB11DD">
        <w:t xml:space="preserve">Winkler, D. W., P. O. Dunn, and C. E. McCulloch. 2002. Predicting the effects of climate change on avian life-history traits. Proceedings of the National Academy of Sciences of the United States of America 99:13595–13599. </w:t>
      </w:r>
    </w:p>
    <w:p w14:paraId="421557DE" w14:textId="77777777" w:rsidR="00A52D14" w:rsidRPr="00EB11DD" w:rsidRDefault="00A52D14" w:rsidP="00685614">
      <w:pPr>
        <w:pStyle w:val="BibliographyEntry"/>
      </w:pPr>
      <w:r w:rsidRPr="00EB11DD">
        <w:t xml:space="preserve">Wu, W., J. S. Clark, and J. M. Vose. 2014. Response of hydrology to climate change in the southern Appalachian Mountains using Bayesian inference. Hydrological Processes 28:1616–1626. </w:t>
      </w:r>
    </w:p>
    <w:p w14:paraId="47D8B91D" w14:textId="77777777" w:rsidR="00A52D14" w:rsidRPr="00EB11DD" w:rsidRDefault="00A52D14" w:rsidP="00685614">
      <w:pPr>
        <w:pStyle w:val="BibliographyEntry"/>
      </w:pPr>
      <w:r w:rsidRPr="00EB11DD">
        <w:t xml:space="preserve">Young, D., N. Zégre, P. Edwards, and R. Fernandez. 2019. Assessing streamflow sensitivity of forested headwater catchments to disturbance and climate change in the central Appalachian Mountains region, USA. Science of The Total Environment 694:133382. </w:t>
      </w:r>
    </w:p>
    <w:p w14:paraId="604279BB" w14:textId="77777777" w:rsidR="00A52D14" w:rsidRPr="00EB11DD" w:rsidRDefault="00A52D14" w:rsidP="00685614">
      <w:pPr>
        <w:pStyle w:val="BibliographyEntry"/>
      </w:pPr>
      <w:r w:rsidRPr="00EB11DD">
        <w:t xml:space="preserve">Zhu, G., M. Papeş, X. Giam, S. H. Cho, and P. R. Armsworth. 2021. Are protected areas well-sited to support species in the future in a major climate refuge and corridor in the United States? Biological Conservation 255:108982. </w:t>
      </w:r>
    </w:p>
    <w:p w14:paraId="7144DFDC" w14:textId="77777777" w:rsidR="00A52D14" w:rsidRPr="00EB11DD" w:rsidRDefault="00A52D14" w:rsidP="00685614">
      <w:pPr>
        <w:pStyle w:val="BibliographyEntry"/>
      </w:pPr>
      <w:r w:rsidRPr="00EB11DD">
        <w:t xml:space="preserve">Zhu, G., M. Papeş, X. Giam, S.-H. Cho, and P. R. Armsworth. 2021. Are protected areas well-sited to support species in the future in a major climate refuge and corridor in the United States? Biological Conservation 255:108982. </w:t>
      </w:r>
    </w:p>
    <w:p w14:paraId="7A4CEE75" w14:textId="77777777" w:rsidR="00A52D14" w:rsidRPr="00EB11DD" w:rsidRDefault="00A52D14" w:rsidP="00685614">
      <w:pPr>
        <w:pStyle w:val="BibliographyEntry"/>
      </w:pPr>
      <w:r w:rsidRPr="00EB11DD">
        <w:lastRenderedPageBreak/>
        <w:t xml:space="preserve">Zumeta, D. C., and R. T. Holmes. 1978. Habitat shift and roadside mortality of scarlet tanagers during a cold wet New England spring. Wilson Bulletin 90:575–586. </w:t>
      </w:r>
    </w:p>
    <w:p w14:paraId="7465024D" w14:textId="77777777" w:rsidR="00A52D14" w:rsidRPr="00EB11DD" w:rsidRDefault="00A52D14" w:rsidP="00685614">
      <w:pPr>
        <w:pStyle w:val="BibliographyEntry"/>
      </w:pPr>
      <w:r w:rsidRPr="00EB11DD">
        <w:t xml:space="preserve">Zurell, D., C. H. Graham, L. Gallien, W. Thuiller, and N. E. Zimmermann. 2018. Long-distance migratory birds threatened by multiple independent risks from global change. Nature Climate Change 2018 8:11 8:992–996. </w:t>
      </w:r>
    </w:p>
    <w:p w14:paraId="6E3D27CA" w14:textId="7C48ED65" w:rsidR="00A52D14" w:rsidRPr="00A52D14" w:rsidRDefault="00A52D14" w:rsidP="00685614">
      <w:pPr>
        <w:pStyle w:val="BibliographyEntry"/>
        <w:sectPr w:rsidR="00A52D14" w:rsidRPr="00A52D14" w:rsidSect="004F605E">
          <w:pgSz w:w="12240" w:h="15840"/>
          <w:pgMar w:top="1440" w:right="1440" w:bottom="1440" w:left="1440" w:header="720" w:footer="720" w:gutter="0"/>
          <w:pgNumType w:start="1"/>
          <w:cols w:space="720"/>
          <w:docGrid w:linePitch="360"/>
        </w:sectPr>
      </w:pPr>
      <w:r w:rsidRPr="00EB11DD">
        <w:t xml:space="preserve">Zurita, G. A., N. Rey, D. M. Varela, M. Villagra, and M. I. Bellocq. 2006. Conversion of the Atlantic Forest into native and exotic tree plantations: effects on bird communities from the local and regional perspectives. Forest Ecology and Management 235:164–173. </w:t>
      </w:r>
    </w:p>
    <w:p w14:paraId="1F1E1ACF" w14:textId="3B95C731" w:rsidR="002823CC" w:rsidRPr="008F4B0D" w:rsidRDefault="002823CC" w:rsidP="00BF2317">
      <w:pPr>
        <w:pStyle w:val="Heading2"/>
        <w:spacing w:after="240" w:line="240" w:lineRule="auto"/>
      </w:pPr>
      <w:bookmarkStart w:id="42" w:name="_Toc136826116"/>
      <w:r w:rsidRPr="008F4B0D">
        <w:lastRenderedPageBreak/>
        <w:t>Tables</w:t>
      </w:r>
      <w:bookmarkEnd w:id="42"/>
    </w:p>
    <w:p w14:paraId="472FEDDA" w14:textId="1875951D" w:rsidR="00501ADE" w:rsidRPr="00501ADE" w:rsidRDefault="00EE3995" w:rsidP="002B688D">
      <w:pPr>
        <w:pStyle w:val="Caption"/>
      </w:pPr>
      <w:bookmarkStart w:id="43" w:name="_Toc136826185"/>
      <w:r w:rsidRPr="00BF2317">
        <w:t xml:space="preserve">Table </w:t>
      </w:r>
      <w:r w:rsidRPr="00FC13DD">
        <w:fldChar w:fldCharType="begin"/>
      </w:r>
      <w:r w:rsidRPr="00BF2317">
        <w:instrText xml:space="preserve"> SEQ Table \* ARABIC </w:instrText>
      </w:r>
      <w:r w:rsidRPr="00FC13DD">
        <w:fldChar w:fldCharType="separate"/>
      </w:r>
      <w:r w:rsidR="008E6063">
        <w:t>1</w:t>
      </w:r>
      <w:r w:rsidRPr="00FC13DD">
        <w:fldChar w:fldCharType="end"/>
      </w:r>
      <w:r w:rsidR="002823CC" w:rsidRPr="00BF2317">
        <w:t>.</w:t>
      </w:r>
      <w:r w:rsidRPr="00BF2317">
        <w:t xml:space="preserve"> </w:t>
      </w:r>
      <w:r w:rsidR="00BF2317" w:rsidRPr="00BF2317">
        <w:t>List of the 14 focal forest songbird species used in the case study</w:t>
      </w:r>
      <w:r w:rsidR="00BF2317">
        <w:t xml:space="preserve">, </w:t>
      </w:r>
      <w:r w:rsidR="00BF2317" w:rsidRPr="00BF2317">
        <w:t>including climate classification, common and scientific names, 4-letter species code, and taxonomic family</w:t>
      </w:r>
      <w:r w:rsidR="009E7946" w:rsidRPr="00BF2317">
        <w:t xml:space="preserve">. </w:t>
      </w:r>
      <w:r w:rsidR="00BF2317" w:rsidRPr="00BF2317">
        <w:t xml:space="preserve">Climate classifications were assigned based on the species’ occurrence and general range patterns within just </w:t>
      </w:r>
      <w:r w:rsidR="0043589B" w:rsidRPr="00BF2317">
        <w:t xml:space="preserve">the Appalachian Mountains Bird Conservation Region </w:t>
      </w:r>
      <w:r w:rsidR="0043589B">
        <w:t>(</w:t>
      </w:r>
      <w:r w:rsidR="0043589B" w:rsidRPr="00BF2317">
        <w:t>AMBCR</w:t>
      </w:r>
      <w:r w:rsidR="0043589B">
        <w:t>)</w:t>
      </w:r>
      <w:r w:rsidR="00BF2317" w:rsidRPr="00BF2317">
        <w:t xml:space="preserve">: cold-associated (i.e., primarily found at higher elevations or higher latitudes; N = 5), warm-associated (i.e., primarily found at lower elevations or lower latitudes; N = 4), or climate generalist (i.e., found throughout the </w:t>
      </w:r>
      <w:r w:rsidR="0043589B">
        <w:t>study region</w:t>
      </w:r>
      <w:r w:rsidR="00BF2317" w:rsidRPr="00BF2317">
        <w:t xml:space="preserve">; N = 5). </w:t>
      </w:r>
      <w:r w:rsidR="00BF2317" w:rsidRPr="00D37DFD">
        <w:t>An asterisk following the common name indicates a species of regional conservation concern (i.e., listed as an Appalachian Mountains Joint Venture Priority Species or North American Bird Conservation Initiative’s Watch List species).</w:t>
      </w:r>
      <w:bookmarkEnd w:id="43"/>
    </w:p>
    <w:tbl>
      <w:tblPr>
        <w:tblStyle w:val="TableGrid1"/>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BF2317" w:rsidRPr="00BF2317" w14:paraId="15C736F0" w14:textId="77777777" w:rsidTr="00BA1B52">
        <w:trPr>
          <w:trHeight w:val="663"/>
        </w:trPr>
        <w:tc>
          <w:tcPr>
            <w:tcW w:w="1387" w:type="pct"/>
            <w:tcBorders>
              <w:top w:val="single" w:sz="12" w:space="0" w:color="auto"/>
              <w:bottom w:val="single" w:sz="12" w:space="0" w:color="auto"/>
            </w:tcBorders>
            <w:vAlign w:val="center"/>
          </w:tcPr>
          <w:p w14:paraId="35DC89BB" w14:textId="77777777" w:rsidR="00BF2317" w:rsidRPr="00BF2317" w:rsidRDefault="00BF2317" w:rsidP="00BF2317">
            <w:pPr>
              <w:spacing w:after="0" w:line="240" w:lineRule="auto"/>
              <w:ind w:firstLine="0"/>
              <w:rPr>
                <w:rFonts w:ascii="Times New Roman" w:hAnsi="Times New Roman"/>
                <w:b/>
                <w:bCs/>
              </w:rPr>
            </w:pPr>
            <w:r w:rsidRPr="00BF2317">
              <w:rPr>
                <w:rFonts w:ascii="Times New Roman" w:hAnsi="Times New Roman"/>
                <w:b/>
                <w:bCs/>
              </w:rPr>
              <w:t>Climate Classification</w:t>
            </w:r>
          </w:p>
        </w:tc>
        <w:tc>
          <w:tcPr>
            <w:tcW w:w="1963" w:type="pct"/>
            <w:tcBorders>
              <w:top w:val="single" w:sz="12" w:space="0" w:color="auto"/>
              <w:bottom w:val="single" w:sz="12" w:space="0" w:color="auto"/>
            </w:tcBorders>
            <w:vAlign w:val="center"/>
          </w:tcPr>
          <w:p w14:paraId="689CABF7" w14:textId="77777777" w:rsidR="00BF2317" w:rsidRPr="00BF2317" w:rsidRDefault="00BF2317" w:rsidP="00F70349">
            <w:pPr>
              <w:spacing w:after="0" w:line="240" w:lineRule="auto"/>
              <w:ind w:firstLine="0"/>
              <w:rPr>
                <w:rFonts w:ascii="Times New Roman" w:hAnsi="Times New Roman"/>
                <w:b/>
                <w:bCs/>
              </w:rPr>
            </w:pPr>
            <w:r w:rsidRPr="00BF2317">
              <w:rPr>
                <w:rFonts w:ascii="Times New Roman" w:hAnsi="Times New Roman"/>
                <w:b/>
                <w:bCs/>
              </w:rPr>
              <w:t xml:space="preserve">Common Name </w:t>
            </w:r>
            <w:r w:rsidRPr="00BF2317">
              <w:rPr>
                <w:rFonts w:ascii="Times New Roman" w:hAnsi="Times New Roman"/>
                <w:b/>
                <w:bCs/>
              </w:rPr>
              <w:br/>
              <w:t>(</w:t>
            </w:r>
            <w:r w:rsidRPr="00BF2317">
              <w:rPr>
                <w:rFonts w:ascii="Times New Roman" w:hAnsi="Times New Roman"/>
                <w:b/>
                <w:bCs/>
                <w:i/>
                <w:iCs/>
              </w:rPr>
              <w:t>Scientific Name</w:t>
            </w:r>
            <w:r w:rsidRPr="00BF2317">
              <w:rPr>
                <w:rFonts w:ascii="Times New Roman" w:hAnsi="Times New Roman"/>
                <w:b/>
                <w:bCs/>
              </w:rPr>
              <w:t>)</w:t>
            </w:r>
          </w:p>
        </w:tc>
        <w:tc>
          <w:tcPr>
            <w:tcW w:w="631" w:type="pct"/>
            <w:tcBorders>
              <w:top w:val="single" w:sz="12" w:space="0" w:color="auto"/>
              <w:bottom w:val="single" w:sz="12" w:space="0" w:color="auto"/>
            </w:tcBorders>
            <w:vAlign w:val="center"/>
          </w:tcPr>
          <w:p w14:paraId="5D7E052F" w14:textId="77777777" w:rsidR="00BF2317" w:rsidRPr="00BF2317" w:rsidRDefault="00BF2317" w:rsidP="00F70349">
            <w:pPr>
              <w:spacing w:after="0" w:line="240" w:lineRule="auto"/>
              <w:ind w:firstLine="0"/>
              <w:rPr>
                <w:rFonts w:ascii="Times New Roman" w:hAnsi="Times New Roman"/>
                <w:b/>
                <w:bCs/>
              </w:rPr>
            </w:pPr>
            <w:r w:rsidRPr="00BF2317">
              <w:rPr>
                <w:rFonts w:ascii="Times New Roman" w:hAnsi="Times New Roman"/>
                <w:b/>
                <w:bCs/>
              </w:rPr>
              <w:t>Code</w:t>
            </w:r>
          </w:p>
        </w:tc>
        <w:tc>
          <w:tcPr>
            <w:tcW w:w="1019" w:type="pct"/>
            <w:tcBorders>
              <w:top w:val="single" w:sz="12" w:space="0" w:color="auto"/>
              <w:bottom w:val="single" w:sz="12" w:space="0" w:color="auto"/>
            </w:tcBorders>
            <w:vAlign w:val="center"/>
          </w:tcPr>
          <w:p w14:paraId="4699CFD7" w14:textId="77777777" w:rsidR="00BF2317" w:rsidRPr="00BF2317" w:rsidRDefault="00BF2317" w:rsidP="00F70349">
            <w:pPr>
              <w:spacing w:after="0" w:line="240" w:lineRule="auto"/>
              <w:ind w:firstLine="0"/>
              <w:rPr>
                <w:rFonts w:ascii="Times New Roman" w:hAnsi="Times New Roman"/>
                <w:b/>
                <w:bCs/>
              </w:rPr>
            </w:pPr>
            <w:r w:rsidRPr="00BF2317">
              <w:rPr>
                <w:rFonts w:ascii="Times New Roman" w:hAnsi="Times New Roman"/>
                <w:b/>
                <w:bCs/>
              </w:rPr>
              <w:t>Family</w:t>
            </w:r>
          </w:p>
        </w:tc>
      </w:tr>
      <w:tr w:rsidR="00BF2317" w:rsidRPr="00BF2317" w14:paraId="2B44ADD7" w14:textId="77777777" w:rsidTr="00BA1B52">
        <w:trPr>
          <w:trHeight w:val="50"/>
        </w:trPr>
        <w:tc>
          <w:tcPr>
            <w:tcW w:w="1387" w:type="pct"/>
            <w:tcBorders>
              <w:top w:val="single" w:sz="12" w:space="0" w:color="auto"/>
            </w:tcBorders>
          </w:tcPr>
          <w:p w14:paraId="169341C6" w14:textId="77777777" w:rsidR="00BF2317" w:rsidRPr="00BF2317" w:rsidRDefault="00BF2317" w:rsidP="00BF2317">
            <w:pPr>
              <w:spacing w:after="0" w:line="240" w:lineRule="auto"/>
              <w:ind w:firstLine="0"/>
              <w:rPr>
                <w:rFonts w:ascii="Times New Roman" w:hAnsi="Times New Roman"/>
                <w:sz w:val="10"/>
                <w:szCs w:val="10"/>
              </w:rPr>
            </w:pPr>
          </w:p>
          <w:p w14:paraId="2A4EFF54" w14:textId="77777777" w:rsidR="00BF2317" w:rsidRPr="00BF2317" w:rsidRDefault="00BF2317" w:rsidP="00BF2317">
            <w:pPr>
              <w:spacing w:after="0" w:line="240" w:lineRule="auto"/>
              <w:ind w:firstLine="0"/>
              <w:rPr>
                <w:rFonts w:ascii="Times New Roman" w:hAnsi="Times New Roman"/>
              </w:rPr>
            </w:pPr>
            <w:r w:rsidRPr="00BF2317">
              <w:rPr>
                <w:rFonts w:ascii="Times New Roman" w:hAnsi="Times New Roman"/>
              </w:rPr>
              <w:t>Cold-associated</w:t>
            </w:r>
          </w:p>
        </w:tc>
        <w:tc>
          <w:tcPr>
            <w:tcW w:w="1963" w:type="pct"/>
            <w:tcBorders>
              <w:top w:val="single" w:sz="12" w:space="0" w:color="auto"/>
            </w:tcBorders>
          </w:tcPr>
          <w:p w14:paraId="33A60E69" w14:textId="77777777" w:rsidR="00BF2317" w:rsidRPr="00BF2317" w:rsidRDefault="00BF2317" w:rsidP="00F70349">
            <w:pPr>
              <w:spacing w:after="0" w:line="240" w:lineRule="auto"/>
              <w:ind w:firstLine="0"/>
              <w:rPr>
                <w:rFonts w:ascii="Times New Roman" w:hAnsi="Times New Roman"/>
                <w:sz w:val="10"/>
                <w:szCs w:val="10"/>
              </w:rPr>
            </w:pPr>
          </w:p>
          <w:p w14:paraId="0483A44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lack-throated blue warbler</w:t>
            </w:r>
          </w:p>
          <w:p w14:paraId="4941A18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Setophaga caerulescens</w:t>
            </w:r>
            <w:r w:rsidRPr="00BF2317">
              <w:rPr>
                <w:rFonts w:ascii="Times New Roman" w:hAnsi="Times New Roman"/>
              </w:rPr>
              <w:t>)</w:t>
            </w:r>
          </w:p>
        </w:tc>
        <w:tc>
          <w:tcPr>
            <w:tcW w:w="631" w:type="pct"/>
            <w:tcBorders>
              <w:top w:val="single" w:sz="12" w:space="0" w:color="auto"/>
            </w:tcBorders>
          </w:tcPr>
          <w:p w14:paraId="75DF06FE" w14:textId="77777777" w:rsidR="00BF2317" w:rsidRPr="00BF2317" w:rsidRDefault="00BF2317" w:rsidP="00F70349">
            <w:pPr>
              <w:spacing w:after="0" w:line="240" w:lineRule="auto"/>
              <w:ind w:firstLine="0"/>
              <w:rPr>
                <w:rFonts w:ascii="Times New Roman" w:hAnsi="Times New Roman"/>
                <w:sz w:val="10"/>
                <w:szCs w:val="10"/>
              </w:rPr>
            </w:pPr>
          </w:p>
          <w:p w14:paraId="081C32A4"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TBW</w:t>
            </w:r>
          </w:p>
        </w:tc>
        <w:tc>
          <w:tcPr>
            <w:tcW w:w="1019" w:type="pct"/>
            <w:tcBorders>
              <w:top w:val="single" w:sz="12" w:space="0" w:color="auto"/>
            </w:tcBorders>
          </w:tcPr>
          <w:p w14:paraId="3CCF7480" w14:textId="77777777" w:rsidR="00BF2317" w:rsidRPr="00BF2317" w:rsidRDefault="00BF2317" w:rsidP="00F70349">
            <w:pPr>
              <w:spacing w:after="0" w:line="240" w:lineRule="auto"/>
              <w:ind w:firstLine="0"/>
              <w:rPr>
                <w:rFonts w:ascii="Times New Roman" w:hAnsi="Times New Roman"/>
                <w:sz w:val="10"/>
                <w:szCs w:val="10"/>
              </w:rPr>
            </w:pPr>
          </w:p>
          <w:p w14:paraId="7DB531C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5CDA3BD6" w14:textId="77777777" w:rsidTr="00BA1B52">
        <w:trPr>
          <w:trHeight w:val="207"/>
        </w:trPr>
        <w:tc>
          <w:tcPr>
            <w:tcW w:w="1387" w:type="pct"/>
          </w:tcPr>
          <w:p w14:paraId="04CDCA48" w14:textId="77777777" w:rsidR="00BF2317" w:rsidRPr="00BF2317" w:rsidRDefault="00BF2317" w:rsidP="00BF2317">
            <w:pPr>
              <w:spacing w:after="0" w:line="240" w:lineRule="auto"/>
              <w:ind w:firstLine="0"/>
              <w:rPr>
                <w:rFonts w:ascii="Times New Roman" w:hAnsi="Times New Roman"/>
              </w:rPr>
            </w:pPr>
          </w:p>
        </w:tc>
        <w:tc>
          <w:tcPr>
            <w:tcW w:w="1963" w:type="pct"/>
          </w:tcPr>
          <w:p w14:paraId="65D5CFF8"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lue-headed vireo</w:t>
            </w:r>
          </w:p>
          <w:p w14:paraId="5698568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Vireo solitarius</w:t>
            </w:r>
            <w:r w:rsidRPr="00BF2317">
              <w:rPr>
                <w:rFonts w:ascii="Times New Roman" w:hAnsi="Times New Roman"/>
              </w:rPr>
              <w:t>)</w:t>
            </w:r>
          </w:p>
        </w:tc>
        <w:tc>
          <w:tcPr>
            <w:tcW w:w="631" w:type="pct"/>
          </w:tcPr>
          <w:p w14:paraId="2D3D49E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HVI</w:t>
            </w:r>
          </w:p>
        </w:tc>
        <w:tc>
          <w:tcPr>
            <w:tcW w:w="1019" w:type="pct"/>
          </w:tcPr>
          <w:p w14:paraId="2349AF63"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Vireonidae</w:t>
            </w:r>
          </w:p>
        </w:tc>
      </w:tr>
      <w:tr w:rsidR="00BF2317" w:rsidRPr="00BF2317" w14:paraId="39E72000" w14:textId="77777777" w:rsidTr="00BA1B52">
        <w:trPr>
          <w:trHeight w:val="288"/>
        </w:trPr>
        <w:tc>
          <w:tcPr>
            <w:tcW w:w="1387" w:type="pct"/>
          </w:tcPr>
          <w:p w14:paraId="3B365689" w14:textId="77777777" w:rsidR="00BF2317" w:rsidRPr="00BF2317" w:rsidRDefault="00BF2317" w:rsidP="00BF2317">
            <w:pPr>
              <w:spacing w:after="0" w:line="240" w:lineRule="auto"/>
              <w:ind w:firstLine="0"/>
              <w:rPr>
                <w:rFonts w:ascii="Times New Roman" w:hAnsi="Times New Roman"/>
              </w:rPr>
            </w:pPr>
          </w:p>
        </w:tc>
        <w:tc>
          <w:tcPr>
            <w:tcW w:w="1963" w:type="pct"/>
          </w:tcPr>
          <w:p w14:paraId="2EA29EC9"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anada warbler*</w:t>
            </w:r>
          </w:p>
          <w:p w14:paraId="2FB256C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Cardellina canadensis</w:t>
            </w:r>
            <w:r w:rsidRPr="00BF2317">
              <w:rPr>
                <w:rFonts w:ascii="Times New Roman" w:hAnsi="Times New Roman"/>
              </w:rPr>
              <w:t>)</w:t>
            </w:r>
          </w:p>
        </w:tc>
        <w:tc>
          <w:tcPr>
            <w:tcW w:w="631" w:type="pct"/>
          </w:tcPr>
          <w:p w14:paraId="67B77D8F"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AWA</w:t>
            </w:r>
          </w:p>
        </w:tc>
        <w:tc>
          <w:tcPr>
            <w:tcW w:w="1019" w:type="pct"/>
          </w:tcPr>
          <w:p w14:paraId="0558C76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7AE162E6" w14:textId="77777777" w:rsidTr="00BA1B52">
        <w:trPr>
          <w:trHeight w:val="108"/>
        </w:trPr>
        <w:tc>
          <w:tcPr>
            <w:tcW w:w="1387" w:type="pct"/>
          </w:tcPr>
          <w:p w14:paraId="72C36874" w14:textId="77777777" w:rsidR="00BF2317" w:rsidRPr="00BF2317" w:rsidRDefault="00BF2317" w:rsidP="00BF2317">
            <w:pPr>
              <w:spacing w:after="0" w:line="240" w:lineRule="auto"/>
              <w:ind w:firstLine="0"/>
              <w:rPr>
                <w:rFonts w:ascii="Times New Roman" w:hAnsi="Times New Roman"/>
              </w:rPr>
            </w:pPr>
          </w:p>
        </w:tc>
        <w:tc>
          <w:tcPr>
            <w:tcW w:w="1963" w:type="pct"/>
          </w:tcPr>
          <w:p w14:paraId="4D8B1CC8"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Least flycatcher</w:t>
            </w:r>
          </w:p>
          <w:p w14:paraId="6CDBFB32"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Empidonax minimus</w:t>
            </w:r>
            <w:r w:rsidRPr="00BF2317">
              <w:rPr>
                <w:rFonts w:ascii="Times New Roman" w:hAnsi="Times New Roman"/>
              </w:rPr>
              <w:t>)</w:t>
            </w:r>
          </w:p>
        </w:tc>
        <w:tc>
          <w:tcPr>
            <w:tcW w:w="631" w:type="pct"/>
          </w:tcPr>
          <w:p w14:paraId="4E40A580"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LEFL</w:t>
            </w:r>
          </w:p>
        </w:tc>
        <w:tc>
          <w:tcPr>
            <w:tcW w:w="1019" w:type="pct"/>
          </w:tcPr>
          <w:p w14:paraId="2119EE8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yrannidae</w:t>
            </w:r>
          </w:p>
        </w:tc>
      </w:tr>
      <w:tr w:rsidR="00BF2317" w:rsidRPr="00BF2317" w14:paraId="3496F898" w14:textId="77777777" w:rsidTr="00BA1B52">
        <w:trPr>
          <w:trHeight w:val="90"/>
        </w:trPr>
        <w:tc>
          <w:tcPr>
            <w:tcW w:w="1387" w:type="pct"/>
            <w:tcBorders>
              <w:bottom w:val="single" w:sz="4" w:space="0" w:color="auto"/>
            </w:tcBorders>
          </w:tcPr>
          <w:p w14:paraId="339BFCEE" w14:textId="77777777" w:rsidR="00BF2317" w:rsidRPr="00BF2317" w:rsidRDefault="00BF2317" w:rsidP="00BF2317">
            <w:pPr>
              <w:spacing w:after="0" w:line="240" w:lineRule="auto"/>
              <w:ind w:firstLine="0"/>
              <w:rPr>
                <w:rFonts w:ascii="Times New Roman" w:hAnsi="Times New Roman"/>
              </w:rPr>
            </w:pPr>
          </w:p>
        </w:tc>
        <w:tc>
          <w:tcPr>
            <w:tcW w:w="1963" w:type="pct"/>
            <w:tcBorders>
              <w:bottom w:val="single" w:sz="4" w:space="0" w:color="auto"/>
            </w:tcBorders>
          </w:tcPr>
          <w:p w14:paraId="0242F52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Veery</w:t>
            </w:r>
          </w:p>
          <w:p w14:paraId="5DC49A7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Catharus fuscescens</w:t>
            </w:r>
            <w:r w:rsidRPr="00BF2317">
              <w:rPr>
                <w:rFonts w:ascii="Times New Roman" w:hAnsi="Times New Roman"/>
              </w:rPr>
              <w:t>)</w:t>
            </w:r>
          </w:p>
          <w:p w14:paraId="5A6675E9" w14:textId="77777777" w:rsidR="00BF2317" w:rsidRPr="00BF2317" w:rsidRDefault="00BF2317" w:rsidP="00F70349">
            <w:pPr>
              <w:spacing w:after="0" w:line="240" w:lineRule="auto"/>
              <w:ind w:firstLine="0"/>
              <w:rPr>
                <w:rFonts w:ascii="Times New Roman" w:hAnsi="Times New Roman"/>
                <w:sz w:val="10"/>
                <w:szCs w:val="10"/>
              </w:rPr>
            </w:pPr>
          </w:p>
        </w:tc>
        <w:tc>
          <w:tcPr>
            <w:tcW w:w="631" w:type="pct"/>
            <w:tcBorders>
              <w:bottom w:val="single" w:sz="4" w:space="0" w:color="auto"/>
            </w:tcBorders>
          </w:tcPr>
          <w:p w14:paraId="27C662B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VEER</w:t>
            </w:r>
          </w:p>
        </w:tc>
        <w:tc>
          <w:tcPr>
            <w:tcW w:w="1019" w:type="pct"/>
            <w:tcBorders>
              <w:bottom w:val="single" w:sz="4" w:space="0" w:color="auto"/>
            </w:tcBorders>
          </w:tcPr>
          <w:p w14:paraId="00C58549"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urdidae</w:t>
            </w:r>
          </w:p>
        </w:tc>
      </w:tr>
      <w:tr w:rsidR="00BF2317" w:rsidRPr="00BF2317" w14:paraId="049E2A3D" w14:textId="77777777" w:rsidTr="00BA1B52">
        <w:trPr>
          <w:trHeight w:val="422"/>
        </w:trPr>
        <w:tc>
          <w:tcPr>
            <w:tcW w:w="1387" w:type="pct"/>
            <w:tcBorders>
              <w:top w:val="single" w:sz="4" w:space="0" w:color="auto"/>
            </w:tcBorders>
          </w:tcPr>
          <w:p w14:paraId="1ECBA61B" w14:textId="77777777" w:rsidR="00BF2317" w:rsidRPr="00BF2317" w:rsidRDefault="00BF2317" w:rsidP="00BF2317">
            <w:pPr>
              <w:spacing w:after="0" w:line="240" w:lineRule="auto"/>
              <w:ind w:firstLine="0"/>
              <w:rPr>
                <w:rFonts w:ascii="Times New Roman" w:hAnsi="Times New Roman"/>
                <w:sz w:val="10"/>
                <w:szCs w:val="10"/>
              </w:rPr>
            </w:pPr>
          </w:p>
          <w:p w14:paraId="05B01259" w14:textId="77777777" w:rsidR="00BF2317" w:rsidRPr="00BF2317" w:rsidRDefault="00BF2317" w:rsidP="00BF2317">
            <w:pPr>
              <w:spacing w:after="0" w:line="240" w:lineRule="auto"/>
              <w:ind w:firstLine="0"/>
              <w:rPr>
                <w:rFonts w:ascii="Times New Roman" w:hAnsi="Times New Roman"/>
              </w:rPr>
            </w:pPr>
            <w:r w:rsidRPr="00BF2317">
              <w:rPr>
                <w:rFonts w:ascii="Times New Roman" w:hAnsi="Times New Roman"/>
              </w:rPr>
              <w:t>Warm-associated</w:t>
            </w:r>
          </w:p>
        </w:tc>
        <w:tc>
          <w:tcPr>
            <w:tcW w:w="1963" w:type="pct"/>
            <w:tcBorders>
              <w:top w:val="single" w:sz="4" w:space="0" w:color="auto"/>
            </w:tcBorders>
          </w:tcPr>
          <w:p w14:paraId="4EBC8276" w14:textId="77777777" w:rsidR="00BF2317" w:rsidRPr="00BF2317" w:rsidRDefault="00BF2317" w:rsidP="00F70349">
            <w:pPr>
              <w:spacing w:after="0" w:line="240" w:lineRule="auto"/>
              <w:ind w:firstLine="0"/>
              <w:rPr>
                <w:rFonts w:ascii="Times New Roman" w:hAnsi="Times New Roman"/>
                <w:sz w:val="10"/>
                <w:szCs w:val="10"/>
              </w:rPr>
            </w:pPr>
          </w:p>
          <w:p w14:paraId="30E5CBD0"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erulean warbler*</w:t>
            </w:r>
          </w:p>
          <w:p w14:paraId="7AC8ABBF"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Setophaga cerulea</w:t>
            </w:r>
            <w:r w:rsidRPr="00BF2317">
              <w:rPr>
                <w:rFonts w:ascii="Times New Roman" w:hAnsi="Times New Roman"/>
              </w:rPr>
              <w:t>)</w:t>
            </w:r>
          </w:p>
        </w:tc>
        <w:tc>
          <w:tcPr>
            <w:tcW w:w="631" w:type="pct"/>
            <w:tcBorders>
              <w:top w:val="single" w:sz="4" w:space="0" w:color="auto"/>
            </w:tcBorders>
          </w:tcPr>
          <w:p w14:paraId="7F71BFA2" w14:textId="77777777" w:rsidR="00BF2317" w:rsidRPr="00BF2317" w:rsidRDefault="00BF2317" w:rsidP="00F70349">
            <w:pPr>
              <w:spacing w:after="0" w:line="240" w:lineRule="auto"/>
              <w:ind w:firstLine="0"/>
              <w:rPr>
                <w:rFonts w:ascii="Times New Roman" w:hAnsi="Times New Roman"/>
                <w:sz w:val="10"/>
                <w:szCs w:val="10"/>
              </w:rPr>
            </w:pPr>
          </w:p>
          <w:p w14:paraId="49D1B6CB"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ERW</w:t>
            </w:r>
          </w:p>
        </w:tc>
        <w:tc>
          <w:tcPr>
            <w:tcW w:w="1019" w:type="pct"/>
            <w:tcBorders>
              <w:top w:val="single" w:sz="4" w:space="0" w:color="auto"/>
            </w:tcBorders>
          </w:tcPr>
          <w:p w14:paraId="0D5E56DA" w14:textId="77777777" w:rsidR="00BF2317" w:rsidRPr="00BF2317" w:rsidRDefault="00BF2317" w:rsidP="00F70349">
            <w:pPr>
              <w:spacing w:after="0" w:line="240" w:lineRule="auto"/>
              <w:ind w:firstLine="0"/>
              <w:rPr>
                <w:rFonts w:ascii="Times New Roman" w:hAnsi="Times New Roman"/>
                <w:sz w:val="10"/>
                <w:szCs w:val="10"/>
              </w:rPr>
            </w:pPr>
          </w:p>
          <w:p w14:paraId="7736992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4C9008ED" w14:textId="77777777" w:rsidTr="00BA1B52">
        <w:trPr>
          <w:trHeight w:val="153"/>
        </w:trPr>
        <w:tc>
          <w:tcPr>
            <w:tcW w:w="1387" w:type="pct"/>
          </w:tcPr>
          <w:p w14:paraId="42C71B22" w14:textId="77777777" w:rsidR="00BF2317" w:rsidRPr="00BF2317" w:rsidRDefault="00BF2317" w:rsidP="00BF2317">
            <w:pPr>
              <w:spacing w:after="0" w:line="240" w:lineRule="auto"/>
              <w:ind w:firstLine="0"/>
              <w:rPr>
                <w:rFonts w:ascii="Times New Roman" w:hAnsi="Times New Roman"/>
              </w:rPr>
            </w:pPr>
          </w:p>
        </w:tc>
        <w:tc>
          <w:tcPr>
            <w:tcW w:w="1963" w:type="pct"/>
          </w:tcPr>
          <w:p w14:paraId="6B68D14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Kentucky warbler*</w:t>
            </w:r>
          </w:p>
          <w:p w14:paraId="2F324AAB"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Geothlypis formosa</w:t>
            </w:r>
            <w:r w:rsidRPr="00BF2317">
              <w:rPr>
                <w:rFonts w:ascii="Times New Roman" w:hAnsi="Times New Roman"/>
              </w:rPr>
              <w:t>)</w:t>
            </w:r>
          </w:p>
        </w:tc>
        <w:tc>
          <w:tcPr>
            <w:tcW w:w="631" w:type="pct"/>
          </w:tcPr>
          <w:p w14:paraId="376757E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KEWA</w:t>
            </w:r>
          </w:p>
        </w:tc>
        <w:tc>
          <w:tcPr>
            <w:tcW w:w="1019" w:type="pct"/>
          </w:tcPr>
          <w:p w14:paraId="12A4850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1A90B10E" w14:textId="77777777" w:rsidTr="00BA1B52">
        <w:trPr>
          <w:trHeight w:val="80"/>
        </w:trPr>
        <w:tc>
          <w:tcPr>
            <w:tcW w:w="1387" w:type="pct"/>
          </w:tcPr>
          <w:p w14:paraId="4CB34C74" w14:textId="77777777" w:rsidR="00BF2317" w:rsidRPr="00BF2317" w:rsidRDefault="00BF2317" w:rsidP="00BF2317">
            <w:pPr>
              <w:spacing w:after="0" w:line="240" w:lineRule="auto"/>
              <w:ind w:firstLine="0"/>
              <w:rPr>
                <w:rFonts w:ascii="Times New Roman" w:hAnsi="Times New Roman"/>
              </w:rPr>
            </w:pPr>
          </w:p>
        </w:tc>
        <w:tc>
          <w:tcPr>
            <w:tcW w:w="1963" w:type="pct"/>
          </w:tcPr>
          <w:p w14:paraId="1588EE9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ummer tanager*</w:t>
            </w:r>
          </w:p>
          <w:p w14:paraId="4136A2C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Piranga rubra</w:t>
            </w:r>
            <w:r w:rsidRPr="00BF2317">
              <w:rPr>
                <w:rFonts w:ascii="Times New Roman" w:hAnsi="Times New Roman"/>
              </w:rPr>
              <w:t>)</w:t>
            </w:r>
          </w:p>
        </w:tc>
        <w:tc>
          <w:tcPr>
            <w:tcW w:w="631" w:type="pct"/>
          </w:tcPr>
          <w:p w14:paraId="68105AE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UTA</w:t>
            </w:r>
          </w:p>
        </w:tc>
        <w:tc>
          <w:tcPr>
            <w:tcW w:w="1019" w:type="pct"/>
          </w:tcPr>
          <w:p w14:paraId="567D28B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ardinalidae</w:t>
            </w:r>
          </w:p>
        </w:tc>
      </w:tr>
      <w:tr w:rsidR="00BF2317" w:rsidRPr="00BF2317" w14:paraId="72B16971" w14:textId="77777777" w:rsidTr="00BA1B52">
        <w:trPr>
          <w:trHeight w:val="80"/>
        </w:trPr>
        <w:tc>
          <w:tcPr>
            <w:tcW w:w="1387" w:type="pct"/>
            <w:tcBorders>
              <w:bottom w:val="single" w:sz="4" w:space="0" w:color="auto"/>
            </w:tcBorders>
          </w:tcPr>
          <w:p w14:paraId="3BE52A1F" w14:textId="77777777" w:rsidR="00BF2317" w:rsidRPr="00BF2317" w:rsidRDefault="00BF2317" w:rsidP="00BF2317">
            <w:pPr>
              <w:spacing w:after="0" w:line="240" w:lineRule="auto"/>
              <w:ind w:firstLine="0"/>
              <w:rPr>
                <w:rFonts w:ascii="Times New Roman" w:hAnsi="Times New Roman"/>
              </w:rPr>
            </w:pPr>
          </w:p>
        </w:tc>
        <w:tc>
          <w:tcPr>
            <w:tcW w:w="1963" w:type="pct"/>
            <w:tcBorders>
              <w:bottom w:val="single" w:sz="4" w:space="0" w:color="auto"/>
            </w:tcBorders>
          </w:tcPr>
          <w:p w14:paraId="618DBE6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wainson’s warbler*</w:t>
            </w:r>
          </w:p>
          <w:p w14:paraId="15CE58C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Limnothlypis swainsonii</w:t>
            </w:r>
            <w:r w:rsidRPr="00BF2317">
              <w:rPr>
                <w:rFonts w:ascii="Times New Roman" w:hAnsi="Times New Roman"/>
              </w:rPr>
              <w:t>)</w:t>
            </w:r>
          </w:p>
          <w:p w14:paraId="2830783A" w14:textId="77777777" w:rsidR="00BF2317" w:rsidRPr="00BF2317" w:rsidRDefault="00BF2317" w:rsidP="00F70349">
            <w:pPr>
              <w:spacing w:after="0" w:line="240" w:lineRule="auto"/>
              <w:ind w:firstLine="0"/>
              <w:rPr>
                <w:rFonts w:ascii="Times New Roman" w:hAnsi="Times New Roman"/>
                <w:sz w:val="10"/>
                <w:szCs w:val="10"/>
              </w:rPr>
            </w:pPr>
          </w:p>
        </w:tc>
        <w:tc>
          <w:tcPr>
            <w:tcW w:w="631" w:type="pct"/>
            <w:tcBorders>
              <w:bottom w:val="single" w:sz="4" w:space="0" w:color="auto"/>
            </w:tcBorders>
          </w:tcPr>
          <w:p w14:paraId="668109C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WWA</w:t>
            </w:r>
          </w:p>
        </w:tc>
        <w:tc>
          <w:tcPr>
            <w:tcW w:w="1019" w:type="pct"/>
            <w:tcBorders>
              <w:bottom w:val="single" w:sz="4" w:space="0" w:color="auto"/>
            </w:tcBorders>
          </w:tcPr>
          <w:p w14:paraId="7F6221A3"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5E6C7B64" w14:textId="77777777" w:rsidTr="00BA1B52">
        <w:trPr>
          <w:trHeight w:val="368"/>
        </w:trPr>
        <w:tc>
          <w:tcPr>
            <w:tcW w:w="1387" w:type="pct"/>
            <w:tcBorders>
              <w:top w:val="single" w:sz="4" w:space="0" w:color="auto"/>
            </w:tcBorders>
          </w:tcPr>
          <w:p w14:paraId="1B26FE60" w14:textId="77777777" w:rsidR="00BF2317" w:rsidRPr="00BF2317" w:rsidRDefault="00BF2317" w:rsidP="00BF2317">
            <w:pPr>
              <w:spacing w:after="0" w:line="240" w:lineRule="auto"/>
              <w:ind w:firstLine="0"/>
              <w:rPr>
                <w:rFonts w:ascii="Times New Roman" w:hAnsi="Times New Roman"/>
                <w:sz w:val="10"/>
                <w:szCs w:val="10"/>
              </w:rPr>
            </w:pPr>
          </w:p>
          <w:p w14:paraId="41F97920" w14:textId="77777777" w:rsidR="00BF2317" w:rsidRPr="00BF2317" w:rsidRDefault="00BF2317" w:rsidP="00BF2317">
            <w:pPr>
              <w:spacing w:after="0" w:line="240" w:lineRule="auto"/>
              <w:ind w:firstLine="0"/>
              <w:rPr>
                <w:rFonts w:ascii="Times New Roman" w:hAnsi="Times New Roman"/>
              </w:rPr>
            </w:pPr>
            <w:r w:rsidRPr="00BF2317">
              <w:rPr>
                <w:rFonts w:ascii="Times New Roman" w:hAnsi="Times New Roman"/>
              </w:rPr>
              <w:t>Climate generalist</w:t>
            </w:r>
          </w:p>
        </w:tc>
        <w:tc>
          <w:tcPr>
            <w:tcW w:w="1963" w:type="pct"/>
            <w:tcBorders>
              <w:top w:val="single" w:sz="4" w:space="0" w:color="auto"/>
            </w:tcBorders>
          </w:tcPr>
          <w:p w14:paraId="1AA888B5" w14:textId="77777777" w:rsidR="00BF2317" w:rsidRPr="00BF2317" w:rsidRDefault="00BF2317" w:rsidP="00F70349">
            <w:pPr>
              <w:spacing w:after="0" w:line="240" w:lineRule="auto"/>
              <w:ind w:firstLine="0"/>
              <w:rPr>
                <w:rFonts w:ascii="Times New Roman" w:hAnsi="Times New Roman"/>
                <w:sz w:val="10"/>
                <w:szCs w:val="10"/>
              </w:rPr>
            </w:pPr>
          </w:p>
          <w:p w14:paraId="4E91578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Eastern wood-pewee*</w:t>
            </w:r>
          </w:p>
          <w:p w14:paraId="38D8A739"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Contopus virens</w:t>
            </w:r>
            <w:r w:rsidRPr="00BF2317">
              <w:rPr>
                <w:rFonts w:ascii="Times New Roman" w:hAnsi="Times New Roman"/>
              </w:rPr>
              <w:t>)</w:t>
            </w:r>
          </w:p>
        </w:tc>
        <w:tc>
          <w:tcPr>
            <w:tcW w:w="631" w:type="pct"/>
            <w:tcBorders>
              <w:top w:val="single" w:sz="4" w:space="0" w:color="auto"/>
            </w:tcBorders>
          </w:tcPr>
          <w:p w14:paraId="6A93F7DE" w14:textId="77777777" w:rsidR="00BF2317" w:rsidRPr="00BF2317" w:rsidRDefault="00BF2317" w:rsidP="00F70349">
            <w:pPr>
              <w:spacing w:after="0" w:line="240" w:lineRule="auto"/>
              <w:ind w:firstLine="0"/>
              <w:rPr>
                <w:rFonts w:ascii="Times New Roman" w:hAnsi="Times New Roman"/>
                <w:sz w:val="10"/>
                <w:szCs w:val="10"/>
              </w:rPr>
            </w:pPr>
          </w:p>
          <w:p w14:paraId="4998E866"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EAWP</w:t>
            </w:r>
          </w:p>
        </w:tc>
        <w:tc>
          <w:tcPr>
            <w:tcW w:w="1019" w:type="pct"/>
            <w:tcBorders>
              <w:top w:val="single" w:sz="4" w:space="0" w:color="auto"/>
            </w:tcBorders>
          </w:tcPr>
          <w:p w14:paraId="0A18685A" w14:textId="77777777" w:rsidR="00BF2317" w:rsidRPr="00BF2317" w:rsidRDefault="00BF2317" w:rsidP="00F70349">
            <w:pPr>
              <w:spacing w:after="0" w:line="240" w:lineRule="auto"/>
              <w:ind w:firstLine="0"/>
              <w:rPr>
                <w:rFonts w:ascii="Times New Roman" w:hAnsi="Times New Roman"/>
                <w:sz w:val="10"/>
                <w:szCs w:val="10"/>
              </w:rPr>
            </w:pPr>
          </w:p>
          <w:p w14:paraId="6567E942"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yrannidae</w:t>
            </w:r>
          </w:p>
        </w:tc>
      </w:tr>
      <w:tr w:rsidR="00BF2317" w:rsidRPr="00BF2317" w14:paraId="484EADC0" w14:textId="77777777" w:rsidTr="00BA1B52">
        <w:trPr>
          <w:trHeight w:val="180"/>
        </w:trPr>
        <w:tc>
          <w:tcPr>
            <w:tcW w:w="1387" w:type="pct"/>
          </w:tcPr>
          <w:p w14:paraId="02C6932F" w14:textId="77777777" w:rsidR="00BF2317" w:rsidRPr="00BF2317" w:rsidRDefault="00BF2317" w:rsidP="00BF2317">
            <w:pPr>
              <w:spacing w:after="0" w:line="240" w:lineRule="auto"/>
              <w:ind w:firstLine="0"/>
              <w:rPr>
                <w:rFonts w:ascii="Times New Roman" w:hAnsi="Times New Roman"/>
              </w:rPr>
            </w:pPr>
          </w:p>
        </w:tc>
        <w:tc>
          <w:tcPr>
            <w:tcW w:w="1963" w:type="pct"/>
          </w:tcPr>
          <w:p w14:paraId="17091C1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carlet tanager*</w:t>
            </w:r>
          </w:p>
          <w:p w14:paraId="53883431"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Piranga olivacea</w:t>
            </w:r>
            <w:r w:rsidRPr="00BF2317">
              <w:rPr>
                <w:rFonts w:ascii="Times New Roman" w:hAnsi="Times New Roman"/>
              </w:rPr>
              <w:t>)</w:t>
            </w:r>
          </w:p>
        </w:tc>
        <w:tc>
          <w:tcPr>
            <w:tcW w:w="631" w:type="pct"/>
          </w:tcPr>
          <w:p w14:paraId="2B471A5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CTA</w:t>
            </w:r>
          </w:p>
        </w:tc>
        <w:tc>
          <w:tcPr>
            <w:tcW w:w="1019" w:type="pct"/>
          </w:tcPr>
          <w:p w14:paraId="61CB1E1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ardinalidae</w:t>
            </w:r>
          </w:p>
        </w:tc>
      </w:tr>
      <w:tr w:rsidR="00BF2317" w:rsidRPr="00BF2317" w14:paraId="00E24DD5" w14:textId="77777777" w:rsidTr="00BA1B52">
        <w:trPr>
          <w:trHeight w:val="80"/>
        </w:trPr>
        <w:tc>
          <w:tcPr>
            <w:tcW w:w="1387" w:type="pct"/>
          </w:tcPr>
          <w:p w14:paraId="0D6C8495" w14:textId="77777777" w:rsidR="00BF2317" w:rsidRPr="00BF2317" w:rsidRDefault="00BF2317" w:rsidP="00BF2317">
            <w:pPr>
              <w:spacing w:after="0" w:line="240" w:lineRule="auto"/>
              <w:ind w:firstLine="0"/>
              <w:rPr>
                <w:rFonts w:ascii="Times New Roman" w:hAnsi="Times New Roman"/>
              </w:rPr>
            </w:pPr>
          </w:p>
        </w:tc>
        <w:tc>
          <w:tcPr>
            <w:tcW w:w="1963" w:type="pct"/>
          </w:tcPr>
          <w:p w14:paraId="1726F5D7" w14:textId="77777777" w:rsidR="00BF2317" w:rsidRPr="00BF2317" w:rsidRDefault="00BF2317" w:rsidP="00F70349">
            <w:pPr>
              <w:spacing w:after="0" w:line="240" w:lineRule="auto"/>
              <w:ind w:firstLine="0"/>
              <w:rPr>
                <w:rFonts w:ascii="Times New Roman" w:hAnsi="Times New Roman"/>
                <w:lang w:val="es-ES"/>
              </w:rPr>
            </w:pPr>
            <w:r w:rsidRPr="00BF2317">
              <w:rPr>
                <w:rFonts w:ascii="Times New Roman" w:hAnsi="Times New Roman"/>
                <w:lang w:val="es-ES"/>
              </w:rPr>
              <w:t>Red-eyed vireo</w:t>
            </w:r>
          </w:p>
          <w:p w14:paraId="4CB1E4F0" w14:textId="77777777" w:rsidR="00BF2317" w:rsidRPr="00BF2317" w:rsidRDefault="00BF2317" w:rsidP="00F70349">
            <w:pPr>
              <w:spacing w:after="0" w:line="240" w:lineRule="auto"/>
              <w:ind w:firstLine="0"/>
              <w:rPr>
                <w:rFonts w:ascii="Times New Roman" w:hAnsi="Times New Roman"/>
                <w:lang w:val="es-ES"/>
              </w:rPr>
            </w:pPr>
            <w:r w:rsidRPr="00BF2317">
              <w:rPr>
                <w:rFonts w:ascii="Times New Roman" w:hAnsi="Times New Roman"/>
                <w:lang w:val="es-ES"/>
              </w:rPr>
              <w:t>(</w:t>
            </w:r>
            <w:r w:rsidRPr="00BF2317">
              <w:rPr>
                <w:rFonts w:ascii="Times New Roman" w:hAnsi="Times New Roman"/>
                <w:i/>
                <w:iCs/>
                <w:lang w:val="es-ES"/>
              </w:rPr>
              <w:t>Vireo olivaceus</w:t>
            </w:r>
            <w:r w:rsidRPr="00BF2317">
              <w:rPr>
                <w:rFonts w:ascii="Times New Roman" w:hAnsi="Times New Roman"/>
                <w:lang w:val="es-ES"/>
              </w:rPr>
              <w:t>)</w:t>
            </w:r>
          </w:p>
        </w:tc>
        <w:tc>
          <w:tcPr>
            <w:tcW w:w="631" w:type="pct"/>
          </w:tcPr>
          <w:p w14:paraId="5FA8AEF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REVI</w:t>
            </w:r>
          </w:p>
        </w:tc>
        <w:tc>
          <w:tcPr>
            <w:tcW w:w="1019" w:type="pct"/>
          </w:tcPr>
          <w:p w14:paraId="654E1E03"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Vireonidae</w:t>
            </w:r>
          </w:p>
        </w:tc>
      </w:tr>
      <w:tr w:rsidR="00BF2317" w:rsidRPr="00BF2317" w14:paraId="378E2C24" w14:textId="77777777" w:rsidTr="00BA1B52">
        <w:trPr>
          <w:trHeight w:val="80"/>
        </w:trPr>
        <w:tc>
          <w:tcPr>
            <w:tcW w:w="1387" w:type="pct"/>
          </w:tcPr>
          <w:p w14:paraId="04D097B5" w14:textId="77777777" w:rsidR="00BF2317" w:rsidRPr="00BF2317" w:rsidRDefault="00BF2317" w:rsidP="00BF2317">
            <w:pPr>
              <w:spacing w:after="0" w:line="240" w:lineRule="auto"/>
              <w:ind w:firstLine="0"/>
              <w:rPr>
                <w:rFonts w:ascii="Times New Roman" w:hAnsi="Times New Roman"/>
              </w:rPr>
            </w:pPr>
          </w:p>
        </w:tc>
        <w:tc>
          <w:tcPr>
            <w:tcW w:w="1963" w:type="pct"/>
          </w:tcPr>
          <w:p w14:paraId="5158BE7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orm-eating warbler*</w:t>
            </w:r>
          </w:p>
          <w:p w14:paraId="5490AE8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Helmitheros vermivorum</w:t>
            </w:r>
            <w:r w:rsidRPr="00BF2317">
              <w:rPr>
                <w:rFonts w:ascii="Times New Roman" w:hAnsi="Times New Roman"/>
              </w:rPr>
              <w:t>)</w:t>
            </w:r>
          </w:p>
        </w:tc>
        <w:tc>
          <w:tcPr>
            <w:tcW w:w="631" w:type="pct"/>
          </w:tcPr>
          <w:p w14:paraId="4D84B8A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EWA</w:t>
            </w:r>
          </w:p>
        </w:tc>
        <w:tc>
          <w:tcPr>
            <w:tcW w:w="1019" w:type="pct"/>
          </w:tcPr>
          <w:p w14:paraId="77ACB44F"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7261B9CF" w14:textId="77777777" w:rsidTr="0043589B">
        <w:trPr>
          <w:trHeight w:val="80"/>
        </w:trPr>
        <w:tc>
          <w:tcPr>
            <w:tcW w:w="1387" w:type="pct"/>
            <w:tcBorders>
              <w:bottom w:val="single" w:sz="12" w:space="0" w:color="auto"/>
            </w:tcBorders>
          </w:tcPr>
          <w:p w14:paraId="64403B37" w14:textId="77777777" w:rsidR="00BF2317" w:rsidRPr="00BF2317" w:rsidRDefault="00BF2317" w:rsidP="00BF2317">
            <w:pPr>
              <w:spacing w:after="0" w:line="240" w:lineRule="auto"/>
              <w:ind w:firstLine="0"/>
              <w:rPr>
                <w:rFonts w:ascii="Times New Roman" w:hAnsi="Times New Roman"/>
              </w:rPr>
            </w:pPr>
          </w:p>
        </w:tc>
        <w:tc>
          <w:tcPr>
            <w:tcW w:w="1963" w:type="pct"/>
            <w:tcBorders>
              <w:bottom w:val="single" w:sz="12" w:space="0" w:color="auto"/>
            </w:tcBorders>
          </w:tcPr>
          <w:p w14:paraId="0F2C9A8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ood thrush*</w:t>
            </w:r>
          </w:p>
          <w:p w14:paraId="3D30F5F3"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Hylocichla mustelina</w:t>
            </w:r>
            <w:r w:rsidRPr="00BF2317">
              <w:rPr>
                <w:rFonts w:ascii="Times New Roman" w:hAnsi="Times New Roman"/>
              </w:rPr>
              <w:t>)</w:t>
            </w:r>
          </w:p>
          <w:p w14:paraId="1A583B01" w14:textId="77777777" w:rsidR="00BF2317" w:rsidRPr="00BF2317" w:rsidRDefault="00BF2317" w:rsidP="00F70349">
            <w:pPr>
              <w:spacing w:after="0" w:line="240" w:lineRule="auto"/>
              <w:ind w:firstLine="0"/>
              <w:rPr>
                <w:rFonts w:ascii="Times New Roman" w:hAnsi="Times New Roman"/>
                <w:sz w:val="10"/>
                <w:szCs w:val="10"/>
              </w:rPr>
            </w:pPr>
          </w:p>
        </w:tc>
        <w:tc>
          <w:tcPr>
            <w:tcW w:w="631" w:type="pct"/>
            <w:tcBorders>
              <w:bottom w:val="single" w:sz="12" w:space="0" w:color="auto"/>
            </w:tcBorders>
          </w:tcPr>
          <w:p w14:paraId="45DC530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OTH</w:t>
            </w:r>
          </w:p>
        </w:tc>
        <w:tc>
          <w:tcPr>
            <w:tcW w:w="1019" w:type="pct"/>
            <w:tcBorders>
              <w:bottom w:val="single" w:sz="12" w:space="0" w:color="auto"/>
            </w:tcBorders>
          </w:tcPr>
          <w:p w14:paraId="306A2031"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urdidae</w:t>
            </w:r>
          </w:p>
        </w:tc>
      </w:tr>
    </w:tbl>
    <w:p w14:paraId="6074D39B" w14:textId="77777777" w:rsidR="00BF2317" w:rsidRPr="00BF2317" w:rsidRDefault="00BF2317" w:rsidP="00BF2317">
      <w:pPr>
        <w:ind w:firstLine="0"/>
        <w:rPr>
          <w:lang w:val="fr-FR"/>
        </w:rPr>
      </w:pPr>
    </w:p>
    <w:p w14:paraId="27F1887C" w14:textId="4A38DE0F" w:rsidR="005A6FB5" w:rsidRPr="002B688D" w:rsidRDefault="00D37DFD" w:rsidP="002B688D">
      <w:pPr>
        <w:pStyle w:val="Caption"/>
      </w:pPr>
      <w:bookmarkStart w:id="44" w:name="_Toc136826186"/>
      <w:r w:rsidRPr="002B688D">
        <w:lastRenderedPageBreak/>
        <w:t xml:space="preserve">Table </w:t>
      </w:r>
      <w:r w:rsidRPr="002B688D">
        <w:fldChar w:fldCharType="begin"/>
      </w:r>
      <w:r w:rsidRPr="002B688D">
        <w:instrText xml:space="preserve"> SEQ Table \* ARABIC </w:instrText>
      </w:r>
      <w:r w:rsidRPr="002B688D">
        <w:fldChar w:fldCharType="separate"/>
      </w:r>
      <w:r w:rsidR="008E6063">
        <w:t>2</w:t>
      </w:r>
      <w:r w:rsidRPr="002B688D">
        <w:fldChar w:fldCharType="end"/>
      </w:r>
      <w:r w:rsidRPr="002B688D">
        <w:t>. List of variables used in the case study, with detailed descriptions including units and identification of data sources including the spatial resolution of the dataset. Variables are organized by time period (1997–2017 vs. 2100).</w:t>
      </w:r>
      <w:bookmarkEnd w:id="44"/>
    </w:p>
    <w:tbl>
      <w:tblPr>
        <w:tblStyle w:val="TableGrid2"/>
        <w:tblW w:w="5000" w:type="pct"/>
        <w:tblLook w:val="04A0" w:firstRow="1" w:lastRow="0" w:firstColumn="1" w:lastColumn="0" w:noHBand="0" w:noVBand="1"/>
      </w:tblPr>
      <w:tblGrid>
        <w:gridCol w:w="2014"/>
        <w:gridCol w:w="4306"/>
        <w:gridCol w:w="3040"/>
      </w:tblGrid>
      <w:tr w:rsidR="001127B7" w:rsidRPr="001127B7" w14:paraId="287D8E75" w14:textId="77777777" w:rsidTr="00BA1B52">
        <w:trPr>
          <w:trHeight w:val="272"/>
        </w:trPr>
        <w:tc>
          <w:tcPr>
            <w:tcW w:w="1076" w:type="pct"/>
            <w:tcBorders>
              <w:top w:val="single" w:sz="12" w:space="0" w:color="auto"/>
              <w:left w:val="nil"/>
              <w:bottom w:val="single" w:sz="12" w:space="0" w:color="auto"/>
              <w:right w:val="nil"/>
            </w:tcBorders>
          </w:tcPr>
          <w:p w14:paraId="7ADBB465"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Variable</w:t>
            </w:r>
          </w:p>
        </w:tc>
        <w:tc>
          <w:tcPr>
            <w:tcW w:w="2300" w:type="pct"/>
            <w:tcBorders>
              <w:top w:val="single" w:sz="12" w:space="0" w:color="auto"/>
              <w:left w:val="nil"/>
              <w:bottom w:val="single" w:sz="12" w:space="0" w:color="auto"/>
              <w:right w:val="nil"/>
            </w:tcBorders>
          </w:tcPr>
          <w:p w14:paraId="59A475BC"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Description (Unit)</w:t>
            </w:r>
          </w:p>
        </w:tc>
        <w:tc>
          <w:tcPr>
            <w:tcW w:w="1624" w:type="pct"/>
            <w:tcBorders>
              <w:top w:val="single" w:sz="12" w:space="0" w:color="auto"/>
              <w:left w:val="nil"/>
              <w:bottom w:val="single" w:sz="12" w:space="0" w:color="auto"/>
              <w:right w:val="nil"/>
            </w:tcBorders>
          </w:tcPr>
          <w:p w14:paraId="15458EA2"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Data Source (resolution)</w:t>
            </w:r>
          </w:p>
        </w:tc>
      </w:tr>
      <w:tr w:rsidR="001127B7" w:rsidRPr="001127B7" w14:paraId="22B3E70E" w14:textId="77777777" w:rsidTr="00BA1B52">
        <w:trPr>
          <w:trHeight w:val="1563"/>
        </w:trPr>
        <w:tc>
          <w:tcPr>
            <w:tcW w:w="1076" w:type="pct"/>
            <w:tcBorders>
              <w:top w:val="single" w:sz="12" w:space="0" w:color="auto"/>
              <w:left w:val="nil"/>
              <w:bottom w:val="single" w:sz="4" w:space="0" w:color="auto"/>
              <w:right w:val="nil"/>
            </w:tcBorders>
            <w:vAlign w:val="center"/>
          </w:tcPr>
          <w:p w14:paraId="73CEDB6B"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Latitude</w:t>
            </w:r>
          </w:p>
        </w:tc>
        <w:tc>
          <w:tcPr>
            <w:tcW w:w="2300" w:type="pct"/>
            <w:tcBorders>
              <w:top w:val="single" w:sz="12" w:space="0" w:color="auto"/>
              <w:left w:val="nil"/>
              <w:bottom w:val="single" w:sz="4" w:space="0" w:color="auto"/>
              <w:right w:val="nil"/>
            </w:tcBorders>
            <w:vAlign w:val="center"/>
          </w:tcPr>
          <w:p w14:paraId="61C48B8F"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Latitude (decimal degrees) of the starting point of the Breeding Bird Survey route (also the center of the sampling hexagon) or of the central point of a hexagonal grid cell</w:t>
            </w:r>
          </w:p>
        </w:tc>
        <w:tc>
          <w:tcPr>
            <w:tcW w:w="1624" w:type="pct"/>
            <w:tcBorders>
              <w:top w:val="single" w:sz="12" w:space="0" w:color="auto"/>
              <w:left w:val="nil"/>
              <w:bottom w:val="single" w:sz="4" w:space="0" w:color="auto"/>
              <w:right w:val="nil"/>
            </w:tcBorders>
            <w:vAlign w:val="center"/>
          </w:tcPr>
          <w:p w14:paraId="4C2AD82C"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North American Breeding Bird Survey route data, U.S. Geological Survey</w:t>
            </w:r>
          </w:p>
        </w:tc>
      </w:tr>
      <w:tr w:rsidR="001127B7" w:rsidRPr="001127B7" w14:paraId="4EEAF84E" w14:textId="77777777" w:rsidTr="00BA1B52">
        <w:trPr>
          <w:trHeight w:val="2244"/>
        </w:trPr>
        <w:tc>
          <w:tcPr>
            <w:tcW w:w="1076" w:type="pct"/>
            <w:tcBorders>
              <w:top w:val="single" w:sz="4" w:space="0" w:color="auto"/>
              <w:left w:val="nil"/>
              <w:bottom w:val="double" w:sz="4" w:space="0" w:color="auto"/>
              <w:right w:val="nil"/>
            </w:tcBorders>
            <w:vAlign w:val="center"/>
          </w:tcPr>
          <w:p w14:paraId="6AB3BA1B"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Elevation</w:t>
            </w:r>
          </w:p>
        </w:tc>
        <w:tc>
          <w:tcPr>
            <w:tcW w:w="2300" w:type="pct"/>
            <w:tcBorders>
              <w:top w:val="single" w:sz="4" w:space="0" w:color="auto"/>
              <w:left w:val="nil"/>
              <w:bottom w:val="double" w:sz="4" w:space="0" w:color="auto"/>
              <w:right w:val="nil"/>
            </w:tcBorders>
            <w:vAlign w:val="center"/>
          </w:tcPr>
          <w:p w14:paraId="0BF79C97"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dian elevation (m) within sampling hexagon or within hexagonal grid cell</w:t>
            </w:r>
          </w:p>
        </w:tc>
        <w:tc>
          <w:tcPr>
            <w:tcW w:w="1624" w:type="pct"/>
            <w:tcBorders>
              <w:top w:val="single" w:sz="4" w:space="0" w:color="auto"/>
              <w:left w:val="nil"/>
              <w:bottom w:val="double" w:sz="4" w:space="0" w:color="auto"/>
              <w:right w:val="nil"/>
            </w:tcBorders>
            <w:vAlign w:val="center"/>
          </w:tcPr>
          <w:p w14:paraId="353F0D38"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Shuttle Radar Topography Mission digital elevation data (</w:t>
            </w:r>
            <w:r w:rsidRPr="001127B7">
              <w:rPr>
                <w:rFonts w:ascii="Times New Roman" w:hAnsi="Times New Roman"/>
                <w:noProof/>
              </w:rPr>
              <w:t>~20–25 m)</w:t>
            </w:r>
            <w:r w:rsidRPr="001127B7">
              <w:rPr>
                <w:rFonts w:ascii="Times New Roman" w:hAnsi="Times New Roman"/>
                <w:szCs w:val="22"/>
              </w:rPr>
              <w:t>, Consultative Group on International Agricultural Research – Consortium for Spatial Information</w:t>
            </w:r>
          </w:p>
        </w:tc>
      </w:tr>
      <w:tr w:rsidR="001127B7" w:rsidRPr="001127B7" w14:paraId="11FF8824" w14:textId="77777777" w:rsidTr="00BA1B52">
        <w:trPr>
          <w:trHeight w:val="272"/>
        </w:trPr>
        <w:tc>
          <w:tcPr>
            <w:tcW w:w="5000" w:type="pct"/>
            <w:gridSpan w:val="3"/>
            <w:tcBorders>
              <w:top w:val="single" w:sz="12" w:space="0" w:color="auto"/>
              <w:left w:val="nil"/>
              <w:bottom w:val="double" w:sz="4" w:space="0" w:color="auto"/>
              <w:right w:val="nil"/>
            </w:tcBorders>
            <w:vAlign w:val="center"/>
          </w:tcPr>
          <w:p w14:paraId="2744B5CF" w14:textId="77777777" w:rsidR="001127B7" w:rsidRPr="001127B7" w:rsidRDefault="001127B7" w:rsidP="001127B7">
            <w:pPr>
              <w:spacing w:after="0" w:line="240" w:lineRule="auto"/>
              <w:ind w:firstLine="0"/>
              <w:rPr>
                <w:rFonts w:ascii="Times New Roman" w:hAnsi="Times New Roman"/>
                <w:i/>
                <w:iCs/>
                <w:szCs w:val="22"/>
              </w:rPr>
            </w:pPr>
            <w:r w:rsidRPr="001127B7">
              <w:rPr>
                <w:rFonts w:ascii="Times New Roman" w:hAnsi="Times New Roman"/>
                <w:i/>
                <w:iCs/>
                <w:szCs w:val="22"/>
              </w:rPr>
              <w:t>Time Period: 1997–2017</w:t>
            </w:r>
          </w:p>
        </w:tc>
      </w:tr>
      <w:tr w:rsidR="001127B7" w:rsidRPr="001127B7" w14:paraId="5F3D9E27" w14:textId="77777777" w:rsidTr="00BA1B52">
        <w:trPr>
          <w:trHeight w:val="1395"/>
        </w:trPr>
        <w:tc>
          <w:tcPr>
            <w:tcW w:w="1076" w:type="pct"/>
            <w:tcBorders>
              <w:top w:val="double" w:sz="4" w:space="0" w:color="auto"/>
              <w:left w:val="nil"/>
              <w:bottom w:val="single" w:sz="4" w:space="0" w:color="auto"/>
              <w:right w:val="nil"/>
            </w:tcBorders>
            <w:vAlign w:val="center"/>
          </w:tcPr>
          <w:p w14:paraId="13167A90"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an May-June temperature</w:t>
            </w:r>
          </w:p>
        </w:tc>
        <w:tc>
          <w:tcPr>
            <w:tcW w:w="2300" w:type="pct"/>
            <w:tcBorders>
              <w:top w:val="double" w:sz="4" w:space="0" w:color="auto"/>
              <w:left w:val="nil"/>
              <w:bottom w:val="single" w:sz="4" w:space="0" w:color="auto"/>
              <w:right w:val="nil"/>
            </w:tcBorders>
            <w:vAlign w:val="center"/>
          </w:tcPr>
          <w:p w14:paraId="6068A39A"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 xml:space="preserve">Mean </w:t>
            </w:r>
            <w:r w:rsidRPr="001127B7">
              <w:rPr>
                <w:rFonts w:ascii="Times New Roman" w:hAnsi="Times New Roman"/>
              </w:rPr>
              <w:t xml:space="preserve">(°C) </w:t>
            </w:r>
            <w:r w:rsidRPr="001127B7">
              <w:rPr>
                <w:rFonts w:ascii="Times New Roman" w:hAnsi="Times New Roman"/>
                <w:szCs w:val="22"/>
              </w:rPr>
              <w:t>of mean monthly temperatures in May within sampling hexagon and mean monthly temperatures</w:t>
            </w:r>
            <w:r w:rsidRPr="001127B7">
              <w:rPr>
                <w:rFonts w:ascii="Times New Roman" w:hAnsi="Times New Roman"/>
              </w:rPr>
              <w:t xml:space="preserve"> </w:t>
            </w:r>
            <w:r w:rsidRPr="001127B7">
              <w:rPr>
                <w:rFonts w:ascii="Times New Roman" w:hAnsi="Times New Roman"/>
                <w:szCs w:val="22"/>
              </w:rPr>
              <w:t>in June within sampling hexagon</w:t>
            </w:r>
          </w:p>
        </w:tc>
        <w:tc>
          <w:tcPr>
            <w:tcW w:w="1624" w:type="pct"/>
            <w:vMerge w:val="restart"/>
            <w:tcBorders>
              <w:top w:val="double" w:sz="4" w:space="0" w:color="auto"/>
              <w:left w:val="nil"/>
              <w:bottom w:val="nil"/>
              <w:right w:val="nil"/>
            </w:tcBorders>
            <w:vAlign w:val="center"/>
          </w:tcPr>
          <w:p w14:paraId="29593B1D"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PRISM Climate Group monthly temperatures (4 km)</w:t>
            </w:r>
          </w:p>
        </w:tc>
      </w:tr>
      <w:tr w:rsidR="001127B7" w:rsidRPr="001127B7" w14:paraId="6C8E8134" w14:textId="77777777" w:rsidTr="00BA1B52">
        <w:trPr>
          <w:trHeight w:val="1395"/>
        </w:trPr>
        <w:tc>
          <w:tcPr>
            <w:tcW w:w="1076" w:type="pct"/>
            <w:tcBorders>
              <w:top w:val="single" w:sz="4" w:space="0" w:color="auto"/>
              <w:left w:val="nil"/>
              <w:bottom w:val="single" w:sz="4" w:space="0" w:color="auto"/>
              <w:right w:val="nil"/>
            </w:tcBorders>
            <w:vAlign w:val="center"/>
          </w:tcPr>
          <w:p w14:paraId="59E9171B"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Temperature difference</w:t>
            </w:r>
          </w:p>
        </w:tc>
        <w:tc>
          <w:tcPr>
            <w:tcW w:w="2300" w:type="pct"/>
            <w:tcBorders>
              <w:top w:val="single" w:sz="4" w:space="0" w:color="auto"/>
              <w:left w:val="nil"/>
              <w:bottom w:val="single" w:sz="4" w:space="0" w:color="auto"/>
              <w:right w:val="nil"/>
            </w:tcBorders>
            <w:vAlign w:val="center"/>
          </w:tcPr>
          <w:p w14:paraId="5E2857F3"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 xml:space="preserve">Difference </w:t>
            </w:r>
            <w:r w:rsidRPr="001127B7">
              <w:rPr>
                <w:rFonts w:ascii="Times New Roman" w:hAnsi="Times New Roman"/>
              </w:rPr>
              <w:t xml:space="preserve">(°C) </w:t>
            </w:r>
            <w:r w:rsidRPr="001127B7">
              <w:rPr>
                <w:rFonts w:ascii="Times New Roman" w:hAnsi="Times New Roman"/>
                <w:szCs w:val="22"/>
              </w:rPr>
              <w:t>between mean March-April temperature (calculated as described above but for March and April) and mean May-June temperature</w:t>
            </w:r>
          </w:p>
        </w:tc>
        <w:tc>
          <w:tcPr>
            <w:tcW w:w="1624" w:type="pct"/>
            <w:vMerge/>
            <w:tcBorders>
              <w:top w:val="nil"/>
              <w:left w:val="nil"/>
              <w:bottom w:val="single" w:sz="4" w:space="0" w:color="auto"/>
              <w:right w:val="nil"/>
            </w:tcBorders>
            <w:vAlign w:val="center"/>
          </w:tcPr>
          <w:p w14:paraId="4CC2E9C1" w14:textId="77777777" w:rsidR="001127B7" w:rsidRPr="001127B7" w:rsidRDefault="001127B7" w:rsidP="001127B7">
            <w:pPr>
              <w:spacing w:after="0" w:line="240" w:lineRule="auto"/>
              <w:ind w:firstLine="0"/>
              <w:rPr>
                <w:rFonts w:ascii="Times New Roman" w:hAnsi="Times New Roman"/>
                <w:szCs w:val="22"/>
              </w:rPr>
            </w:pPr>
          </w:p>
        </w:tc>
      </w:tr>
      <w:tr w:rsidR="001127B7" w:rsidRPr="001127B7" w14:paraId="65021262" w14:textId="77777777" w:rsidTr="00BA1B52">
        <w:trPr>
          <w:trHeight w:val="1395"/>
        </w:trPr>
        <w:tc>
          <w:tcPr>
            <w:tcW w:w="1076" w:type="pct"/>
            <w:tcBorders>
              <w:top w:val="single" w:sz="4" w:space="0" w:color="auto"/>
              <w:left w:val="nil"/>
              <w:bottom w:val="single" w:sz="4" w:space="0" w:color="auto"/>
              <w:right w:val="nil"/>
            </w:tcBorders>
            <w:vAlign w:val="center"/>
          </w:tcPr>
          <w:p w14:paraId="31FF9DE7"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March-April precipitation</w:t>
            </w:r>
          </w:p>
        </w:tc>
        <w:tc>
          <w:tcPr>
            <w:tcW w:w="2300" w:type="pct"/>
            <w:tcBorders>
              <w:top w:val="single" w:sz="4" w:space="0" w:color="auto"/>
              <w:left w:val="nil"/>
              <w:bottom w:val="single" w:sz="4" w:space="0" w:color="auto"/>
              <w:right w:val="nil"/>
            </w:tcBorders>
            <w:vAlign w:val="center"/>
          </w:tcPr>
          <w:p w14:paraId="3659840E"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an (mm) of total monthly precipitation in March within sampling hexagon and total monthly precipitation in April within sampling hexagon</w:t>
            </w:r>
          </w:p>
        </w:tc>
        <w:tc>
          <w:tcPr>
            <w:tcW w:w="1624" w:type="pct"/>
            <w:vMerge w:val="restart"/>
            <w:tcBorders>
              <w:top w:val="single" w:sz="4" w:space="0" w:color="auto"/>
              <w:left w:val="nil"/>
              <w:bottom w:val="nil"/>
              <w:right w:val="nil"/>
            </w:tcBorders>
            <w:vAlign w:val="center"/>
          </w:tcPr>
          <w:p w14:paraId="232BDE76"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PRISM Climate Group monthly precipitation (4 km)</w:t>
            </w:r>
          </w:p>
        </w:tc>
      </w:tr>
      <w:tr w:rsidR="001127B7" w:rsidRPr="001127B7" w14:paraId="578941FC" w14:textId="77777777" w:rsidTr="00BA1B52">
        <w:trPr>
          <w:trHeight w:val="1379"/>
        </w:trPr>
        <w:tc>
          <w:tcPr>
            <w:tcW w:w="1076" w:type="pct"/>
            <w:tcBorders>
              <w:top w:val="single" w:sz="4" w:space="0" w:color="auto"/>
              <w:left w:val="nil"/>
              <w:bottom w:val="single" w:sz="4" w:space="0" w:color="auto"/>
              <w:right w:val="nil"/>
            </w:tcBorders>
            <w:vAlign w:val="center"/>
          </w:tcPr>
          <w:p w14:paraId="1B881850"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May-June precipitation</w:t>
            </w:r>
          </w:p>
        </w:tc>
        <w:tc>
          <w:tcPr>
            <w:tcW w:w="2300" w:type="pct"/>
            <w:tcBorders>
              <w:top w:val="single" w:sz="4" w:space="0" w:color="auto"/>
              <w:left w:val="nil"/>
              <w:bottom w:val="single" w:sz="4" w:space="0" w:color="auto"/>
              <w:right w:val="nil"/>
            </w:tcBorders>
            <w:vAlign w:val="center"/>
          </w:tcPr>
          <w:p w14:paraId="4F197F51"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an (mm) of total monthly precipitation in May within sampling hexagon and total monthly precipitation in June within sampling hexagon</w:t>
            </w:r>
          </w:p>
        </w:tc>
        <w:tc>
          <w:tcPr>
            <w:tcW w:w="1624" w:type="pct"/>
            <w:vMerge/>
            <w:tcBorders>
              <w:top w:val="nil"/>
              <w:left w:val="nil"/>
              <w:bottom w:val="single" w:sz="4" w:space="0" w:color="auto"/>
              <w:right w:val="nil"/>
            </w:tcBorders>
            <w:vAlign w:val="center"/>
          </w:tcPr>
          <w:p w14:paraId="2036207E" w14:textId="77777777" w:rsidR="001127B7" w:rsidRPr="001127B7" w:rsidRDefault="001127B7" w:rsidP="001127B7">
            <w:pPr>
              <w:spacing w:after="0" w:line="240" w:lineRule="auto"/>
              <w:ind w:firstLine="0"/>
              <w:rPr>
                <w:rFonts w:ascii="Times New Roman" w:hAnsi="Times New Roman"/>
                <w:szCs w:val="22"/>
              </w:rPr>
            </w:pPr>
          </w:p>
        </w:tc>
      </w:tr>
      <w:tr w:rsidR="001127B7" w:rsidRPr="001127B7" w14:paraId="7A948CAD" w14:textId="77777777" w:rsidTr="00BA1B52">
        <w:trPr>
          <w:trHeight w:val="710"/>
        </w:trPr>
        <w:tc>
          <w:tcPr>
            <w:tcW w:w="1076" w:type="pct"/>
            <w:tcBorders>
              <w:top w:val="single" w:sz="4" w:space="0" w:color="auto"/>
              <w:left w:val="nil"/>
              <w:bottom w:val="single" w:sz="4" w:space="0" w:color="auto"/>
              <w:right w:val="nil"/>
            </w:tcBorders>
            <w:vAlign w:val="center"/>
          </w:tcPr>
          <w:p w14:paraId="47B553F0"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Deciduous and mixed forest</w:t>
            </w:r>
          </w:p>
        </w:tc>
        <w:tc>
          <w:tcPr>
            <w:tcW w:w="2300" w:type="pct"/>
            <w:vMerge w:val="restart"/>
            <w:tcBorders>
              <w:top w:val="single" w:sz="4" w:space="0" w:color="auto"/>
              <w:left w:val="nil"/>
              <w:bottom w:val="nil"/>
              <w:right w:val="nil"/>
            </w:tcBorders>
            <w:vAlign w:val="center"/>
          </w:tcPr>
          <w:p w14:paraId="1261ED8A"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Proportion of each land cover class within the sampling hexagon</w:t>
            </w:r>
          </w:p>
        </w:tc>
        <w:tc>
          <w:tcPr>
            <w:tcW w:w="1624" w:type="pct"/>
            <w:vMerge w:val="restart"/>
            <w:tcBorders>
              <w:top w:val="single" w:sz="4" w:space="0" w:color="auto"/>
              <w:left w:val="nil"/>
              <w:bottom w:val="nil"/>
              <w:right w:val="nil"/>
            </w:tcBorders>
            <w:vAlign w:val="center"/>
          </w:tcPr>
          <w:p w14:paraId="51E28852"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National Land Cover Database (30 m; 1:60,000 scale), U.S. Geological Survey</w:t>
            </w:r>
          </w:p>
        </w:tc>
      </w:tr>
      <w:tr w:rsidR="001127B7" w:rsidRPr="001127B7" w14:paraId="3133DB4E" w14:textId="77777777" w:rsidTr="00BA1B52">
        <w:trPr>
          <w:trHeight w:val="440"/>
        </w:trPr>
        <w:tc>
          <w:tcPr>
            <w:tcW w:w="1076" w:type="pct"/>
            <w:tcBorders>
              <w:top w:val="single" w:sz="4" w:space="0" w:color="auto"/>
              <w:left w:val="nil"/>
              <w:bottom w:val="single" w:sz="4" w:space="0" w:color="auto"/>
              <w:right w:val="nil"/>
            </w:tcBorders>
            <w:vAlign w:val="center"/>
          </w:tcPr>
          <w:p w14:paraId="2FE5AF5A" w14:textId="77777777" w:rsidR="001127B7" w:rsidRPr="001127B7" w:rsidRDefault="001127B7" w:rsidP="001127B7">
            <w:pPr>
              <w:spacing w:after="0" w:line="240" w:lineRule="auto"/>
              <w:ind w:firstLine="0"/>
              <w:rPr>
                <w:rFonts w:ascii="Times New Roman" w:hAnsi="Times New Roman"/>
              </w:rPr>
            </w:pPr>
            <w:r w:rsidRPr="001127B7">
              <w:rPr>
                <w:rFonts w:ascii="Times New Roman" w:hAnsi="Times New Roman"/>
              </w:rPr>
              <w:t>Conifer forest</w:t>
            </w:r>
          </w:p>
        </w:tc>
        <w:tc>
          <w:tcPr>
            <w:tcW w:w="2300" w:type="pct"/>
            <w:vMerge/>
            <w:tcBorders>
              <w:top w:val="nil"/>
              <w:left w:val="nil"/>
              <w:bottom w:val="nil"/>
              <w:right w:val="nil"/>
            </w:tcBorders>
            <w:vAlign w:val="center"/>
          </w:tcPr>
          <w:p w14:paraId="1984D5C2" w14:textId="77777777" w:rsidR="001127B7" w:rsidRPr="001127B7" w:rsidRDefault="001127B7" w:rsidP="001127B7">
            <w:pPr>
              <w:spacing w:after="0" w:line="240" w:lineRule="auto"/>
              <w:ind w:firstLine="0"/>
              <w:rPr>
                <w:rFonts w:ascii="Times New Roman" w:hAnsi="Times New Roman"/>
                <w:szCs w:val="22"/>
              </w:rPr>
            </w:pPr>
          </w:p>
        </w:tc>
        <w:tc>
          <w:tcPr>
            <w:tcW w:w="1624" w:type="pct"/>
            <w:vMerge/>
            <w:tcBorders>
              <w:top w:val="nil"/>
              <w:left w:val="nil"/>
              <w:bottom w:val="nil"/>
              <w:right w:val="nil"/>
            </w:tcBorders>
            <w:vAlign w:val="center"/>
          </w:tcPr>
          <w:p w14:paraId="18092096" w14:textId="77777777" w:rsidR="001127B7" w:rsidRPr="001127B7" w:rsidRDefault="001127B7" w:rsidP="001127B7">
            <w:pPr>
              <w:spacing w:after="0" w:line="240" w:lineRule="auto"/>
              <w:ind w:firstLine="0"/>
              <w:rPr>
                <w:rFonts w:ascii="Times New Roman" w:hAnsi="Times New Roman"/>
                <w:szCs w:val="22"/>
              </w:rPr>
            </w:pPr>
          </w:p>
        </w:tc>
      </w:tr>
      <w:tr w:rsidR="001127B7" w:rsidRPr="001127B7" w14:paraId="3A53FDD9" w14:textId="77777777" w:rsidTr="00BA1B52">
        <w:trPr>
          <w:trHeight w:val="440"/>
        </w:trPr>
        <w:tc>
          <w:tcPr>
            <w:tcW w:w="1076" w:type="pct"/>
            <w:tcBorders>
              <w:top w:val="single" w:sz="4" w:space="0" w:color="auto"/>
              <w:left w:val="nil"/>
              <w:bottom w:val="single" w:sz="12" w:space="0" w:color="auto"/>
              <w:right w:val="nil"/>
            </w:tcBorders>
            <w:vAlign w:val="center"/>
          </w:tcPr>
          <w:p w14:paraId="2D711DBF" w14:textId="77777777" w:rsidR="001127B7" w:rsidRPr="001127B7" w:rsidRDefault="001127B7" w:rsidP="001127B7">
            <w:pPr>
              <w:spacing w:after="0" w:line="240" w:lineRule="auto"/>
              <w:ind w:firstLine="0"/>
              <w:rPr>
                <w:rFonts w:ascii="Times New Roman" w:hAnsi="Times New Roman"/>
              </w:rPr>
            </w:pPr>
            <w:r w:rsidRPr="001127B7">
              <w:rPr>
                <w:rFonts w:ascii="Times New Roman" w:hAnsi="Times New Roman"/>
              </w:rPr>
              <w:t>Developed land</w:t>
            </w:r>
          </w:p>
        </w:tc>
        <w:tc>
          <w:tcPr>
            <w:tcW w:w="2300" w:type="pct"/>
            <w:vMerge/>
            <w:tcBorders>
              <w:top w:val="nil"/>
              <w:left w:val="nil"/>
              <w:bottom w:val="single" w:sz="12" w:space="0" w:color="auto"/>
              <w:right w:val="nil"/>
            </w:tcBorders>
            <w:vAlign w:val="center"/>
          </w:tcPr>
          <w:p w14:paraId="678EFD21" w14:textId="77777777" w:rsidR="001127B7" w:rsidRPr="001127B7" w:rsidRDefault="001127B7" w:rsidP="001127B7">
            <w:pPr>
              <w:spacing w:after="0" w:line="240" w:lineRule="auto"/>
              <w:ind w:firstLine="0"/>
              <w:rPr>
                <w:rFonts w:ascii="Times New Roman" w:hAnsi="Times New Roman"/>
                <w:szCs w:val="22"/>
              </w:rPr>
            </w:pPr>
          </w:p>
        </w:tc>
        <w:tc>
          <w:tcPr>
            <w:tcW w:w="1624" w:type="pct"/>
            <w:vMerge/>
            <w:tcBorders>
              <w:top w:val="nil"/>
              <w:left w:val="nil"/>
              <w:bottom w:val="single" w:sz="12" w:space="0" w:color="auto"/>
              <w:right w:val="nil"/>
            </w:tcBorders>
            <w:vAlign w:val="center"/>
          </w:tcPr>
          <w:p w14:paraId="7391C589" w14:textId="77777777" w:rsidR="001127B7" w:rsidRPr="001127B7" w:rsidRDefault="001127B7" w:rsidP="001127B7">
            <w:pPr>
              <w:spacing w:after="0" w:line="240" w:lineRule="auto"/>
              <w:ind w:firstLine="0"/>
              <w:rPr>
                <w:rFonts w:ascii="Times New Roman" w:hAnsi="Times New Roman"/>
                <w:szCs w:val="22"/>
              </w:rPr>
            </w:pPr>
          </w:p>
        </w:tc>
      </w:tr>
    </w:tbl>
    <w:p w14:paraId="518CB0E2" w14:textId="77777777" w:rsidR="000F448C" w:rsidRPr="00EB11DD" w:rsidRDefault="000F448C" w:rsidP="000F448C">
      <w:pPr>
        <w:spacing w:line="240" w:lineRule="auto"/>
        <w:ind w:firstLine="0"/>
      </w:pPr>
      <w:r w:rsidRPr="00EB11DD">
        <w:lastRenderedPageBreak/>
        <w:t>Table 2. Continued.</w:t>
      </w:r>
    </w:p>
    <w:tbl>
      <w:tblPr>
        <w:tblStyle w:val="TableGrid3"/>
        <w:tblW w:w="5024" w:type="pct"/>
        <w:tblInd w:w="-5" w:type="dxa"/>
        <w:tblLook w:val="04A0" w:firstRow="1" w:lastRow="0" w:firstColumn="1" w:lastColumn="0" w:noHBand="0" w:noVBand="1"/>
      </w:tblPr>
      <w:tblGrid>
        <w:gridCol w:w="2024"/>
        <w:gridCol w:w="4326"/>
        <w:gridCol w:w="3055"/>
      </w:tblGrid>
      <w:tr w:rsidR="000F448C" w:rsidRPr="000F448C" w14:paraId="406B7E74" w14:textId="77777777" w:rsidTr="00BA1B52">
        <w:trPr>
          <w:trHeight w:val="280"/>
        </w:trPr>
        <w:tc>
          <w:tcPr>
            <w:tcW w:w="1076" w:type="pct"/>
            <w:tcBorders>
              <w:top w:val="single" w:sz="12" w:space="0" w:color="auto"/>
              <w:left w:val="nil"/>
              <w:bottom w:val="single" w:sz="12" w:space="0" w:color="auto"/>
              <w:right w:val="nil"/>
            </w:tcBorders>
          </w:tcPr>
          <w:p w14:paraId="251727BA"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Variable</w:t>
            </w:r>
          </w:p>
        </w:tc>
        <w:tc>
          <w:tcPr>
            <w:tcW w:w="2300" w:type="pct"/>
            <w:tcBorders>
              <w:top w:val="single" w:sz="12" w:space="0" w:color="auto"/>
              <w:left w:val="nil"/>
              <w:bottom w:val="single" w:sz="12" w:space="0" w:color="auto"/>
              <w:right w:val="nil"/>
            </w:tcBorders>
          </w:tcPr>
          <w:p w14:paraId="045BDC19"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Description (Unit)</w:t>
            </w:r>
          </w:p>
        </w:tc>
        <w:tc>
          <w:tcPr>
            <w:tcW w:w="1624" w:type="pct"/>
            <w:tcBorders>
              <w:top w:val="single" w:sz="12" w:space="0" w:color="auto"/>
              <w:left w:val="nil"/>
              <w:bottom w:val="single" w:sz="12" w:space="0" w:color="auto"/>
              <w:right w:val="nil"/>
            </w:tcBorders>
          </w:tcPr>
          <w:p w14:paraId="5317502C"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Data Source (resolution)</w:t>
            </w:r>
          </w:p>
        </w:tc>
      </w:tr>
      <w:tr w:rsidR="000F448C" w:rsidRPr="000F448C" w14:paraId="6222A576" w14:textId="77777777" w:rsidTr="00BA1B52">
        <w:trPr>
          <w:trHeight w:val="295"/>
        </w:trPr>
        <w:tc>
          <w:tcPr>
            <w:tcW w:w="5000" w:type="pct"/>
            <w:gridSpan w:val="3"/>
            <w:tcBorders>
              <w:top w:val="single" w:sz="12" w:space="0" w:color="auto"/>
              <w:left w:val="nil"/>
              <w:bottom w:val="double" w:sz="4" w:space="0" w:color="auto"/>
              <w:right w:val="nil"/>
            </w:tcBorders>
          </w:tcPr>
          <w:p w14:paraId="76DEF324" w14:textId="77777777" w:rsidR="000F448C" w:rsidRPr="000F448C" w:rsidRDefault="000F448C" w:rsidP="000F448C">
            <w:pPr>
              <w:spacing w:after="0" w:line="240" w:lineRule="auto"/>
              <w:ind w:firstLine="0"/>
              <w:rPr>
                <w:rFonts w:ascii="Times New Roman" w:hAnsi="Times New Roman"/>
                <w:i/>
                <w:iCs/>
                <w:szCs w:val="22"/>
              </w:rPr>
            </w:pPr>
            <w:r w:rsidRPr="000F448C">
              <w:rPr>
                <w:rFonts w:ascii="Times New Roman" w:hAnsi="Times New Roman"/>
                <w:i/>
                <w:iCs/>
                <w:szCs w:val="22"/>
              </w:rPr>
              <w:t>Time Period: Future (2100)</w:t>
            </w:r>
          </w:p>
        </w:tc>
      </w:tr>
      <w:tr w:rsidR="000F448C" w:rsidRPr="000F448C" w14:paraId="43C75EE7" w14:textId="77777777" w:rsidTr="00BA1B52">
        <w:trPr>
          <w:trHeight w:val="1608"/>
        </w:trPr>
        <w:tc>
          <w:tcPr>
            <w:tcW w:w="1076" w:type="pct"/>
            <w:tcBorders>
              <w:top w:val="single" w:sz="4" w:space="0" w:color="auto"/>
              <w:left w:val="nil"/>
              <w:bottom w:val="single" w:sz="4" w:space="0" w:color="auto"/>
              <w:right w:val="nil"/>
            </w:tcBorders>
            <w:vAlign w:val="center"/>
          </w:tcPr>
          <w:p w14:paraId="66328398"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szCs w:val="22"/>
              </w:rPr>
              <w:t>Mean May-June temperature</w:t>
            </w:r>
          </w:p>
        </w:tc>
        <w:tc>
          <w:tcPr>
            <w:tcW w:w="2300" w:type="pct"/>
            <w:tcBorders>
              <w:top w:val="single" w:sz="4" w:space="0" w:color="auto"/>
              <w:left w:val="nil"/>
              <w:bottom w:val="single" w:sz="4" w:space="0" w:color="auto"/>
              <w:right w:val="nil"/>
            </w:tcBorders>
            <w:vAlign w:val="center"/>
          </w:tcPr>
          <w:p w14:paraId="3AEF555B"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Mean </w:t>
            </w:r>
            <w:r w:rsidRPr="000F448C">
              <w:rPr>
                <w:rFonts w:ascii="Times New Roman" w:hAnsi="Times New Roman"/>
              </w:rPr>
              <w:t xml:space="preserve">(°C) </w:t>
            </w:r>
            <w:r w:rsidRPr="000F448C">
              <w:rPr>
                <w:rFonts w:ascii="Times New Roman" w:hAnsi="Times New Roman"/>
                <w:szCs w:val="22"/>
              </w:rPr>
              <w:t>of area-weighted mean monthly temperatures in May within hexagonal grid cell and area-weighted mean monthly temperatures</w:t>
            </w:r>
            <w:r w:rsidRPr="000F448C">
              <w:rPr>
                <w:rFonts w:ascii="Times New Roman" w:hAnsi="Times New Roman"/>
              </w:rPr>
              <w:t xml:space="preserve"> </w:t>
            </w:r>
            <w:r w:rsidRPr="000F448C">
              <w:rPr>
                <w:rFonts w:ascii="Times New Roman" w:hAnsi="Times New Roman"/>
                <w:szCs w:val="22"/>
              </w:rPr>
              <w:t>in June within hexagonal grid cell</w:t>
            </w:r>
          </w:p>
        </w:tc>
        <w:tc>
          <w:tcPr>
            <w:tcW w:w="1624" w:type="pct"/>
            <w:vMerge w:val="restart"/>
            <w:tcBorders>
              <w:top w:val="single" w:sz="4" w:space="0" w:color="auto"/>
              <w:left w:val="nil"/>
              <w:bottom w:val="nil"/>
              <w:right w:val="nil"/>
            </w:tcBorders>
            <w:vAlign w:val="center"/>
          </w:tcPr>
          <w:p w14:paraId="0AAA568F"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Long-term (30-yr average), downscaled, monthly temperature data from 3 general circulation model outputs and 2 representative concentration pathways (10 km), U.S. Forest Service Northern Research Station</w:t>
            </w:r>
          </w:p>
        </w:tc>
      </w:tr>
      <w:tr w:rsidR="000F448C" w:rsidRPr="000F448C" w14:paraId="5B382E1A" w14:textId="77777777" w:rsidTr="00BA1B52">
        <w:trPr>
          <w:trHeight w:val="1421"/>
        </w:trPr>
        <w:tc>
          <w:tcPr>
            <w:tcW w:w="1076" w:type="pct"/>
            <w:tcBorders>
              <w:top w:val="single" w:sz="4" w:space="0" w:color="auto"/>
              <w:left w:val="nil"/>
              <w:bottom w:val="single" w:sz="4" w:space="0" w:color="auto"/>
              <w:right w:val="nil"/>
            </w:tcBorders>
            <w:vAlign w:val="center"/>
          </w:tcPr>
          <w:p w14:paraId="52908B2D"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Temperature difference</w:t>
            </w:r>
          </w:p>
        </w:tc>
        <w:tc>
          <w:tcPr>
            <w:tcW w:w="2300" w:type="pct"/>
            <w:tcBorders>
              <w:top w:val="single" w:sz="4" w:space="0" w:color="auto"/>
              <w:left w:val="nil"/>
              <w:bottom w:val="single" w:sz="4" w:space="0" w:color="auto"/>
              <w:right w:val="nil"/>
            </w:tcBorders>
            <w:vAlign w:val="center"/>
          </w:tcPr>
          <w:p w14:paraId="0E380D39"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Difference </w:t>
            </w:r>
            <w:r w:rsidRPr="000F448C">
              <w:rPr>
                <w:rFonts w:ascii="Times New Roman" w:hAnsi="Times New Roman"/>
              </w:rPr>
              <w:t xml:space="preserve">(°C) </w:t>
            </w:r>
            <w:r w:rsidRPr="000F448C">
              <w:rPr>
                <w:rFonts w:ascii="Times New Roman" w:hAnsi="Times New Roman"/>
                <w:szCs w:val="22"/>
              </w:rPr>
              <w:t>between mean March-April temperature (calculated as described above but for March and April) and mean May-June temperature</w:t>
            </w:r>
          </w:p>
        </w:tc>
        <w:tc>
          <w:tcPr>
            <w:tcW w:w="1624" w:type="pct"/>
            <w:vMerge/>
            <w:tcBorders>
              <w:top w:val="nil"/>
              <w:left w:val="nil"/>
              <w:bottom w:val="single" w:sz="4" w:space="0" w:color="auto"/>
              <w:right w:val="nil"/>
            </w:tcBorders>
            <w:vAlign w:val="center"/>
          </w:tcPr>
          <w:p w14:paraId="17600F50" w14:textId="77777777" w:rsidR="000F448C" w:rsidRPr="000F448C" w:rsidRDefault="000F448C" w:rsidP="000F448C">
            <w:pPr>
              <w:spacing w:after="0" w:line="240" w:lineRule="auto"/>
              <w:ind w:firstLine="0"/>
              <w:rPr>
                <w:rFonts w:ascii="Times New Roman" w:hAnsi="Times New Roman"/>
                <w:szCs w:val="22"/>
              </w:rPr>
            </w:pPr>
          </w:p>
        </w:tc>
      </w:tr>
      <w:tr w:rsidR="000F448C" w:rsidRPr="000F448C" w14:paraId="7C4C7763" w14:textId="77777777" w:rsidTr="00BA1B52">
        <w:trPr>
          <w:trHeight w:val="1700"/>
        </w:trPr>
        <w:tc>
          <w:tcPr>
            <w:tcW w:w="1076" w:type="pct"/>
            <w:tcBorders>
              <w:top w:val="single" w:sz="4" w:space="0" w:color="auto"/>
              <w:left w:val="nil"/>
              <w:bottom w:val="single" w:sz="4" w:space="0" w:color="auto"/>
              <w:right w:val="nil"/>
            </w:tcBorders>
            <w:vAlign w:val="center"/>
          </w:tcPr>
          <w:p w14:paraId="154D8493"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March-April precipitation</w:t>
            </w:r>
          </w:p>
        </w:tc>
        <w:tc>
          <w:tcPr>
            <w:tcW w:w="2300" w:type="pct"/>
            <w:tcBorders>
              <w:top w:val="single" w:sz="4" w:space="0" w:color="auto"/>
              <w:left w:val="nil"/>
              <w:bottom w:val="single" w:sz="4" w:space="0" w:color="auto"/>
              <w:right w:val="nil"/>
            </w:tcBorders>
            <w:vAlign w:val="center"/>
          </w:tcPr>
          <w:p w14:paraId="59E3A8CF"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Mean </w:t>
            </w:r>
            <w:r w:rsidRPr="000F448C">
              <w:rPr>
                <w:rFonts w:ascii="Times New Roman" w:hAnsi="Times New Roman"/>
              </w:rPr>
              <w:t xml:space="preserve">(mm) </w:t>
            </w:r>
            <w:r w:rsidRPr="000F448C">
              <w:rPr>
                <w:rFonts w:ascii="Times New Roman" w:hAnsi="Times New Roman"/>
                <w:szCs w:val="22"/>
              </w:rPr>
              <w:t>of area-weighted mean total precipitation in March within hexagonal grid cell and area-weighted mean monthly precipitation</w:t>
            </w:r>
            <w:r w:rsidRPr="000F448C">
              <w:rPr>
                <w:rFonts w:ascii="Times New Roman" w:hAnsi="Times New Roman"/>
              </w:rPr>
              <w:t xml:space="preserve"> </w:t>
            </w:r>
            <w:r w:rsidRPr="000F448C">
              <w:rPr>
                <w:rFonts w:ascii="Times New Roman" w:hAnsi="Times New Roman"/>
                <w:szCs w:val="22"/>
              </w:rPr>
              <w:t>in April within hexagonal grid cell</w:t>
            </w:r>
          </w:p>
        </w:tc>
        <w:tc>
          <w:tcPr>
            <w:tcW w:w="1624" w:type="pct"/>
            <w:vMerge w:val="restart"/>
            <w:tcBorders>
              <w:top w:val="single" w:sz="4" w:space="0" w:color="auto"/>
              <w:left w:val="nil"/>
              <w:bottom w:val="single" w:sz="4" w:space="0" w:color="auto"/>
              <w:right w:val="nil"/>
            </w:tcBorders>
            <w:vAlign w:val="center"/>
          </w:tcPr>
          <w:p w14:paraId="0DCFE9E4"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Long-term (30-yr average), downscaled, monthly precipitation data from 3 general circulation model outputs and 2 representative concentration pathways (10 km), U.S. Forest Service Northern Research Station</w:t>
            </w:r>
          </w:p>
        </w:tc>
      </w:tr>
      <w:tr w:rsidR="000F448C" w:rsidRPr="000F448C" w14:paraId="14C0899A" w14:textId="77777777" w:rsidTr="00BA1B52">
        <w:trPr>
          <w:trHeight w:val="1700"/>
        </w:trPr>
        <w:tc>
          <w:tcPr>
            <w:tcW w:w="1076" w:type="pct"/>
            <w:tcBorders>
              <w:top w:val="single" w:sz="4" w:space="0" w:color="auto"/>
              <w:left w:val="nil"/>
              <w:bottom w:val="single" w:sz="4" w:space="0" w:color="auto"/>
              <w:right w:val="nil"/>
            </w:tcBorders>
            <w:vAlign w:val="center"/>
          </w:tcPr>
          <w:p w14:paraId="1C8D0D93"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May-June precipitation</w:t>
            </w:r>
          </w:p>
        </w:tc>
        <w:tc>
          <w:tcPr>
            <w:tcW w:w="2300" w:type="pct"/>
            <w:tcBorders>
              <w:top w:val="single" w:sz="4" w:space="0" w:color="auto"/>
              <w:left w:val="nil"/>
              <w:bottom w:val="single" w:sz="4" w:space="0" w:color="auto"/>
              <w:right w:val="nil"/>
            </w:tcBorders>
            <w:vAlign w:val="center"/>
          </w:tcPr>
          <w:p w14:paraId="6A4E7693"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Mean </w:t>
            </w:r>
            <w:r w:rsidRPr="000F448C">
              <w:rPr>
                <w:rFonts w:ascii="Times New Roman" w:hAnsi="Times New Roman"/>
              </w:rPr>
              <w:t xml:space="preserve">(mm) </w:t>
            </w:r>
            <w:r w:rsidRPr="000F448C">
              <w:rPr>
                <w:rFonts w:ascii="Times New Roman" w:hAnsi="Times New Roman"/>
                <w:szCs w:val="22"/>
              </w:rPr>
              <w:t>of area-weighted mean total precipitation in May within hexagonal grid cell and area-weighted mean monthly precipitation</w:t>
            </w:r>
            <w:r w:rsidRPr="000F448C">
              <w:rPr>
                <w:rFonts w:ascii="Times New Roman" w:hAnsi="Times New Roman"/>
              </w:rPr>
              <w:t xml:space="preserve"> </w:t>
            </w:r>
            <w:r w:rsidRPr="000F448C">
              <w:rPr>
                <w:rFonts w:ascii="Times New Roman" w:hAnsi="Times New Roman"/>
                <w:szCs w:val="22"/>
              </w:rPr>
              <w:t>in June within hexagonal grid cell</w:t>
            </w:r>
          </w:p>
        </w:tc>
        <w:tc>
          <w:tcPr>
            <w:tcW w:w="1624" w:type="pct"/>
            <w:vMerge/>
            <w:tcBorders>
              <w:top w:val="nil"/>
              <w:left w:val="nil"/>
              <w:bottom w:val="single" w:sz="4" w:space="0" w:color="auto"/>
              <w:right w:val="nil"/>
            </w:tcBorders>
            <w:vAlign w:val="center"/>
          </w:tcPr>
          <w:p w14:paraId="5F27CBC1" w14:textId="77777777" w:rsidR="000F448C" w:rsidRPr="000F448C" w:rsidRDefault="000F448C" w:rsidP="000F448C">
            <w:pPr>
              <w:spacing w:after="0" w:line="240" w:lineRule="auto"/>
              <w:ind w:firstLine="0"/>
              <w:rPr>
                <w:rFonts w:ascii="Times New Roman" w:hAnsi="Times New Roman"/>
                <w:szCs w:val="22"/>
              </w:rPr>
            </w:pPr>
          </w:p>
        </w:tc>
      </w:tr>
      <w:tr w:rsidR="000F448C" w:rsidRPr="000F448C" w14:paraId="1A732EEE" w14:textId="77777777" w:rsidTr="00BA1B52">
        <w:trPr>
          <w:trHeight w:val="800"/>
        </w:trPr>
        <w:tc>
          <w:tcPr>
            <w:tcW w:w="1076" w:type="pct"/>
            <w:tcBorders>
              <w:top w:val="single" w:sz="4" w:space="0" w:color="auto"/>
              <w:left w:val="nil"/>
              <w:bottom w:val="single" w:sz="4" w:space="0" w:color="auto"/>
              <w:right w:val="nil"/>
            </w:tcBorders>
            <w:vAlign w:val="center"/>
          </w:tcPr>
          <w:p w14:paraId="396B8E4C"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Deciduous and mixed forest</w:t>
            </w:r>
          </w:p>
        </w:tc>
        <w:tc>
          <w:tcPr>
            <w:tcW w:w="2300" w:type="pct"/>
            <w:vMerge w:val="restart"/>
            <w:tcBorders>
              <w:top w:val="single" w:sz="4" w:space="0" w:color="auto"/>
              <w:left w:val="nil"/>
              <w:bottom w:val="double" w:sz="4" w:space="0" w:color="auto"/>
              <w:right w:val="nil"/>
            </w:tcBorders>
            <w:vAlign w:val="center"/>
          </w:tcPr>
          <w:p w14:paraId="6E3EB9AC"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Proportion of each land cover class within the hexagonal grid cell</w:t>
            </w:r>
          </w:p>
        </w:tc>
        <w:tc>
          <w:tcPr>
            <w:tcW w:w="1624" w:type="pct"/>
            <w:vMerge w:val="restart"/>
            <w:tcBorders>
              <w:top w:val="single" w:sz="4" w:space="0" w:color="auto"/>
              <w:left w:val="nil"/>
              <w:bottom w:val="double" w:sz="4" w:space="0" w:color="auto"/>
              <w:right w:val="nil"/>
            </w:tcBorders>
            <w:vAlign w:val="center"/>
          </w:tcPr>
          <w:p w14:paraId="7765E0EF"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Projections from the Forecasting Scenarios (FORE-SCE) of land use model (250 m), U.S. Geological Survey</w:t>
            </w:r>
          </w:p>
        </w:tc>
      </w:tr>
      <w:tr w:rsidR="000F448C" w:rsidRPr="000F448C" w14:paraId="272DE849" w14:textId="77777777" w:rsidTr="00BA1B52">
        <w:trPr>
          <w:trHeight w:val="510"/>
        </w:trPr>
        <w:tc>
          <w:tcPr>
            <w:tcW w:w="1076" w:type="pct"/>
            <w:tcBorders>
              <w:top w:val="single" w:sz="4" w:space="0" w:color="auto"/>
              <w:left w:val="nil"/>
              <w:bottom w:val="single" w:sz="4" w:space="0" w:color="auto"/>
              <w:right w:val="nil"/>
            </w:tcBorders>
            <w:vAlign w:val="center"/>
          </w:tcPr>
          <w:p w14:paraId="4FDC2EE9"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Conifer forest</w:t>
            </w:r>
          </w:p>
        </w:tc>
        <w:tc>
          <w:tcPr>
            <w:tcW w:w="2300" w:type="pct"/>
            <w:vMerge/>
            <w:tcBorders>
              <w:top w:val="nil"/>
              <w:left w:val="nil"/>
              <w:bottom w:val="double" w:sz="4" w:space="0" w:color="auto"/>
              <w:right w:val="nil"/>
            </w:tcBorders>
          </w:tcPr>
          <w:p w14:paraId="4D00814D" w14:textId="77777777" w:rsidR="000F448C" w:rsidRPr="000F448C" w:rsidRDefault="000F448C" w:rsidP="000F448C">
            <w:pPr>
              <w:spacing w:after="0" w:line="240" w:lineRule="auto"/>
              <w:ind w:firstLine="0"/>
              <w:rPr>
                <w:rFonts w:ascii="Times New Roman" w:hAnsi="Times New Roman"/>
                <w:szCs w:val="22"/>
              </w:rPr>
            </w:pPr>
          </w:p>
        </w:tc>
        <w:tc>
          <w:tcPr>
            <w:tcW w:w="1624" w:type="pct"/>
            <w:vMerge/>
            <w:tcBorders>
              <w:top w:val="nil"/>
              <w:left w:val="nil"/>
              <w:bottom w:val="double" w:sz="4" w:space="0" w:color="auto"/>
              <w:right w:val="nil"/>
            </w:tcBorders>
          </w:tcPr>
          <w:p w14:paraId="276D4CF4" w14:textId="77777777" w:rsidR="000F448C" w:rsidRPr="000F448C" w:rsidRDefault="000F448C" w:rsidP="000F448C">
            <w:pPr>
              <w:spacing w:after="0" w:line="240" w:lineRule="auto"/>
              <w:ind w:firstLine="0"/>
              <w:rPr>
                <w:rFonts w:ascii="Times New Roman" w:hAnsi="Times New Roman"/>
                <w:szCs w:val="22"/>
              </w:rPr>
            </w:pPr>
          </w:p>
        </w:tc>
      </w:tr>
      <w:tr w:rsidR="000F448C" w:rsidRPr="000F448C" w14:paraId="47300C69" w14:textId="77777777" w:rsidTr="00BA1B52">
        <w:trPr>
          <w:trHeight w:val="510"/>
        </w:trPr>
        <w:tc>
          <w:tcPr>
            <w:tcW w:w="1076" w:type="pct"/>
            <w:tcBorders>
              <w:top w:val="single" w:sz="4" w:space="0" w:color="auto"/>
              <w:left w:val="nil"/>
              <w:bottom w:val="single" w:sz="12" w:space="0" w:color="auto"/>
              <w:right w:val="nil"/>
            </w:tcBorders>
            <w:vAlign w:val="center"/>
          </w:tcPr>
          <w:p w14:paraId="2735027A"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Developed land</w:t>
            </w:r>
          </w:p>
        </w:tc>
        <w:tc>
          <w:tcPr>
            <w:tcW w:w="2300" w:type="pct"/>
            <w:vMerge/>
            <w:tcBorders>
              <w:top w:val="nil"/>
              <w:left w:val="nil"/>
              <w:bottom w:val="single" w:sz="12" w:space="0" w:color="auto"/>
              <w:right w:val="nil"/>
            </w:tcBorders>
          </w:tcPr>
          <w:p w14:paraId="37ACC083" w14:textId="77777777" w:rsidR="000F448C" w:rsidRPr="000F448C" w:rsidRDefault="000F448C" w:rsidP="000F448C">
            <w:pPr>
              <w:spacing w:after="0" w:line="240" w:lineRule="auto"/>
              <w:ind w:firstLine="0"/>
              <w:rPr>
                <w:rFonts w:ascii="Times New Roman" w:hAnsi="Times New Roman"/>
                <w:szCs w:val="22"/>
              </w:rPr>
            </w:pPr>
          </w:p>
        </w:tc>
        <w:tc>
          <w:tcPr>
            <w:tcW w:w="1624" w:type="pct"/>
            <w:vMerge/>
            <w:tcBorders>
              <w:top w:val="nil"/>
              <w:left w:val="nil"/>
              <w:bottom w:val="single" w:sz="12" w:space="0" w:color="auto"/>
              <w:right w:val="nil"/>
            </w:tcBorders>
          </w:tcPr>
          <w:p w14:paraId="79623249" w14:textId="77777777" w:rsidR="000F448C" w:rsidRPr="000F448C" w:rsidRDefault="000F448C" w:rsidP="000F448C">
            <w:pPr>
              <w:spacing w:after="0" w:line="240" w:lineRule="auto"/>
              <w:ind w:firstLine="0"/>
              <w:rPr>
                <w:rFonts w:ascii="Times New Roman" w:hAnsi="Times New Roman"/>
                <w:szCs w:val="22"/>
              </w:rPr>
            </w:pPr>
          </w:p>
        </w:tc>
      </w:tr>
    </w:tbl>
    <w:p w14:paraId="4E863FAB" w14:textId="77777777" w:rsidR="000F448C" w:rsidRDefault="000F448C" w:rsidP="001127B7">
      <w:pPr>
        <w:ind w:firstLine="0"/>
      </w:pPr>
    </w:p>
    <w:p w14:paraId="72DE1D1B" w14:textId="77777777" w:rsidR="00D37DFD" w:rsidRDefault="00D37DFD" w:rsidP="00D37DFD"/>
    <w:p w14:paraId="0C1C7CCF" w14:textId="77777777" w:rsidR="00D37DFD" w:rsidRDefault="00D37DFD" w:rsidP="002B688D">
      <w:pPr>
        <w:pStyle w:val="Caption"/>
        <w:sectPr w:rsidR="00D37DFD" w:rsidSect="007A4B05">
          <w:pgSz w:w="12240" w:h="15840"/>
          <w:pgMar w:top="1440" w:right="1440" w:bottom="1440" w:left="1440" w:header="720" w:footer="720" w:gutter="0"/>
          <w:cols w:space="720"/>
          <w:docGrid w:linePitch="360"/>
        </w:sectPr>
      </w:pPr>
    </w:p>
    <w:p w14:paraId="2AEF4A01" w14:textId="5A6068D1" w:rsidR="00D37DFD" w:rsidRPr="00D37DFD" w:rsidRDefault="00D37DFD" w:rsidP="002B688D">
      <w:pPr>
        <w:pStyle w:val="Caption"/>
      </w:pPr>
      <w:bookmarkStart w:id="45" w:name="_Toc136826187"/>
      <w:r w:rsidRPr="00D37DFD">
        <w:lastRenderedPageBreak/>
        <w:t xml:space="preserve">Table </w:t>
      </w:r>
      <w:r>
        <w:fldChar w:fldCharType="begin"/>
      </w:r>
      <w:r w:rsidRPr="00D37DFD">
        <w:instrText xml:space="preserve"> SEQ Table \* ARABIC </w:instrText>
      </w:r>
      <w:r>
        <w:fldChar w:fldCharType="separate"/>
      </w:r>
      <w:r w:rsidR="008E6063">
        <w:t>3</w:t>
      </w:r>
      <w:r>
        <w:fldChar w:fldCharType="end"/>
      </w:r>
      <w:r w:rsidRPr="00D37DFD">
        <w:t xml:space="preserve">. Measures of prevalence based on North American Breeding Bird Survey data from routes surveyed in 1997–2017, model type and model fit, the number of iterations in the posterior distribution, and statistical significance of predictor variables for the 14 focal forest songbird species (see Table 1 for species codes). Routes is the total number of routes across years where at least 1 individual was detected, and Count is the total count across years (i.e., the total number of individuals detected across all routes and years). Model type refers to whether the negative binomial model included spatial dependence (1) or not (0). Model fit was assessed with posterior predictive checks. </w:t>
      </w:r>
      <w:bookmarkStart w:id="46" w:name="_Hlk111572770"/>
      <w:r w:rsidRPr="00D37DFD">
        <w:t>Predictor variables (latitude [LAT], elevation [ELEV], interaction between latitude and elevation [L</w:t>
      </w:r>
      <w:r w:rsidRPr="00D37DFD">
        <w:rPr>
          <w:b/>
          <w:bCs/>
          <w:color w:val="000000"/>
        </w:rPr>
        <w:t>×</w:t>
      </w:r>
      <w:r w:rsidRPr="00D37DFD">
        <w:t>E], mean May-June temperature [MJT], difference between mean March-April temperature and mean May-June temperature [TD], mean total March-April precipitation [MAP], mean total May-June precipitation [MJP], proportions of deciduous and mixed forest [DF], conifer forest [CF], and developed land [DL])</w:t>
      </w:r>
      <w:bookmarkEnd w:id="46"/>
      <w:r w:rsidRPr="00D37DFD">
        <w:t xml:space="preserve"> are marked with an X if the credible interval of their beta coefficient did not overlap zero (which indicates statistical significance) and with a 0 if their beta coefficient did overlap zero. Horizontal lines delineate the cold-associated species (N = 5), warm-associated species (N = 4), and climate generalists (N = 5).</w:t>
      </w:r>
      <w:bookmarkEnd w:id="45"/>
    </w:p>
    <w:tbl>
      <w:tblPr>
        <w:tblW w:w="12510" w:type="dxa"/>
        <w:tblLook w:val="04A0" w:firstRow="1" w:lastRow="0" w:firstColumn="1" w:lastColumn="0" w:noHBand="0" w:noVBand="1"/>
      </w:tblPr>
      <w:tblGrid>
        <w:gridCol w:w="1014"/>
        <w:gridCol w:w="923"/>
        <w:gridCol w:w="996"/>
        <w:gridCol w:w="870"/>
        <w:gridCol w:w="870"/>
        <w:gridCol w:w="1216"/>
        <w:gridCol w:w="710"/>
        <w:gridCol w:w="870"/>
        <w:gridCol w:w="673"/>
        <w:gridCol w:w="723"/>
        <w:gridCol w:w="550"/>
        <w:gridCol w:w="763"/>
        <w:gridCol w:w="710"/>
        <w:gridCol w:w="536"/>
        <w:gridCol w:w="536"/>
        <w:gridCol w:w="550"/>
      </w:tblGrid>
      <w:tr w:rsidR="00D37DFD" w:rsidRPr="00D37DFD" w14:paraId="14E9AE41" w14:textId="77777777" w:rsidTr="002B688D">
        <w:trPr>
          <w:trHeight w:val="663"/>
        </w:trPr>
        <w:tc>
          <w:tcPr>
            <w:tcW w:w="1014" w:type="dxa"/>
            <w:tcBorders>
              <w:top w:val="single" w:sz="12" w:space="0" w:color="auto"/>
              <w:left w:val="nil"/>
              <w:bottom w:val="single" w:sz="12" w:space="0" w:color="auto"/>
              <w:right w:val="nil"/>
            </w:tcBorders>
            <w:shd w:val="clear" w:color="auto" w:fill="auto"/>
            <w:vAlign w:val="center"/>
            <w:hideMark/>
          </w:tcPr>
          <w:p w14:paraId="3FCCB2A2" w14:textId="77777777" w:rsidR="00D37DFD" w:rsidRPr="00D37DFD" w:rsidRDefault="00D37DFD" w:rsidP="00D37DFD">
            <w:pPr>
              <w:spacing w:after="0" w:line="240" w:lineRule="auto"/>
              <w:ind w:firstLine="0"/>
              <w:rPr>
                <w:b/>
                <w:bCs/>
              </w:rPr>
            </w:pPr>
            <w:r w:rsidRPr="00D37DFD">
              <w:rPr>
                <w:b/>
                <w:bCs/>
              </w:rPr>
              <w:t>Species</w:t>
            </w:r>
          </w:p>
        </w:tc>
        <w:tc>
          <w:tcPr>
            <w:tcW w:w="923" w:type="dxa"/>
            <w:tcBorders>
              <w:top w:val="single" w:sz="12" w:space="0" w:color="auto"/>
              <w:left w:val="nil"/>
              <w:bottom w:val="single" w:sz="12" w:space="0" w:color="auto"/>
              <w:right w:val="nil"/>
            </w:tcBorders>
            <w:shd w:val="clear" w:color="auto" w:fill="auto"/>
            <w:vAlign w:val="center"/>
            <w:hideMark/>
          </w:tcPr>
          <w:p w14:paraId="2AEDBE2E" w14:textId="77777777" w:rsidR="00D37DFD" w:rsidRPr="00D37DFD" w:rsidRDefault="00D37DFD" w:rsidP="00D37DFD">
            <w:pPr>
              <w:spacing w:after="0" w:line="240" w:lineRule="auto"/>
              <w:ind w:firstLine="0"/>
              <w:jc w:val="center"/>
              <w:rPr>
                <w:b/>
                <w:bCs/>
                <w:color w:val="000000"/>
              </w:rPr>
            </w:pPr>
            <w:r w:rsidRPr="00D37DFD">
              <w:rPr>
                <w:b/>
                <w:bCs/>
                <w:color w:val="000000"/>
              </w:rPr>
              <w:t>Routes</w:t>
            </w:r>
          </w:p>
        </w:tc>
        <w:tc>
          <w:tcPr>
            <w:tcW w:w="996" w:type="dxa"/>
            <w:tcBorders>
              <w:top w:val="single" w:sz="12" w:space="0" w:color="auto"/>
              <w:left w:val="nil"/>
              <w:bottom w:val="single" w:sz="12" w:space="0" w:color="auto"/>
              <w:right w:val="nil"/>
            </w:tcBorders>
            <w:shd w:val="clear" w:color="auto" w:fill="auto"/>
            <w:vAlign w:val="center"/>
            <w:hideMark/>
          </w:tcPr>
          <w:p w14:paraId="7DA5AF91" w14:textId="77777777" w:rsidR="00D37DFD" w:rsidRPr="00D37DFD" w:rsidRDefault="00D37DFD" w:rsidP="00D37DFD">
            <w:pPr>
              <w:spacing w:after="0" w:line="240" w:lineRule="auto"/>
              <w:ind w:firstLine="0"/>
              <w:jc w:val="center"/>
              <w:rPr>
                <w:b/>
                <w:bCs/>
                <w:color w:val="000000"/>
              </w:rPr>
            </w:pPr>
            <w:r w:rsidRPr="00D37DFD">
              <w:rPr>
                <w:b/>
                <w:bCs/>
                <w:color w:val="000000"/>
              </w:rPr>
              <w:t>Count</w:t>
            </w:r>
          </w:p>
        </w:tc>
        <w:tc>
          <w:tcPr>
            <w:tcW w:w="870" w:type="dxa"/>
            <w:tcBorders>
              <w:top w:val="single" w:sz="12" w:space="0" w:color="auto"/>
              <w:left w:val="nil"/>
              <w:bottom w:val="single" w:sz="12" w:space="0" w:color="auto"/>
              <w:right w:val="nil"/>
            </w:tcBorders>
            <w:shd w:val="clear" w:color="auto" w:fill="auto"/>
            <w:vAlign w:val="center"/>
            <w:hideMark/>
          </w:tcPr>
          <w:p w14:paraId="584D4B1B" w14:textId="77777777" w:rsidR="00D37DFD" w:rsidRPr="00D37DFD" w:rsidRDefault="00D37DFD" w:rsidP="00D37DFD">
            <w:pPr>
              <w:spacing w:after="0" w:line="240" w:lineRule="auto"/>
              <w:ind w:firstLine="0"/>
              <w:jc w:val="center"/>
              <w:rPr>
                <w:b/>
                <w:bCs/>
                <w:color w:val="000000"/>
              </w:rPr>
            </w:pPr>
            <w:r w:rsidRPr="00D37DFD">
              <w:rPr>
                <w:b/>
                <w:bCs/>
                <w:color w:val="000000"/>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8472759" w14:textId="77777777" w:rsidR="00D37DFD" w:rsidRPr="00D37DFD" w:rsidRDefault="00D37DFD" w:rsidP="00D37DFD">
            <w:pPr>
              <w:spacing w:after="0" w:line="240" w:lineRule="auto"/>
              <w:ind w:firstLine="0"/>
              <w:jc w:val="center"/>
              <w:rPr>
                <w:b/>
                <w:bCs/>
                <w:color w:val="000000"/>
              </w:rPr>
            </w:pPr>
            <w:r w:rsidRPr="00D37DFD">
              <w:rPr>
                <w:b/>
                <w:bCs/>
                <w:color w:val="000000"/>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4CBD4152" w14:textId="77777777" w:rsidR="00D37DFD" w:rsidRPr="00D37DFD" w:rsidRDefault="00D37DFD" w:rsidP="00D37DFD">
            <w:pPr>
              <w:spacing w:after="0" w:line="240" w:lineRule="auto"/>
              <w:ind w:firstLine="0"/>
              <w:jc w:val="center"/>
              <w:rPr>
                <w:b/>
                <w:bCs/>
                <w:color w:val="000000"/>
              </w:rPr>
            </w:pPr>
            <w:r w:rsidRPr="00D37DFD">
              <w:rPr>
                <w:b/>
                <w:bCs/>
                <w:color w:val="000000"/>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137FC547" w14:textId="77777777" w:rsidR="00D37DFD" w:rsidRPr="00D37DFD" w:rsidRDefault="00D37DFD" w:rsidP="00D37DFD">
            <w:pPr>
              <w:spacing w:after="0" w:line="240" w:lineRule="auto"/>
              <w:ind w:firstLine="0"/>
              <w:jc w:val="center"/>
              <w:rPr>
                <w:b/>
                <w:bCs/>
                <w:color w:val="000000"/>
              </w:rPr>
            </w:pPr>
            <w:r w:rsidRPr="00D37DFD">
              <w:rPr>
                <w:b/>
                <w:bCs/>
                <w:color w:val="000000"/>
              </w:rPr>
              <w:t>LAT</w:t>
            </w:r>
          </w:p>
        </w:tc>
        <w:tc>
          <w:tcPr>
            <w:tcW w:w="870" w:type="dxa"/>
            <w:tcBorders>
              <w:top w:val="single" w:sz="12" w:space="0" w:color="auto"/>
              <w:left w:val="nil"/>
              <w:bottom w:val="single" w:sz="12" w:space="0" w:color="auto"/>
              <w:right w:val="nil"/>
            </w:tcBorders>
            <w:shd w:val="clear" w:color="auto" w:fill="auto"/>
            <w:vAlign w:val="center"/>
            <w:hideMark/>
          </w:tcPr>
          <w:p w14:paraId="27BFEA25" w14:textId="77777777" w:rsidR="00D37DFD" w:rsidRPr="00D37DFD" w:rsidRDefault="00D37DFD" w:rsidP="00D37DFD">
            <w:pPr>
              <w:spacing w:after="0" w:line="240" w:lineRule="auto"/>
              <w:ind w:firstLine="0"/>
              <w:jc w:val="center"/>
              <w:rPr>
                <w:b/>
                <w:bCs/>
                <w:color w:val="000000"/>
              </w:rPr>
            </w:pPr>
            <w:r w:rsidRPr="00D37DFD">
              <w:rPr>
                <w:b/>
                <w:bCs/>
                <w:color w:val="000000"/>
              </w:rPr>
              <w:t>ELEV</w:t>
            </w:r>
          </w:p>
        </w:tc>
        <w:tc>
          <w:tcPr>
            <w:tcW w:w="673" w:type="dxa"/>
            <w:tcBorders>
              <w:top w:val="single" w:sz="12" w:space="0" w:color="auto"/>
              <w:left w:val="nil"/>
              <w:bottom w:val="single" w:sz="12" w:space="0" w:color="auto"/>
              <w:right w:val="nil"/>
            </w:tcBorders>
            <w:shd w:val="clear" w:color="auto" w:fill="auto"/>
            <w:vAlign w:val="center"/>
            <w:hideMark/>
          </w:tcPr>
          <w:p w14:paraId="08864D82" w14:textId="77777777" w:rsidR="00D37DFD" w:rsidRPr="00D37DFD" w:rsidRDefault="00D37DFD" w:rsidP="00D37DFD">
            <w:pPr>
              <w:spacing w:after="0" w:line="240" w:lineRule="auto"/>
              <w:ind w:firstLine="0"/>
              <w:jc w:val="center"/>
              <w:rPr>
                <w:b/>
                <w:bCs/>
                <w:color w:val="000000"/>
              </w:rPr>
            </w:pPr>
            <w:r w:rsidRPr="00D37DFD">
              <w:rPr>
                <w:b/>
                <w:bCs/>
                <w:color w:val="000000"/>
              </w:rPr>
              <w:t>L×E</w:t>
            </w:r>
          </w:p>
        </w:tc>
        <w:tc>
          <w:tcPr>
            <w:tcW w:w="723" w:type="dxa"/>
            <w:tcBorders>
              <w:top w:val="single" w:sz="12" w:space="0" w:color="auto"/>
              <w:left w:val="nil"/>
              <w:bottom w:val="single" w:sz="12" w:space="0" w:color="auto"/>
              <w:right w:val="nil"/>
            </w:tcBorders>
            <w:shd w:val="clear" w:color="auto" w:fill="auto"/>
            <w:vAlign w:val="center"/>
            <w:hideMark/>
          </w:tcPr>
          <w:p w14:paraId="23583351" w14:textId="77777777" w:rsidR="00D37DFD" w:rsidRPr="00D37DFD" w:rsidRDefault="00D37DFD" w:rsidP="00D37DFD">
            <w:pPr>
              <w:spacing w:after="0" w:line="240" w:lineRule="auto"/>
              <w:ind w:firstLine="0"/>
              <w:jc w:val="center"/>
              <w:rPr>
                <w:b/>
                <w:bCs/>
                <w:color w:val="000000"/>
              </w:rPr>
            </w:pPr>
            <w:r w:rsidRPr="00D37DFD">
              <w:rPr>
                <w:b/>
                <w:bCs/>
                <w:color w:val="000000"/>
              </w:rPr>
              <w:t>MJT</w:t>
            </w:r>
          </w:p>
        </w:tc>
        <w:tc>
          <w:tcPr>
            <w:tcW w:w="550" w:type="dxa"/>
            <w:tcBorders>
              <w:top w:val="single" w:sz="12" w:space="0" w:color="auto"/>
              <w:left w:val="nil"/>
              <w:bottom w:val="single" w:sz="12" w:space="0" w:color="auto"/>
              <w:right w:val="nil"/>
            </w:tcBorders>
            <w:shd w:val="clear" w:color="auto" w:fill="auto"/>
            <w:vAlign w:val="center"/>
            <w:hideMark/>
          </w:tcPr>
          <w:p w14:paraId="09B58205" w14:textId="77777777" w:rsidR="00D37DFD" w:rsidRPr="00D37DFD" w:rsidRDefault="00D37DFD" w:rsidP="00D37DFD">
            <w:pPr>
              <w:spacing w:after="0" w:line="240" w:lineRule="auto"/>
              <w:ind w:firstLine="0"/>
              <w:jc w:val="center"/>
              <w:rPr>
                <w:b/>
                <w:bCs/>
                <w:color w:val="000000"/>
              </w:rPr>
            </w:pPr>
            <w:r w:rsidRPr="00D37DFD">
              <w:rPr>
                <w:b/>
                <w:bCs/>
                <w:color w:val="000000"/>
              </w:rPr>
              <w:t>TD</w:t>
            </w:r>
          </w:p>
        </w:tc>
        <w:tc>
          <w:tcPr>
            <w:tcW w:w="763" w:type="dxa"/>
            <w:tcBorders>
              <w:top w:val="single" w:sz="12" w:space="0" w:color="auto"/>
              <w:left w:val="nil"/>
              <w:bottom w:val="single" w:sz="12" w:space="0" w:color="auto"/>
              <w:right w:val="nil"/>
            </w:tcBorders>
            <w:shd w:val="clear" w:color="auto" w:fill="auto"/>
            <w:vAlign w:val="center"/>
            <w:hideMark/>
          </w:tcPr>
          <w:p w14:paraId="1349BA42" w14:textId="77777777" w:rsidR="00D37DFD" w:rsidRPr="00D37DFD" w:rsidRDefault="00D37DFD" w:rsidP="00D37DFD">
            <w:pPr>
              <w:spacing w:after="0" w:line="240" w:lineRule="auto"/>
              <w:ind w:firstLine="0"/>
              <w:jc w:val="center"/>
              <w:rPr>
                <w:b/>
                <w:bCs/>
                <w:color w:val="000000"/>
              </w:rPr>
            </w:pPr>
            <w:r w:rsidRPr="00D37DFD">
              <w:rPr>
                <w:b/>
                <w:bCs/>
                <w:color w:val="000000"/>
              </w:rPr>
              <w:t>MAP</w:t>
            </w:r>
          </w:p>
        </w:tc>
        <w:tc>
          <w:tcPr>
            <w:tcW w:w="710" w:type="dxa"/>
            <w:tcBorders>
              <w:top w:val="single" w:sz="12" w:space="0" w:color="auto"/>
              <w:left w:val="nil"/>
              <w:bottom w:val="single" w:sz="12" w:space="0" w:color="auto"/>
              <w:right w:val="nil"/>
            </w:tcBorders>
            <w:shd w:val="clear" w:color="auto" w:fill="auto"/>
            <w:vAlign w:val="center"/>
            <w:hideMark/>
          </w:tcPr>
          <w:p w14:paraId="0E7B318C" w14:textId="77777777" w:rsidR="00D37DFD" w:rsidRPr="00D37DFD" w:rsidRDefault="00D37DFD" w:rsidP="00D37DFD">
            <w:pPr>
              <w:spacing w:after="0" w:line="240" w:lineRule="auto"/>
              <w:ind w:firstLine="0"/>
              <w:jc w:val="center"/>
              <w:rPr>
                <w:b/>
                <w:bCs/>
                <w:color w:val="000000"/>
              </w:rPr>
            </w:pPr>
            <w:r w:rsidRPr="00D37DFD">
              <w:rPr>
                <w:b/>
                <w:bCs/>
                <w:color w:val="000000"/>
              </w:rPr>
              <w:t>MJP</w:t>
            </w:r>
          </w:p>
        </w:tc>
        <w:tc>
          <w:tcPr>
            <w:tcW w:w="536" w:type="dxa"/>
            <w:tcBorders>
              <w:top w:val="single" w:sz="12" w:space="0" w:color="auto"/>
              <w:left w:val="nil"/>
              <w:bottom w:val="single" w:sz="12" w:space="0" w:color="auto"/>
              <w:right w:val="nil"/>
            </w:tcBorders>
            <w:shd w:val="clear" w:color="auto" w:fill="auto"/>
            <w:vAlign w:val="center"/>
            <w:hideMark/>
          </w:tcPr>
          <w:p w14:paraId="27288AD9" w14:textId="77777777" w:rsidR="00D37DFD" w:rsidRPr="00D37DFD" w:rsidRDefault="00D37DFD" w:rsidP="00D37DFD">
            <w:pPr>
              <w:spacing w:after="0" w:line="240" w:lineRule="auto"/>
              <w:ind w:firstLine="0"/>
              <w:jc w:val="center"/>
              <w:rPr>
                <w:b/>
                <w:bCs/>
                <w:color w:val="000000"/>
              </w:rPr>
            </w:pPr>
            <w:r w:rsidRPr="00D37DFD">
              <w:rPr>
                <w:b/>
                <w:bCs/>
                <w:color w:val="000000"/>
              </w:rPr>
              <w:t>DF</w:t>
            </w:r>
          </w:p>
        </w:tc>
        <w:tc>
          <w:tcPr>
            <w:tcW w:w="536" w:type="dxa"/>
            <w:tcBorders>
              <w:top w:val="single" w:sz="12" w:space="0" w:color="auto"/>
              <w:left w:val="nil"/>
              <w:bottom w:val="single" w:sz="12" w:space="0" w:color="auto"/>
              <w:right w:val="nil"/>
            </w:tcBorders>
            <w:shd w:val="clear" w:color="auto" w:fill="auto"/>
            <w:vAlign w:val="center"/>
            <w:hideMark/>
          </w:tcPr>
          <w:p w14:paraId="59636924" w14:textId="77777777" w:rsidR="00D37DFD" w:rsidRPr="00D37DFD" w:rsidRDefault="00D37DFD" w:rsidP="00D37DFD">
            <w:pPr>
              <w:spacing w:after="0" w:line="240" w:lineRule="auto"/>
              <w:ind w:firstLine="0"/>
              <w:jc w:val="center"/>
              <w:rPr>
                <w:b/>
                <w:bCs/>
                <w:color w:val="000000"/>
              </w:rPr>
            </w:pPr>
            <w:r w:rsidRPr="00D37DFD">
              <w:rPr>
                <w:b/>
                <w:bCs/>
                <w:color w:val="000000"/>
              </w:rPr>
              <w:t>CF</w:t>
            </w:r>
          </w:p>
        </w:tc>
        <w:tc>
          <w:tcPr>
            <w:tcW w:w="550" w:type="dxa"/>
            <w:tcBorders>
              <w:top w:val="single" w:sz="12" w:space="0" w:color="auto"/>
              <w:left w:val="nil"/>
              <w:bottom w:val="single" w:sz="12" w:space="0" w:color="auto"/>
              <w:right w:val="nil"/>
            </w:tcBorders>
            <w:shd w:val="clear" w:color="auto" w:fill="auto"/>
            <w:vAlign w:val="center"/>
            <w:hideMark/>
          </w:tcPr>
          <w:p w14:paraId="55C580C3" w14:textId="77777777" w:rsidR="00D37DFD" w:rsidRPr="00D37DFD" w:rsidRDefault="00D37DFD" w:rsidP="00D37DFD">
            <w:pPr>
              <w:spacing w:after="0" w:line="240" w:lineRule="auto"/>
              <w:ind w:firstLine="0"/>
              <w:jc w:val="center"/>
              <w:rPr>
                <w:b/>
                <w:bCs/>
                <w:color w:val="000000"/>
              </w:rPr>
            </w:pPr>
            <w:r w:rsidRPr="00D37DFD">
              <w:rPr>
                <w:b/>
                <w:bCs/>
                <w:color w:val="000000"/>
              </w:rPr>
              <w:t>DL</w:t>
            </w:r>
          </w:p>
        </w:tc>
      </w:tr>
      <w:tr w:rsidR="00D37DFD" w:rsidRPr="00D37DFD" w14:paraId="4E35A6A9" w14:textId="77777777" w:rsidTr="00D37DFD">
        <w:trPr>
          <w:trHeight w:val="315"/>
        </w:trPr>
        <w:tc>
          <w:tcPr>
            <w:tcW w:w="1014" w:type="dxa"/>
            <w:tcBorders>
              <w:top w:val="single" w:sz="12" w:space="0" w:color="auto"/>
              <w:left w:val="nil"/>
              <w:bottom w:val="nil"/>
              <w:right w:val="nil"/>
            </w:tcBorders>
            <w:shd w:val="clear" w:color="auto" w:fill="auto"/>
            <w:vAlign w:val="center"/>
          </w:tcPr>
          <w:p w14:paraId="63CEBF4A" w14:textId="77777777" w:rsidR="00D37DFD" w:rsidRPr="00D37DFD" w:rsidRDefault="00D37DFD" w:rsidP="00D37DFD">
            <w:pPr>
              <w:spacing w:after="0" w:line="240" w:lineRule="auto"/>
              <w:ind w:firstLine="0"/>
              <w:rPr>
                <w:color w:val="000000"/>
              </w:rPr>
            </w:pPr>
            <w:r w:rsidRPr="00D37DFD">
              <w:rPr>
                <w:color w:val="000000"/>
              </w:rPr>
              <w:t>BTBW</w:t>
            </w:r>
          </w:p>
        </w:tc>
        <w:tc>
          <w:tcPr>
            <w:tcW w:w="923" w:type="dxa"/>
            <w:tcBorders>
              <w:top w:val="single" w:sz="12" w:space="0" w:color="auto"/>
              <w:left w:val="nil"/>
              <w:bottom w:val="nil"/>
              <w:right w:val="nil"/>
            </w:tcBorders>
            <w:shd w:val="clear" w:color="auto" w:fill="auto"/>
            <w:vAlign w:val="center"/>
          </w:tcPr>
          <w:p w14:paraId="0D8D6542" w14:textId="77777777" w:rsidR="00D37DFD" w:rsidRPr="00D37DFD" w:rsidRDefault="00D37DFD" w:rsidP="00D37DFD">
            <w:pPr>
              <w:spacing w:after="0" w:line="240" w:lineRule="auto"/>
              <w:ind w:firstLine="0"/>
              <w:jc w:val="center"/>
              <w:rPr>
                <w:color w:val="000000"/>
              </w:rPr>
            </w:pPr>
            <w:r w:rsidRPr="00D37DFD">
              <w:rPr>
                <w:color w:val="000000"/>
              </w:rPr>
              <w:t>857</w:t>
            </w:r>
          </w:p>
        </w:tc>
        <w:tc>
          <w:tcPr>
            <w:tcW w:w="996" w:type="dxa"/>
            <w:tcBorders>
              <w:top w:val="single" w:sz="12" w:space="0" w:color="auto"/>
              <w:left w:val="nil"/>
              <w:bottom w:val="nil"/>
              <w:right w:val="nil"/>
            </w:tcBorders>
            <w:shd w:val="clear" w:color="auto" w:fill="auto"/>
            <w:vAlign w:val="center"/>
          </w:tcPr>
          <w:p w14:paraId="0472539F" w14:textId="77777777" w:rsidR="00D37DFD" w:rsidRPr="00D37DFD" w:rsidRDefault="00D37DFD" w:rsidP="00D37DFD">
            <w:pPr>
              <w:spacing w:after="0" w:line="240" w:lineRule="auto"/>
              <w:ind w:firstLine="0"/>
              <w:jc w:val="center"/>
              <w:rPr>
                <w:color w:val="000000"/>
              </w:rPr>
            </w:pPr>
            <w:r w:rsidRPr="00D37DFD">
              <w:rPr>
                <w:color w:val="000000"/>
              </w:rPr>
              <w:t>3,016</w:t>
            </w:r>
          </w:p>
        </w:tc>
        <w:tc>
          <w:tcPr>
            <w:tcW w:w="870" w:type="dxa"/>
            <w:tcBorders>
              <w:top w:val="single" w:sz="12" w:space="0" w:color="auto"/>
              <w:left w:val="nil"/>
              <w:bottom w:val="nil"/>
              <w:right w:val="nil"/>
            </w:tcBorders>
            <w:shd w:val="clear" w:color="auto" w:fill="auto"/>
            <w:vAlign w:val="center"/>
          </w:tcPr>
          <w:p w14:paraId="30FEA88B"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single" w:sz="12" w:space="0" w:color="auto"/>
              <w:left w:val="nil"/>
              <w:bottom w:val="nil"/>
              <w:right w:val="nil"/>
            </w:tcBorders>
            <w:shd w:val="clear" w:color="auto" w:fill="auto"/>
            <w:vAlign w:val="center"/>
          </w:tcPr>
          <w:p w14:paraId="3494B5A9" w14:textId="77777777" w:rsidR="00D37DFD" w:rsidRPr="00D37DFD" w:rsidRDefault="00D37DFD" w:rsidP="00D37DFD">
            <w:pPr>
              <w:spacing w:after="0" w:line="240" w:lineRule="auto"/>
              <w:ind w:firstLine="0"/>
              <w:jc w:val="center"/>
              <w:rPr>
                <w:color w:val="000000"/>
              </w:rPr>
            </w:pPr>
            <w:r w:rsidRPr="00D37DFD">
              <w:rPr>
                <w:color w:val="000000"/>
              </w:rPr>
              <w:t>0.725</w:t>
            </w:r>
          </w:p>
        </w:tc>
        <w:tc>
          <w:tcPr>
            <w:tcW w:w="1216" w:type="dxa"/>
            <w:tcBorders>
              <w:top w:val="single" w:sz="12" w:space="0" w:color="auto"/>
              <w:left w:val="nil"/>
              <w:bottom w:val="nil"/>
              <w:right w:val="nil"/>
            </w:tcBorders>
            <w:shd w:val="clear" w:color="auto" w:fill="auto"/>
            <w:vAlign w:val="center"/>
          </w:tcPr>
          <w:p w14:paraId="4809F414" w14:textId="77777777" w:rsidR="00D37DFD" w:rsidRPr="00D37DFD" w:rsidRDefault="00D37DFD" w:rsidP="00D37DFD">
            <w:pPr>
              <w:spacing w:after="0" w:line="240" w:lineRule="auto"/>
              <w:ind w:firstLine="0"/>
              <w:jc w:val="center"/>
              <w:rPr>
                <w:color w:val="000000"/>
              </w:rPr>
            </w:pPr>
            <w:r w:rsidRPr="00D37DFD">
              <w:rPr>
                <w:color w:val="000000"/>
              </w:rPr>
              <w:t>18,000</w:t>
            </w:r>
          </w:p>
        </w:tc>
        <w:tc>
          <w:tcPr>
            <w:tcW w:w="710" w:type="dxa"/>
            <w:tcBorders>
              <w:top w:val="single" w:sz="12" w:space="0" w:color="auto"/>
              <w:left w:val="nil"/>
              <w:bottom w:val="nil"/>
              <w:right w:val="nil"/>
            </w:tcBorders>
            <w:shd w:val="clear" w:color="auto" w:fill="auto"/>
            <w:vAlign w:val="center"/>
          </w:tcPr>
          <w:p w14:paraId="40E57B6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single" w:sz="12" w:space="0" w:color="auto"/>
              <w:left w:val="nil"/>
              <w:bottom w:val="nil"/>
              <w:right w:val="nil"/>
            </w:tcBorders>
            <w:shd w:val="clear" w:color="auto" w:fill="auto"/>
            <w:vAlign w:val="center"/>
          </w:tcPr>
          <w:p w14:paraId="3EBB297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single" w:sz="12" w:space="0" w:color="auto"/>
              <w:left w:val="nil"/>
              <w:bottom w:val="nil"/>
              <w:right w:val="nil"/>
            </w:tcBorders>
            <w:shd w:val="clear" w:color="auto" w:fill="auto"/>
            <w:vAlign w:val="center"/>
          </w:tcPr>
          <w:p w14:paraId="2D323297"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single" w:sz="12" w:space="0" w:color="auto"/>
              <w:left w:val="nil"/>
              <w:bottom w:val="nil"/>
              <w:right w:val="nil"/>
            </w:tcBorders>
            <w:shd w:val="clear" w:color="auto" w:fill="auto"/>
            <w:vAlign w:val="center"/>
          </w:tcPr>
          <w:p w14:paraId="79CB907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single" w:sz="12" w:space="0" w:color="auto"/>
              <w:left w:val="nil"/>
              <w:bottom w:val="nil"/>
              <w:right w:val="nil"/>
            </w:tcBorders>
            <w:shd w:val="clear" w:color="auto" w:fill="auto"/>
            <w:vAlign w:val="center"/>
          </w:tcPr>
          <w:p w14:paraId="1171F54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single" w:sz="12" w:space="0" w:color="auto"/>
              <w:left w:val="nil"/>
              <w:bottom w:val="nil"/>
              <w:right w:val="nil"/>
            </w:tcBorders>
            <w:shd w:val="clear" w:color="auto" w:fill="auto"/>
            <w:vAlign w:val="center"/>
          </w:tcPr>
          <w:p w14:paraId="5BDA982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single" w:sz="12" w:space="0" w:color="auto"/>
              <w:left w:val="nil"/>
              <w:bottom w:val="nil"/>
              <w:right w:val="nil"/>
            </w:tcBorders>
            <w:shd w:val="clear" w:color="auto" w:fill="auto"/>
            <w:vAlign w:val="center"/>
          </w:tcPr>
          <w:p w14:paraId="6C0BEC54"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single" w:sz="12" w:space="0" w:color="auto"/>
              <w:left w:val="nil"/>
              <w:bottom w:val="nil"/>
              <w:right w:val="nil"/>
            </w:tcBorders>
            <w:shd w:val="clear" w:color="auto" w:fill="auto"/>
            <w:vAlign w:val="center"/>
          </w:tcPr>
          <w:p w14:paraId="20763C6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single" w:sz="12" w:space="0" w:color="auto"/>
              <w:left w:val="nil"/>
              <w:bottom w:val="nil"/>
              <w:right w:val="nil"/>
            </w:tcBorders>
            <w:shd w:val="clear" w:color="auto" w:fill="auto"/>
            <w:vAlign w:val="center"/>
          </w:tcPr>
          <w:p w14:paraId="72F7952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single" w:sz="12" w:space="0" w:color="auto"/>
              <w:left w:val="nil"/>
              <w:bottom w:val="nil"/>
              <w:right w:val="nil"/>
            </w:tcBorders>
            <w:shd w:val="clear" w:color="auto" w:fill="auto"/>
            <w:vAlign w:val="center"/>
          </w:tcPr>
          <w:p w14:paraId="1F20F3CC"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62F354E8" w14:textId="77777777" w:rsidTr="00D37DFD">
        <w:trPr>
          <w:trHeight w:val="315"/>
        </w:trPr>
        <w:tc>
          <w:tcPr>
            <w:tcW w:w="1014" w:type="dxa"/>
            <w:tcBorders>
              <w:top w:val="nil"/>
              <w:left w:val="nil"/>
              <w:bottom w:val="nil"/>
              <w:right w:val="nil"/>
            </w:tcBorders>
            <w:shd w:val="clear" w:color="auto" w:fill="auto"/>
            <w:vAlign w:val="center"/>
          </w:tcPr>
          <w:p w14:paraId="7B477B28" w14:textId="77777777" w:rsidR="00D37DFD" w:rsidRPr="00D37DFD" w:rsidRDefault="00D37DFD" w:rsidP="00D37DFD">
            <w:pPr>
              <w:spacing w:after="0" w:line="240" w:lineRule="auto"/>
              <w:ind w:firstLine="0"/>
              <w:rPr>
                <w:color w:val="000000"/>
              </w:rPr>
            </w:pPr>
            <w:r w:rsidRPr="00D37DFD">
              <w:rPr>
                <w:color w:val="000000"/>
              </w:rPr>
              <w:t>BHVI</w:t>
            </w:r>
          </w:p>
        </w:tc>
        <w:tc>
          <w:tcPr>
            <w:tcW w:w="923" w:type="dxa"/>
            <w:tcBorders>
              <w:top w:val="nil"/>
              <w:left w:val="nil"/>
              <w:bottom w:val="nil"/>
              <w:right w:val="nil"/>
            </w:tcBorders>
            <w:shd w:val="clear" w:color="auto" w:fill="auto"/>
            <w:vAlign w:val="center"/>
          </w:tcPr>
          <w:p w14:paraId="004C9E9A" w14:textId="77777777" w:rsidR="00D37DFD" w:rsidRPr="00D37DFD" w:rsidRDefault="00D37DFD" w:rsidP="00D37DFD">
            <w:pPr>
              <w:spacing w:after="0" w:line="240" w:lineRule="auto"/>
              <w:ind w:firstLine="0"/>
              <w:jc w:val="center"/>
              <w:rPr>
                <w:color w:val="000000"/>
              </w:rPr>
            </w:pPr>
            <w:r w:rsidRPr="00D37DFD">
              <w:rPr>
                <w:color w:val="000000"/>
              </w:rPr>
              <w:t>1,768</w:t>
            </w:r>
          </w:p>
        </w:tc>
        <w:tc>
          <w:tcPr>
            <w:tcW w:w="996" w:type="dxa"/>
            <w:tcBorders>
              <w:top w:val="nil"/>
              <w:left w:val="nil"/>
              <w:bottom w:val="nil"/>
              <w:right w:val="nil"/>
            </w:tcBorders>
            <w:shd w:val="clear" w:color="auto" w:fill="auto"/>
            <w:vAlign w:val="center"/>
          </w:tcPr>
          <w:p w14:paraId="166D312C" w14:textId="77777777" w:rsidR="00D37DFD" w:rsidRPr="00D37DFD" w:rsidRDefault="00D37DFD" w:rsidP="00D37DFD">
            <w:pPr>
              <w:spacing w:after="0" w:line="240" w:lineRule="auto"/>
              <w:ind w:firstLine="0"/>
              <w:jc w:val="center"/>
              <w:rPr>
                <w:color w:val="000000"/>
              </w:rPr>
            </w:pPr>
            <w:r w:rsidRPr="00D37DFD">
              <w:rPr>
                <w:color w:val="000000"/>
              </w:rPr>
              <w:t>6,995</w:t>
            </w:r>
          </w:p>
        </w:tc>
        <w:tc>
          <w:tcPr>
            <w:tcW w:w="870" w:type="dxa"/>
            <w:tcBorders>
              <w:top w:val="nil"/>
              <w:left w:val="nil"/>
              <w:bottom w:val="nil"/>
              <w:right w:val="nil"/>
            </w:tcBorders>
            <w:shd w:val="clear" w:color="auto" w:fill="auto"/>
            <w:vAlign w:val="center"/>
          </w:tcPr>
          <w:p w14:paraId="76041370"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tcPr>
          <w:p w14:paraId="156AAF93" w14:textId="77777777" w:rsidR="00D37DFD" w:rsidRPr="00D37DFD" w:rsidRDefault="00D37DFD" w:rsidP="00D37DFD">
            <w:pPr>
              <w:spacing w:after="0" w:line="240" w:lineRule="auto"/>
              <w:ind w:firstLine="0"/>
              <w:jc w:val="center"/>
              <w:rPr>
                <w:color w:val="000000"/>
              </w:rPr>
            </w:pPr>
            <w:r w:rsidRPr="00D37DFD">
              <w:rPr>
                <w:color w:val="000000"/>
              </w:rPr>
              <w:t>0.313</w:t>
            </w:r>
          </w:p>
        </w:tc>
        <w:tc>
          <w:tcPr>
            <w:tcW w:w="1216" w:type="dxa"/>
            <w:tcBorders>
              <w:top w:val="nil"/>
              <w:left w:val="nil"/>
              <w:bottom w:val="nil"/>
              <w:right w:val="nil"/>
            </w:tcBorders>
            <w:shd w:val="clear" w:color="auto" w:fill="auto"/>
            <w:vAlign w:val="center"/>
          </w:tcPr>
          <w:p w14:paraId="38DE5812" w14:textId="77777777" w:rsidR="00D37DFD" w:rsidRPr="00D37DFD" w:rsidRDefault="00D37DFD" w:rsidP="00D37DFD">
            <w:pPr>
              <w:spacing w:after="0" w:line="240" w:lineRule="auto"/>
              <w:ind w:firstLine="0"/>
              <w:jc w:val="center"/>
              <w:rPr>
                <w:color w:val="000000"/>
              </w:rPr>
            </w:pPr>
            <w:r w:rsidRPr="00D37DFD">
              <w:rPr>
                <w:color w:val="000000"/>
              </w:rPr>
              <w:t>15,000</w:t>
            </w:r>
          </w:p>
        </w:tc>
        <w:tc>
          <w:tcPr>
            <w:tcW w:w="710" w:type="dxa"/>
            <w:tcBorders>
              <w:top w:val="nil"/>
              <w:left w:val="nil"/>
              <w:bottom w:val="nil"/>
              <w:right w:val="nil"/>
            </w:tcBorders>
            <w:shd w:val="clear" w:color="auto" w:fill="auto"/>
            <w:vAlign w:val="center"/>
          </w:tcPr>
          <w:p w14:paraId="44E570D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312610A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1C5A249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23" w:type="dxa"/>
            <w:tcBorders>
              <w:top w:val="nil"/>
              <w:left w:val="nil"/>
              <w:bottom w:val="nil"/>
              <w:right w:val="nil"/>
            </w:tcBorders>
            <w:shd w:val="clear" w:color="auto" w:fill="auto"/>
            <w:vAlign w:val="center"/>
          </w:tcPr>
          <w:p w14:paraId="4939D49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4A9CD59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tcPr>
          <w:p w14:paraId="7DBA883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nil"/>
              <w:right w:val="nil"/>
            </w:tcBorders>
            <w:shd w:val="clear" w:color="auto" w:fill="auto"/>
            <w:vAlign w:val="center"/>
          </w:tcPr>
          <w:p w14:paraId="7808DD6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0722AB7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5817944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tcPr>
          <w:p w14:paraId="1B9FF7D5"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5A803C43" w14:textId="77777777" w:rsidTr="00D37DFD">
        <w:trPr>
          <w:trHeight w:val="315"/>
        </w:trPr>
        <w:tc>
          <w:tcPr>
            <w:tcW w:w="1014" w:type="dxa"/>
            <w:tcBorders>
              <w:top w:val="nil"/>
              <w:left w:val="nil"/>
              <w:bottom w:val="nil"/>
              <w:right w:val="nil"/>
            </w:tcBorders>
            <w:shd w:val="clear" w:color="auto" w:fill="auto"/>
            <w:vAlign w:val="center"/>
          </w:tcPr>
          <w:p w14:paraId="2C0D40C4" w14:textId="77777777" w:rsidR="00D37DFD" w:rsidRPr="00D37DFD" w:rsidRDefault="00D37DFD" w:rsidP="00D37DFD">
            <w:pPr>
              <w:spacing w:after="0" w:line="240" w:lineRule="auto"/>
              <w:ind w:firstLine="0"/>
              <w:rPr>
                <w:color w:val="000000"/>
              </w:rPr>
            </w:pPr>
            <w:r w:rsidRPr="00D37DFD">
              <w:rPr>
                <w:color w:val="000000"/>
              </w:rPr>
              <w:t>CAWA</w:t>
            </w:r>
          </w:p>
        </w:tc>
        <w:tc>
          <w:tcPr>
            <w:tcW w:w="923" w:type="dxa"/>
            <w:tcBorders>
              <w:top w:val="nil"/>
              <w:left w:val="nil"/>
              <w:bottom w:val="nil"/>
              <w:right w:val="nil"/>
            </w:tcBorders>
            <w:shd w:val="clear" w:color="auto" w:fill="auto"/>
            <w:vAlign w:val="center"/>
          </w:tcPr>
          <w:p w14:paraId="137A7C0B" w14:textId="77777777" w:rsidR="00D37DFD" w:rsidRPr="00D37DFD" w:rsidRDefault="00D37DFD" w:rsidP="00D37DFD">
            <w:pPr>
              <w:spacing w:after="0" w:line="240" w:lineRule="auto"/>
              <w:ind w:firstLine="0"/>
              <w:jc w:val="center"/>
              <w:rPr>
                <w:color w:val="000000"/>
              </w:rPr>
            </w:pPr>
            <w:r w:rsidRPr="00D37DFD">
              <w:rPr>
                <w:color w:val="000000"/>
              </w:rPr>
              <w:t>411</w:t>
            </w:r>
          </w:p>
        </w:tc>
        <w:tc>
          <w:tcPr>
            <w:tcW w:w="996" w:type="dxa"/>
            <w:tcBorders>
              <w:top w:val="nil"/>
              <w:left w:val="nil"/>
              <w:bottom w:val="nil"/>
              <w:right w:val="nil"/>
            </w:tcBorders>
            <w:shd w:val="clear" w:color="auto" w:fill="auto"/>
            <w:vAlign w:val="center"/>
          </w:tcPr>
          <w:p w14:paraId="5CF5677E" w14:textId="77777777" w:rsidR="00D37DFD" w:rsidRPr="00D37DFD" w:rsidRDefault="00D37DFD" w:rsidP="00D37DFD">
            <w:pPr>
              <w:spacing w:after="0" w:line="240" w:lineRule="auto"/>
              <w:ind w:firstLine="0"/>
              <w:jc w:val="center"/>
              <w:rPr>
                <w:color w:val="000000"/>
              </w:rPr>
            </w:pPr>
            <w:r w:rsidRPr="00D37DFD">
              <w:rPr>
                <w:color w:val="000000"/>
              </w:rPr>
              <w:t>1,041</w:t>
            </w:r>
          </w:p>
        </w:tc>
        <w:tc>
          <w:tcPr>
            <w:tcW w:w="870" w:type="dxa"/>
            <w:tcBorders>
              <w:top w:val="nil"/>
              <w:left w:val="nil"/>
              <w:bottom w:val="nil"/>
              <w:right w:val="nil"/>
            </w:tcBorders>
            <w:shd w:val="clear" w:color="auto" w:fill="auto"/>
            <w:vAlign w:val="center"/>
          </w:tcPr>
          <w:p w14:paraId="4D904123"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tcPr>
          <w:p w14:paraId="321FB8ED" w14:textId="77777777" w:rsidR="00D37DFD" w:rsidRPr="00D37DFD" w:rsidRDefault="00D37DFD" w:rsidP="00D37DFD">
            <w:pPr>
              <w:spacing w:after="0" w:line="240" w:lineRule="auto"/>
              <w:ind w:firstLine="0"/>
              <w:jc w:val="center"/>
              <w:rPr>
                <w:color w:val="000000"/>
              </w:rPr>
            </w:pPr>
            <w:r w:rsidRPr="00D37DFD">
              <w:rPr>
                <w:color w:val="000000"/>
              </w:rPr>
              <w:t>0.41</w:t>
            </w:r>
          </w:p>
        </w:tc>
        <w:tc>
          <w:tcPr>
            <w:tcW w:w="1216" w:type="dxa"/>
            <w:tcBorders>
              <w:top w:val="nil"/>
              <w:left w:val="nil"/>
              <w:bottom w:val="nil"/>
              <w:right w:val="nil"/>
            </w:tcBorders>
            <w:shd w:val="clear" w:color="auto" w:fill="auto"/>
            <w:vAlign w:val="center"/>
          </w:tcPr>
          <w:p w14:paraId="06063471" w14:textId="77777777" w:rsidR="00D37DFD" w:rsidRPr="00D37DFD" w:rsidRDefault="00D37DFD" w:rsidP="00D37DFD">
            <w:pPr>
              <w:spacing w:after="0" w:line="240" w:lineRule="auto"/>
              <w:ind w:firstLine="0"/>
              <w:jc w:val="center"/>
              <w:rPr>
                <w:color w:val="000000"/>
              </w:rPr>
            </w:pPr>
            <w:r w:rsidRPr="00D37DFD">
              <w:rPr>
                <w:color w:val="000000"/>
              </w:rPr>
              <w:t>15,000</w:t>
            </w:r>
          </w:p>
        </w:tc>
        <w:tc>
          <w:tcPr>
            <w:tcW w:w="710" w:type="dxa"/>
            <w:tcBorders>
              <w:top w:val="nil"/>
              <w:left w:val="nil"/>
              <w:bottom w:val="nil"/>
              <w:right w:val="nil"/>
            </w:tcBorders>
            <w:shd w:val="clear" w:color="auto" w:fill="auto"/>
            <w:vAlign w:val="center"/>
          </w:tcPr>
          <w:p w14:paraId="37168C7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7716D07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4149853C"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nil"/>
              <w:left w:val="nil"/>
              <w:bottom w:val="nil"/>
              <w:right w:val="nil"/>
            </w:tcBorders>
            <w:shd w:val="clear" w:color="auto" w:fill="auto"/>
            <w:vAlign w:val="center"/>
          </w:tcPr>
          <w:p w14:paraId="3C89144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71DAEA1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nil"/>
              <w:right w:val="nil"/>
            </w:tcBorders>
            <w:shd w:val="clear" w:color="auto" w:fill="auto"/>
            <w:vAlign w:val="center"/>
          </w:tcPr>
          <w:p w14:paraId="7652499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tcPr>
          <w:p w14:paraId="4DDE27B5"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5EA61C59"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259A7B1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3272003F"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53F382B6" w14:textId="77777777" w:rsidTr="00D37DFD">
        <w:trPr>
          <w:trHeight w:val="315"/>
        </w:trPr>
        <w:tc>
          <w:tcPr>
            <w:tcW w:w="1014" w:type="dxa"/>
            <w:tcBorders>
              <w:top w:val="nil"/>
              <w:left w:val="nil"/>
              <w:bottom w:val="nil"/>
              <w:right w:val="nil"/>
            </w:tcBorders>
            <w:shd w:val="clear" w:color="auto" w:fill="auto"/>
            <w:vAlign w:val="center"/>
            <w:hideMark/>
          </w:tcPr>
          <w:p w14:paraId="0494CC35" w14:textId="77777777" w:rsidR="00D37DFD" w:rsidRPr="00D37DFD" w:rsidRDefault="00D37DFD" w:rsidP="00D37DFD">
            <w:pPr>
              <w:spacing w:after="0" w:line="240" w:lineRule="auto"/>
              <w:ind w:firstLine="0"/>
              <w:rPr>
                <w:color w:val="000000"/>
              </w:rPr>
            </w:pPr>
            <w:r w:rsidRPr="00D37DFD">
              <w:rPr>
                <w:color w:val="000000"/>
              </w:rPr>
              <w:t>LEFL</w:t>
            </w:r>
          </w:p>
        </w:tc>
        <w:tc>
          <w:tcPr>
            <w:tcW w:w="923" w:type="dxa"/>
            <w:tcBorders>
              <w:top w:val="nil"/>
              <w:left w:val="nil"/>
              <w:bottom w:val="nil"/>
              <w:right w:val="nil"/>
            </w:tcBorders>
            <w:shd w:val="clear" w:color="auto" w:fill="auto"/>
            <w:vAlign w:val="center"/>
            <w:hideMark/>
          </w:tcPr>
          <w:p w14:paraId="5B6AB603" w14:textId="77777777" w:rsidR="00D37DFD" w:rsidRPr="00D37DFD" w:rsidRDefault="00D37DFD" w:rsidP="00D37DFD">
            <w:pPr>
              <w:spacing w:after="0" w:line="240" w:lineRule="auto"/>
              <w:ind w:firstLine="0"/>
              <w:jc w:val="center"/>
              <w:rPr>
                <w:color w:val="000000"/>
              </w:rPr>
            </w:pPr>
            <w:r w:rsidRPr="00D37DFD">
              <w:rPr>
                <w:color w:val="000000"/>
              </w:rPr>
              <w:t>1,352</w:t>
            </w:r>
          </w:p>
        </w:tc>
        <w:tc>
          <w:tcPr>
            <w:tcW w:w="996" w:type="dxa"/>
            <w:tcBorders>
              <w:top w:val="nil"/>
              <w:left w:val="nil"/>
              <w:bottom w:val="nil"/>
              <w:right w:val="nil"/>
            </w:tcBorders>
            <w:shd w:val="clear" w:color="auto" w:fill="auto"/>
            <w:vAlign w:val="center"/>
            <w:hideMark/>
          </w:tcPr>
          <w:p w14:paraId="27D58A1A" w14:textId="77777777" w:rsidR="00D37DFD" w:rsidRPr="00D37DFD" w:rsidRDefault="00D37DFD" w:rsidP="00D37DFD">
            <w:pPr>
              <w:spacing w:after="0" w:line="240" w:lineRule="auto"/>
              <w:ind w:firstLine="0"/>
              <w:jc w:val="center"/>
              <w:rPr>
                <w:color w:val="000000"/>
              </w:rPr>
            </w:pPr>
            <w:r w:rsidRPr="00D37DFD">
              <w:rPr>
                <w:color w:val="000000"/>
              </w:rPr>
              <w:t>5,299</w:t>
            </w:r>
          </w:p>
        </w:tc>
        <w:tc>
          <w:tcPr>
            <w:tcW w:w="870" w:type="dxa"/>
            <w:tcBorders>
              <w:top w:val="nil"/>
              <w:left w:val="nil"/>
              <w:bottom w:val="nil"/>
              <w:right w:val="nil"/>
            </w:tcBorders>
            <w:shd w:val="clear" w:color="auto" w:fill="auto"/>
            <w:vAlign w:val="center"/>
            <w:hideMark/>
          </w:tcPr>
          <w:p w14:paraId="461FC855"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hideMark/>
          </w:tcPr>
          <w:p w14:paraId="4C554A42" w14:textId="77777777" w:rsidR="00D37DFD" w:rsidRPr="00D37DFD" w:rsidRDefault="00D37DFD" w:rsidP="00D37DFD">
            <w:pPr>
              <w:spacing w:after="0" w:line="240" w:lineRule="auto"/>
              <w:ind w:firstLine="0"/>
              <w:jc w:val="center"/>
              <w:rPr>
                <w:color w:val="000000"/>
              </w:rPr>
            </w:pPr>
            <w:r w:rsidRPr="00D37DFD">
              <w:rPr>
                <w:color w:val="000000"/>
              </w:rPr>
              <w:t>0.452</w:t>
            </w:r>
          </w:p>
        </w:tc>
        <w:tc>
          <w:tcPr>
            <w:tcW w:w="1216" w:type="dxa"/>
            <w:tcBorders>
              <w:top w:val="nil"/>
              <w:left w:val="nil"/>
              <w:bottom w:val="nil"/>
              <w:right w:val="nil"/>
            </w:tcBorders>
            <w:shd w:val="clear" w:color="auto" w:fill="auto"/>
            <w:vAlign w:val="center"/>
            <w:hideMark/>
          </w:tcPr>
          <w:p w14:paraId="7F0E9699" w14:textId="77777777" w:rsidR="00D37DFD" w:rsidRPr="00D37DFD" w:rsidRDefault="00D37DFD" w:rsidP="00D37DFD">
            <w:pPr>
              <w:spacing w:after="0" w:line="240" w:lineRule="auto"/>
              <w:ind w:firstLine="0"/>
              <w:jc w:val="center"/>
              <w:rPr>
                <w:color w:val="000000"/>
              </w:rPr>
            </w:pPr>
            <w:r w:rsidRPr="00D37DFD">
              <w:rPr>
                <w:color w:val="000000"/>
              </w:rPr>
              <w:t>21,000</w:t>
            </w:r>
          </w:p>
        </w:tc>
        <w:tc>
          <w:tcPr>
            <w:tcW w:w="710" w:type="dxa"/>
            <w:tcBorders>
              <w:top w:val="nil"/>
              <w:left w:val="nil"/>
              <w:bottom w:val="nil"/>
              <w:right w:val="nil"/>
            </w:tcBorders>
            <w:shd w:val="clear" w:color="auto" w:fill="auto"/>
            <w:vAlign w:val="center"/>
            <w:hideMark/>
          </w:tcPr>
          <w:p w14:paraId="6DB4568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hideMark/>
          </w:tcPr>
          <w:p w14:paraId="3A67747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hideMark/>
          </w:tcPr>
          <w:p w14:paraId="2DECF9B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nil"/>
              <w:left w:val="nil"/>
              <w:bottom w:val="nil"/>
              <w:right w:val="nil"/>
            </w:tcBorders>
            <w:shd w:val="clear" w:color="auto" w:fill="auto"/>
            <w:vAlign w:val="center"/>
            <w:hideMark/>
          </w:tcPr>
          <w:p w14:paraId="7733AEB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hideMark/>
          </w:tcPr>
          <w:p w14:paraId="14C1FA1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hideMark/>
          </w:tcPr>
          <w:p w14:paraId="70A4484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nil"/>
              <w:right w:val="nil"/>
            </w:tcBorders>
            <w:shd w:val="clear" w:color="auto" w:fill="auto"/>
            <w:vAlign w:val="center"/>
            <w:hideMark/>
          </w:tcPr>
          <w:p w14:paraId="6976AD2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hideMark/>
          </w:tcPr>
          <w:p w14:paraId="08DDA2B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39B6F488"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hideMark/>
          </w:tcPr>
          <w:p w14:paraId="3ACFE0E5"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2B3B41CC" w14:textId="77777777" w:rsidTr="00D37DFD">
        <w:trPr>
          <w:trHeight w:val="315"/>
        </w:trPr>
        <w:tc>
          <w:tcPr>
            <w:tcW w:w="1014" w:type="dxa"/>
            <w:tcBorders>
              <w:top w:val="nil"/>
              <w:left w:val="nil"/>
              <w:bottom w:val="single" w:sz="4" w:space="0" w:color="auto"/>
              <w:right w:val="nil"/>
            </w:tcBorders>
            <w:shd w:val="clear" w:color="auto" w:fill="auto"/>
            <w:vAlign w:val="center"/>
          </w:tcPr>
          <w:p w14:paraId="3FEA71EF" w14:textId="77777777" w:rsidR="00D37DFD" w:rsidRPr="00D37DFD" w:rsidRDefault="00D37DFD" w:rsidP="00D37DFD">
            <w:pPr>
              <w:spacing w:after="0" w:line="240" w:lineRule="auto"/>
              <w:ind w:firstLine="0"/>
              <w:rPr>
                <w:color w:val="000000"/>
              </w:rPr>
            </w:pPr>
            <w:r w:rsidRPr="00D37DFD">
              <w:rPr>
                <w:color w:val="000000"/>
              </w:rPr>
              <w:t>VEER</w:t>
            </w:r>
          </w:p>
        </w:tc>
        <w:tc>
          <w:tcPr>
            <w:tcW w:w="923" w:type="dxa"/>
            <w:tcBorders>
              <w:top w:val="nil"/>
              <w:left w:val="nil"/>
              <w:bottom w:val="single" w:sz="4" w:space="0" w:color="auto"/>
              <w:right w:val="nil"/>
            </w:tcBorders>
            <w:shd w:val="clear" w:color="auto" w:fill="auto"/>
            <w:vAlign w:val="center"/>
          </w:tcPr>
          <w:p w14:paraId="2021B44B" w14:textId="77777777" w:rsidR="00D37DFD" w:rsidRPr="00D37DFD" w:rsidRDefault="00D37DFD" w:rsidP="00D37DFD">
            <w:pPr>
              <w:spacing w:after="0" w:line="240" w:lineRule="auto"/>
              <w:ind w:firstLine="0"/>
              <w:jc w:val="center"/>
              <w:rPr>
                <w:color w:val="000000"/>
              </w:rPr>
            </w:pPr>
            <w:r w:rsidRPr="00D37DFD">
              <w:rPr>
                <w:color w:val="000000"/>
              </w:rPr>
              <w:t>1,590</w:t>
            </w:r>
          </w:p>
        </w:tc>
        <w:tc>
          <w:tcPr>
            <w:tcW w:w="996" w:type="dxa"/>
            <w:tcBorders>
              <w:top w:val="nil"/>
              <w:left w:val="nil"/>
              <w:bottom w:val="single" w:sz="4" w:space="0" w:color="auto"/>
              <w:right w:val="nil"/>
            </w:tcBorders>
            <w:shd w:val="clear" w:color="auto" w:fill="auto"/>
            <w:vAlign w:val="center"/>
          </w:tcPr>
          <w:p w14:paraId="480E6C40" w14:textId="77777777" w:rsidR="00D37DFD" w:rsidRPr="00D37DFD" w:rsidRDefault="00D37DFD" w:rsidP="00D37DFD">
            <w:pPr>
              <w:spacing w:after="0" w:line="240" w:lineRule="auto"/>
              <w:ind w:firstLine="0"/>
              <w:jc w:val="center"/>
              <w:rPr>
                <w:color w:val="000000"/>
              </w:rPr>
            </w:pPr>
            <w:r w:rsidRPr="00D37DFD">
              <w:rPr>
                <w:color w:val="000000"/>
              </w:rPr>
              <w:t>11,441</w:t>
            </w:r>
          </w:p>
        </w:tc>
        <w:tc>
          <w:tcPr>
            <w:tcW w:w="870" w:type="dxa"/>
            <w:tcBorders>
              <w:top w:val="nil"/>
              <w:left w:val="nil"/>
              <w:bottom w:val="single" w:sz="4" w:space="0" w:color="auto"/>
              <w:right w:val="nil"/>
            </w:tcBorders>
            <w:shd w:val="clear" w:color="auto" w:fill="auto"/>
            <w:vAlign w:val="center"/>
          </w:tcPr>
          <w:p w14:paraId="6C5BA645"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single" w:sz="4" w:space="0" w:color="auto"/>
              <w:right w:val="nil"/>
            </w:tcBorders>
            <w:shd w:val="clear" w:color="auto" w:fill="auto"/>
            <w:vAlign w:val="center"/>
          </w:tcPr>
          <w:p w14:paraId="130688CD" w14:textId="77777777" w:rsidR="00D37DFD" w:rsidRPr="00D37DFD" w:rsidRDefault="00D37DFD" w:rsidP="00D37DFD">
            <w:pPr>
              <w:spacing w:after="0" w:line="240" w:lineRule="auto"/>
              <w:ind w:firstLine="0"/>
              <w:jc w:val="center"/>
              <w:rPr>
                <w:color w:val="000000"/>
              </w:rPr>
            </w:pPr>
            <w:r w:rsidRPr="00D37DFD">
              <w:rPr>
                <w:color w:val="000000"/>
              </w:rPr>
              <w:t>0.679</w:t>
            </w:r>
          </w:p>
        </w:tc>
        <w:tc>
          <w:tcPr>
            <w:tcW w:w="1216" w:type="dxa"/>
            <w:tcBorders>
              <w:top w:val="nil"/>
              <w:left w:val="nil"/>
              <w:bottom w:val="single" w:sz="4" w:space="0" w:color="auto"/>
              <w:right w:val="nil"/>
            </w:tcBorders>
            <w:shd w:val="clear" w:color="auto" w:fill="auto"/>
            <w:vAlign w:val="center"/>
          </w:tcPr>
          <w:p w14:paraId="7CBACAF4" w14:textId="77777777" w:rsidR="00D37DFD" w:rsidRPr="00D37DFD" w:rsidRDefault="00D37DFD" w:rsidP="00D37DFD">
            <w:pPr>
              <w:spacing w:after="0" w:line="240" w:lineRule="auto"/>
              <w:ind w:firstLine="0"/>
              <w:jc w:val="center"/>
              <w:rPr>
                <w:color w:val="000000"/>
              </w:rPr>
            </w:pPr>
            <w:r w:rsidRPr="00D37DFD">
              <w:rPr>
                <w:color w:val="000000"/>
              </w:rPr>
              <w:t>6,000</w:t>
            </w:r>
          </w:p>
        </w:tc>
        <w:tc>
          <w:tcPr>
            <w:tcW w:w="710" w:type="dxa"/>
            <w:tcBorders>
              <w:top w:val="nil"/>
              <w:left w:val="nil"/>
              <w:bottom w:val="single" w:sz="4" w:space="0" w:color="auto"/>
              <w:right w:val="nil"/>
            </w:tcBorders>
            <w:shd w:val="clear" w:color="auto" w:fill="auto"/>
            <w:vAlign w:val="center"/>
          </w:tcPr>
          <w:p w14:paraId="2508F27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single" w:sz="4" w:space="0" w:color="auto"/>
              <w:right w:val="nil"/>
            </w:tcBorders>
            <w:shd w:val="clear" w:color="auto" w:fill="auto"/>
            <w:vAlign w:val="center"/>
          </w:tcPr>
          <w:p w14:paraId="634ABAE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single" w:sz="4" w:space="0" w:color="auto"/>
              <w:right w:val="nil"/>
            </w:tcBorders>
            <w:shd w:val="clear" w:color="auto" w:fill="auto"/>
            <w:vAlign w:val="center"/>
          </w:tcPr>
          <w:p w14:paraId="44F25EC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nil"/>
              <w:left w:val="nil"/>
              <w:bottom w:val="single" w:sz="4" w:space="0" w:color="auto"/>
              <w:right w:val="nil"/>
            </w:tcBorders>
            <w:shd w:val="clear" w:color="auto" w:fill="auto"/>
            <w:vAlign w:val="center"/>
          </w:tcPr>
          <w:p w14:paraId="2129FC9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tcPr>
          <w:p w14:paraId="62CBE49A"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single" w:sz="4" w:space="0" w:color="auto"/>
              <w:right w:val="nil"/>
            </w:tcBorders>
            <w:shd w:val="clear" w:color="auto" w:fill="auto"/>
            <w:vAlign w:val="center"/>
          </w:tcPr>
          <w:p w14:paraId="430DC72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single" w:sz="4" w:space="0" w:color="auto"/>
              <w:right w:val="nil"/>
            </w:tcBorders>
            <w:shd w:val="clear" w:color="auto" w:fill="auto"/>
            <w:vAlign w:val="center"/>
          </w:tcPr>
          <w:p w14:paraId="029F046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single" w:sz="4" w:space="0" w:color="auto"/>
              <w:right w:val="nil"/>
            </w:tcBorders>
            <w:shd w:val="clear" w:color="auto" w:fill="auto"/>
            <w:vAlign w:val="center"/>
          </w:tcPr>
          <w:p w14:paraId="2977E0D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single" w:sz="4" w:space="0" w:color="auto"/>
              <w:right w:val="nil"/>
            </w:tcBorders>
            <w:shd w:val="clear" w:color="auto" w:fill="auto"/>
            <w:vAlign w:val="center"/>
          </w:tcPr>
          <w:p w14:paraId="76F89B2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tcPr>
          <w:p w14:paraId="3A640C5E"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15D4A486" w14:textId="77777777" w:rsidTr="00D37DFD">
        <w:trPr>
          <w:trHeight w:val="315"/>
        </w:trPr>
        <w:tc>
          <w:tcPr>
            <w:tcW w:w="1014" w:type="dxa"/>
            <w:tcBorders>
              <w:top w:val="single" w:sz="4" w:space="0" w:color="auto"/>
              <w:left w:val="nil"/>
              <w:bottom w:val="nil"/>
              <w:right w:val="nil"/>
            </w:tcBorders>
            <w:shd w:val="clear" w:color="auto" w:fill="auto"/>
            <w:vAlign w:val="center"/>
          </w:tcPr>
          <w:p w14:paraId="1B580C2C" w14:textId="77777777" w:rsidR="00D37DFD" w:rsidRPr="00D37DFD" w:rsidRDefault="00D37DFD" w:rsidP="00D37DFD">
            <w:pPr>
              <w:spacing w:after="0" w:line="240" w:lineRule="auto"/>
              <w:ind w:firstLine="0"/>
              <w:rPr>
                <w:color w:val="000000"/>
              </w:rPr>
            </w:pPr>
            <w:r w:rsidRPr="00D37DFD">
              <w:rPr>
                <w:color w:val="000000"/>
              </w:rPr>
              <w:t>CERW</w:t>
            </w:r>
          </w:p>
        </w:tc>
        <w:tc>
          <w:tcPr>
            <w:tcW w:w="923" w:type="dxa"/>
            <w:tcBorders>
              <w:top w:val="single" w:sz="4" w:space="0" w:color="auto"/>
              <w:left w:val="nil"/>
              <w:bottom w:val="nil"/>
              <w:right w:val="nil"/>
            </w:tcBorders>
            <w:shd w:val="clear" w:color="auto" w:fill="auto"/>
            <w:vAlign w:val="center"/>
          </w:tcPr>
          <w:p w14:paraId="1BD7BE64" w14:textId="77777777" w:rsidR="00D37DFD" w:rsidRPr="00D37DFD" w:rsidRDefault="00D37DFD" w:rsidP="00D37DFD">
            <w:pPr>
              <w:spacing w:after="0" w:line="240" w:lineRule="auto"/>
              <w:ind w:firstLine="0"/>
              <w:jc w:val="center"/>
              <w:rPr>
                <w:color w:val="000000"/>
              </w:rPr>
            </w:pPr>
            <w:r w:rsidRPr="00D37DFD">
              <w:rPr>
                <w:color w:val="000000"/>
              </w:rPr>
              <w:t>904</w:t>
            </w:r>
          </w:p>
        </w:tc>
        <w:tc>
          <w:tcPr>
            <w:tcW w:w="996" w:type="dxa"/>
            <w:tcBorders>
              <w:top w:val="single" w:sz="4" w:space="0" w:color="auto"/>
              <w:left w:val="nil"/>
              <w:bottom w:val="nil"/>
              <w:right w:val="nil"/>
            </w:tcBorders>
            <w:shd w:val="clear" w:color="auto" w:fill="auto"/>
            <w:vAlign w:val="center"/>
          </w:tcPr>
          <w:p w14:paraId="3EAFC3F7" w14:textId="77777777" w:rsidR="00D37DFD" w:rsidRPr="00D37DFD" w:rsidRDefault="00D37DFD" w:rsidP="00D37DFD">
            <w:pPr>
              <w:spacing w:after="0" w:line="240" w:lineRule="auto"/>
              <w:ind w:firstLine="0"/>
              <w:jc w:val="center"/>
              <w:rPr>
                <w:color w:val="000000"/>
              </w:rPr>
            </w:pPr>
            <w:r w:rsidRPr="00D37DFD">
              <w:rPr>
                <w:color w:val="000000"/>
              </w:rPr>
              <w:t>2,761</w:t>
            </w:r>
          </w:p>
        </w:tc>
        <w:tc>
          <w:tcPr>
            <w:tcW w:w="870" w:type="dxa"/>
            <w:tcBorders>
              <w:top w:val="single" w:sz="4" w:space="0" w:color="auto"/>
              <w:left w:val="nil"/>
              <w:bottom w:val="nil"/>
              <w:right w:val="nil"/>
            </w:tcBorders>
            <w:shd w:val="clear" w:color="auto" w:fill="auto"/>
            <w:vAlign w:val="center"/>
          </w:tcPr>
          <w:p w14:paraId="77FDB910"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single" w:sz="4" w:space="0" w:color="auto"/>
              <w:left w:val="nil"/>
              <w:bottom w:val="nil"/>
              <w:right w:val="nil"/>
            </w:tcBorders>
            <w:shd w:val="clear" w:color="auto" w:fill="auto"/>
            <w:vAlign w:val="center"/>
          </w:tcPr>
          <w:p w14:paraId="5BB18EF3" w14:textId="77777777" w:rsidR="00D37DFD" w:rsidRPr="00D37DFD" w:rsidRDefault="00D37DFD" w:rsidP="00D37DFD">
            <w:pPr>
              <w:spacing w:after="0" w:line="240" w:lineRule="auto"/>
              <w:ind w:firstLine="0"/>
              <w:jc w:val="center"/>
              <w:rPr>
                <w:color w:val="000000"/>
              </w:rPr>
            </w:pPr>
            <w:r w:rsidRPr="00D37DFD">
              <w:rPr>
                <w:color w:val="000000"/>
              </w:rPr>
              <w:t>0.448</w:t>
            </w:r>
          </w:p>
        </w:tc>
        <w:tc>
          <w:tcPr>
            <w:tcW w:w="1216" w:type="dxa"/>
            <w:tcBorders>
              <w:top w:val="single" w:sz="4" w:space="0" w:color="auto"/>
              <w:left w:val="nil"/>
              <w:bottom w:val="nil"/>
              <w:right w:val="nil"/>
            </w:tcBorders>
            <w:shd w:val="clear" w:color="auto" w:fill="auto"/>
            <w:vAlign w:val="center"/>
          </w:tcPr>
          <w:p w14:paraId="45C5EF19"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single" w:sz="4" w:space="0" w:color="auto"/>
              <w:left w:val="nil"/>
              <w:bottom w:val="nil"/>
              <w:right w:val="nil"/>
            </w:tcBorders>
            <w:shd w:val="clear" w:color="auto" w:fill="auto"/>
            <w:vAlign w:val="center"/>
          </w:tcPr>
          <w:p w14:paraId="55725E5C"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single" w:sz="4" w:space="0" w:color="auto"/>
              <w:left w:val="nil"/>
              <w:bottom w:val="nil"/>
              <w:right w:val="nil"/>
            </w:tcBorders>
            <w:shd w:val="clear" w:color="auto" w:fill="auto"/>
            <w:vAlign w:val="center"/>
          </w:tcPr>
          <w:p w14:paraId="1F9AC5D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single" w:sz="4" w:space="0" w:color="auto"/>
              <w:left w:val="nil"/>
              <w:bottom w:val="nil"/>
              <w:right w:val="nil"/>
            </w:tcBorders>
            <w:shd w:val="clear" w:color="auto" w:fill="auto"/>
            <w:vAlign w:val="center"/>
          </w:tcPr>
          <w:p w14:paraId="0FA3A6F7"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single" w:sz="4" w:space="0" w:color="auto"/>
              <w:left w:val="nil"/>
              <w:bottom w:val="nil"/>
              <w:right w:val="nil"/>
            </w:tcBorders>
            <w:shd w:val="clear" w:color="auto" w:fill="auto"/>
            <w:vAlign w:val="center"/>
          </w:tcPr>
          <w:p w14:paraId="14490283"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single" w:sz="4" w:space="0" w:color="auto"/>
              <w:left w:val="nil"/>
              <w:bottom w:val="nil"/>
              <w:right w:val="nil"/>
            </w:tcBorders>
            <w:shd w:val="clear" w:color="auto" w:fill="auto"/>
            <w:vAlign w:val="center"/>
          </w:tcPr>
          <w:p w14:paraId="4FF2189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single" w:sz="4" w:space="0" w:color="auto"/>
              <w:left w:val="nil"/>
              <w:bottom w:val="nil"/>
              <w:right w:val="nil"/>
            </w:tcBorders>
            <w:shd w:val="clear" w:color="auto" w:fill="auto"/>
            <w:vAlign w:val="center"/>
          </w:tcPr>
          <w:p w14:paraId="15A5E06D"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single" w:sz="4" w:space="0" w:color="auto"/>
              <w:left w:val="nil"/>
              <w:bottom w:val="nil"/>
              <w:right w:val="nil"/>
            </w:tcBorders>
            <w:shd w:val="clear" w:color="auto" w:fill="auto"/>
            <w:vAlign w:val="center"/>
          </w:tcPr>
          <w:p w14:paraId="179F765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single" w:sz="4" w:space="0" w:color="auto"/>
              <w:left w:val="nil"/>
              <w:bottom w:val="nil"/>
              <w:right w:val="nil"/>
            </w:tcBorders>
            <w:shd w:val="clear" w:color="auto" w:fill="auto"/>
            <w:vAlign w:val="center"/>
          </w:tcPr>
          <w:p w14:paraId="5B8B98A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single" w:sz="4" w:space="0" w:color="auto"/>
              <w:left w:val="nil"/>
              <w:bottom w:val="nil"/>
              <w:right w:val="nil"/>
            </w:tcBorders>
            <w:shd w:val="clear" w:color="auto" w:fill="auto"/>
            <w:vAlign w:val="center"/>
          </w:tcPr>
          <w:p w14:paraId="156D4A7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single" w:sz="4" w:space="0" w:color="auto"/>
              <w:left w:val="nil"/>
              <w:bottom w:val="nil"/>
              <w:right w:val="nil"/>
            </w:tcBorders>
            <w:shd w:val="clear" w:color="auto" w:fill="auto"/>
            <w:vAlign w:val="center"/>
          </w:tcPr>
          <w:p w14:paraId="1CCD94DD"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4A794420" w14:textId="77777777" w:rsidTr="00D37DFD">
        <w:trPr>
          <w:trHeight w:val="315"/>
        </w:trPr>
        <w:tc>
          <w:tcPr>
            <w:tcW w:w="1014" w:type="dxa"/>
            <w:tcBorders>
              <w:top w:val="nil"/>
              <w:left w:val="nil"/>
              <w:bottom w:val="nil"/>
              <w:right w:val="nil"/>
            </w:tcBorders>
            <w:shd w:val="clear" w:color="auto" w:fill="auto"/>
            <w:vAlign w:val="center"/>
          </w:tcPr>
          <w:p w14:paraId="19B8720A" w14:textId="77777777" w:rsidR="00D37DFD" w:rsidRPr="00D37DFD" w:rsidRDefault="00D37DFD" w:rsidP="00D37DFD">
            <w:pPr>
              <w:spacing w:after="0" w:line="240" w:lineRule="auto"/>
              <w:ind w:firstLine="0"/>
              <w:rPr>
                <w:color w:val="000000"/>
              </w:rPr>
            </w:pPr>
            <w:r w:rsidRPr="00D37DFD">
              <w:rPr>
                <w:color w:val="000000"/>
              </w:rPr>
              <w:t>KEWA</w:t>
            </w:r>
          </w:p>
        </w:tc>
        <w:tc>
          <w:tcPr>
            <w:tcW w:w="923" w:type="dxa"/>
            <w:tcBorders>
              <w:top w:val="nil"/>
              <w:left w:val="nil"/>
              <w:bottom w:val="nil"/>
              <w:right w:val="nil"/>
            </w:tcBorders>
            <w:shd w:val="clear" w:color="auto" w:fill="auto"/>
            <w:vAlign w:val="center"/>
          </w:tcPr>
          <w:p w14:paraId="53FB9670" w14:textId="77777777" w:rsidR="00D37DFD" w:rsidRPr="00D37DFD" w:rsidRDefault="00D37DFD" w:rsidP="00D37DFD">
            <w:pPr>
              <w:spacing w:after="0" w:line="240" w:lineRule="auto"/>
              <w:ind w:firstLine="0"/>
              <w:jc w:val="center"/>
              <w:rPr>
                <w:color w:val="000000"/>
              </w:rPr>
            </w:pPr>
            <w:r w:rsidRPr="00D37DFD">
              <w:rPr>
                <w:color w:val="000000"/>
              </w:rPr>
              <w:t>1,317</w:t>
            </w:r>
          </w:p>
        </w:tc>
        <w:tc>
          <w:tcPr>
            <w:tcW w:w="996" w:type="dxa"/>
            <w:tcBorders>
              <w:top w:val="nil"/>
              <w:left w:val="nil"/>
              <w:bottom w:val="nil"/>
              <w:right w:val="nil"/>
            </w:tcBorders>
            <w:shd w:val="clear" w:color="auto" w:fill="auto"/>
            <w:vAlign w:val="center"/>
          </w:tcPr>
          <w:p w14:paraId="75C7385A" w14:textId="77777777" w:rsidR="00D37DFD" w:rsidRPr="00D37DFD" w:rsidRDefault="00D37DFD" w:rsidP="00D37DFD">
            <w:pPr>
              <w:spacing w:after="0" w:line="240" w:lineRule="auto"/>
              <w:ind w:firstLine="0"/>
              <w:jc w:val="center"/>
              <w:rPr>
                <w:color w:val="000000"/>
              </w:rPr>
            </w:pPr>
            <w:r w:rsidRPr="00D37DFD">
              <w:rPr>
                <w:color w:val="000000"/>
              </w:rPr>
              <w:t>3,575</w:t>
            </w:r>
          </w:p>
        </w:tc>
        <w:tc>
          <w:tcPr>
            <w:tcW w:w="870" w:type="dxa"/>
            <w:tcBorders>
              <w:top w:val="nil"/>
              <w:left w:val="nil"/>
              <w:bottom w:val="nil"/>
              <w:right w:val="nil"/>
            </w:tcBorders>
            <w:shd w:val="clear" w:color="auto" w:fill="auto"/>
            <w:vAlign w:val="center"/>
          </w:tcPr>
          <w:p w14:paraId="76C9C396"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tcPr>
          <w:p w14:paraId="35614B1A" w14:textId="77777777" w:rsidR="00D37DFD" w:rsidRPr="00D37DFD" w:rsidRDefault="00D37DFD" w:rsidP="00D37DFD">
            <w:pPr>
              <w:spacing w:after="0" w:line="240" w:lineRule="auto"/>
              <w:ind w:firstLine="0"/>
              <w:jc w:val="center"/>
              <w:rPr>
                <w:color w:val="000000"/>
              </w:rPr>
            </w:pPr>
            <w:r w:rsidRPr="00D37DFD">
              <w:rPr>
                <w:color w:val="000000"/>
              </w:rPr>
              <w:t>0.647</w:t>
            </w:r>
          </w:p>
        </w:tc>
        <w:tc>
          <w:tcPr>
            <w:tcW w:w="1216" w:type="dxa"/>
            <w:tcBorders>
              <w:top w:val="nil"/>
              <w:left w:val="nil"/>
              <w:bottom w:val="nil"/>
              <w:right w:val="nil"/>
            </w:tcBorders>
            <w:shd w:val="clear" w:color="auto" w:fill="auto"/>
            <w:vAlign w:val="center"/>
          </w:tcPr>
          <w:p w14:paraId="708AF6CA"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bottom w:val="nil"/>
              <w:right w:val="nil"/>
            </w:tcBorders>
            <w:shd w:val="clear" w:color="auto" w:fill="auto"/>
            <w:vAlign w:val="center"/>
          </w:tcPr>
          <w:p w14:paraId="1E2A952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62A7BC4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57EEA67D"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nil"/>
              <w:right w:val="nil"/>
            </w:tcBorders>
            <w:shd w:val="clear" w:color="auto" w:fill="auto"/>
            <w:vAlign w:val="center"/>
          </w:tcPr>
          <w:p w14:paraId="7975FA2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tcPr>
          <w:p w14:paraId="3E0B785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tcPr>
          <w:p w14:paraId="5914CCAA"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tcPr>
          <w:p w14:paraId="0DFC89E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tcPr>
          <w:p w14:paraId="2C4304D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tcPr>
          <w:p w14:paraId="221E50A1"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0007E8C3"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2450AFC3" w14:textId="77777777" w:rsidTr="00D37DFD">
        <w:trPr>
          <w:trHeight w:val="315"/>
        </w:trPr>
        <w:tc>
          <w:tcPr>
            <w:tcW w:w="1014" w:type="dxa"/>
            <w:tcBorders>
              <w:top w:val="nil"/>
              <w:left w:val="nil"/>
              <w:bottom w:val="nil"/>
              <w:right w:val="nil"/>
            </w:tcBorders>
            <w:shd w:val="clear" w:color="auto" w:fill="auto"/>
            <w:vAlign w:val="center"/>
            <w:hideMark/>
          </w:tcPr>
          <w:p w14:paraId="29375DD0" w14:textId="77777777" w:rsidR="00D37DFD" w:rsidRPr="00D37DFD" w:rsidRDefault="00D37DFD" w:rsidP="00D37DFD">
            <w:pPr>
              <w:spacing w:after="0" w:line="240" w:lineRule="auto"/>
              <w:ind w:firstLine="0"/>
              <w:rPr>
                <w:color w:val="000000"/>
              </w:rPr>
            </w:pPr>
            <w:r w:rsidRPr="00D37DFD">
              <w:rPr>
                <w:color w:val="000000"/>
              </w:rPr>
              <w:t>SUTA</w:t>
            </w:r>
          </w:p>
        </w:tc>
        <w:tc>
          <w:tcPr>
            <w:tcW w:w="923" w:type="dxa"/>
            <w:tcBorders>
              <w:top w:val="nil"/>
              <w:left w:val="nil"/>
              <w:bottom w:val="nil"/>
              <w:right w:val="nil"/>
            </w:tcBorders>
            <w:shd w:val="clear" w:color="auto" w:fill="auto"/>
            <w:vAlign w:val="center"/>
            <w:hideMark/>
          </w:tcPr>
          <w:p w14:paraId="4C16C20A" w14:textId="77777777" w:rsidR="00D37DFD" w:rsidRPr="00D37DFD" w:rsidRDefault="00D37DFD" w:rsidP="00D37DFD">
            <w:pPr>
              <w:spacing w:after="0" w:line="240" w:lineRule="auto"/>
              <w:ind w:firstLine="0"/>
              <w:jc w:val="center"/>
              <w:rPr>
                <w:color w:val="000000"/>
              </w:rPr>
            </w:pPr>
            <w:r w:rsidRPr="00D37DFD">
              <w:rPr>
                <w:color w:val="000000"/>
              </w:rPr>
              <w:t>826</w:t>
            </w:r>
          </w:p>
        </w:tc>
        <w:tc>
          <w:tcPr>
            <w:tcW w:w="996" w:type="dxa"/>
            <w:tcBorders>
              <w:top w:val="nil"/>
              <w:left w:val="nil"/>
              <w:bottom w:val="nil"/>
              <w:right w:val="nil"/>
            </w:tcBorders>
            <w:shd w:val="clear" w:color="auto" w:fill="auto"/>
            <w:vAlign w:val="center"/>
            <w:hideMark/>
          </w:tcPr>
          <w:p w14:paraId="201ECC6E" w14:textId="77777777" w:rsidR="00D37DFD" w:rsidRPr="00D37DFD" w:rsidRDefault="00D37DFD" w:rsidP="00D37DFD">
            <w:pPr>
              <w:spacing w:after="0" w:line="240" w:lineRule="auto"/>
              <w:ind w:firstLine="0"/>
              <w:jc w:val="center"/>
              <w:rPr>
                <w:color w:val="000000"/>
              </w:rPr>
            </w:pPr>
            <w:r w:rsidRPr="00D37DFD">
              <w:rPr>
                <w:color w:val="000000"/>
              </w:rPr>
              <w:t>3,078</w:t>
            </w:r>
          </w:p>
        </w:tc>
        <w:tc>
          <w:tcPr>
            <w:tcW w:w="870" w:type="dxa"/>
            <w:tcBorders>
              <w:top w:val="nil"/>
              <w:left w:val="nil"/>
              <w:bottom w:val="nil"/>
              <w:right w:val="nil"/>
            </w:tcBorders>
            <w:shd w:val="clear" w:color="auto" w:fill="auto"/>
            <w:vAlign w:val="center"/>
            <w:hideMark/>
          </w:tcPr>
          <w:p w14:paraId="589566C9"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hideMark/>
          </w:tcPr>
          <w:p w14:paraId="76950A27" w14:textId="77777777" w:rsidR="00D37DFD" w:rsidRPr="00D37DFD" w:rsidRDefault="00D37DFD" w:rsidP="00D37DFD">
            <w:pPr>
              <w:spacing w:after="0" w:line="240" w:lineRule="auto"/>
              <w:ind w:firstLine="0"/>
              <w:jc w:val="center"/>
              <w:rPr>
                <w:color w:val="000000"/>
              </w:rPr>
            </w:pPr>
            <w:r w:rsidRPr="00D37DFD">
              <w:rPr>
                <w:color w:val="000000"/>
              </w:rPr>
              <w:t>0.839</w:t>
            </w:r>
          </w:p>
        </w:tc>
        <w:tc>
          <w:tcPr>
            <w:tcW w:w="1216" w:type="dxa"/>
            <w:tcBorders>
              <w:top w:val="nil"/>
              <w:left w:val="nil"/>
              <w:bottom w:val="nil"/>
              <w:right w:val="nil"/>
            </w:tcBorders>
            <w:shd w:val="clear" w:color="auto" w:fill="auto"/>
            <w:vAlign w:val="center"/>
            <w:hideMark/>
          </w:tcPr>
          <w:p w14:paraId="4EB371E7" w14:textId="77777777" w:rsidR="00D37DFD" w:rsidRPr="00D37DFD" w:rsidRDefault="00D37DFD" w:rsidP="00D37DFD">
            <w:pPr>
              <w:spacing w:after="0" w:line="240" w:lineRule="auto"/>
              <w:ind w:firstLine="0"/>
              <w:jc w:val="center"/>
              <w:rPr>
                <w:color w:val="000000"/>
              </w:rPr>
            </w:pPr>
            <w:r w:rsidRPr="00D37DFD">
              <w:rPr>
                <w:color w:val="000000"/>
              </w:rPr>
              <w:t>15,000</w:t>
            </w:r>
          </w:p>
        </w:tc>
        <w:tc>
          <w:tcPr>
            <w:tcW w:w="710" w:type="dxa"/>
            <w:tcBorders>
              <w:top w:val="nil"/>
              <w:left w:val="nil"/>
              <w:bottom w:val="nil"/>
              <w:right w:val="nil"/>
            </w:tcBorders>
            <w:shd w:val="clear" w:color="auto" w:fill="auto"/>
            <w:vAlign w:val="center"/>
            <w:hideMark/>
          </w:tcPr>
          <w:p w14:paraId="55258EF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hideMark/>
          </w:tcPr>
          <w:p w14:paraId="1CE9C69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hideMark/>
          </w:tcPr>
          <w:p w14:paraId="4F73445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23" w:type="dxa"/>
            <w:tcBorders>
              <w:top w:val="nil"/>
              <w:left w:val="nil"/>
              <w:bottom w:val="nil"/>
              <w:right w:val="nil"/>
            </w:tcBorders>
            <w:shd w:val="clear" w:color="auto" w:fill="auto"/>
            <w:vAlign w:val="center"/>
            <w:hideMark/>
          </w:tcPr>
          <w:p w14:paraId="1410FEF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hideMark/>
          </w:tcPr>
          <w:p w14:paraId="6B122943"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hideMark/>
          </w:tcPr>
          <w:p w14:paraId="32C5DFE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hideMark/>
          </w:tcPr>
          <w:p w14:paraId="6C2AB45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3D558C9B"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15FFDAD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hideMark/>
          </w:tcPr>
          <w:p w14:paraId="137C5835"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5FC83A37" w14:textId="77777777" w:rsidTr="00D37DFD">
        <w:trPr>
          <w:trHeight w:val="315"/>
        </w:trPr>
        <w:tc>
          <w:tcPr>
            <w:tcW w:w="1014" w:type="dxa"/>
            <w:tcBorders>
              <w:top w:val="nil"/>
              <w:left w:val="nil"/>
              <w:bottom w:val="single" w:sz="4" w:space="0" w:color="auto"/>
              <w:right w:val="nil"/>
            </w:tcBorders>
            <w:shd w:val="clear" w:color="auto" w:fill="auto"/>
            <w:vAlign w:val="center"/>
            <w:hideMark/>
          </w:tcPr>
          <w:p w14:paraId="4673A2C2" w14:textId="77777777" w:rsidR="00D37DFD" w:rsidRPr="00D37DFD" w:rsidRDefault="00D37DFD" w:rsidP="00D37DFD">
            <w:pPr>
              <w:spacing w:after="0" w:line="240" w:lineRule="auto"/>
              <w:ind w:firstLine="0"/>
              <w:rPr>
                <w:color w:val="000000"/>
              </w:rPr>
            </w:pPr>
            <w:r w:rsidRPr="00D37DFD">
              <w:rPr>
                <w:color w:val="000000"/>
              </w:rPr>
              <w:t>SWWA</w:t>
            </w:r>
          </w:p>
        </w:tc>
        <w:tc>
          <w:tcPr>
            <w:tcW w:w="923" w:type="dxa"/>
            <w:tcBorders>
              <w:top w:val="nil"/>
              <w:left w:val="nil"/>
              <w:bottom w:val="single" w:sz="4" w:space="0" w:color="auto"/>
              <w:right w:val="nil"/>
            </w:tcBorders>
            <w:shd w:val="clear" w:color="auto" w:fill="auto"/>
            <w:vAlign w:val="center"/>
            <w:hideMark/>
          </w:tcPr>
          <w:p w14:paraId="5D37BAED" w14:textId="77777777" w:rsidR="00D37DFD" w:rsidRPr="00D37DFD" w:rsidRDefault="00D37DFD" w:rsidP="00D37DFD">
            <w:pPr>
              <w:spacing w:after="0" w:line="240" w:lineRule="auto"/>
              <w:ind w:firstLine="0"/>
              <w:jc w:val="center"/>
              <w:rPr>
                <w:color w:val="000000"/>
              </w:rPr>
            </w:pPr>
            <w:r w:rsidRPr="00D37DFD">
              <w:rPr>
                <w:color w:val="000000"/>
              </w:rPr>
              <w:t>114</w:t>
            </w:r>
          </w:p>
        </w:tc>
        <w:tc>
          <w:tcPr>
            <w:tcW w:w="996" w:type="dxa"/>
            <w:tcBorders>
              <w:top w:val="nil"/>
              <w:left w:val="nil"/>
              <w:bottom w:val="single" w:sz="4" w:space="0" w:color="auto"/>
              <w:right w:val="nil"/>
            </w:tcBorders>
            <w:shd w:val="clear" w:color="auto" w:fill="auto"/>
            <w:vAlign w:val="center"/>
            <w:hideMark/>
          </w:tcPr>
          <w:p w14:paraId="3E0AF6C1" w14:textId="77777777" w:rsidR="00D37DFD" w:rsidRPr="00D37DFD" w:rsidRDefault="00D37DFD" w:rsidP="00D37DFD">
            <w:pPr>
              <w:spacing w:after="0" w:line="240" w:lineRule="auto"/>
              <w:ind w:firstLine="0"/>
              <w:jc w:val="center"/>
              <w:rPr>
                <w:color w:val="000000"/>
              </w:rPr>
            </w:pPr>
            <w:r w:rsidRPr="00D37DFD">
              <w:rPr>
                <w:color w:val="000000"/>
              </w:rPr>
              <w:t>183</w:t>
            </w:r>
          </w:p>
        </w:tc>
        <w:tc>
          <w:tcPr>
            <w:tcW w:w="870" w:type="dxa"/>
            <w:tcBorders>
              <w:top w:val="nil"/>
              <w:left w:val="nil"/>
              <w:bottom w:val="single" w:sz="4" w:space="0" w:color="auto"/>
              <w:right w:val="nil"/>
            </w:tcBorders>
            <w:shd w:val="clear" w:color="auto" w:fill="auto"/>
            <w:vAlign w:val="center"/>
            <w:hideMark/>
          </w:tcPr>
          <w:p w14:paraId="45A93017"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single" w:sz="4" w:space="0" w:color="auto"/>
              <w:right w:val="nil"/>
            </w:tcBorders>
            <w:shd w:val="clear" w:color="auto" w:fill="auto"/>
            <w:vAlign w:val="center"/>
            <w:hideMark/>
          </w:tcPr>
          <w:p w14:paraId="06A6C45E" w14:textId="77777777" w:rsidR="00D37DFD" w:rsidRPr="00D37DFD" w:rsidRDefault="00D37DFD" w:rsidP="00D37DFD">
            <w:pPr>
              <w:spacing w:after="0" w:line="240" w:lineRule="auto"/>
              <w:ind w:firstLine="0"/>
              <w:jc w:val="center"/>
              <w:rPr>
                <w:color w:val="000000"/>
              </w:rPr>
            </w:pPr>
            <w:r w:rsidRPr="00D37DFD">
              <w:rPr>
                <w:color w:val="000000"/>
              </w:rPr>
              <w:t>0.616</w:t>
            </w:r>
          </w:p>
        </w:tc>
        <w:tc>
          <w:tcPr>
            <w:tcW w:w="1216" w:type="dxa"/>
            <w:tcBorders>
              <w:top w:val="nil"/>
              <w:left w:val="nil"/>
              <w:bottom w:val="single" w:sz="4" w:space="0" w:color="auto"/>
              <w:right w:val="nil"/>
            </w:tcBorders>
            <w:shd w:val="clear" w:color="auto" w:fill="auto"/>
            <w:vAlign w:val="center"/>
            <w:hideMark/>
          </w:tcPr>
          <w:p w14:paraId="46C7EDBD" w14:textId="77777777" w:rsidR="00D37DFD" w:rsidRPr="00D37DFD" w:rsidRDefault="00D37DFD" w:rsidP="00D37DFD">
            <w:pPr>
              <w:spacing w:after="0" w:line="240" w:lineRule="auto"/>
              <w:ind w:firstLine="0"/>
              <w:jc w:val="center"/>
              <w:rPr>
                <w:color w:val="000000"/>
              </w:rPr>
            </w:pPr>
            <w:r w:rsidRPr="00D37DFD">
              <w:rPr>
                <w:color w:val="000000"/>
              </w:rPr>
              <w:t>18,000</w:t>
            </w:r>
          </w:p>
        </w:tc>
        <w:tc>
          <w:tcPr>
            <w:tcW w:w="710" w:type="dxa"/>
            <w:tcBorders>
              <w:top w:val="nil"/>
              <w:left w:val="nil"/>
              <w:bottom w:val="single" w:sz="4" w:space="0" w:color="auto"/>
              <w:right w:val="nil"/>
            </w:tcBorders>
            <w:shd w:val="clear" w:color="auto" w:fill="auto"/>
            <w:vAlign w:val="center"/>
            <w:hideMark/>
          </w:tcPr>
          <w:p w14:paraId="7EF8503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single" w:sz="4" w:space="0" w:color="auto"/>
              <w:right w:val="nil"/>
            </w:tcBorders>
            <w:shd w:val="clear" w:color="auto" w:fill="auto"/>
            <w:vAlign w:val="center"/>
            <w:hideMark/>
          </w:tcPr>
          <w:p w14:paraId="172A1EA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673" w:type="dxa"/>
            <w:tcBorders>
              <w:top w:val="nil"/>
              <w:left w:val="nil"/>
              <w:bottom w:val="single" w:sz="4" w:space="0" w:color="auto"/>
              <w:right w:val="nil"/>
            </w:tcBorders>
            <w:shd w:val="clear" w:color="auto" w:fill="auto"/>
            <w:vAlign w:val="center"/>
            <w:hideMark/>
          </w:tcPr>
          <w:p w14:paraId="45E7C4D0"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single" w:sz="4" w:space="0" w:color="auto"/>
              <w:right w:val="nil"/>
            </w:tcBorders>
            <w:shd w:val="clear" w:color="auto" w:fill="auto"/>
            <w:vAlign w:val="center"/>
            <w:hideMark/>
          </w:tcPr>
          <w:p w14:paraId="677643F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hideMark/>
          </w:tcPr>
          <w:p w14:paraId="3F1A43DB"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single" w:sz="4" w:space="0" w:color="auto"/>
              <w:right w:val="nil"/>
            </w:tcBorders>
            <w:shd w:val="clear" w:color="auto" w:fill="auto"/>
            <w:vAlign w:val="center"/>
            <w:hideMark/>
          </w:tcPr>
          <w:p w14:paraId="6DA9FC5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single" w:sz="4" w:space="0" w:color="auto"/>
              <w:right w:val="nil"/>
            </w:tcBorders>
            <w:shd w:val="clear" w:color="auto" w:fill="auto"/>
            <w:vAlign w:val="center"/>
            <w:hideMark/>
          </w:tcPr>
          <w:p w14:paraId="2D41FF34"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single" w:sz="4" w:space="0" w:color="auto"/>
              <w:right w:val="nil"/>
            </w:tcBorders>
            <w:shd w:val="clear" w:color="auto" w:fill="auto"/>
            <w:vAlign w:val="center"/>
            <w:hideMark/>
          </w:tcPr>
          <w:p w14:paraId="57E83BE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single" w:sz="4" w:space="0" w:color="auto"/>
              <w:right w:val="nil"/>
            </w:tcBorders>
            <w:shd w:val="clear" w:color="auto" w:fill="auto"/>
            <w:vAlign w:val="center"/>
            <w:hideMark/>
          </w:tcPr>
          <w:p w14:paraId="034E770B"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hideMark/>
          </w:tcPr>
          <w:p w14:paraId="743992F8"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2343626F" w14:textId="77777777" w:rsidTr="00D37DFD">
        <w:trPr>
          <w:trHeight w:val="315"/>
        </w:trPr>
        <w:tc>
          <w:tcPr>
            <w:tcW w:w="1014" w:type="dxa"/>
            <w:tcBorders>
              <w:top w:val="single" w:sz="4" w:space="0" w:color="auto"/>
              <w:left w:val="nil"/>
              <w:bottom w:val="nil"/>
              <w:right w:val="nil"/>
            </w:tcBorders>
            <w:shd w:val="clear" w:color="auto" w:fill="auto"/>
            <w:vAlign w:val="center"/>
          </w:tcPr>
          <w:p w14:paraId="1F6E4625" w14:textId="77777777" w:rsidR="00D37DFD" w:rsidRPr="00D37DFD" w:rsidRDefault="00D37DFD" w:rsidP="00D37DFD">
            <w:pPr>
              <w:spacing w:after="0" w:line="240" w:lineRule="auto"/>
              <w:ind w:firstLine="0"/>
              <w:rPr>
                <w:color w:val="000000"/>
              </w:rPr>
            </w:pPr>
            <w:r w:rsidRPr="00D37DFD">
              <w:rPr>
                <w:color w:val="000000"/>
              </w:rPr>
              <w:t>EAWP</w:t>
            </w:r>
          </w:p>
        </w:tc>
        <w:tc>
          <w:tcPr>
            <w:tcW w:w="923" w:type="dxa"/>
            <w:tcBorders>
              <w:top w:val="single" w:sz="4" w:space="0" w:color="auto"/>
              <w:left w:val="nil"/>
              <w:bottom w:val="nil"/>
              <w:right w:val="nil"/>
            </w:tcBorders>
            <w:shd w:val="clear" w:color="auto" w:fill="auto"/>
            <w:vAlign w:val="center"/>
          </w:tcPr>
          <w:p w14:paraId="6485BE13" w14:textId="77777777" w:rsidR="00D37DFD" w:rsidRPr="00D37DFD" w:rsidRDefault="00D37DFD" w:rsidP="00D37DFD">
            <w:pPr>
              <w:spacing w:after="0" w:line="240" w:lineRule="auto"/>
              <w:ind w:firstLine="0"/>
              <w:jc w:val="center"/>
              <w:rPr>
                <w:color w:val="000000"/>
              </w:rPr>
            </w:pPr>
            <w:r w:rsidRPr="00D37DFD">
              <w:rPr>
                <w:color w:val="000000"/>
              </w:rPr>
              <w:t>3,933</w:t>
            </w:r>
          </w:p>
        </w:tc>
        <w:tc>
          <w:tcPr>
            <w:tcW w:w="996" w:type="dxa"/>
            <w:tcBorders>
              <w:top w:val="single" w:sz="4" w:space="0" w:color="auto"/>
              <w:left w:val="nil"/>
              <w:bottom w:val="nil"/>
              <w:right w:val="nil"/>
            </w:tcBorders>
            <w:shd w:val="clear" w:color="auto" w:fill="auto"/>
            <w:vAlign w:val="center"/>
          </w:tcPr>
          <w:p w14:paraId="79D9C76D" w14:textId="77777777" w:rsidR="00D37DFD" w:rsidRPr="00D37DFD" w:rsidRDefault="00D37DFD" w:rsidP="00D37DFD">
            <w:pPr>
              <w:spacing w:after="0" w:line="240" w:lineRule="auto"/>
              <w:ind w:firstLine="0"/>
              <w:jc w:val="center"/>
              <w:rPr>
                <w:color w:val="000000"/>
              </w:rPr>
            </w:pPr>
            <w:r w:rsidRPr="00D37DFD">
              <w:rPr>
                <w:color w:val="000000"/>
              </w:rPr>
              <w:t>20,348</w:t>
            </w:r>
          </w:p>
        </w:tc>
        <w:tc>
          <w:tcPr>
            <w:tcW w:w="870" w:type="dxa"/>
            <w:tcBorders>
              <w:top w:val="single" w:sz="4" w:space="0" w:color="auto"/>
              <w:left w:val="nil"/>
              <w:bottom w:val="nil"/>
              <w:right w:val="nil"/>
            </w:tcBorders>
            <w:shd w:val="clear" w:color="auto" w:fill="auto"/>
            <w:vAlign w:val="center"/>
          </w:tcPr>
          <w:p w14:paraId="32C48959"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single" w:sz="4" w:space="0" w:color="auto"/>
              <w:left w:val="nil"/>
              <w:bottom w:val="nil"/>
              <w:right w:val="nil"/>
            </w:tcBorders>
            <w:shd w:val="clear" w:color="auto" w:fill="auto"/>
            <w:vAlign w:val="center"/>
          </w:tcPr>
          <w:p w14:paraId="38D5F2C6" w14:textId="77777777" w:rsidR="00D37DFD" w:rsidRPr="00D37DFD" w:rsidRDefault="00D37DFD" w:rsidP="00D37DFD">
            <w:pPr>
              <w:spacing w:after="0" w:line="240" w:lineRule="auto"/>
              <w:ind w:firstLine="0"/>
              <w:jc w:val="center"/>
              <w:rPr>
                <w:color w:val="000000"/>
              </w:rPr>
            </w:pPr>
            <w:r w:rsidRPr="00D37DFD">
              <w:rPr>
                <w:color w:val="000000"/>
              </w:rPr>
              <w:t>0.459</w:t>
            </w:r>
          </w:p>
        </w:tc>
        <w:tc>
          <w:tcPr>
            <w:tcW w:w="1216" w:type="dxa"/>
            <w:tcBorders>
              <w:top w:val="single" w:sz="4" w:space="0" w:color="auto"/>
              <w:left w:val="nil"/>
              <w:bottom w:val="nil"/>
              <w:right w:val="nil"/>
            </w:tcBorders>
            <w:shd w:val="clear" w:color="auto" w:fill="auto"/>
            <w:vAlign w:val="center"/>
          </w:tcPr>
          <w:p w14:paraId="02CF6ECC"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single" w:sz="4" w:space="0" w:color="auto"/>
              <w:left w:val="nil"/>
              <w:bottom w:val="nil"/>
              <w:right w:val="nil"/>
            </w:tcBorders>
            <w:shd w:val="clear" w:color="auto" w:fill="auto"/>
            <w:vAlign w:val="center"/>
          </w:tcPr>
          <w:p w14:paraId="6ADA4BEB"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single" w:sz="4" w:space="0" w:color="auto"/>
              <w:left w:val="nil"/>
              <w:bottom w:val="nil"/>
              <w:right w:val="nil"/>
            </w:tcBorders>
            <w:shd w:val="clear" w:color="auto" w:fill="auto"/>
            <w:vAlign w:val="center"/>
          </w:tcPr>
          <w:p w14:paraId="539F5EF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single" w:sz="4" w:space="0" w:color="auto"/>
              <w:left w:val="nil"/>
              <w:bottom w:val="nil"/>
              <w:right w:val="nil"/>
            </w:tcBorders>
            <w:shd w:val="clear" w:color="auto" w:fill="auto"/>
            <w:vAlign w:val="center"/>
          </w:tcPr>
          <w:p w14:paraId="240B56E4"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single" w:sz="4" w:space="0" w:color="auto"/>
              <w:left w:val="nil"/>
              <w:bottom w:val="nil"/>
              <w:right w:val="nil"/>
            </w:tcBorders>
            <w:shd w:val="clear" w:color="auto" w:fill="auto"/>
            <w:vAlign w:val="center"/>
          </w:tcPr>
          <w:p w14:paraId="621139E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single" w:sz="4" w:space="0" w:color="auto"/>
              <w:left w:val="nil"/>
              <w:bottom w:val="nil"/>
              <w:right w:val="nil"/>
            </w:tcBorders>
            <w:shd w:val="clear" w:color="auto" w:fill="auto"/>
            <w:vAlign w:val="center"/>
          </w:tcPr>
          <w:p w14:paraId="49E71AEC"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single" w:sz="4" w:space="0" w:color="auto"/>
              <w:left w:val="nil"/>
              <w:bottom w:val="nil"/>
              <w:right w:val="nil"/>
            </w:tcBorders>
            <w:shd w:val="clear" w:color="auto" w:fill="auto"/>
            <w:vAlign w:val="center"/>
          </w:tcPr>
          <w:p w14:paraId="4200BEE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single" w:sz="4" w:space="0" w:color="auto"/>
              <w:left w:val="nil"/>
              <w:bottom w:val="nil"/>
              <w:right w:val="nil"/>
            </w:tcBorders>
            <w:shd w:val="clear" w:color="auto" w:fill="auto"/>
            <w:vAlign w:val="center"/>
          </w:tcPr>
          <w:p w14:paraId="31A9793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single" w:sz="4" w:space="0" w:color="auto"/>
              <w:left w:val="nil"/>
              <w:bottom w:val="nil"/>
              <w:right w:val="nil"/>
            </w:tcBorders>
            <w:shd w:val="clear" w:color="auto" w:fill="auto"/>
            <w:vAlign w:val="center"/>
          </w:tcPr>
          <w:p w14:paraId="4D9C1B21"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single" w:sz="4" w:space="0" w:color="auto"/>
              <w:left w:val="nil"/>
              <w:bottom w:val="nil"/>
              <w:right w:val="nil"/>
            </w:tcBorders>
            <w:shd w:val="clear" w:color="auto" w:fill="auto"/>
            <w:vAlign w:val="center"/>
          </w:tcPr>
          <w:p w14:paraId="78C9AD4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single" w:sz="4" w:space="0" w:color="auto"/>
              <w:left w:val="nil"/>
              <w:bottom w:val="nil"/>
              <w:right w:val="nil"/>
            </w:tcBorders>
            <w:shd w:val="clear" w:color="auto" w:fill="auto"/>
            <w:vAlign w:val="center"/>
          </w:tcPr>
          <w:p w14:paraId="6C08A8DF"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7DE3A593" w14:textId="77777777" w:rsidTr="00D37DFD">
        <w:trPr>
          <w:trHeight w:val="315"/>
        </w:trPr>
        <w:tc>
          <w:tcPr>
            <w:tcW w:w="1014" w:type="dxa"/>
            <w:tcBorders>
              <w:top w:val="nil"/>
              <w:left w:val="nil"/>
              <w:bottom w:val="nil"/>
              <w:right w:val="nil"/>
            </w:tcBorders>
            <w:shd w:val="clear" w:color="auto" w:fill="auto"/>
            <w:vAlign w:val="center"/>
          </w:tcPr>
          <w:p w14:paraId="6B23F3B2" w14:textId="77777777" w:rsidR="00D37DFD" w:rsidRPr="00D37DFD" w:rsidRDefault="00D37DFD" w:rsidP="00D37DFD">
            <w:pPr>
              <w:spacing w:after="0" w:line="240" w:lineRule="auto"/>
              <w:ind w:firstLine="0"/>
              <w:rPr>
                <w:color w:val="000000"/>
              </w:rPr>
            </w:pPr>
            <w:r w:rsidRPr="00D37DFD">
              <w:rPr>
                <w:color w:val="000000"/>
              </w:rPr>
              <w:t>REVI</w:t>
            </w:r>
          </w:p>
        </w:tc>
        <w:tc>
          <w:tcPr>
            <w:tcW w:w="923" w:type="dxa"/>
            <w:tcBorders>
              <w:top w:val="nil"/>
              <w:left w:val="nil"/>
              <w:bottom w:val="nil"/>
              <w:right w:val="nil"/>
            </w:tcBorders>
            <w:shd w:val="clear" w:color="auto" w:fill="auto"/>
            <w:vAlign w:val="center"/>
          </w:tcPr>
          <w:p w14:paraId="5D48D66B" w14:textId="77777777" w:rsidR="00D37DFD" w:rsidRPr="00D37DFD" w:rsidRDefault="00D37DFD" w:rsidP="00D37DFD">
            <w:pPr>
              <w:spacing w:after="0" w:line="240" w:lineRule="auto"/>
              <w:ind w:firstLine="0"/>
              <w:jc w:val="center"/>
              <w:rPr>
                <w:color w:val="000000"/>
              </w:rPr>
            </w:pPr>
            <w:r w:rsidRPr="00D37DFD">
              <w:rPr>
                <w:color w:val="000000"/>
              </w:rPr>
              <w:t>4,481</w:t>
            </w:r>
          </w:p>
        </w:tc>
        <w:tc>
          <w:tcPr>
            <w:tcW w:w="996" w:type="dxa"/>
            <w:tcBorders>
              <w:top w:val="nil"/>
              <w:left w:val="nil"/>
              <w:bottom w:val="nil"/>
              <w:right w:val="nil"/>
            </w:tcBorders>
            <w:shd w:val="clear" w:color="auto" w:fill="auto"/>
            <w:vAlign w:val="center"/>
          </w:tcPr>
          <w:p w14:paraId="4E56B04B" w14:textId="77777777" w:rsidR="00D37DFD" w:rsidRPr="00D37DFD" w:rsidRDefault="00D37DFD" w:rsidP="00D37DFD">
            <w:pPr>
              <w:spacing w:after="0" w:line="240" w:lineRule="auto"/>
              <w:ind w:firstLine="0"/>
              <w:jc w:val="center"/>
              <w:rPr>
                <w:color w:val="000000"/>
              </w:rPr>
            </w:pPr>
            <w:r w:rsidRPr="00D37DFD">
              <w:rPr>
                <w:color w:val="000000"/>
              </w:rPr>
              <w:t>140,488</w:t>
            </w:r>
          </w:p>
        </w:tc>
        <w:tc>
          <w:tcPr>
            <w:tcW w:w="870" w:type="dxa"/>
            <w:tcBorders>
              <w:top w:val="nil"/>
              <w:left w:val="nil"/>
              <w:bottom w:val="nil"/>
              <w:right w:val="nil"/>
            </w:tcBorders>
            <w:shd w:val="clear" w:color="auto" w:fill="auto"/>
            <w:vAlign w:val="center"/>
          </w:tcPr>
          <w:p w14:paraId="6EB61CE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nil"/>
              <w:right w:val="nil"/>
            </w:tcBorders>
            <w:shd w:val="clear" w:color="auto" w:fill="auto"/>
            <w:vAlign w:val="center"/>
          </w:tcPr>
          <w:p w14:paraId="5B7F2307" w14:textId="77777777" w:rsidR="00D37DFD" w:rsidRPr="00D37DFD" w:rsidRDefault="00D37DFD" w:rsidP="00D37DFD">
            <w:pPr>
              <w:spacing w:after="0" w:line="240" w:lineRule="auto"/>
              <w:ind w:firstLine="0"/>
              <w:jc w:val="center"/>
              <w:rPr>
                <w:color w:val="000000"/>
              </w:rPr>
            </w:pPr>
            <w:r w:rsidRPr="00D37DFD">
              <w:rPr>
                <w:color w:val="000000"/>
              </w:rPr>
              <w:t>0.317</w:t>
            </w:r>
          </w:p>
        </w:tc>
        <w:tc>
          <w:tcPr>
            <w:tcW w:w="1216" w:type="dxa"/>
            <w:tcBorders>
              <w:top w:val="nil"/>
              <w:left w:val="nil"/>
              <w:bottom w:val="nil"/>
              <w:right w:val="nil"/>
            </w:tcBorders>
            <w:shd w:val="clear" w:color="auto" w:fill="auto"/>
            <w:vAlign w:val="center"/>
          </w:tcPr>
          <w:p w14:paraId="376FB968"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bottom w:val="nil"/>
              <w:right w:val="nil"/>
            </w:tcBorders>
            <w:shd w:val="clear" w:color="auto" w:fill="auto"/>
            <w:vAlign w:val="center"/>
          </w:tcPr>
          <w:p w14:paraId="542899E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34A52BEE"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3F930A59"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nil"/>
              <w:right w:val="nil"/>
            </w:tcBorders>
            <w:shd w:val="clear" w:color="auto" w:fill="auto"/>
            <w:vAlign w:val="center"/>
          </w:tcPr>
          <w:p w14:paraId="0700DDB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47465FB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tcPr>
          <w:p w14:paraId="71D3C09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nil"/>
              <w:right w:val="nil"/>
            </w:tcBorders>
            <w:shd w:val="clear" w:color="auto" w:fill="auto"/>
            <w:vAlign w:val="center"/>
          </w:tcPr>
          <w:p w14:paraId="638FF5AF"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24D1279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tcPr>
          <w:p w14:paraId="06E8D71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2D8FBA1D"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72B262A7" w14:textId="77777777" w:rsidTr="00D37DFD">
        <w:trPr>
          <w:trHeight w:val="315"/>
        </w:trPr>
        <w:tc>
          <w:tcPr>
            <w:tcW w:w="1014" w:type="dxa"/>
            <w:tcBorders>
              <w:top w:val="nil"/>
              <w:left w:val="nil"/>
              <w:bottom w:val="nil"/>
              <w:right w:val="nil"/>
            </w:tcBorders>
            <w:shd w:val="clear" w:color="auto" w:fill="auto"/>
            <w:vAlign w:val="center"/>
            <w:hideMark/>
          </w:tcPr>
          <w:p w14:paraId="2153FDB4" w14:textId="77777777" w:rsidR="00D37DFD" w:rsidRPr="00D37DFD" w:rsidRDefault="00D37DFD" w:rsidP="00D37DFD">
            <w:pPr>
              <w:spacing w:after="0" w:line="240" w:lineRule="auto"/>
              <w:ind w:firstLine="0"/>
              <w:rPr>
                <w:color w:val="000000"/>
              </w:rPr>
            </w:pPr>
            <w:r w:rsidRPr="00D37DFD">
              <w:rPr>
                <w:color w:val="000000"/>
              </w:rPr>
              <w:t>SCTA</w:t>
            </w:r>
          </w:p>
        </w:tc>
        <w:tc>
          <w:tcPr>
            <w:tcW w:w="923" w:type="dxa"/>
            <w:tcBorders>
              <w:top w:val="nil"/>
              <w:left w:val="nil"/>
              <w:bottom w:val="nil"/>
              <w:right w:val="nil"/>
            </w:tcBorders>
            <w:shd w:val="clear" w:color="auto" w:fill="auto"/>
            <w:vAlign w:val="center"/>
            <w:hideMark/>
          </w:tcPr>
          <w:p w14:paraId="2E389B43" w14:textId="77777777" w:rsidR="00D37DFD" w:rsidRPr="00D37DFD" w:rsidRDefault="00D37DFD" w:rsidP="00D37DFD">
            <w:pPr>
              <w:spacing w:after="0" w:line="240" w:lineRule="auto"/>
              <w:ind w:firstLine="0"/>
              <w:jc w:val="center"/>
              <w:rPr>
                <w:color w:val="000000"/>
              </w:rPr>
            </w:pPr>
            <w:r w:rsidRPr="00D37DFD">
              <w:rPr>
                <w:color w:val="000000"/>
              </w:rPr>
              <w:t>4,034</w:t>
            </w:r>
          </w:p>
        </w:tc>
        <w:tc>
          <w:tcPr>
            <w:tcW w:w="996" w:type="dxa"/>
            <w:tcBorders>
              <w:top w:val="nil"/>
              <w:left w:val="nil"/>
              <w:bottom w:val="nil"/>
              <w:right w:val="nil"/>
            </w:tcBorders>
            <w:shd w:val="clear" w:color="auto" w:fill="auto"/>
            <w:vAlign w:val="center"/>
            <w:hideMark/>
          </w:tcPr>
          <w:p w14:paraId="4CA92E02" w14:textId="77777777" w:rsidR="00D37DFD" w:rsidRPr="00D37DFD" w:rsidRDefault="00D37DFD" w:rsidP="00D37DFD">
            <w:pPr>
              <w:spacing w:after="0" w:line="240" w:lineRule="auto"/>
              <w:ind w:firstLine="0"/>
              <w:jc w:val="center"/>
              <w:rPr>
                <w:color w:val="000000"/>
              </w:rPr>
            </w:pPr>
            <w:r w:rsidRPr="00D37DFD">
              <w:rPr>
                <w:color w:val="000000"/>
              </w:rPr>
              <w:t>34,152</w:t>
            </w:r>
          </w:p>
        </w:tc>
        <w:tc>
          <w:tcPr>
            <w:tcW w:w="870" w:type="dxa"/>
            <w:tcBorders>
              <w:top w:val="nil"/>
              <w:left w:val="nil"/>
              <w:bottom w:val="nil"/>
              <w:right w:val="nil"/>
            </w:tcBorders>
            <w:shd w:val="clear" w:color="auto" w:fill="auto"/>
            <w:vAlign w:val="center"/>
            <w:hideMark/>
          </w:tcPr>
          <w:p w14:paraId="1156E64F"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nil"/>
              <w:right w:val="nil"/>
            </w:tcBorders>
            <w:shd w:val="clear" w:color="auto" w:fill="auto"/>
            <w:vAlign w:val="center"/>
            <w:hideMark/>
          </w:tcPr>
          <w:p w14:paraId="4DCE2789" w14:textId="77777777" w:rsidR="00D37DFD" w:rsidRPr="00D37DFD" w:rsidRDefault="00D37DFD" w:rsidP="00D37DFD">
            <w:pPr>
              <w:spacing w:after="0" w:line="240" w:lineRule="auto"/>
              <w:ind w:firstLine="0"/>
              <w:jc w:val="center"/>
              <w:rPr>
                <w:color w:val="000000"/>
              </w:rPr>
            </w:pPr>
            <w:r w:rsidRPr="00D37DFD">
              <w:rPr>
                <w:color w:val="000000"/>
              </w:rPr>
              <w:t>0.413</w:t>
            </w:r>
          </w:p>
        </w:tc>
        <w:tc>
          <w:tcPr>
            <w:tcW w:w="1216" w:type="dxa"/>
            <w:tcBorders>
              <w:top w:val="nil"/>
              <w:left w:val="nil"/>
              <w:bottom w:val="nil"/>
              <w:right w:val="nil"/>
            </w:tcBorders>
            <w:shd w:val="clear" w:color="auto" w:fill="auto"/>
            <w:vAlign w:val="center"/>
            <w:hideMark/>
          </w:tcPr>
          <w:p w14:paraId="78CF8D81"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bottom w:val="nil"/>
              <w:right w:val="nil"/>
            </w:tcBorders>
            <w:shd w:val="clear" w:color="auto" w:fill="auto"/>
            <w:vAlign w:val="center"/>
            <w:hideMark/>
          </w:tcPr>
          <w:p w14:paraId="4D748CCB"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hideMark/>
          </w:tcPr>
          <w:p w14:paraId="0B4A1633"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hideMark/>
          </w:tcPr>
          <w:p w14:paraId="34425CD3"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nil"/>
              <w:right w:val="nil"/>
            </w:tcBorders>
            <w:shd w:val="clear" w:color="auto" w:fill="auto"/>
            <w:vAlign w:val="center"/>
            <w:hideMark/>
          </w:tcPr>
          <w:p w14:paraId="70EFCA4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hideMark/>
          </w:tcPr>
          <w:p w14:paraId="3A2F74B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nil"/>
              <w:right w:val="nil"/>
            </w:tcBorders>
            <w:shd w:val="clear" w:color="auto" w:fill="auto"/>
            <w:vAlign w:val="center"/>
            <w:hideMark/>
          </w:tcPr>
          <w:p w14:paraId="499D341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hideMark/>
          </w:tcPr>
          <w:p w14:paraId="2EE37B18"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hideMark/>
          </w:tcPr>
          <w:p w14:paraId="67F6186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67138C6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hideMark/>
          </w:tcPr>
          <w:p w14:paraId="73FE027D"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57809881" w14:textId="77777777" w:rsidTr="00D37DFD">
        <w:trPr>
          <w:trHeight w:val="315"/>
        </w:trPr>
        <w:tc>
          <w:tcPr>
            <w:tcW w:w="1014" w:type="dxa"/>
            <w:tcBorders>
              <w:top w:val="nil"/>
              <w:left w:val="nil"/>
              <w:right w:val="nil"/>
            </w:tcBorders>
            <w:shd w:val="clear" w:color="auto" w:fill="auto"/>
            <w:vAlign w:val="center"/>
          </w:tcPr>
          <w:p w14:paraId="407F9A94" w14:textId="77777777" w:rsidR="00D37DFD" w:rsidRPr="00D37DFD" w:rsidRDefault="00D37DFD" w:rsidP="00D37DFD">
            <w:pPr>
              <w:spacing w:after="0" w:line="240" w:lineRule="auto"/>
              <w:ind w:firstLine="0"/>
              <w:rPr>
                <w:color w:val="000000"/>
              </w:rPr>
            </w:pPr>
            <w:r w:rsidRPr="00D37DFD">
              <w:rPr>
                <w:color w:val="000000"/>
              </w:rPr>
              <w:t>WOTH</w:t>
            </w:r>
          </w:p>
        </w:tc>
        <w:tc>
          <w:tcPr>
            <w:tcW w:w="923" w:type="dxa"/>
            <w:tcBorders>
              <w:top w:val="nil"/>
              <w:left w:val="nil"/>
              <w:right w:val="nil"/>
            </w:tcBorders>
            <w:shd w:val="clear" w:color="auto" w:fill="auto"/>
            <w:vAlign w:val="center"/>
          </w:tcPr>
          <w:p w14:paraId="7A59E79E" w14:textId="77777777" w:rsidR="00D37DFD" w:rsidRPr="00D37DFD" w:rsidRDefault="00D37DFD" w:rsidP="00D37DFD">
            <w:pPr>
              <w:spacing w:after="0" w:line="240" w:lineRule="auto"/>
              <w:ind w:firstLine="0"/>
              <w:jc w:val="center"/>
              <w:rPr>
                <w:color w:val="000000"/>
              </w:rPr>
            </w:pPr>
            <w:r w:rsidRPr="00D37DFD">
              <w:rPr>
                <w:color w:val="000000"/>
              </w:rPr>
              <w:t>4,412</w:t>
            </w:r>
          </w:p>
        </w:tc>
        <w:tc>
          <w:tcPr>
            <w:tcW w:w="996" w:type="dxa"/>
            <w:tcBorders>
              <w:top w:val="nil"/>
              <w:left w:val="nil"/>
              <w:right w:val="nil"/>
            </w:tcBorders>
            <w:shd w:val="clear" w:color="auto" w:fill="auto"/>
            <w:vAlign w:val="center"/>
          </w:tcPr>
          <w:p w14:paraId="6617A004" w14:textId="77777777" w:rsidR="00D37DFD" w:rsidRPr="00D37DFD" w:rsidRDefault="00D37DFD" w:rsidP="00D37DFD">
            <w:pPr>
              <w:spacing w:after="0" w:line="240" w:lineRule="auto"/>
              <w:ind w:firstLine="0"/>
              <w:jc w:val="center"/>
              <w:rPr>
                <w:color w:val="000000"/>
              </w:rPr>
            </w:pPr>
            <w:r w:rsidRPr="00D37DFD">
              <w:rPr>
                <w:color w:val="000000"/>
              </w:rPr>
              <w:t>56,553</w:t>
            </w:r>
          </w:p>
        </w:tc>
        <w:tc>
          <w:tcPr>
            <w:tcW w:w="870" w:type="dxa"/>
            <w:tcBorders>
              <w:top w:val="nil"/>
              <w:left w:val="nil"/>
              <w:right w:val="nil"/>
            </w:tcBorders>
            <w:shd w:val="clear" w:color="auto" w:fill="auto"/>
            <w:vAlign w:val="center"/>
          </w:tcPr>
          <w:p w14:paraId="3362B0F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right w:val="nil"/>
            </w:tcBorders>
            <w:shd w:val="clear" w:color="auto" w:fill="auto"/>
            <w:vAlign w:val="center"/>
          </w:tcPr>
          <w:p w14:paraId="6C2BC2B4" w14:textId="77777777" w:rsidR="00D37DFD" w:rsidRPr="00D37DFD" w:rsidRDefault="00D37DFD" w:rsidP="00D37DFD">
            <w:pPr>
              <w:spacing w:after="0" w:line="240" w:lineRule="auto"/>
              <w:ind w:firstLine="0"/>
              <w:jc w:val="center"/>
              <w:rPr>
                <w:color w:val="000000"/>
              </w:rPr>
            </w:pPr>
            <w:r w:rsidRPr="00D37DFD">
              <w:rPr>
                <w:color w:val="000000"/>
              </w:rPr>
              <w:t>0.211</w:t>
            </w:r>
          </w:p>
        </w:tc>
        <w:tc>
          <w:tcPr>
            <w:tcW w:w="1216" w:type="dxa"/>
            <w:tcBorders>
              <w:top w:val="nil"/>
              <w:left w:val="nil"/>
              <w:right w:val="nil"/>
            </w:tcBorders>
            <w:shd w:val="clear" w:color="auto" w:fill="auto"/>
            <w:vAlign w:val="center"/>
          </w:tcPr>
          <w:p w14:paraId="65D95E76"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right w:val="nil"/>
            </w:tcBorders>
            <w:shd w:val="clear" w:color="auto" w:fill="auto"/>
            <w:vAlign w:val="center"/>
          </w:tcPr>
          <w:p w14:paraId="5F09C46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right w:val="nil"/>
            </w:tcBorders>
            <w:shd w:val="clear" w:color="auto" w:fill="auto"/>
            <w:vAlign w:val="center"/>
          </w:tcPr>
          <w:p w14:paraId="14C1C1E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right w:val="nil"/>
            </w:tcBorders>
            <w:shd w:val="clear" w:color="auto" w:fill="auto"/>
            <w:vAlign w:val="center"/>
          </w:tcPr>
          <w:p w14:paraId="68394E47"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right w:val="nil"/>
            </w:tcBorders>
            <w:shd w:val="clear" w:color="auto" w:fill="auto"/>
            <w:vAlign w:val="center"/>
          </w:tcPr>
          <w:p w14:paraId="797CE7E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right w:val="nil"/>
            </w:tcBorders>
            <w:shd w:val="clear" w:color="auto" w:fill="auto"/>
            <w:vAlign w:val="center"/>
          </w:tcPr>
          <w:p w14:paraId="47DABC7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right w:val="nil"/>
            </w:tcBorders>
            <w:shd w:val="clear" w:color="auto" w:fill="auto"/>
            <w:vAlign w:val="center"/>
          </w:tcPr>
          <w:p w14:paraId="2D7D698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right w:val="nil"/>
            </w:tcBorders>
            <w:shd w:val="clear" w:color="auto" w:fill="auto"/>
            <w:vAlign w:val="center"/>
          </w:tcPr>
          <w:p w14:paraId="3F45B49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right w:val="nil"/>
            </w:tcBorders>
            <w:shd w:val="clear" w:color="auto" w:fill="auto"/>
            <w:vAlign w:val="center"/>
          </w:tcPr>
          <w:p w14:paraId="702DAAD7"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right w:val="nil"/>
            </w:tcBorders>
            <w:shd w:val="clear" w:color="auto" w:fill="auto"/>
            <w:vAlign w:val="center"/>
          </w:tcPr>
          <w:p w14:paraId="22FFFDD5"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right w:val="nil"/>
            </w:tcBorders>
            <w:shd w:val="clear" w:color="auto" w:fill="auto"/>
            <w:vAlign w:val="center"/>
          </w:tcPr>
          <w:p w14:paraId="51B99471"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00693EE8" w14:textId="77777777" w:rsidTr="00D37DFD">
        <w:trPr>
          <w:trHeight w:val="315"/>
        </w:trPr>
        <w:tc>
          <w:tcPr>
            <w:tcW w:w="1014" w:type="dxa"/>
            <w:tcBorders>
              <w:top w:val="nil"/>
              <w:left w:val="nil"/>
              <w:bottom w:val="single" w:sz="12" w:space="0" w:color="auto"/>
              <w:right w:val="nil"/>
            </w:tcBorders>
            <w:shd w:val="clear" w:color="auto" w:fill="auto"/>
            <w:vAlign w:val="center"/>
            <w:hideMark/>
          </w:tcPr>
          <w:p w14:paraId="7B676473" w14:textId="77777777" w:rsidR="00D37DFD" w:rsidRPr="00D37DFD" w:rsidRDefault="00D37DFD" w:rsidP="00D37DFD">
            <w:pPr>
              <w:spacing w:after="0" w:line="240" w:lineRule="auto"/>
              <w:ind w:firstLine="0"/>
              <w:rPr>
                <w:color w:val="000000"/>
              </w:rPr>
            </w:pPr>
            <w:r w:rsidRPr="00D37DFD">
              <w:rPr>
                <w:color w:val="000000"/>
              </w:rPr>
              <w:t>WEWA</w:t>
            </w:r>
          </w:p>
        </w:tc>
        <w:tc>
          <w:tcPr>
            <w:tcW w:w="923" w:type="dxa"/>
            <w:tcBorders>
              <w:top w:val="nil"/>
              <w:left w:val="nil"/>
              <w:bottom w:val="single" w:sz="12" w:space="0" w:color="auto"/>
              <w:right w:val="nil"/>
            </w:tcBorders>
            <w:shd w:val="clear" w:color="auto" w:fill="auto"/>
            <w:vAlign w:val="center"/>
            <w:hideMark/>
          </w:tcPr>
          <w:p w14:paraId="48859CF1" w14:textId="77777777" w:rsidR="00D37DFD" w:rsidRPr="00D37DFD" w:rsidRDefault="00D37DFD" w:rsidP="00D37DFD">
            <w:pPr>
              <w:spacing w:after="0" w:line="240" w:lineRule="auto"/>
              <w:ind w:firstLine="0"/>
              <w:jc w:val="center"/>
              <w:rPr>
                <w:color w:val="000000"/>
              </w:rPr>
            </w:pPr>
            <w:r w:rsidRPr="00D37DFD">
              <w:rPr>
                <w:color w:val="000000"/>
              </w:rPr>
              <w:t>1,274</w:t>
            </w:r>
          </w:p>
        </w:tc>
        <w:tc>
          <w:tcPr>
            <w:tcW w:w="996" w:type="dxa"/>
            <w:tcBorders>
              <w:top w:val="nil"/>
              <w:left w:val="nil"/>
              <w:bottom w:val="single" w:sz="12" w:space="0" w:color="auto"/>
              <w:right w:val="nil"/>
            </w:tcBorders>
            <w:shd w:val="clear" w:color="auto" w:fill="auto"/>
            <w:vAlign w:val="center"/>
            <w:hideMark/>
          </w:tcPr>
          <w:p w14:paraId="48E2AB7B" w14:textId="77777777" w:rsidR="00D37DFD" w:rsidRPr="00D37DFD" w:rsidRDefault="00D37DFD" w:rsidP="00D37DFD">
            <w:pPr>
              <w:spacing w:after="0" w:line="240" w:lineRule="auto"/>
              <w:ind w:firstLine="0"/>
              <w:jc w:val="center"/>
              <w:rPr>
                <w:color w:val="000000"/>
              </w:rPr>
            </w:pPr>
            <w:r w:rsidRPr="00D37DFD">
              <w:rPr>
                <w:color w:val="000000"/>
              </w:rPr>
              <w:t>3,648</w:t>
            </w:r>
          </w:p>
        </w:tc>
        <w:tc>
          <w:tcPr>
            <w:tcW w:w="870" w:type="dxa"/>
            <w:tcBorders>
              <w:top w:val="nil"/>
              <w:left w:val="nil"/>
              <w:bottom w:val="single" w:sz="12" w:space="0" w:color="auto"/>
              <w:right w:val="nil"/>
            </w:tcBorders>
            <w:shd w:val="clear" w:color="auto" w:fill="auto"/>
            <w:vAlign w:val="center"/>
            <w:hideMark/>
          </w:tcPr>
          <w:p w14:paraId="3AD97709"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single" w:sz="12" w:space="0" w:color="auto"/>
              <w:right w:val="nil"/>
            </w:tcBorders>
            <w:shd w:val="clear" w:color="auto" w:fill="auto"/>
            <w:vAlign w:val="center"/>
            <w:hideMark/>
          </w:tcPr>
          <w:p w14:paraId="43B85695" w14:textId="77777777" w:rsidR="00D37DFD" w:rsidRPr="00D37DFD" w:rsidRDefault="00D37DFD" w:rsidP="00D37DFD">
            <w:pPr>
              <w:spacing w:after="0" w:line="240" w:lineRule="auto"/>
              <w:ind w:firstLine="0"/>
              <w:jc w:val="center"/>
              <w:rPr>
                <w:color w:val="000000"/>
              </w:rPr>
            </w:pPr>
            <w:r w:rsidRPr="00D37DFD">
              <w:rPr>
                <w:color w:val="000000"/>
              </w:rPr>
              <w:t>0.519</w:t>
            </w:r>
          </w:p>
        </w:tc>
        <w:tc>
          <w:tcPr>
            <w:tcW w:w="1216" w:type="dxa"/>
            <w:tcBorders>
              <w:top w:val="nil"/>
              <w:left w:val="nil"/>
              <w:bottom w:val="single" w:sz="12" w:space="0" w:color="auto"/>
              <w:right w:val="nil"/>
            </w:tcBorders>
            <w:shd w:val="clear" w:color="auto" w:fill="auto"/>
            <w:vAlign w:val="center"/>
            <w:hideMark/>
          </w:tcPr>
          <w:p w14:paraId="11DE6275" w14:textId="77777777" w:rsidR="00D37DFD" w:rsidRPr="00D37DFD" w:rsidRDefault="00D37DFD" w:rsidP="00D37DFD">
            <w:pPr>
              <w:spacing w:after="0" w:line="240" w:lineRule="auto"/>
              <w:ind w:firstLine="0"/>
              <w:jc w:val="center"/>
              <w:rPr>
                <w:color w:val="000000"/>
              </w:rPr>
            </w:pPr>
            <w:r w:rsidRPr="00D37DFD">
              <w:rPr>
                <w:color w:val="000000"/>
              </w:rPr>
              <w:t>6,000</w:t>
            </w:r>
          </w:p>
        </w:tc>
        <w:tc>
          <w:tcPr>
            <w:tcW w:w="710" w:type="dxa"/>
            <w:tcBorders>
              <w:top w:val="nil"/>
              <w:left w:val="nil"/>
              <w:bottom w:val="single" w:sz="12" w:space="0" w:color="auto"/>
              <w:right w:val="nil"/>
            </w:tcBorders>
            <w:shd w:val="clear" w:color="auto" w:fill="auto"/>
            <w:vAlign w:val="center"/>
            <w:hideMark/>
          </w:tcPr>
          <w:p w14:paraId="1B73CB3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single" w:sz="12" w:space="0" w:color="auto"/>
              <w:right w:val="nil"/>
            </w:tcBorders>
            <w:shd w:val="clear" w:color="auto" w:fill="auto"/>
            <w:vAlign w:val="center"/>
            <w:hideMark/>
          </w:tcPr>
          <w:p w14:paraId="4446E27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single" w:sz="12" w:space="0" w:color="auto"/>
              <w:right w:val="nil"/>
            </w:tcBorders>
            <w:shd w:val="clear" w:color="auto" w:fill="auto"/>
            <w:vAlign w:val="center"/>
            <w:hideMark/>
          </w:tcPr>
          <w:p w14:paraId="6E6B4DB1"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single" w:sz="12" w:space="0" w:color="auto"/>
              <w:right w:val="nil"/>
            </w:tcBorders>
            <w:shd w:val="clear" w:color="auto" w:fill="auto"/>
            <w:vAlign w:val="center"/>
            <w:hideMark/>
          </w:tcPr>
          <w:p w14:paraId="2590644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12" w:space="0" w:color="auto"/>
              <w:right w:val="nil"/>
            </w:tcBorders>
            <w:shd w:val="clear" w:color="auto" w:fill="auto"/>
            <w:vAlign w:val="center"/>
            <w:hideMark/>
          </w:tcPr>
          <w:p w14:paraId="2F64D87B"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single" w:sz="12" w:space="0" w:color="auto"/>
              <w:right w:val="nil"/>
            </w:tcBorders>
            <w:shd w:val="clear" w:color="auto" w:fill="auto"/>
            <w:vAlign w:val="center"/>
            <w:hideMark/>
          </w:tcPr>
          <w:p w14:paraId="4AD1BFD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single" w:sz="12" w:space="0" w:color="auto"/>
              <w:right w:val="nil"/>
            </w:tcBorders>
            <w:shd w:val="clear" w:color="auto" w:fill="auto"/>
            <w:vAlign w:val="center"/>
            <w:hideMark/>
          </w:tcPr>
          <w:p w14:paraId="6BB9C78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single" w:sz="12" w:space="0" w:color="auto"/>
              <w:right w:val="nil"/>
            </w:tcBorders>
            <w:shd w:val="clear" w:color="auto" w:fill="auto"/>
            <w:vAlign w:val="center"/>
            <w:hideMark/>
          </w:tcPr>
          <w:p w14:paraId="5127EB1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single" w:sz="12" w:space="0" w:color="auto"/>
              <w:right w:val="nil"/>
            </w:tcBorders>
            <w:shd w:val="clear" w:color="auto" w:fill="auto"/>
            <w:vAlign w:val="center"/>
            <w:hideMark/>
          </w:tcPr>
          <w:p w14:paraId="0371DC65"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12" w:space="0" w:color="auto"/>
              <w:right w:val="nil"/>
            </w:tcBorders>
            <w:shd w:val="clear" w:color="auto" w:fill="auto"/>
            <w:vAlign w:val="center"/>
            <w:hideMark/>
          </w:tcPr>
          <w:p w14:paraId="4220D3C7" w14:textId="77777777" w:rsidR="00D37DFD" w:rsidRPr="00D37DFD" w:rsidRDefault="00D37DFD" w:rsidP="00D37DFD">
            <w:pPr>
              <w:spacing w:after="0" w:line="240" w:lineRule="auto"/>
              <w:ind w:firstLine="0"/>
              <w:jc w:val="center"/>
              <w:rPr>
                <w:color w:val="000000"/>
              </w:rPr>
            </w:pPr>
            <w:r w:rsidRPr="00D37DFD">
              <w:rPr>
                <w:color w:val="000000"/>
              </w:rPr>
              <w:t>0</w:t>
            </w:r>
          </w:p>
        </w:tc>
      </w:tr>
    </w:tbl>
    <w:p w14:paraId="5486DF4F" w14:textId="77777777" w:rsidR="00D37DFD" w:rsidRDefault="00D37DFD" w:rsidP="00D37DFD">
      <w:pPr>
        <w:ind w:firstLine="0"/>
      </w:pPr>
    </w:p>
    <w:p w14:paraId="5E646040" w14:textId="6A8E20EA" w:rsidR="00D37DFD" w:rsidRDefault="00D37DFD" w:rsidP="002B688D">
      <w:pPr>
        <w:pStyle w:val="Caption"/>
      </w:pPr>
      <w:bookmarkStart w:id="47" w:name="_Toc136826188"/>
      <w:r w:rsidRPr="00D37DFD">
        <w:lastRenderedPageBreak/>
        <w:t xml:space="preserve">Table </w:t>
      </w:r>
      <w:r>
        <w:fldChar w:fldCharType="begin"/>
      </w:r>
      <w:r w:rsidRPr="00D37DFD">
        <w:instrText xml:space="preserve"> SEQ Table \* ARABIC </w:instrText>
      </w:r>
      <w:r>
        <w:fldChar w:fldCharType="separate"/>
      </w:r>
      <w:r w:rsidR="008E6063">
        <w:t>4</w:t>
      </w:r>
      <w:r>
        <w:fldChar w:fldCharType="end"/>
      </w:r>
      <w:r w:rsidRPr="00D37DFD">
        <w:t>. Minimum and maximum of the mean expected species counts (see Table 1 for species codes) across all values of each predictor variable (latitude [LAT], elevation [ELEV], mean May-June temperature [MJT], difference between mean March-April and mean May-June temperature [TD], mean total March-April precipitation [MAP], mean total May-June precipitation [MJP], proportions of deciduous and mixed forest [DF], conifer forest [CF], and developed land [DL]) and the corresponding absolute difference and percent proportional difference (i.e., the difference between the maximum and minimum mean expected species counts across all values of the individual predictor variable divided by the maximum mean expected species count across all predictor variables, then multiplied by 100%) for the 14 focal forest songbird species. Horizontal lines delineate the cold-associated species (N = 5), warm-associated species (N = 4), and climate generalists (N = 5).</w:t>
      </w:r>
      <w:bookmarkEnd w:id="47"/>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D37DFD" w:rsidRPr="00D37DFD" w14:paraId="18CD3115" w14:textId="77777777" w:rsidTr="00BA1B52">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41EB77E9" w14:textId="77777777" w:rsidR="00D37DFD" w:rsidRPr="00D37DFD" w:rsidRDefault="00D37DFD" w:rsidP="00D37DFD">
            <w:pPr>
              <w:spacing w:after="0" w:line="240" w:lineRule="auto"/>
              <w:ind w:firstLine="0"/>
              <w:rPr>
                <w:rFonts w:ascii="Calibri" w:hAnsi="Calibri" w:cs="Calibri"/>
                <w:color w:val="000000"/>
                <w:sz w:val="22"/>
                <w:szCs w:val="22"/>
              </w:rPr>
            </w:pPr>
            <w:r w:rsidRPr="00D37DFD">
              <w:rPr>
                <w:b/>
                <w:bCs/>
                <w:color w:val="000000"/>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01640F5F" w14:textId="77777777" w:rsidR="00D37DFD" w:rsidRPr="00D37DFD" w:rsidRDefault="00D37DFD" w:rsidP="00D37DFD">
            <w:pPr>
              <w:spacing w:after="0" w:line="240" w:lineRule="auto"/>
              <w:ind w:firstLine="0"/>
              <w:rPr>
                <w:b/>
                <w:bCs/>
                <w:color w:val="000000"/>
              </w:rPr>
            </w:pPr>
            <w:r w:rsidRPr="00D37DFD">
              <w:rPr>
                <w:b/>
                <w:bCs/>
                <w:color w:val="000000"/>
              </w:rPr>
              <w:t>Count Metric</w:t>
            </w:r>
          </w:p>
        </w:tc>
        <w:tc>
          <w:tcPr>
            <w:tcW w:w="1056" w:type="dxa"/>
            <w:tcBorders>
              <w:top w:val="single" w:sz="12" w:space="0" w:color="auto"/>
              <w:left w:val="nil"/>
              <w:bottom w:val="single" w:sz="12" w:space="0" w:color="auto"/>
              <w:right w:val="nil"/>
            </w:tcBorders>
            <w:shd w:val="clear" w:color="auto" w:fill="auto"/>
            <w:vAlign w:val="center"/>
            <w:hideMark/>
          </w:tcPr>
          <w:p w14:paraId="76AE6E4C" w14:textId="77777777" w:rsidR="00D37DFD" w:rsidRPr="00D37DFD" w:rsidRDefault="00D37DFD" w:rsidP="00D37DFD">
            <w:pPr>
              <w:spacing w:after="0" w:line="240" w:lineRule="auto"/>
              <w:ind w:firstLine="0"/>
              <w:jc w:val="center"/>
              <w:rPr>
                <w:b/>
                <w:bCs/>
                <w:color w:val="000000"/>
              </w:rPr>
            </w:pPr>
            <w:r w:rsidRPr="00D37DFD">
              <w:rPr>
                <w:b/>
                <w:bCs/>
                <w:color w:val="000000"/>
              </w:rPr>
              <w:t>LAT</w:t>
            </w:r>
          </w:p>
        </w:tc>
        <w:tc>
          <w:tcPr>
            <w:tcW w:w="1205" w:type="dxa"/>
            <w:tcBorders>
              <w:top w:val="single" w:sz="12" w:space="0" w:color="auto"/>
              <w:left w:val="nil"/>
              <w:bottom w:val="single" w:sz="12" w:space="0" w:color="auto"/>
              <w:right w:val="nil"/>
            </w:tcBorders>
            <w:shd w:val="clear" w:color="auto" w:fill="auto"/>
            <w:vAlign w:val="center"/>
            <w:hideMark/>
          </w:tcPr>
          <w:p w14:paraId="1CCA620F" w14:textId="77777777" w:rsidR="00D37DFD" w:rsidRPr="00D37DFD" w:rsidRDefault="00D37DFD" w:rsidP="00D37DFD">
            <w:pPr>
              <w:spacing w:after="0" w:line="240" w:lineRule="auto"/>
              <w:ind w:firstLine="0"/>
              <w:jc w:val="center"/>
              <w:rPr>
                <w:b/>
                <w:bCs/>
                <w:color w:val="000000"/>
              </w:rPr>
            </w:pPr>
            <w:r w:rsidRPr="00D37DFD">
              <w:rPr>
                <w:b/>
                <w:bCs/>
                <w:color w:val="000000"/>
              </w:rPr>
              <w:t>ELEV</w:t>
            </w:r>
          </w:p>
        </w:tc>
        <w:tc>
          <w:tcPr>
            <w:tcW w:w="1056" w:type="dxa"/>
            <w:tcBorders>
              <w:top w:val="single" w:sz="12" w:space="0" w:color="auto"/>
              <w:left w:val="nil"/>
              <w:bottom w:val="single" w:sz="12" w:space="0" w:color="auto"/>
              <w:right w:val="nil"/>
            </w:tcBorders>
            <w:shd w:val="clear" w:color="auto" w:fill="auto"/>
            <w:vAlign w:val="center"/>
            <w:hideMark/>
          </w:tcPr>
          <w:p w14:paraId="1B208FA0" w14:textId="77777777" w:rsidR="00D37DFD" w:rsidRPr="00D37DFD" w:rsidRDefault="00D37DFD" w:rsidP="00D37DFD">
            <w:pPr>
              <w:spacing w:after="0" w:line="240" w:lineRule="auto"/>
              <w:ind w:firstLine="0"/>
              <w:jc w:val="center"/>
              <w:rPr>
                <w:b/>
                <w:bCs/>
                <w:color w:val="000000"/>
              </w:rPr>
            </w:pPr>
            <w:r w:rsidRPr="00D37DFD">
              <w:rPr>
                <w:b/>
                <w:bCs/>
                <w:color w:val="000000"/>
              </w:rPr>
              <w:t>MJT</w:t>
            </w:r>
          </w:p>
        </w:tc>
        <w:tc>
          <w:tcPr>
            <w:tcW w:w="1056" w:type="dxa"/>
            <w:tcBorders>
              <w:top w:val="single" w:sz="12" w:space="0" w:color="auto"/>
              <w:left w:val="nil"/>
              <w:bottom w:val="single" w:sz="12" w:space="0" w:color="auto"/>
              <w:right w:val="nil"/>
            </w:tcBorders>
            <w:shd w:val="clear" w:color="auto" w:fill="auto"/>
            <w:vAlign w:val="center"/>
            <w:hideMark/>
          </w:tcPr>
          <w:p w14:paraId="4B32AD1D" w14:textId="77777777" w:rsidR="00D37DFD" w:rsidRPr="00D37DFD" w:rsidRDefault="00D37DFD" w:rsidP="00D37DFD">
            <w:pPr>
              <w:spacing w:after="0" w:line="240" w:lineRule="auto"/>
              <w:ind w:firstLine="0"/>
              <w:jc w:val="center"/>
              <w:rPr>
                <w:b/>
                <w:bCs/>
                <w:color w:val="000000"/>
              </w:rPr>
            </w:pPr>
            <w:r w:rsidRPr="00D37DFD">
              <w:rPr>
                <w:b/>
                <w:bCs/>
                <w:color w:val="000000"/>
              </w:rPr>
              <w:t>TD</w:t>
            </w:r>
          </w:p>
        </w:tc>
        <w:tc>
          <w:tcPr>
            <w:tcW w:w="1056" w:type="dxa"/>
            <w:tcBorders>
              <w:top w:val="single" w:sz="12" w:space="0" w:color="auto"/>
              <w:left w:val="nil"/>
              <w:bottom w:val="single" w:sz="12" w:space="0" w:color="auto"/>
              <w:right w:val="nil"/>
            </w:tcBorders>
            <w:shd w:val="clear" w:color="auto" w:fill="auto"/>
            <w:vAlign w:val="center"/>
            <w:hideMark/>
          </w:tcPr>
          <w:p w14:paraId="72281004" w14:textId="77777777" w:rsidR="00D37DFD" w:rsidRPr="00D37DFD" w:rsidRDefault="00D37DFD" w:rsidP="00D37DFD">
            <w:pPr>
              <w:spacing w:after="0" w:line="240" w:lineRule="auto"/>
              <w:ind w:firstLine="0"/>
              <w:jc w:val="center"/>
              <w:rPr>
                <w:b/>
                <w:bCs/>
                <w:color w:val="000000"/>
              </w:rPr>
            </w:pPr>
            <w:r w:rsidRPr="00D37DFD">
              <w:rPr>
                <w:b/>
                <w:bCs/>
                <w:color w:val="000000"/>
              </w:rPr>
              <w:t>MAP</w:t>
            </w:r>
          </w:p>
        </w:tc>
        <w:tc>
          <w:tcPr>
            <w:tcW w:w="1056" w:type="dxa"/>
            <w:tcBorders>
              <w:top w:val="single" w:sz="12" w:space="0" w:color="auto"/>
              <w:left w:val="nil"/>
              <w:bottom w:val="single" w:sz="12" w:space="0" w:color="auto"/>
              <w:right w:val="nil"/>
            </w:tcBorders>
            <w:shd w:val="clear" w:color="auto" w:fill="auto"/>
            <w:vAlign w:val="center"/>
            <w:hideMark/>
          </w:tcPr>
          <w:p w14:paraId="05FB6B88" w14:textId="77777777" w:rsidR="00D37DFD" w:rsidRPr="00D37DFD" w:rsidRDefault="00D37DFD" w:rsidP="00D37DFD">
            <w:pPr>
              <w:spacing w:after="0" w:line="240" w:lineRule="auto"/>
              <w:ind w:firstLine="0"/>
              <w:jc w:val="center"/>
              <w:rPr>
                <w:b/>
                <w:bCs/>
                <w:color w:val="000000"/>
              </w:rPr>
            </w:pPr>
            <w:r w:rsidRPr="00D37DFD">
              <w:rPr>
                <w:b/>
                <w:bCs/>
                <w:color w:val="000000"/>
              </w:rPr>
              <w:t>MJP</w:t>
            </w:r>
          </w:p>
        </w:tc>
        <w:tc>
          <w:tcPr>
            <w:tcW w:w="1056" w:type="dxa"/>
            <w:tcBorders>
              <w:top w:val="single" w:sz="12" w:space="0" w:color="auto"/>
              <w:left w:val="nil"/>
              <w:bottom w:val="single" w:sz="12" w:space="0" w:color="auto"/>
              <w:right w:val="nil"/>
            </w:tcBorders>
            <w:shd w:val="clear" w:color="auto" w:fill="auto"/>
            <w:vAlign w:val="center"/>
            <w:hideMark/>
          </w:tcPr>
          <w:p w14:paraId="19590079" w14:textId="77777777" w:rsidR="00D37DFD" w:rsidRPr="00D37DFD" w:rsidRDefault="00D37DFD" w:rsidP="00D37DFD">
            <w:pPr>
              <w:spacing w:after="0" w:line="240" w:lineRule="auto"/>
              <w:ind w:firstLine="0"/>
              <w:jc w:val="center"/>
              <w:rPr>
                <w:b/>
                <w:bCs/>
                <w:color w:val="000000"/>
              </w:rPr>
            </w:pPr>
            <w:r w:rsidRPr="00D37DFD">
              <w:rPr>
                <w:b/>
                <w:bCs/>
                <w:color w:val="000000"/>
              </w:rPr>
              <w:t>DF</w:t>
            </w:r>
          </w:p>
        </w:tc>
        <w:tc>
          <w:tcPr>
            <w:tcW w:w="1056" w:type="dxa"/>
            <w:tcBorders>
              <w:top w:val="single" w:sz="12" w:space="0" w:color="auto"/>
              <w:left w:val="nil"/>
              <w:bottom w:val="single" w:sz="12" w:space="0" w:color="auto"/>
              <w:right w:val="nil"/>
            </w:tcBorders>
            <w:shd w:val="clear" w:color="auto" w:fill="auto"/>
            <w:vAlign w:val="center"/>
            <w:hideMark/>
          </w:tcPr>
          <w:p w14:paraId="0673E10D" w14:textId="77777777" w:rsidR="00D37DFD" w:rsidRPr="00D37DFD" w:rsidRDefault="00D37DFD" w:rsidP="00D37DFD">
            <w:pPr>
              <w:spacing w:after="0" w:line="240" w:lineRule="auto"/>
              <w:ind w:firstLine="0"/>
              <w:jc w:val="center"/>
              <w:rPr>
                <w:b/>
                <w:bCs/>
                <w:color w:val="000000"/>
              </w:rPr>
            </w:pPr>
            <w:r w:rsidRPr="00D37DFD">
              <w:rPr>
                <w:b/>
                <w:bCs/>
                <w:color w:val="000000"/>
              </w:rPr>
              <w:t>CF</w:t>
            </w:r>
          </w:p>
        </w:tc>
        <w:tc>
          <w:tcPr>
            <w:tcW w:w="1056" w:type="dxa"/>
            <w:tcBorders>
              <w:top w:val="single" w:sz="12" w:space="0" w:color="auto"/>
              <w:left w:val="nil"/>
              <w:bottom w:val="single" w:sz="12" w:space="0" w:color="auto"/>
              <w:right w:val="nil"/>
            </w:tcBorders>
            <w:shd w:val="clear" w:color="auto" w:fill="auto"/>
            <w:vAlign w:val="center"/>
            <w:hideMark/>
          </w:tcPr>
          <w:p w14:paraId="268D60F4" w14:textId="77777777" w:rsidR="00D37DFD" w:rsidRPr="00D37DFD" w:rsidRDefault="00D37DFD" w:rsidP="00D37DFD">
            <w:pPr>
              <w:spacing w:after="0" w:line="240" w:lineRule="auto"/>
              <w:ind w:firstLine="0"/>
              <w:jc w:val="center"/>
              <w:rPr>
                <w:b/>
                <w:bCs/>
                <w:color w:val="000000"/>
              </w:rPr>
            </w:pPr>
            <w:r w:rsidRPr="00D37DFD">
              <w:rPr>
                <w:b/>
                <w:bCs/>
                <w:color w:val="000000"/>
              </w:rPr>
              <w:t>DL</w:t>
            </w:r>
          </w:p>
        </w:tc>
      </w:tr>
      <w:tr w:rsidR="00D37DFD" w:rsidRPr="00D37DFD" w14:paraId="4A247485" w14:textId="77777777" w:rsidTr="00BA1B52">
        <w:trPr>
          <w:trHeight w:val="330"/>
        </w:trPr>
        <w:tc>
          <w:tcPr>
            <w:tcW w:w="1426" w:type="dxa"/>
            <w:tcBorders>
              <w:top w:val="nil"/>
              <w:left w:val="nil"/>
              <w:bottom w:val="nil"/>
              <w:right w:val="nil"/>
            </w:tcBorders>
            <w:shd w:val="clear" w:color="auto" w:fill="auto"/>
            <w:vAlign w:val="center"/>
          </w:tcPr>
          <w:p w14:paraId="12E0AE33" w14:textId="77777777" w:rsidR="00D37DFD" w:rsidRPr="00D37DFD" w:rsidRDefault="00D37DFD" w:rsidP="00D37DFD">
            <w:pPr>
              <w:spacing w:after="0" w:line="240" w:lineRule="auto"/>
              <w:ind w:firstLine="0"/>
              <w:rPr>
                <w:color w:val="000000"/>
              </w:rPr>
            </w:pPr>
            <w:r w:rsidRPr="00D37DFD">
              <w:rPr>
                <w:color w:val="000000"/>
              </w:rPr>
              <w:t>BTBW</w:t>
            </w:r>
          </w:p>
        </w:tc>
        <w:tc>
          <w:tcPr>
            <w:tcW w:w="1749" w:type="dxa"/>
            <w:tcBorders>
              <w:top w:val="nil"/>
              <w:left w:val="nil"/>
              <w:bottom w:val="nil"/>
              <w:right w:val="nil"/>
            </w:tcBorders>
            <w:shd w:val="clear" w:color="auto" w:fill="auto"/>
            <w:noWrap/>
            <w:vAlign w:val="center"/>
          </w:tcPr>
          <w:p w14:paraId="50879D83"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7DB29343"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tcPr>
          <w:p w14:paraId="46C86807"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114BA398"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bottom w:val="nil"/>
              <w:right w:val="nil"/>
            </w:tcBorders>
            <w:shd w:val="clear" w:color="auto" w:fill="auto"/>
            <w:noWrap/>
            <w:vAlign w:val="bottom"/>
          </w:tcPr>
          <w:p w14:paraId="1DCFC9E6"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7814190"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4BD1651"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250DF592" w14:textId="77777777" w:rsidR="00D37DFD" w:rsidRPr="00D37DFD" w:rsidRDefault="00D37DFD" w:rsidP="00D37DFD">
            <w:pPr>
              <w:spacing w:after="0" w:line="240" w:lineRule="auto"/>
              <w:ind w:firstLine="0"/>
              <w:jc w:val="center"/>
              <w:rPr>
                <w:color w:val="000000"/>
              </w:rPr>
            </w:pPr>
            <w:r w:rsidRPr="00D37DFD">
              <w:rPr>
                <w:rFonts w:eastAsia="Calibri"/>
                <w:color w:val="000000"/>
              </w:rPr>
              <w:t>0.002</w:t>
            </w:r>
          </w:p>
        </w:tc>
        <w:tc>
          <w:tcPr>
            <w:tcW w:w="1056" w:type="dxa"/>
            <w:tcBorders>
              <w:top w:val="nil"/>
              <w:left w:val="nil"/>
              <w:bottom w:val="nil"/>
              <w:right w:val="nil"/>
            </w:tcBorders>
            <w:shd w:val="clear" w:color="auto" w:fill="auto"/>
            <w:noWrap/>
            <w:vAlign w:val="bottom"/>
          </w:tcPr>
          <w:p w14:paraId="2392BB35"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F249993"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r>
      <w:tr w:rsidR="00D37DFD" w:rsidRPr="00D37DFD" w14:paraId="6603E4BC" w14:textId="77777777" w:rsidTr="00BA1B52">
        <w:trPr>
          <w:trHeight w:val="315"/>
        </w:trPr>
        <w:tc>
          <w:tcPr>
            <w:tcW w:w="1426" w:type="dxa"/>
            <w:tcBorders>
              <w:top w:val="nil"/>
              <w:left w:val="nil"/>
              <w:bottom w:val="nil"/>
              <w:right w:val="nil"/>
            </w:tcBorders>
            <w:shd w:val="clear" w:color="auto" w:fill="auto"/>
            <w:vAlign w:val="center"/>
          </w:tcPr>
          <w:p w14:paraId="7396DD2B"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7DAFA611"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5682C64C" w14:textId="77777777" w:rsidR="00D37DFD" w:rsidRPr="00D37DFD" w:rsidRDefault="00D37DFD" w:rsidP="00D37DFD">
            <w:pPr>
              <w:spacing w:after="0" w:line="240" w:lineRule="auto"/>
              <w:ind w:firstLine="0"/>
              <w:jc w:val="center"/>
              <w:rPr>
                <w:color w:val="000000"/>
              </w:rPr>
            </w:pPr>
            <w:r w:rsidRPr="00D37DFD">
              <w:rPr>
                <w:rFonts w:eastAsia="Calibri"/>
                <w:color w:val="000000"/>
              </w:rPr>
              <w:t>0.077</w:t>
            </w:r>
          </w:p>
        </w:tc>
        <w:tc>
          <w:tcPr>
            <w:tcW w:w="1205" w:type="dxa"/>
            <w:tcBorders>
              <w:top w:val="nil"/>
              <w:left w:val="nil"/>
              <w:bottom w:val="nil"/>
              <w:right w:val="nil"/>
            </w:tcBorders>
            <w:shd w:val="clear" w:color="auto" w:fill="auto"/>
            <w:noWrap/>
            <w:vAlign w:val="bottom"/>
          </w:tcPr>
          <w:p w14:paraId="71FE2FA4" w14:textId="77777777" w:rsidR="00D37DFD" w:rsidRPr="00D37DFD" w:rsidRDefault="00D37DFD" w:rsidP="00D37DFD">
            <w:pPr>
              <w:spacing w:after="0" w:line="240" w:lineRule="auto"/>
              <w:ind w:firstLine="0"/>
              <w:jc w:val="center"/>
              <w:rPr>
                <w:color w:val="000000"/>
              </w:rPr>
            </w:pPr>
            <w:r w:rsidRPr="00D37DFD">
              <w:rPr>
                <w:rFonts w:eastAsia="Calibri"/>
                <w:color w:val="000000"/>
              </w:rPr>
              <w:t>5.011</w:t>
            </w:r>
          </w:p>
        </w:tc>
        <w:tc>
          <w:tcPr>
            <w:tcW w:w="1056" w:type="dxa"/>
            <w:tcBorders>
              <w:top w:val="nil"/>
              <w:left w:val="nil"/>
              <w:bottom w:val="nil"/>
              <w:right w:val="nil"/>
            </w:tcBorders>
            <w:shd w:val="clear" w:color="auto" w:fill="auto"/>
            <w:noWrap/>
            <w:vAlign w:val="bottom"/>
          </w:tcPr>
          <w:p w14:paraId="3F76A535"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tcPr>
          <w:p w14:paraId="45ACBB32" w14:textId="77777777" w:rsidR="00D37DFD" w:rsidRPr="00D37DFD" w:rsidRDefault="00D37DFD" w:rsidP="00D37DFD">
            <w:pPr>
              <w:spacing w:after="0" w:line="240" w:lineRule="auto"/>
              <w:ind w:firstLine="0"/>
              <w:jc w:val="center"/>
              <w:rPr>
                <w:color w:val="000000"/>
              </w:rPr>
            </w:pPr>
            <w:r w:rsidRPr="00D37DFD">
              <w:rPr>
                <w:rFonts w:eastAsia="Calibri"/>
                <w:color w:val="000000"/>
              </w:rPr>
              <w:t>0.011</w:t>
            </w:r>
          </w:p>
        </w:tc>
        <w:tc>
          <w:tcPr>
            <w:tcW w:w="1056" w:type="dxa"/>
            <w:tcBorders>
              <w:top w:val="nil"/>
              <w:left w:val="nil"/>
              <w:bottom w:val="nil"/>
              <w:right w:val="nil"/>
            </w:tcBorders>
            <w:shd w:val="clear" w:color="auto" w:fill="auto"/>
            <w:noWrap/>
            <w:vAlign w:val="bottom"/>
          </w:tcPr>
          <w:p w14:paraId="0E9637F2"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tcPr>
          <w:p w14:paraId="33ECFD08"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tcPr>
          <w:p w14:paraId="25B3E5A3" w14:textId="77777777" w:rsidR="00D37DFD" w:rsidRPr="00D37DFD" w:rsidRDefault="00D37DFD" w:rsidP="00D37DFD">
            <w:pPr>
              <w:spacing w:after="0" w:line="240" w:lineRule="auto"/>
              <w:ind w:firstLine="0"/>
              <w:jc w:val="center"/>
              <w:rPr>
                <w:color w:val="000000"/>
              </w:rPr>
            </w:pPr>
            <w:r w:rsidRPr="00D37DFD">
              <w:rPr>
                <w:rFonts w:eastAsia="Calibri"/>
                <w:color w:val="000000"/>
              </w:rPr>
              <w:t>0.021</w:t>
            </w:r>
          </w:p>
        </w:tc>
        <w:tc>
          <w:tcPr>
            <w:tcW w:w="1056" w:type="dxa"/>
            <w:tcBorders>
              <w:top w:val="nil"/>
              <w:left w:val="nil"/>
              <w:bottom w:val="nil"/>
              <w:right w:val="nil"/>
            </w:tcBorders>
            <w:shd w:val="clear" w:color="auto" w:fill="auto"/>
            <w:noWrap/>
            <w:vAlign w:val="bottom"/>
          </w:tcPr>
          <w:p w14:paraId="017D6DDE"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c>
          <w:tcPr>
            <w:tcW w:w="1056" w:type="dxa"/>
            <w:tcBorders>
              <w:top w:val="nil"/>
              <w:left w:val="nil"/>
              <w:bottom w:val="nil"/>
              <w:right w:val="nil"/>
            </w:tcBorders>
            <w:shd w:val="clear" w:color="auto" w:fill="auto"/>
            <w:noWrap/>
            <w:vAlign w:val="bottom"/>
          </w:tcPr>
          <w:p w14:paraId="43EC9459"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r>
      <w:tr w:rsidR="00D37DFD" w:rsidRPr="00D37DFD" w14:paraId="10911722" w14:textId="77777777" w:rsidTr="00BA1B52">
        <w:trPr>
          <w:trHeight w:val="315"/>
        </w:trPr>
        <w:tc>
          <w:tcPr>
            <w:tcW w:w="1426" w:type="dxa"/>
            <w:tcBorders>
              <w:top w:val="nil"/>
              <w:left w:val="nil"/>
              <w:bottom w:val="nil"/>
              <w:right w:val="nil"/>
            </w:tcBorders>
            <w:shd w:val="clear" w:color="auto" w:fill="auto"/>
            <w:vAlign w:val="center"/>
          </w:tcPr>
          <w:p w14:paraId="3E6AF3C3"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28165629"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tcPr>
          <w:p w14:paraId="7BF41FF5" w14:textId="77777777" w:rsidR="00D37DFD" w:rsidRPr="00D37DFD" w:rsidRDefault="00D37DFD" w:rsidP="00D37DFD">
            <w:pPr>
              <w:spacing w:after="0" w:line="240" w:lineRule="auto"/>
              <w:ind w:firstLine="0"/>
              <w:jc w:val="center"/>
              <w:rPr>
                <w:color w:val="000000"/>
              </w:rPr>
            </w:pPr>
            <w:r w:rsidRPr="00D37DFD">
              <w:rPr>
                <w:rFonts w:eastAsia="Calibri"/>
                <w:color w:val="000000"/>
              </w:rPr>
              <w:t>0.077</w:t>
            </w:r>
          </w:p>
        </w:tc>
        <w:tc>
          <w:tcPr>
            <w:tcW w:w="1205" w:type="dxa"/>
            <w:tcBorders>
              <w:top w:val="nil"/>
              <w:left w:val="nil"/>
              <w:bottom w:val="nil"/>
              <w:right w:val="nil"/>
            </w:tcBorders>
            <w:shd w:val="clear" w:color="auto" w:fill="auto"/>
            <w:noWrap/>
            <w:vAlign w:val="bottom"/>
          </w:tcPr>
          <w:p w14:paraId="5F7AFBA1" w14:textId="77777777" w:rsidR="00D37DFD" w:rsidRPr="00D37DFD" w:rsidRDefault="00D37DFD" w:rsidP="00D37DFD">
            <w:pPr>
              <w:spacing w:after="0" w:line="240" w:lineRule="auto"/>
              <w:ind w:firstLine="0"/>
              <w:jc w:val="center"/>
              <w:rPr>
                <w:color w:val="000000"/>
              </w:rPr>
            </w:pPr>
            <w:r w:rsidRPr="00D37DFD">
              <w:rPr>
                <w:rFonts w:eastAsia="Calibri"/>
                <w:color w:val="000000"/>
              </w:rPr>
              <w:t>5.011</w:t>
            </w:r>
          </w:p>
        </w:tc>
        <w:tc>
          <w:tcPr>
            <w:tcW w:w="1056" w:type="dxa"/>
            <w:tcBorders>
              <w:top w:val="nil"/>
              <w:left w:val="nil"/>
              <w:bottom w:val="nil"/>
              <w:right w:val="nil"/>
            </w:tcBorders>
            <w:shd w:val="clear" w:color="auto" w:fill="auto"/>
            <w:noWrap/>
            <w:vAlign w:val="bottom"/>
          </w:tcPr>
          <w:p w14:paraId="0C14329F"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DE6BD26" w14:textId="77777777" w:rsidR="00D37DFD" w:rsidRPr="00D37DFD" w:rsidRDefault="00D37DFD" w:rsidP="00D37DFD">
            <w:pPr>
              <w:spacing w:after="0" w:line="240" w:lineRule="auto"/>
              <w:ind w:firstLine="0"/>
              <w:jc w:val="center"/>
              <w:rPr>
                <w:color w:val="000000"/>
              </w:rPr>
            </w:pPr>
            <w:r w:rsidRPr="00D37DFD">
              <w:rPr>
                <w:rFonts w:eastAsia="Calibri"/>
                <w:color w:val="000000"/>
              </w:rPr>
              <w:t>0.004</w:t>
            </w:r>
          </w:p>
        </w:tc>
        <w:tc>
          <w:tcPr>
            <w:tcW w:w="1056" w:type="dxa"/>
            <w:tcBorders>
              <w:top w:val="nil"/>
              <w:left w:val="nil"/>
              <w:bottom w:val="nil"/>
              <w:right w:val="nil"/>
            </w:tcBorders>
            <w:shd w:val="clear" w:color="auto" w:fill="auto"/>
            <w:noWrap/>
            <w:vAlign w:val="bottom"/>
          </w:tcPr>
          <w:p w14:paraId="17F34E46"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6C0E837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03D609E8" w14:textId="77777777" w:rsidR="00D37DFD" w:rsidRPr="00D37DFD" w:rsidRDefault="00D37DFD" w:rsidP="00D37DFD">
            <w:pPr>
              <w:spacing w:after="0" w:line="240" w:lineRule="auto"/>
              <w:ind w:firstLine="0"/>
              <w:jc w:val="center"/>
              <w:rPr>
                <w:color w:val="000000"/>
              </w:rPr>
            </w:pPr>
            <w:r w:rsidRPr="00D37DFD">
              <w:rPr>
                <w:rFonts w:eastAsia="Calibri"/>
                <w:color w:val="000000"/>
              </w:rPr>
              <w:t>0.019</w:t>
            </w:r>
          </w:p>
        </w:tc>
        <w:tc>
          <w:tcPr>
            <w:tcW w:w="1056" w:type="dxa"/>
            <w:tcBorders>
              <w:top w:val="nil"/>
              <w:left w:val="nil"/>
              <w:bottom w:val="nil"/>
              <w:right w:val="nil"/>
            </w:tcBorders>
            <w:shd w:val="clear" w:color="auto" w:fill="auto"/>
            <w:noWrap/>
            <w:vAlign w:val="bottom"/>
          </w:tcPr>
          <w:p w14:paraId="4546BA0F"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55CB4CE" w14:textId="77777777" w:rsidR="00D37DFD" w:rsidRPr="00D37DFD" w:rsidRDefault="00D37DFD" w:rsidP="00D37DFD">
            <w:pPr>
              <w:spacing w:after="0" w:line="240" w:lineRule="auto"/>
              <w:ind w:firstLine="0"/>
              <w:jc w:val="center"/>
              <w:rPr>
                <w:color w:val="000000"/>
              </w:rPr>
            </w:pPr>
            <w:r w:rsidRPr="00D37DFD">
              <w:rPr>
                <w:rFonts w:eastAsia="Calibri"/>
                <w:color w:val="000000"/>
              </w:rPr>
              <w:t>0.015</w:t>
            </w:r>
          </w:p>
        </w:tc>
      </w:tr>
      <w:tr w:rsidR="00D37DFD" w:rsidRPr="00D37DFD" w14:paraId="33A36526" w14:textId="77777777" w:rsidTr="00BA1B52">
        <w:trPr>
          <w:trHeight w:val="315"/>
        </w:trPr>
        <w:tc>
          <w:tcPr>
            <w:tcW w:w="1426" w:type="dxa"/>
            <w:tcBorders>
              <w:top w:val="nil"/>
              <w:left w:val="nil"/>
              <w:bottom w:val="nil"/>
              <w:right w:val="nil"/>
            </w:tcBorders>
            <w:shd w:val="clear" w:color="auto" w:fill="auto"/>
            <w:noWrap/>
            <w:vAlign w:val="bottom"/>
          </w:tcPr>
          <w:p w14:paraId="29313417"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5FA82DCC"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tcPr>
          <w:p w14:paraId="51F1C3F9" w14:textId="77777777" w:rsidR="00D37DFD" w:rsidRPr="00D37DFD" w:rsidRDefault="00D37DFD" w:rsidP="00D37DFD">
            <w:pPr>
              <w:spacing w:after="0" w:line="240" w:lineRule="auto"/>
              <w:ind w:firstLine="0"/>
              <w:jc w:val="center"/>
              <w:rPr>
                <w:color w:val="000000"/>
              </w:rPr>
            </w:pPr>
            <w:r w:rsidRPr="00D37DFD">
              <w:rPr>
                <w:rFonts w:eastAsia="Calibri"/>
                <w:color w:val="000000"/>
              </w:rPr>
              <w:t>1.5</w:t>
            </w:r>
          </w:p>
        </w:tc>
        <w:tc>
          <w:tcPr>
            <w:tcW w:w="1205" w:type="dxa"/>
            <w:tcBorders>
              <w:top w:val="nil"/>
              <w:left w:val="nil"/>
              <w:bottom w:val="nil"/>
              <w:right w:val="nil"/>
            </w:tcBorders>
            <w:shd w:val="clear" w:color="auto" w:fill="auto"/>
            <w:noWrap/>
            <w:vAlign w:val="bottom"/>
          </w:tcPr>
          <w:p w14:paraId="42F811A1"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56" w:type="dxa"/>
            <w:tcBorders>
              <w:top w:val="nil"/>
              <w:left w:val="nil"/>
              <w:bottom w:val="nil"/>
              <w:right w:val="nil"/>
            </w:tcBorders>
            <w:shd w:val="clear" w:color="auto" w:fill="auto"/>
            <w:noWrap/>
            <w:vAlign w:val="bottom"/>
          </w:tcPr>
          <w:p w14:paraId="41C93617"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5F2CD9B5"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nil"/>
              <w:right w:val="nil"/>
            </w:tcBorders>
            <w:shd w:val="clear" w:color="auto" w:fill="auto"/>
            <w:noWrap/>
            <w:vAlign w:val="bottom"/>
          </w:tcPr>
          <w:p w14:paraId="56A8EE49"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29CA5830"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52A5F1F8" w14:textId="77777777" w:rsidR="00D37DFD" w:rsidRPr="00D37DFD" w:rsidRDefault="00D37DFD" w:rsidP="00D37DFD">
            <w:pPr>
              <w:spacing w:after="0" w:line="240" w:lineRule="auto"/>
              <w:ind w:firstLine="0"/>
              <w:jc w:val="center"/>
              <w:rPr>
                <w:color w:val="000000"/>
              </w:rPr>
            </w:pPr>
            <w:r w:rsidRPr="00D37DFD">
              <w:rPr>
                <w:rFonts w:eastAsia="Calibri"/>
                <w:color w:val="000000"/>
              </w:rPr>
              <w:t>0.4</w:t>
            </w:r>
          </w:p>
        </w:tc>
        <w:tc>
          <w:tcPr>
            <w:tcW w:w="1056" w:type="dxa"/>
            <w:tcBorders>
              <w:top w:val="nil"/>
              <w:left w:val="nil"/>
              <w:bottom w:val="nil"/>
              <w:right w:val="nil"/>
            </w:tcBorders>
            <w:shd w:val="clear" w:color="auto" w:fill="auto"/>
            <w:noWrap/>
            <w:vAlign w:val="bottom"/>
          </w:tcPr>
          <w:p w14:paraId="43408A57"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nil"/>
              <w:right w:val="nil"/>
            </w:tcBorders>
            <w:shd w:val="clear" w:color="auto" w:fill="auto"/>
            <w:noWrap/>
            <w:vAlign w:val="bottom"/>
          </w:tcPr>
          <w:p w14:paraId="1E07FDE1" w14:textId="77777777" w:rsidR="00D37DFD" w:rsidRPr="00D37DFD" w:rsidRDefault="00D37DFD" w:rsidP="00D37DFD">
            <w:pPr>
              <w:spacing w:after="0" w:line="240" w:lineRule="auto"/>
              <w:ind w:firstLine="0"/>
              <w:jc w:val="center"/>
              <w:rPr>
                <w:color w:val="000000"/>
              </w:rPr>
            </w:pPr>
            <w:r w:rsidRPr="00D37DFD">
              <w:rPr>
                <w:rFonts w:eastAsia="Calibri"/>
                <w:color w:val="000000"/>
              </w:rPr>
              <w:t>0.3</w:t>
            </w:r>
          </w:p>
        </w:tc>
      </w:tr>
      <w:tr w:rsidR="00D37DFD" w:rsidRPr="00D37DFD" w14:paraId="76B968DD" w14:textId="77777777" w:rsidTr="00BA1B52">
        <w:trPr>
          <w:trHeight w:val="315"/>
        </w:trPr>
        <w:tc>
          <w:tcPr>
            <w:tcW w:w="1426" w:type="dxa"/>
            <w:tcBorders>
              <w:top w:val="nil"/>
              <w:left w:val="nil"/>
              <w:bottom w:val="nil"/>
              <w:right w:val="nil"/>
            </w:tcBorders>
            <w:shd w:val="clear" w:color="auto" w:fill="auto"/>
            <w:vAlign w:val="center"/>
          </w:tcPr>
          <w:p w14:paraId="1E6C366D" w14:textId="77777777" w:rsidR="00D37DFD" w:rsidRPr="00D37DFD" w:rsidRDefault="00D37DFD" w:rsidP="00D37DFD">
            <w:pPr>
              <w:spacing w:after="0" w:line="240" w:lineRule="auto"/>
              <w:ind w:firstLine="0"/>
              <w:rPr>
                <w:color w:val="000000"/>
              </w:rPr>
            </w:pPr>
            <w:r w:rsidRPr="00D37DFD">
              <w:rPr>
                <w:color w:val="000000"/>
              </w:rPr>
              <w:t>BHVI</w:t>
            </w:r>
          </w:p>
        </w:tc>
        <w:tc>
          <w:tcPr>
            <w:tcW w:w="1749" w:type="dxa"/>
            <w:tcBorders>
              <w:top w:val="nil"/>
              <w:left w:val="nil"/>
              <w:bottom w:val="nil"/>
              <w:right w:val="nil"/>
            </w:tcBorders>
            <w:shd w:val="clear" w:color="auto" w:fill="auto"/>
            <w:noWrap/>
            <w:vAlign w:val="center"/>
          </w:tcPr>
          <w:p w14:paraId="3870C259"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58DCA68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83</w:t>
            </w:r>
          </w:p>
        </w:tc>
        <w:tc>
          <w:tcPr>
            <w:tcW w:w="1205" w:type="dxa"/>
            <w:tcBorders>
              <w:top w:val="nil"/>
              <w:left w:val="nil"/>
              <w:bottom w:val="nil"/>
              <w:right w:val="nil"/>
            </w:tcBorders>
            <w:shd w:val="clear" w:color="auto" w:fill="auto"/>
            <w:noWrap/>
            <w:vAlign w:val="bottom"/>
          </w:tcPr>
          <w:p w14:paraId="23EC51F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42</w:t>
            </w:r>
          </w:p>
        </w:tc>
        <w:tc>
          <w:tcPr>
            <w:tcW w:w="1056" w:type="dxa"/>
            <w:tcBorders>
              <w:top w:val="nil"/>
              <w:left w:val="nil"/>
              <w:bottom w:val="nil"/>
              <w:right w:val="nil"/>
            </w:tcBorders>
            <w:shd w:val="clear" w:color="auto" w:fill="auto"/>
            <w:noWrap/>
            <w:vAlign w:val="bottom"/>
          </w:tcPr>
          <w:p w14:paraId="3C1260C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2</w:t>
            </w:r>
          </w:p>
        </w:tc>
        <w:tc>
          <w:tcPr>
            <w:tcW w:w="1056" w:type="dxa"/>
            <w:tcBorders>
              <w:top w:val="nil"/>
              <w:left w:val="nil"/>
              <w:bottom w:val="nil"/>
              <w:right w:val="nil"/>
            </w:tcBorders>
            <w:shd w:val="clear" w:color="auto" w:fill="auto"/>
            <w:noWrap/>
            <w:vAlign w:val="bottom"/>
          </w:tcPr>
          <w:p w14:paraId="2817948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2</w:t>
            </w:r>
          </w:p>
        </w:tc>
        <w:tc>
          <w:tcPr>
            <w:tcW w:w="1056" w:type="dxa"/>
            <w:tcBorders>
              <w:top w:val="nil"/>
              <w:left w:val="nil"/>
              <w:bottom w:val="nil"/>
              <w:right w:val="nil"/>
            </w:tcBorders>
            <w:shd w:val="clear" w:color="auto" w:fill="auto"/>
            <w:noWrap/>
            <w:vAlign w:val="bottom"/>
          </w:tcPr>
          <w:p w14:paraId="2BA9B78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66</w:t>
            </w:r>
          </w:p>
        </w:tc>
        <w:tc>
          <w:tcPr>
            <w:tcW w:w="1056" w:type="dxa"/>
            <w:tcBorders>
              <w:top w:val="nil"/>
              <w:left w:val="nil"/>
              <w:bottom w:val="nil"/>
              <w:right w:val="nil"/>
            </w:tcBorders>
            <w:shd w:val="clear" w:color="auto" w:fill="auto"/>
            <w:noWrap/>
            <w:vAlign w:val="bottom"/>
          </w:tcPr>
          <w:p w14:paraId="28F30153"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42</w:t>
            </w:r>
          </w:p>
        </w:tc>
        <w:tc>
          <w:tcPr>
            <w:tcW w:w="1056" w:type="dxa"/>
            <w:tcBorders>
              <w:top w:val="nil"/>
              <w:left w:val="nil"/>
              <w:bottom w:val="nil"/>
              <w:right w:val="nil"/>
            </w:tcBorders>
            <w:shd w:val="clear" w:color="auto" w:fill="auto"/>
            <w:noWrap/>
            <w:vAlign w:val="bottom"/>
          </w:tcPr>
          <w:p w14:paraId="0D869EF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50</w:t>
            </w:r>
          </w:p>
        </w:tc>
        <w:tc>
          <w:tcPr>
            <w:tcW w:w="1056" w:type="dxa"/>
            <w:tcBorders>
              <w:top w:val="nil"/>
              <w:left w:val="nil"/>
              <w:bottom w:val="nil"/>
              <w:right w:val="nil"/>
            </w:tcBorders>
            <w:shd w:val="clear" w:color="auto" w:fill="auto"/>
            <w:noWrap/>
            <w:vAlign w:val="bottom"/>
          </w:tcPr>
          <w:p w14:paraId="008D9DC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66</w:t>
            </w:r>
          </w:p>
        </w:tc>
        <w:tc>
          <w:tcPr>
            <w:tcW w:w="1056" w:type="dxa"/>
            <w:tcBorders>
              <w:top w:val="nil"/>
              <w:left w:val="nil"/>
              <w:bottom w:val="nil"/>
              <w:right w:val="nil"/>
            </w:tcBorders>
            <w:shd w:val="clear" w:color="auto" w:fill="auto"/>
            <w:noWrap/>
            <w:vAlign w:val="bottom"/>
          </w:tcPr>
          <w:p w14:paraId="53EAEE0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44</w:t>
            </w:r>
          </w:p>
        </w:tc>
      </w:tr>
      <w:tr w:rsidR="00D37DFD" w:rsidRPr="00D37DFD" w14:paraId="127A0F2C" w14:textId="77777777" w:rsidTr="00BA1B52">
        <w:trPr>
          <w:trHeight w:val="315"/>
        </w:trPr>
        <w:tc>
          <w:tcPr>
            <w:tcW w:w="1426" w:type="dxa"/>
            <w:tcBorders>
              <w:top w:val="nil"/>
              <w:left w:val="nil"/>
              <w:bottom w:val="nil"/>
              <w:right w:val="nil"/>
            </w:tcBorders>
            <w:shd w:val="clear" w:color="auto" w:fill="auto"/>
            <w:vAlign w:val="center"/>
          </w:tcPr>
          <w:p w14:paraId="41F8DD0C"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0344EB75"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06098FAB"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524</w:t>
            </w:r>
          </w:p>
        </w:tc>
        <w:tc>
          <w:tcPr>
            <w:tcW w:w="1205" w:type="dxa"/>
            <w:tcBorders>
              <w:top w:val="nil"/>
              <w:left w:val="nil"/>
              <w:bottom w:val="nil"/>
              <w:right w:val="nil"/>
            </w:tcBorders>
            <w:shd w:val="clear" w:color="auto" w:fill="auto"/>
            <w:noWrap/>
            <w:vAlign w:val="bottom"/>
          </w:tcPr>
          <w:p w14:paraId="37D95463"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0.560</w:t>
            </w:r>
          </w:p>
        </w:tc>
        <w:tc>
          <w:tcPr>
            <w:tcW w:w="1056" w:type="dxa"/>
            <w:tcBorders>
              <w:top w:val="nil"/>
              <w:left w:val="nil"/>
              <w:bottom w:val="nil"/>
              <w:right w:val="nil"/>
            </w:tcBorders>
            <w:shd w:val="clear" w:color="auto" w:fill="auto"/>
            <w:noWrap/>
            <w:vAlign w:val="bottom"/>
          </w:tcPr>
          <w:p w14:paraId="27872C74"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69</w:t>
            </w:r>
          </w:p>
        </w:tc>
        <w:tc>
          <w:tcPr>
            <w:tcW w:w="1056" w:type="dxa"/>
            <w:tcBorders>
              <w:top w:val="nil"/>
              <w:left w:val="nil"/>
              <w:bottom w:val="nil"/>
              <w:right w:val="nil"/>
            </w:tcBorders>
            <w:shd w:val="clear" w:color="auto" w:fill="auto"/>
            <w:noWrap/>
            <w:vAlign w:val="bottom"/>
          </w:tcPr>
          <w:p w14:paraId="07C1282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52</w:t>
            </w:r>
          </w:p>
        </w:tc>
        <w:tc>
          <w:tcPr>
            <w:tcW w:w="1056" w:type="dxa"/>
            <w:tcBorders>
              <w:top w:val="nil"/>
              <w:left w:val="nil"/>
              <w:bottom w:val="nil"/>
              <w:right w:val="nil"/>
            </w:tcBorders>
            <w:shd w:val="clear" w:color="auto" w:fill="auto"/>
            <w:noWrap/>
            <w:vAlign w:val="bottom"/>
          </w:tcPr>
          <w:p w14:paraId="182EE525"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66</w:t>
            </w:r>
          </w:p>
        </w:tc>
        <w:tc>
          <w:tcPr>
            <w:tcW w:w="1056" w:type="dxa"/>
            <w:tcBorders>
              <w:top w:val="nil"/>
              <w:left w:val="nil"/>
              <w:bottom w:val="nil"/>
              <w:right w:val="nil"/>
            </w:tcBorders>
            <w:shd w:val="clear" w:color="auto" w:fill="auto"/>
            <w:noWrap/>
            <w:vAlign w:val="bottom"/>
          </w:tcPr>
          <w:p w14:paraId="5A198904"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23</w:t>
            </w:r>
          </w:p>
        </w:tc>
        <w:tc>
          <w:tcPr>
            <w:tcW w:w="1056" w:type="dxa"/>
            <w:tcBorders>
              <w:top w:val="nil"/>
              <w:left w:val="nil"/>
              <w:bottom w:val="nil"/>
              <w:right w:val="nil"/>
            </w:tcBorders>
            <w:shd w:val="clear" w:color="auto" w:fill="auto"/>
            <w:noWrap/>
            <w:vAlign w:val="bottom"/>
          </w:tcPr>
          <w:p w14:paraId="20AA50B9"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68</w:t>
            </w:r>
          </w:p>
        </w:tc>
        <w:tc>
          <w:tcPr>
            <w:tcW w:w="1056" w:type="dxa"/>
            <w:tcBorders>
              <w:top w:val="nil"/>
              <w:left w:val="nil"/>
              <w:bottom w:val="nil"/>
              <w:right w:val="nil"/>
            </w:tcBorders>
            <w:shd w:val="clear" w:color="auto" w:fill="auto"/>
            <w:noWrap/>
            <w:vAlign w:val="bottom"/>
          </w:tcPr>
          <w:p w14:paraId="40E77CC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8.522</w:t>
            </w:r>
          </w:p>
        </w:tc>
        <w:tc>
          <w:tcPr>
            <w:tcW w:w="1056" w:type="dxa"/>
            <w:tcBorders>
              <w:top w:val="nil"/>
              <w:left w:val="nil"/>
              <w:bottom w:val="nil"/>
              <w:right w:val="nil"/>
            </w:tcBorders>
            <w:shd w:val="clear" w:color="auto" w:fill="auto"/>
            <w:noWrap/>
            <w:vAlign w:val="bottom"/>
          </w:tcPr>
          <w:p w14:paraId="0BA9F71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461</w:t>
            </w:r>
          </w:p>
        </w:tc>
      </w:tr>
      <w:tr w:rsidR="00D37DFD" w:rsidRPr="00D37DFD" w14:paraId="070500B6" w14:textId="77777777" w:rsidTr="00BA1B52">
        <w:trPr>
          <w:trHeight w:val="315"/>
        </w:trPr>
        <w:tc>
          <w:tcPr>
            <w:tcW w:w="1426" w:type="dxa"/>
            <w:tcBorders>
              <w:top w:val="nil"/>
              <w:left w:val="nil"/>
              <w:bottom w:val="nil"/>
              <w:right w:val="nil"/>
            </w:tcBorders>
            <w:shd w:val="clear" w:color="auto" w:fill="auto"/>
            <w:vAlign w:val="center"/>
          </w:tcPr>
          <w:p w14:paraId="6FA4B338"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1C7C59F1"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tcPr>
          <w:p w14:paraId="699329E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441</w:t>
            </w:r>
          </w:p>
        </w:tc>
        <w:tc>
          <w:tcPr>
            <w:tcW w:w="1205" w:type="dxa"/>
            <w:tcBorders>
              <w:top w:val="nil"/>
              <w:left w:val="nil"/>
              <w:bottom w:val="nil"/>
              <w:right w:val="nil"/>
            </w:tcBorders>
            <w:shd w:val="clear" w:color="auto" w:fill="auto"/>
            <w:noWrap/>
            <w:vAlign w:val="bottom"/>
          </w:tcPr>
          <w:p w14:paraId="4DBC257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0.518</w:t>
            </w:r>
          </w:p>
        </w:tc>
        <w:tc>
          <w:tcPr>
            <w:tcW w:w="1056" w:type="dxa"/>
            <w:tcBorders>
              <w:top w:val="nil"/>
              <w:left w:val="nil"/>
              <w:bottom w:val="nil"/>
              <w:right w:val="nil"/>
            </w:tcBorders>
            <w:shd w:val="clear" w:color="auto" w:fill="auto"/>
            <w:noWrap/>
            <w:vAlign w:val="bottom"/>
          </w:tcPr>
          <w:p w14:paraId="45F715A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7</w:t>
            </w:r>
          </w:p>
        </w:tc>
        <w:tc>
          <w:tcPr>
            <w:tcW w:w="1056" w:type="dxa"/>
            <w:tcBorders>
              <w:top w:val="nil"/>
              <w:left w:val="nil"/>
              <w:bottom w:val="nil"/>
              <w:right w:val="nil"/>
            </w:tcBorders>
            <w:shd w:val="clear" w:color="auto" w:fill="auto"/>
            <w:noWrap/>
            <w:vAlign w:val="bottom"/>
          </w:tcPr>
          <w:p w14:paraId="3307BC4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70</w:t>
            </w:r>
          </w:p>
        </w:tc>
        <w:tc>
          <w:tcPr>
            <w:tcW w:w="1056" w:type="dxa"/>
            <w:tcBorders>
              <w:top w:val="nil"/>
              <w:left w:val="nil"/>
              <w:bottom w:val="nil"/>
              <w:right w:val="nil"/>
            </w:tcBorders>
            <w:shd w:val="clear" w:color="auto" w:fill="auto"/>
            <w:noWrap/>
            <w:vAlign w:val="bottom"/>
          </w:tcPr>
          <w:p w14:paraId="4ACEEA9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99</w:t>
            </w:r>
          </w:p>
        </w:tc>
        <w:tc>
          <w:tcPr>
            <w:tcW w:w="1056" w:type="dxa"/>
            <w:tcBorders>
              <w:top w:val="nil"/>
              <w:left w:val="nil"/>
              <w:bottom w:val="nil"/>
              <w:right w:val="nil"/>
            </w:tcBorders>
            <w:shd w:val="clear" w:color="auto" w:fill="auto"/>
            <w:noWrap/>
            <w:vAlign w:val="bottom"/>
          </w:tcPr>
          <w:p w14:paraId="7F0AE49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81</w:t>
            </w:r>
          </w:p>
        </w:tc>
        <w:tc>
          <w:tcPr>
            <w:tcW w:w="1056" w:type="dxa"/>
            <w:tcBorders>
              <w:top w:val="nil"/>
              <w:left w:val="nil"/>
              <w:bottom w:val="nil"/>
              <w:right w:val="nil"/>
            </w:tcBorders>
            <w:shd w:val="clear" w:color="auto" w:fill="auto"/>
            <w:noWrap/>
            <w:vAlign w:val="bottom"/>
          </w:tcPr>
          <w:p w14:paraId="5FF176F6"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18</w:t>
            </w:r>
          </w:p>
        </w:tc>
        <w:tc>
          <w:tcPr>
            <w:tcW w:w="1056" w:type="dxa"/>
            <w:tcBorders>
              <w:top w:val="nil"/>
              <w:left w:val="nil"/>
              <w:bottom w:val="nil"/>
              <w:right w:val="nil"/>
            </w:tcBorders>
            <w:shd w:val="clear" w:color="auto" w:fill="auto"/>
            <w:noWrap/>
            <w:vAlign w:val="bottom"/>
          </w:tcPr>
          <w:p w14:paraId="4D6D950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8.355</w:t>
            </w:r>
          </w:p>
        </w:tc>
        <w:tc>
          <w:tcPr>
            <w:tcW w:w="1056" w:type="dxa"/>
            <w:tcBorders>
              <w:top w:val="nil"/>
              <w:left w:val="nil"/>
              <w:bottom w:val="nil"/>
              <w:right w:val="nil"/>
            </w:tcBorders>
            <w:shd w:val="clear" w:color="auto" w:fill="auto"/>
            <w:noWrap/>
            <w:vAlign w:val="bottom"/>
          </w:tcPr>
          <w:p w14:paraId="7FFC242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17</w:t>
            </w:r>
          </w:p>
        </w:tc>
      </w:tr>
      <w:tr w:rsidR="00D37DFD" w:rsidRPr="00D37DFD" w14:paraId="4BC36DA8" w14:textId="77777777" w:rsidTr="00BA1B52">
        <w:trPr>
          <w:trHeight w:val="315"/>
        </w:trPr>
        <w:tc>
          <w:tcPr>
            <w:tcW w:w="1426" w:type="dxa"/>
            <w:tcBorders>
              <w:top w:val="nil"/>
              <w:left w:val="nil"/>
              <w:bottom w:val="nil"/>
              <w:right w:val="nil"/>
            </w:tcBorders>
            <w:shd w:val="clear" w:color="auto" w:fill="auto"/>
            <w:vAlign w:val="center"/>
          </w:tcPr>
          <w:p w14:paraId="65F8ED4D"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19B4A31A"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tcPr>
          <w:p w14:paraId="41E1E726"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4.2</w:t>
            </w:r>
          </w:p>
        </w:tc>
        <w:tc>
          <w:tcPr>
            <w:tcW w:w="1205" w:type="dxa"/>
            <w:tcBorders>
              <w:top w:val="nil"/>
              <w:left w:val="nil"/>
              <w:bottom w:val="nil"/>
              <w:right w:val="nil"/>
            </w:tcBorders>
            <w:shd w:val="clear" w:color="auto" w:fill="auto"/>
            <w:noWrap/>
            <w:vAlign w:val="bottom"/>
          </w:tcPr>
          <w:p w14:paraId="126D7A51"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9.6</w:t>
            </w:r>
          </w:p>
        </w:tc>
        <w:tc>
          <w:tcPr>
            <w:tcW w:w="1056" w:type="dxa"/>
            <w:tcBorders>
              <w:top w:val="nil"/>
              <w:left w:val="nil"/>
              <w:bottom w:val="nil"/>
              <w:right w:val="nil"/>
            </w:tcBorders>
            <w:shd w:val="clear" w:color="auto" w:fill="auto"/>
            <w:noWrap/>
            <w:vAlign w:val="bottom"/>
          </w:tcPr>
          <w:p w14:paraId="0CFA434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8</w:t>
            </w:r>
          </w:p>
        </w:tc>
        <w:tc>
          <w:tcPr>
            <w:tcW w:w="1056" w:type="dxa"/>
            <w:tcBorders>
              <w:top w:val="nil"/>
              <w:left w:val="nil"/>
              <w:bottom w:val="nil"/>
              <w:right w:val="nil"/>
            </w:tcBorders>
            <w:shd w:val="clear" w:color="auto" w:fill="auto"/>
            <w:noWrap/>
            <w:vAlign w:val="bottom"/>
          </w:tcPr>
          <w:p w14:paraId="77F3CA1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6</w:t>
            </w:r>
          </w:p>
        </w:tc>
        <w:tc>
          <w:tcPr>
            <w:tcW w:w="1056" w:type="dxa"/>
            <w:tcBorders>
              <w:top w:val="nil"/>
              <w:left w:val="nil"/>
              <w:bottom w:val="nil"/>
              <w:right w:val="nil"/>
            </w:tcBorders>
            <w:shd w:val="clear" w:color="auto" w:fill="auto"/>
            <w:noWrap/>
            <w:vAlign w:val="bottom"/>
          </w:tcPr>
          <w:p w14:paraId="5E9BCEC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9</w:t>
            </w:r>
          </w:p>
        </w:tc>
        <w:tc>
          <w:tcPr>
            <w:tcW w:w="1056" w:type="dxa"/>
            <w:tcBorders>
              <w:top w:val="nil"/>
              <w:left w:val="nil"/>
              <w:bottom w:val="nil"/>
              <w:right w:val="nil"/>
            </w:tcBorders>
            <w:shd w:val="clear" w:color="auto" w:fill="auto"/>
            <w:noWrap/>
            <w:vAlign w:val="bottom"/>
          </w:tcPr>
          <w:p w14:paraId="1A57C79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8</w:t>
            </w:r>
          </w:p>
        </w:tc>
        <w:tc>
          <w:tcPr>
            <w:tcW w:w="1056" w:type="dxa"/>
            <w:tcBorders>
              <w:top w:val="nil"/>
              <w:left w:val="nil"/>
              <w:bottom w:val="nil"/>
              <w:right w:val="nil"/>
            </w:tcBorders>
            <w:shd w:val="clear" w:color="auto" w:fill="auto"/>
            <w:noWrap/>
            <w:vAlign w:val="bottom"/>
          </w:tcPr>
          <w:p w14:paraId="348FA60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2.1</w:t>
            </w:r>
          </w:p>
        </w:tc>
        <w:tc>
          <w:tcPr>
            <w:tcW w:w="1056" w:type="dxa"/>
            <w:tcBorders>
              <w:top w:val="nil"/>
              <w:left w:val="nil"/>
              <w:bottom w:val="nil"/>
              <w:right w:val="nil"/>
            </w:tcBorders>
            <w:shd w:val="clear" w:color="auto" w:fill="auto"/>
            <w:noWrap/>
            <w:vAlign w:val="bottom"/>
          </w:tcPr>
          <w:p w14:paraId="05E1DFD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79.1</w:t>
            </w:r>
          </w:p>
        </w:tc>
        <w:tc>
          <w:tcPr>
            <w:tcW w:w="1056" w:type="dxa"/>
            <w:tcBorders>
              <w:top w:val="nil"/>
              <w:left w:val="nil"/>
              <w:bottom w:val="nil"/>
              <w:right w:val="nil"/>
            </w:tcBorders>
            <w:shd w:val="clear" w:color="auto" w:fill="auto"/>
            <w:noWrap/>
            <w:vAlign w:val="bottom"/>
          </w:tcPr>
          <w:p w14:paraId="45543D6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2.1</w:t>
            </w:r>
          </w:p>
        </w:tc>
      </w:tr>
      <w:tr w:rsidR="00D37DFD" w:rsidRPr="00D37DFD" w14:paraId="40CB05DA" w14:textId="77777777" w:rsidTr="00BA1B52">
        <w:trPr>
          <w:trHeight w:val="315"/>
        </w:trPr>
        <w:tc>
          <w:tcPr>
            <w:tcW w:w="1426" w:type="dxa"/>
            <w:tcBorders>
              <w:top w:val="nil"/>
              <w:left w:val="nil"/>
              <w:bottom w:val="nil"/>
              <w:right w:val="nil"/>
            </w:tcBorders>
            <w:shd w:val="clear" w:color="auto" w:fill="auto"/>
            <w:vAlign w:val="center"/>
          </w:tcPr>
          <w:p w14:paraId="2352A172" w14:textId="77777777" w:rsidR="00D37DFD" w:rsidRPr="00D37DFD" w:rsidRDefault="00D37DFD" w:rsidP="00D37DFD">
            <w:pPr>
              <w:spacing w:after="0" w:line="240" w:lineRule="auto"/>
              <w:ind w:firstLine="0"/>
              <w:rPr>
                <w:color w:val="000000"/>
              </w:rPr>
            </w:pPr>
            <w:r w:rsidRPr="00D37DFD">
              <w:rPr>
                <w:color w:val="000000"/>
              </w:rPr>
              <w:t>CAWA</w:t>
            </w:r>
          </w:p>
        </w:tc>
        <w:tc>
          <w:tcPr>
            <w:tcW w:w="1749" w:type="dxa"/>
            <w:tcBorders>
              <w:top w:val="nil"/>
              <w:left w:val="nil"/>
              <w:bottom w:val="nil"/>
              <w:right w:val="nil"/>
            </w:tcBorders>
            <w:shd w:val="clear" w:color="auto" w:fill="auto"/>
            <w:noWrap/>
            <w:vAlign w:val="center"/>
          </w:tcPr>
          <w:p w14:paraId="34085CF8"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3FE365AB"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tcPr>
          <w:p w14:paraId="11C02738"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13AD3782"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737377C"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1C58984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0DD64B3D"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111112A"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36CC6654"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5A7E77E9"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r>
      <w:tr w:rsidR="00D37DFD" w:rsidRPr="00D37DFD" w14:paraId="5D12F645" w14:textId="77777777" w:rsidTr="00BA1B52">
        <w:trPr>
          <w:trHeight w:val="315"/>
        </w:trPr>
        <w:tc>
          <w:tcPr>
            <w:tcW w:w="1426" w:type="dxa"/>
            <w:tcBorders>
              <w:top w:val="nil"/>
              <w:left w:val="nil"/>
              <w:bottom w:val="nil"/>
              <w:right w:val="nil"/>
            </w:tcBorders>
            <w:shd w:val="clear" w:color="auto" w:fill="auto"/>
            <w:vAlign w:val="bottom"/>
          </w:tcPr>
          <w:p w14:paraId="47AC5EBA"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3ABAD9F1"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2D47BA42" w14:textId="77777777" w:rsidR="00D37DFD" w:rsidRPr="00D37DFD" w:rsidRDefault="00D37DFD" w:rsidP="00D37DFD">
            <w:pPr>
              <w:spacing w:after="0" w:line="240" w:lineRule="auto"/>
              <w:ind w:firstLine="0"/>
              <w:jc w:val="center"/>
              <w:rPr>
                <w:color w:val="000000"/>
              </w:rPr>
            </w:pPr>
            <w:r w:rsidRPr="00D37DFD">
              <w:rPr>
                <w:rFonts w:eastAsia="Calibri"/>
                <w:color w:val="000000"/>
              </w:rPr>
              <w:t>0.036</w:t>
            </w:r>
          </w:p>
        </w:tc>
        <w:tc>
          <w:tcPr>
            <w:tcW w:w="1205" w:type="dxa"/>
            <w:tcBorders>
              <w:top w:val="nil"/>
              <w:left w:val="nil"/>
              <w:bottom w:val="nil"/>
              <w:right w:val="nil"/>
            </w:tcBorders>
            <w:shd w:val="clear" w:color="auto" w:fill="auto"/>
            <w:noWrap/>
            <w:vAlign w:val="bottom"/>
          </w:tcPr>
          <w:p w14:paraId="33C1494C" w14:textId="77777777" w:rsidR="00D37DFD" w:rsidRPr="00D37DFD" w:rsidRDefault="00D37DFD" w:rsidP="00D37DFD">
            <w:pPr>
              <w:spacing w:after="0" w:line="240" w:lineRule="auto"/>
              <w:ind w:firstLine="0"/>
              <w:jc w:val="center"/>
              <w:rPr>
                <w:color w:val="000000"/>
              </w:rPr>
            </w:pPr>
            <w:r w:rsidRPr="00D37DFD">
              <w:rPr>
                <w:rFonts w:eastAsia="Calibri"/>
                <w:color w:val="000000"/>
              </w:rPr>
              <w:t>1.731</w:t>
            </w:r>
          </w:p>
        </w:tc>
        <w:tc>
          <w:tcPr>
            <w:tcW w:w="1056" w:type="dxa"/>
            <w:tcBorders>
              <w:top w:val="nil"/>
              <w:left w:val="nil"/>
              <w:bottom w:val="nil"/>
              <w:right w:val="nil"/>
            </w:tcBorders>
            <w:shd w:val="clear" w:color="auto" w:fill="auto"/>
            <w:noWrap/>
            <w:vAlign w:val="bottom"/>
          </w:tcPr>
          <w:p w14:paraId="1925C1DA"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588A887C"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55A2D10A"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623A5E39"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43D98A1" w14:textId="77777777" w:rsidR="00D37DFD" w:rsidRPr="00D37DFD" w:rsidRDefault="00D37DFD" w:rsidP="00D37DFD">
            <w:pPr>
              <w:spacing w:after="0" w:line="240" w:lineRule="auto"/>
              <w:ind w:firstLine="0"/>
              <w:jc w:val="center"/>
              <w:rPr>
                <w:color w:val="000000"/>
              </w:rPr>
            </w:pPr>
            <w:r w:rsidRPr="00D37DFD">
              <w:rPr>
                <w:rFonts w:eastAsia="Calibri"/>
                <w:color w:val="000000"/>
              </w:rPr>
              <w:t>0.005</w:t>
            </w:r>
          </w:p>
        </w:tc>
        <w:tc>
          <w:tcPr>
            <w:tcW w:w="1056" w:type="dxa"/>
            <w:tcBorders>
              <w:top w:val="nil"/>
              <w:left w:val="nil"/>
              <w:bottom w:val="nil"/>
              <w:right w:val="nil"/>
            </w:tcBorders>
            <w:shd w:val="clear" w:color="auto" w:fill="auto"/>
            <w:noWrap/>
            <w:vAlign w:val="bottom"/>
          </w:tcPr>
          <w:p w14:paraId="7A155637" w14:textId="77777777" w:rsidR="00D37DFD" w:rsidRPr="00D37DFD" w:rsidRDefault="00D37DFD" w:rsidP="00D37DFD">
            <w:pPr>
              <w:spacing w:after="0" w:line="240" w:lineRule="auto"/>
              <w:ind w:firstLine="0"/>
              <w:jc w:val="center"/>
              <w:rPr>
                <w:color w:val="000000"/>
              </w:rPr>
            </w:pPr>
            <w:r w:rsidRPr="00D37DFD">
              <w:rPr>
                <w:rFonts w:eastAsia="Calibri"/>
                <w:color w:val="000000"/>
              </w:rPr>
              <w:t>0.003</w:t>
            </w:r>
          </w:p>
        </w:tc>
        <w:tc>
          <w:tcPr>
            <w:tcW w:w="1056" w:type="dxa"/>
            <w:tcBorders>
              <w:top w:val="nil"/>
              <w:left w:val="nil"/>
              <w:bottom w:val="nil"/>
              <w:right w:val="nil"/>
            </w:tcBorders>
            <w:shd w:val="clear" w:color="auto" w:fill="auto"/>
            <w:noWrap/>
            <w:vAlign w:val="bottom"/>
          </w:tcPr>
          <w:p w14:paraId="1F997464"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r>
      <w:tr w:rsidR="00D37DFD" w:rsidRPr="00D37DFD" w14:paraId="001C027F" w14:textId="77777777" w:rsidTr="00BA1B52">
        <w:trPr>
          <w:trHeight w:val="315"/>
        </w:trPr>
        <w:tc>
          <w:tcPr>
            <w:tcW w:w="1426" w:type="dxa"/>
            <w:tcBorders>
              <w:top w:val="nil"/>
              <w:left w:val="nil"/>
              <w:bottom w:val="nil"/>
              <w:right w:val="nil"/>
            </w:tcBorders>
            <w:shd w:val="clear" w:color="auto" w:fill="auto"/>
            <w:vAlign w:val="bottom"/>
          </w:tcPr>
          <w:p w14:paraId="3B7E9C05"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03343553"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tcPr>
          <w:p w14:paraId="04EE6BE6" w14:textId="77777777" w:rsidR="00D37DFD" w:rsidRPr="00D37DFD" w:rsidRDefault="00D37DFD" w:rsidP="00D37DFD">
            <w:pPr>
              <w:spacing w:after="0" w:line="240" w:lineRule="auto"/>
              <w:ind w:firstLine="0"/>
              <w:jc w:val="center"/>
              <w:rPr>
                <w:color w:val="000000"/>
              </w:rPr>
            </w:pPr>
            <w:r w:rsidRPr="00D37DFD">
              <w:rPr>
                <w:rFonts w:eastAsia="Calibri"/>
                <w:color w:val="000000"/>
              </w:rPr>
              <w:t>0.036</w:t>
            </w:r>
          </w:p>
        </w:tc>
        <w:tc>
          <w:tcPr>
            <w:tcW w:w="1205" w:type="dxa"/>
            <w:tcBorders>
              <w:top w:val="nil"/>
              <w:left w:val="nil"/>
              <w:bottom w:val="nil"/>
              <w:right w:val="nil"/>
            </w:tcBorders>
            <w:shd w:val="clear" w:color="auto" w:fill="auto"/>
            <w:noWrap/>
            <w:vAlign w:val="bottom"/>
          </w:tcPr>
          <w:p w14:paraId="49AE199E" w14:textId="77777777" w:rsidR="00D37DFD" w:rsidRPr="00D37DFD" w:rsidRDefault="00D37DFD" w:rsidP="00D37DFD">
            <w:pPr>
              <w:spacing w:after="0" w:line="240" w:lineRule="auto"/>
              <w:ind w:firstLine="0"/>
              <w:jc w:val="center"/>
              <w:rPr>
                <w:color w:val="000000"/>
              </w:rPr>
            </w:pPr>
            <w:r w:rsidRPr="00D37DFD">
              <w:rPr>
                <w:rFonts w:eastAsia="Calibri"/>
                <w:color w:val="000000"/>
              </w:rPr>
              <w:t>1.731</w:t>
            </w:r>
          </w:p>
        </w:tc>
        <w:tc>
          <w:tcPr>
            <w:tcW w:w="1056" w:type="dxa"/>
            <w:tcBorders>
              <w:top w:val="nil"/>
              <w:left w:val="nil"/>
              <w:bottom w:val="nil"/>
              <w:right w:val="nil"/>
            </w:tcBorders>
            <w:shd w:val="clear" w:color="auto" w:fill="auto"/>
            <w:noWrap/>
            <w:vAlign w:val="bottom"/>
          </w:tcPr>
          <w:p w14:paraId="3719A2AC"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6D827AB2"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41A9F32E"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2FE2F092"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3033E81B" w14:textId="77777777" w:rsidR="00D37DFD" w:rsidRPr="00D37DFD" w:rsidRDefault="00D37DFD" w:rsidP="00D37DFD">
            <w:pPr>
              <w:spacing w:after="0" w:line="240" w:lineRule="auto"/>
              <w:ind w:firstLine="0"/>
              <w:jc w:val="center"/>
              <w:rPr>
                <w:color w:val="000000"/>
              </w:rPr>
            </w:pPr>
            <w:r w:rsidRPr="00D37DFD">
              <w:rPr>
                <w:rFonts w:eastAsia="Calibri"/>
                <w:color w:val="000000"/>
              </w:rPr>
              <w:t>0.005</w:t>
            </w:r>
          </w:p>
        </w:tc>
        <w:tc>
          <w:tcPr>
            <w:tcW w:w="1056" w:type="dxa"/>
            <w:tcBorders>
              <w:top w:val="nil"/>
              <w:left w:val="nil"/>
              <w:bottom w:val="nil"/>
              <w:right w:val="nil"/>
            </w:tcBorders>
            <w:shd w:val="clear" w:color="auto" w:fill="auto"/>
            <w:noWrap/>
            <w:vAlign w:val="bottom"/>
          </w:tcPr>
          <w:p w14:paraId="525C3032" w14:textId="77777777" w:rsidR="00D37DFD" w:rsidRPr="00D37DFD" w:rsidRDefault="00D37DFD" w:rsidP="00D37DFD">
            <w:pPr>
              <w:spacing w:after="0" w:line="240" w:lineRule="auto"/>
              <w:ind w:firstLine="0"/>
              <w:jc w:val="center"/>
              <w:rPr>
                <w:color w:val="000000"/>
              </w:rPr>
            </w:pPr>
            <w:r w:rsidRPr="00D37DFD">
              <w:rPr>
                <w:rFonts w:eastAsia="Calibri"/>
                <w:color w:val="000000"/>
              </w:rPr>
              <w:t>0.003</w:t>
            </w:r>
          </w:p>
        </w:tc>
        <w:tc>
          <w:tcPr>
            <w:tcW w:w="1056" w:type="dxa"/>
            <w:tcBorders>
              <w:top w:val="nil"/>
              <w:left w:val="nil"/>
              <w:bottom w:val="nil"/>
              <w:right w:val="nil"/>
            </w:tcBorders>
            <w:shd w:val="clear" w:color="auto" w:fill="auto"/>
            <w:noWrap/>
            <w:vAlign w:val="bottom"/>
          </w:tcPr>
          <w:p w14:paraId="35B1C69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r>
      <w:tr w:rsidR="00D37DFD" w:rsidRPr="00D37DFD" w14:paraId="210D0964" w14:textId="77777777" w:rsidTr="00BA1B52">
        <w:trPr>
          <w:trHeight w:val="315"/>
        </w:trPr>
        <w:tc>
          <w:tcPr>
            <w:tcW w:w="1426" w:type="dxa"/>
            <w:tcBorders>
              <w:top w:val="nil"/>
              <w:left w:val="nil"/>
              <w:bottom w:val="nil"/>
              <w:right w:val="nil"/>
            </w:tcBorders>
            <w:shd w:val="clear" w:color="auto" w:fill="auto"/>
            <w:vAlign w:val="center"/>
          </w:tcPr>
          <w:p w14:paraId="4D9876BC" w14:textId="77777777" w:rsidR="00D37DFD" w:rsidRPr="00D37DFD" w:rsidRDefault="00D37DFD" w:rsidP="00D37DFD">
            <w:pPr>
              <w:spacing w:after="0" w:line="240" w:lineRule="auto"/>
              <w:ind w:firstLine="0"/>
              <w:rPr>
                <w:color w:val="000000"/>
              </w:rPr>
            </w:pPr>
            <w:r w:rsidRPr="00D37DFD">
              <w:rPr>
                <w:color w:val="000000"/>
              </w:rPr>
              <w:t> </w:t>
            </w:r>
          </w:p>
        </w:tc>
        <w:tc>
          <w:tcPr>
            <w:tcW w:w="1749" w:type="dxa"/>
            <w:tcBorders>
              <w:top w:val="nil"/>
              <w:left w:val="nil"/>
              <w:bottom w:val="nil"/>
              <w:right w:val="nil"/>
            </w:tcBorders>
            <w:shd w:val="clear" w:color="auto" w:fill="auto"/>
            <w:noWrap/>
            <w:vAlign w:val="center"/>
          </w:tcPr>
          <w:p w14:paraId="6D0FF7C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tcPr>
          <w:p w14:paraId="18A110E4" w14:textId="77777777" w:rsidR="00D37DFD" w:rsidRPr="00D37DFD" w:rsidRDefault="00D37DFD" w:rsidP="00D37DFD">
            <w:pPr>
              <w:spacing w:after="0" w:line="240" w:lineRule="auto"/>
              <w:ind w:firstLine="0"/>
              <w:jc w:val="center"/>
              <w:rPr>
                <w:color w:val="000000"/>
              </w:rPr>
            </w:pPr>
            <w:r w:rsidRPr="00D37DFD">
              <w:rPr>
                <w:rFonts w:eastAsia="Calibri"/>
                <w:color w:val="000000"/>
              </w:rPr>
              <w:t>2.1</w:t>
            </w:r>
          </w:p>
        </w:tc>
        <w:tc>
          <w:tcPr>
            <w:tcW w:w="1205" w:type="dxa"/>
            <w:tcBorders>
              <w:top w:val="nil"/>
              <w:left w:val="nil"/>
              <w:bottom w:val="nil"/>
              <w:right w:val="nil"/>
            </w:tcBorders>
            <w:shd w:val="clear" w:color="auto" w:fill="auto"/>
            <w:noWrap/>
            <w:vAlign w:val="bottom"/>
          </w:tcPr>
          <w:p w14:paraId="7611C9E0"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56" w:type="dxa"/>
            <w:tcBorders>
              <w:top w:val="nil"/>
              <w:left w:val="nil"/>
              <w:bottom w:val="nil"/>
              <w:right w:val="nil"/>
            </w:tcBorders>
            <w:shd w:val="clear" w:color="auto" w:fill="auto"/>
            <w:noWrap/>
            <w:vAlign w:val="bottom"/>
          </w:tcPr>
          <w:p w14:paraId="237A886B"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2ED03608"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04B59D7D"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466769F3"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08586932" w14:textId="77777777" w:rsidR="00D37DFD" w:rsidRPr="00D37DFD" w:rsidRDefault="00D37DFD" w:rsidP="00D37DFD">
            <w:pPr>
              <w:spacing w:after="0" w:line="240" w:lineRule="auto"/>
              <w:ind w:firstLine="0"/>
              <w:jc w:val="center"/>
              <w:rPr>
                <w:color w:val="000000"/>
              </w:rPr>
            </w:pPr>
            <w:r w:rsidRPr="00D37DFD">
              <w:rPr>
                <w:rFonts w:eastAsia="Calibri"/>
                <w:color w:val="000000"/>
              </w:rPr>
              <w:t>0.3</w:t>
            </w:r>
          </w:p>
        </w:tc>
        <w:tc>
          <w:tcPr>
            <w:tcW w:w="1056" w:type="dxa"/>
            <w:tcBorders>
              <w:top w:val="nil"/>
              <w:left w:val="nil"/>
              <w:bottom w:val="nil"/>
              <w:right w:val="nil"/>
            </w:tcBorders>
            <w:shd w:val="clear" w:color="auto" w:fill="auto"/>
            <w:noWrap/>
            <w:vAlign w:val="bottom"/>
          </w:tcPr>
          <w:p w14:paraId="42C85571"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nil"/>
              <w:right w:val="nil"/>
            </w:tcBorders>
            <w:shd w:val="clear" w:color="auto" w:fill="auto"/>
            <w:noWrap/>
            <w:vAlign w:val="bottom"/>
          </w:tcPr>
          <w:p w14:paraId="1A82A552"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r>
      <w:tr w:rsidR="00D37DFD" w:rsidRPr="00D37DFD" w14:paraId="20398ABF" w14:textId="77777777" w:rsidTr="00BA1B52">
        <w:trPr>
          <w:trHeight w:val="315"/>
        </w:trPr>
        <w:tc>
          <w:tcPr>
            <w:tcW w:w="1426" w:type="dxa"/>
            <w:tcBorders>
              <w:top w:val="nil"/>
              <w:left w:val="nil"/>
              <w:bottom w:val="nil"/>
              <w:right w:val="nil"/>
            </w:tcBorders>
            <w:shd w:val="clear" w:color="auto" w:fill="auto"/>
            <w:vAlign w:val="center"/>
            <w:hideMark/>
          </w:tcPr>
          <w:p w14:paraId="0C2E0990" w14:textId="77777777" w:rsidR="00D37DFD" w:rsidRPr="00D37DFD" w:rsidRDefault="00D37DFD" w:rsidP="00D37DFD">
            <w:pPr>
              <w:spacing w:after="0" w:line="240" w:lineRule="auto"/>
              <w:ind w:firstLine="0"/>
              <w:rPr>
                <w:color w:val="000000"/>
              </w:rPr>
            </w:pPr>
            <w:r w:rsidRPr="00D37DFD">
              <w:rPr>
                <w:color w:val="000000"/>
              </w:rPr>
              <w:t>LEFL</w:t>
            </w:r>
          </w:p>
        </w:tc>
        <w:tc>
          <w:tcPr>
            <w:tcW w:w="1749" w:type="dxa"/>
            <w:tcBorders>
              <w:top w:val="nil"/>
              <w:left w:val="nil"/>
              <w:bottom w:val="nil"/>
              <w:right w:val="nil"/>
            </w:tcBorders>
            <w:shd w:val="clear" w:color="auto" w:fill="auto"/>
            <w:noWrap/>
            <w:vAlign w:val="center"/>
            <w:hideMark/>
          </w:tcPr>
          <w:p w14:paraId="5D3190AF"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hideMark/>
          </w:tcPr>
          <w:p w14:paraId="51886C54"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hideMark/>
          </w:tcPr>
          <w:p w14:paraId="79B0BBC9"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bottom w:val="nil"/>
              <w:right w:val="nil"/>
            </w:tcBorders>
            <w:shd w:val="clear" w:color="auto" w:fill="auto"/>
            <w:noWrap/>
            <w:vAlign w:val="bottom"/>
            <w:hideMark/>
          </w:tcPr>
          <w:p w14:paraId="0C211618"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hideMark/>
          </w:tcPr>
          <w:p w14:paraId="6C5944CC" w14:textId="77777777" w:rsidR="00D37DFD" w:rsidRPr="00D37DFD" w:rsidRDefault="00D37DFD" w:rsidP="00D37DFD">
            <w:pPr>
              <w:spacing w:after="0" w:line="240" w:lineRule="auto"/>
              <w:ind w:firstLine="0"/>
              <w:jc w:val="center"/>
              <w:rPr>
                <w:color w:val="000000"/>
              </w:rPr>
            </w:pPr>
            <w:r w:rsidRPr="00D37DFD">
              <w:rPr>
                <w:rFonts w:eastAsia="Calibri"/>
                <w:color w:val="000000"/>
              </w:rPr>
              <w:t>0.031</w:t>
            </w:r>
          </w:p>
        </w:tc>
        <w:tc>
          <w:tcPr>
            <w:tcW w:w="1056" w:type="dxa"/>
            <w:tcBorders>
              <w:top w:val="nil"/>
              <w:left w:val="nil"/>
              <w:bottom w:val="nil"/>
              <w:right w:val="nil"/>
            </w:tcBorders>
            <w:shd w:val="clear" w:color="auto" w:fill="auto"/>
            <w:noWrap/>
            <w:vAlign w:val="bottom"/>
            <w:hideMark/>
          </w:tcPr>
          <w:p w14:paraId="37B13B26"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56" w:type="dxa"/>
            <w:tcBorders>
              <w:top w:val="nil"/>
              <w:left w:val="nil"/>
              <w:bottom w:val="nil"/>
              <w:right w:val="nil"/>
            </w:tcBorders>
            <w:shd w:val="clear" w:color="auto" w:fill="auto"/>
            <w:noWrap/>
            <w:vAlign w:val="bottom"/>
            <w:hideMark/>
          </w:tcPr>
          <w:p w14:paraId="2536F028" w14:textId="77777777" w:rsidR="00D37DFD" w:rsidRPr="00D37DFD" w:rsidRDefault="00D37DFD" w:rsidP="00D37DFD">
            <w:pPr>
              <w:spacing w:after="0" w:line="240" w:lineRule="auto"/>
              <w:ind w:firstLine="0"/>
              <w:jc w:val="center"/>
              <w:rPr>
                <w:color w:val="000000"/>
              </w:rPr>
            </w:pPr>
            <w:r w:rsidRPr="00D37DFD">
              <w:rPr>
                <w:rFonts w:eastAsia="Calibri"/>
                <w:color w:val="000000"/>
              </w:rPr>
              <w:t>0.043</w:t>
            </w:r>
          </w:p>
        </w:tc>
        <w:tc>
          <w:tcPr>
            <w:tcW w:w="1056" w:type="dxa"/>
            <w:tcBorders>
              <w:top w:val="nil"/>
              <w:left w:val="nil"/>
              <w:bottom w:val="nil"/>
              <w:right w:val="nil"/>
            </w:tcBorders>
            <w:shd w:val="clear" w:color="auto" w:fill="auto"/>
            <w:noWrap/>
            <w:vAlign w:val="bottom"/>
            <w:hideMark/>
          </w:tcPr>
          <w:p w14:paraId="47A7EFB8"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56" w:type="dxa"/>
            <w:tcBorders>
              <w:top w:val="nil"/>
              <w:left w:val="nil"/>
              <w:bottom w:val="nil"/>
              <w:right w:val="nil"/>
            </w:tcBorders>
            <w:shd w:val="clear" w:color="auto" w:fill="auto"/>
            <w:noWrap/>
            <w:vAlign w:val="bottom"/>
            <w:hideMark/>
          </w:tcPr>
          <w:p w14:paraId="10A440BC" w14:textId="77777777" w:rsidR="00D37DFD" w:rsidRPr="00D37DFD" w:rsidRDefault="00D37DFD" w:rsidP="00D37DFD">
            <w:pPr>
              <w:spacing w:after="0" w:line="240" w:lineRule="auto"/>
              <w:ind w:firstLine="0"/>
              <w:jc w:val="center"/>
              <w:rPr>
                <w:color w:val="000000"/>
              </w:rPr>
            </w:pPr>
            <w:r w:rsidRPr="00D37DFD">
              <w:rPr>
                <w:rFonts w:eastAsia="Calibri"/>
                <w:color w:val="000000"/>
              </w:rPr>
              <w:t>0.041</w:t>
            </w:r>
          </w:p>
        </w:tc>
        <w:tc>
          <w:tcPr>
            <w:tcW w:w="1056" w:type="dxa"/>
            <w:tcBorders>
              <w:top w:val="nil"/>
              <w:left w:val="nil"/>
              <w:bottom w:val="nil"/>
              <w:right w:val="nil"/>
            </w:tcBorders>
            <w:shd w:val="clear" w:color="auto" w:fill="auto"/>
            <w:noWrap/>
            <w:vAlign w:val="bottom"/>
            <w:hideMark/>
          </w:tcPr>
          <w:p w14:paraId="08542C70"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r>
      <w:tr w:rsidR="00D37DFD" w:rsidRPr="00D37DFD" w14:paraId="7061B0C3" w14:textId="77777777" w:rsidTr="00BA1B52">
        <w:trPr>
          <w:trHeight w:val="315"/>
        </w:trPr>
        <w:tc>
          <w:tcPr>
            <w:tcW w:w="1426" w:type="dxa"/>
            <w:tcBorders>
              <w:top w:val="nil"/>
              <w:left w:val="nil"/>
              <w:bottom w:val="nil"/>
              <w:right w:val="nil"/>
            </w:tcBorders>
            <w:shd w:val="clear" w:color="auto" w:fill="auto"/>
            <w:noWrap/>
            <w:vAlign w:val="bottom"/>
            <w:hideMark/>
          </w:tcPr>
          <w:p w14:paraId="5A8C94DB"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5E377CBC"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hideMark/>
          </w:tcPr>
          <w:p w14:paraId="11B916B6" w14:textId="77777777" w:rsidR="00D37DFD" w:rsidRPr="00D37DFD" w:rsidRDefault="00D37DFD" w:rsidP="00D37DFD">
            <w:pPr>
              <w:spacing w:after="0" w:line="240" w:lineRule="auto"/>
              <w:ind w:firstLine="0"/>
              <w:jc w:val="center"/>
              <w:rPr>
                <w:color w:val="000000"/>
              </w:rPr>
            </w:pPr>
            <w:r w:rsidRPr="00D37DFD">
              <w:rPr>
                <w:rFonts w:eastAsia="Calibri"/>
                <w:color w:val="000000"/>
              </w:rPr>
              <w:t>2.686</w:t>
            </w:r>
          </w:p>
        </w:tc>
        <w:tc>
          <w:tcPr>
            <w:tcW w:w="1205" w:type="dxa"/>
            <w:tcBorders>
              <w:top w:val="nil"/>
              <w:left w:val="nil"/>
              <w:bottom w:val="nil"/>
              <w:right w:val="nil"/>
            </w:tcBorders>
            <w:shd w:val="clear" w:color="auto" w:fill="auto"/>
            <w:noWrap/>
            <w:vAlign w:val="bottom"/>
            <w:hideMark/>
          </w:tcPr>
          <w:p w14:paraId="04A8F280" w14:textId="77777777" w:rsidR="00D37DFD" w:rsidRPr="00D37DFD" w:rsidRDefault="00D37DFD" w:rsidP="00D37DFD">
            <w:pPr>
              <w:spacing w:after="0" w:line="240" w:lineRule="auto"/>
              <w:ind w:firstLine="0"/>
              <w:jc w:val="center"/>
              <w:rPr>
                <w:color w:val="000000"/>
              </w:rPr>
            </w:pPr>
            <w:r w:rsidRPr="00D37DFD">
              <w:rPr>
                <w:rFonts w:eastAsia="Calibri"/>
                <w:color w:val="000000"/>
              </w:rPr>
              <w:t>2.725</w:t>
            </w:r>
          </w:p>
        </w:tc>
        <w:tc>
          <w:tcPr>
            <w:tcW w:w="1056" w:type="dxa"/>
            <w:tcBorders>
              <w:top w:val="nil"/>
              <w:left w:val="nil"/>
              <w:bottom w:val="nil"/>
              <w:right w:val="nil"/>
            </w:tcBorders>
            <w:shd w:val="clear" w:color="auto" w:fill="auto"/>
            <w:noWrap/>
            <w:vAlign w:val="bottom"/>
            <w:hideMark/>
          </w:tcPr>
          <w:p w14:paraId="606BDCAF" w14:textId="77777777" w:rsidR="00D37DFD" w:rsidRPr="00D37DFD" w:rsidRDefault="00D37DFD" w:rsidP="00D37DFD">
            <w:pPr>
              <w:spacing w:after="0" w:line="240" w:lineRule="auto"/>
              <w:ind w:firstLine="0"/>
              <w:jc w:val="center"/>
              <w:rPr>
                <w:color w:val="000000"/>
              </w:rPr>
            </w:pPr>
            <w:r w:rsidRPr="00D37DFD">
              <w:rPr>
                <w:rFonts w:eastAsia="Calibri"/>
                <w:color w:val="000000"/>
              </w:rPr>
              <w:t>0.060</w:t>
            </w:r>
          </w:p>
        </w:tc>
        <w:tc>
          <w:tcPr>
            <w:tcW w:w="1056" w:type="dxa"/>
            <w:tcBorders>
              <w:top w:val="nil"/>
              <w:left w:val="nil"/>
              <w:bottom w:val="nil"/>
              <w:right w:val="nil"/>
            </w:tcBorders>
            <w:shd w:val="clear" w:color="auto" w:fill="auto"/>
            <w:noWrap/>
            <w:vAlign w:val="bottom"/>
            <w:hideMark/>
          </w:tcPr>
          <w:p w14:paraId="24FE0AA8" w14:textId="77777777" w:rsidR="00D37DFD" w:rsidRPr="00D37DFD" w:rsidRDefault="00D37DFD" w:rsidP="00D37DFD">
            <w:pPr>
              <w:spacing w:after="0" w:line="240" w:lineRule="auto"/>
              <w:ind w:firstLine="0"/>
              <w:jc w:val="center"/>
              <w:rPr>
                <w:color w:val="000000"/>
              </w:rPr>
            </w:pPr>
            <w:r w:rsidRPr="00D37DFD">
              <w:rPr>
                <w:rFonts w:eastAsia="Calibri"/>
                <w:color w:val="000000"/>
              </w:rPr>
              <w:t>0.047</w:t>
            </w:r>
          </w:p>
        </w:tc>
        <w:tc>
          <w:tcPr>
            <w:tcW w:w="1056" w:type="dxa"/>
            <w:tcBorders>
              <w:top w:val="nil"/>
              <w:left w:val="nil"/>
              <w:bottom w:val="nil"/>
              <w:right w:val="nil"/>
            </w:tcBorders>
            <w:shd w:val="clear" w:color="auto" w:fill="auto"/>
            <w:noWrap/>
            <w:vAlign w:val="bottom"/>
            <w:hideMark/>
          </w:tcPr>
          <w:p w14:paraId="40EB83C8"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56" w:type="dxa"/>
            <w:tcBorders>
              <w:top w:val="nil"/>
              <w:left w:val="nil"/>
              <w:bottom w:val="nil"/>
              <w:right w:val="nil"/>
            </w:tcBorders>
            <w:shd w:val="clear" w:color="auto" w:fill="auto"/>
            <w:noWrap/>
            <w:vAlign w:val="bottom"/>
            <w:hideMark/>
          </w:tcPr>
          <w:p w14:paraId="262B64B4" w14:textId="77777777" w:rsidR="00D37DFD" w:rsidRPr="00D37DFD" w:rsidRDefault="00D37DFD" w:rsidP="00D37DFD">
            <w:pPr>
              <w:spacing w:after="0" w:line="240" w:lineRule="auto"/>
              <w:ind w:firstLine="0"/>
              <w:jc w:val="center"/>
              <w:rPr>
                <w:color w:val="000000"/>
              </w:rPr>
            </w:pPr>
            <w:r w:rsidRPr="00D37DFD">
              <w:rPr>
                <w:rFonts w:eastAsia="Calibri"/>
                <w:color w:val="000000"/>
              </w:rPr>
              <w:t>0.051</w:t>
            </w:r>
          </w:p>
        </w:tc>
        <w:tc>
          <w:tcPr>
            <w:tcW w:w="1056" w:type="dxa"/>
            <w:tcBorders>
              <w:top w:val="nil"/>
              <w:left w:val="nil"/>
              <w:bottom w:val="nil"/>
              <w:right w:val="nil"/>
            </w:tcBorders>
            <w:shd w:val="clear" w:color="auto" w:fill="auto"/>
            <w:noWrap/>
            <w:vAlign w:val="bottom"/>
            <w:hideMark/>
          </w:tcPr>
          <w:p w14:paraId="69C30715" w14:textId="77777777" w:rsidR="00D37DFD" w:rsidRPr="00D37DFD" w:rsidRDefault="00D37DFD" w:rsidP="00D37DFD">
            <w:pPr>
              <w:spacing w:after="0" w:line="240" w:lineRule="auto"/>
              <w:ind w:firstLine="0"/>
              <w:jc w:val="center"/>
              <w:rPr>
                <w:color w:val="000000"/>
              </w:rPr>
            </w:pPr>
            <w:r w:rsidRPr="00D37DFD">
              <w:rPr>
                <w:rFonts w:eastAsia="Calibri"/>
                <w:color w:val="000000"/>
              </w:rPr>
              <w:t>0.090</w:t>
            </w:r>
          </w:p>
        </w:tc>
        <w:tc>
          <w:tcPr>
            <w:tcW w:w="1056" w:type="dxa"/>
            <w:tcBorders>
              <w:top w:val="nil"/>
              <w:left w:val="nil"/>
              <w:bottom w:val="nil"/>
              <w:right w:val="nil"/>
            </w:tcBorders>
            <w:shd w:val="clear" w:color="auto" w:fill="auto"/>
            <w:noWrap/>
            <w:vAlign w:val="bottom"/>
            <w:hideMark/>
          </w:tcPr>
          <w:p w14:paraId="79F3AB95" w14:textId="77777777" w:rsidR="00D37DFD" w:rsidRPr="00D37DFD" w:rsidRDefault="00D37DFD" w:rsidP="00D37DFD">
            <w:pPr>
              <w:spacing w:after="0" w:line="240" w:lineRule="auto"/>
              <w:ind w:firstLine="0"/>
              <w:jc w:val="center"/>
              <w:rPr>
                <w:color w:val="000000"/>
              </w:rPr>
            </w:pPr>
            <w:r w:rsidRPr="00D37DFD">
              <w:rPr>
                <w:rFonts w:eastAsia="Calibri"/>
                <w:color w:val="000000"/>
              </w:rPr>
              <w:t>0.144</w:t>
            </w:r>
          </w:p>
        </w:tc>
        <w:tc>
          <w:tcPr>
            <w:tcW w:w="1056" w:type="dxa"/>
            <w:tcBorders>
              <w:top w:val="nil"/>
              <w:left w:val="nil"/>
              <w:bottom w:val="nil"/>
              <w:right w:val="nil"/>
            </w:tcBorders>
            <w:shd w:val="clear" w:color="auto" w:fill="auto"/>
            <w:noWrap/>
            <w:vAlign w:val="bottom"/>
            <w:hideMark/>
          </w:tcPr>
          <w:p w14:paraId="140A761B" w14:textId="77777777" w:rsidR="00D37DFD" w:rsidRPr="00D37DFD" w:rsidRDefault="00D37DFD" w:rsidP="00D37DFD">
            <w:pPr>
              <w:spacing w:after="0" w:line="240" w:lineRule="auto"/>
              <w:ind w:firstLine="0"/>
              <w:jc w:val="center"/>
              <w:rPr>
                <w:color w:val="000000"/>
              </w:rPr>
            </w:pPr>
            <w:r w:rsidRPr="00D37DFD">
              <w:rPr>
                <w:rFonts w:eastAsia="Calibri"/>
                <w:color w:val="000000"/>
              </w:rPr>
              <w:t>0.058</w:t>
            </w:r>
          </w:p>
        </w:tc>
      </w:tr>
      <w:tr w:rsidR="00D37DFD" w:rsidRPr="00D37DFD" w14:paraId="2DFFA47D" w14:textId="77777777" w:rsidTr="00BA1B52">
        <w:trPr>
          <w:trHeight w:val="315"/>
        </w:trPr>
        <w:tc>
          <w:tcPr>
            <w:tcW w:w="1426" w:type="dxa"/>
            <w:tcBorders>
              <w:top w:val="nil"/>
              <w:left w:val="nil"/>
              <w:bottom w:val="nil"/>
              <w:right w:val="nil"/>
            </w:tcBorders>
            <w:shd w:val="clear" w:color="auto" w:fill="auto"/>
            <w:vAlign w:val="center"/>
            <w:hideMark/>
          </w:tcPr>
          <w:p w14:paraId="6EC72990"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69927BE9"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hideMark/>
          </w:tcPr>
          <w:p w14:paraId="33A88A90" w14:textId="77777777" w:rsidR="00D37DFD" w:rsidRPr="00D37DFD" w:rsidRDefault="00D37DFD" w:rsidP="00D37DFD">
            <w:pPr>
              <w:spacing w:after="0" w:line="240" w:lineRule="auto"/>
              <w:ind w:firstLine="0"/>
              <w:jc w:val="center"/>
              <w:rPr>
                <w:color w:val="000000"/>
              </w:rPr>
            </w:pPr>
            <w:r w:rsidRPr="00D37DFD">
              <w:rPr>
                <w:rFonts w:eastAsia="Calibri"/>
                <w:color w:val="000000"/>
              </w:rPr>
              <w:t>2.685</w:t>
            </w:r>
          </w:p>
        </w:tc>
        <w:tc>
          <w:tcPr>
            <w:tcW w:w="1205" w:type="dxa"/>
            <w:tcBorders>
              <w:top w:val="nil"/>
              <w:left w:val="nil"/>
              <w:bottom w:val="nil"/>
              <w:right w:val="nil"/>
            </w:tcBorders>
            <w:shd w:val="clear" w:color="auto" w:fill="auto"/>
            <w:noWrap/>
            <w:vAlign w:val="bottom"/>
            <w:hideMark/>
          </w:tcPr>
          <w:p w14:paraId="63D885E2" w14:textId="77777777" w:rsidR="00D37DFD" w:rsidRPr="00D37DFD" w:rsidRDefault="00D37DFD" w:rsidP="00D37DFD">
            <w:pPr>
              <w:spacing w:after="0" w:line="240" w:lineRule="auto"/>
              <w:ind w:firstLine="0"/>
              <w:jc w:val="center"/>
              <w:rPr>
                <w:color w:val="000000"/>
              </w:rPr>
            </w:pPr>
            <w:r w:rsidRPr="00D37DFD">
              <w:rPr>
                <w:rFonts w:eastAsia="Calibri"/>
                <w:color w:val="000000"/>
              </w:rPr>
              <w:t>2.719</w:t>
            </w:r>
          </w:p>
        </w:tc>
        <w:tc>
          <w:tcPr>
            <w:tcW w:w="1056" w:type="dxa"/>
            <w:tcBorders>
              <w:top w:val="nil"/>
              <w:left w:val="nil"/>
              <w:bottom w:val="nil"/>
              <w:right w:val="nil"/>
            </w:tcBorders>
            <w:shd w:val="clear" w:color="auto" w:fill="auto"/>
            <w:noWrap/>
            <w:vAlign w:val="bottom"/>
            <w:hideMark/>
          </w:tcPr>
          <w:p w14:paraId="04952B90"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hideMark/>
          </w:tcPr>
          <w:p w14:paraId="69B4DB79"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56" w:type="dxa"/>
            <w:tcBorders>
              <w:top w:val="nil"/>
              <w:left w:val="nil"/>
              <w:bottom w:val="nil"/>
              <w:right w:val="nil"/>
            </w:tcBorders>
            <w:shd w:val="clear" w:color="auto" w:fill="auto"/>
            <w:noWrap/>
            <w:vAlign w:val="bottom"/>
            <w:hideMark/>
          </w:tcPr>
          <w:p w14:paraId="5A549895" w14:textId="77777777" w:rsidR="00D37DFD" w:rsidRPr="00D37DFD" w:rsidRDefault="00D37DFD" w:rsidP="00D37DFD">
            <w:pPr>
              <w:spacing w:after="0" w:line="240" w:lineRule="auto"/>
              <w:ind w:firstLine="0"/>
              <w:jc w:val="center"/>
              <w:rPr>
                <w:color w:val="000000"/>
              </w:rPr>
            </w:pPr>
            <w:r w:rsidRPr="00D37DFD">
              <w:rPr>
                <w:rFonts w:eastAsia="Calibri"/>
                <w:color w:val="000000"/>
              </w:rPr>
              <w:t>0.022</w:t>
            </w:r>
          </w:p>
        </w:tc>
        <w:tc>
          <w:tcPr>
            <w:tcW w:w="1056" w:type="dxa"/>
            <w:tcBorders>
              <w:top w:val="nil"/>
              <w:left w:val="nil"/>
              <w:bottom w:val="nil"/>
              <w:right w:val="nil"/>
            </w:tcBorders>
            <w:shd w:val="clear" w:color="auto" w:fill="auto"/>
            <w:noWrap/>
            <w:vAlign w:val="bottom"/>
            <w:hideMark/>
          </w:tcPr>
          <w:p w14:paraId="7A6E6DFB"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hideMark/>
          </w:tcPr>
          <w:p w14:paraId="797E3EED" w14:textId="77777777" w:rsidR="00D37DFD" w:rsidRPr="00D37DFD" w:rsidRDefault="00D37DFD" w:rsidP="00D37DFD">
            <w:pPr>
              <w:spacing w:after="0" w:line="240" w:lineRule="auto"/>
              <w:ind w:firstLine="0"/>
              <w:jc w:val="center"/>
              <w:rPr>
                <w:color w:val="000000"/>
              </w:rPr>
            </w:pPr>
            <w:r w:rsidRPr="00D37DFD">
              <w:rPr>
                <w:rFonts w:eastAsia="Calibri"/>
                <w:color w:val="000000"/>
              </w:rPr>
              <w:t>0.073</w:t>
            </w:r>
          </w:p>
        </w:tc>
        <w:tc>
          <w:tcPr>
            <w:tcW w:w="1056" w:type="dxa"/>
            <w:tcBorders>
              <w:top w:val="nil"/>
              <w:left w:val="nil"/>
              <w:bottom w:val="nil"/>
              <w:right w:val="nil"/>
            </w:tcBorders>
            <w:shd w:val="clear" w:color="auto" w:fill="auto"/>
            <w:noWrap/>
            <w:vAlign w:val="bottom"/>
            <w:hideMark/>
          </w:tcPr>
          <w:p w14:paraId="7B40F6F7" w14:textId="77777777" w:rsidR="00D37DFD" w:rsidRPr="00D37DFD" w:rsidRDefault="00D37DFD" w:rsidP="00D37DFD">
            <w:pPr>
              <w:spacing w:after="0" w:line="240" w:lineRule="auto"/>
              <w:ind w:firstLine="0"/>
              <w:jc w:val="center"/>
              <w:rPr>
                <w:color w:val="000000"/>
              </w:rPr>
            </w:pPr>
            <w:r w:rsidRPr="00D37DFD">
              <w:rPr>
                <w:rFonts w:eastAsia="Calibri"/>
                <w:color w:val="000000"/>
              </w:rPr>
              <w:t>0.103</w:t>
            </w:r>
          </w:p>
        </w:tc>
        <w:tc>
          <w:tcPr>
            <w:tcW w:w="1056" w:type="dxa"/>
            <w:tcBorders>
              <w:top w:val="nil"/>
              <w:left w:val="nil"/>
              <w:bottom w:val="nil"/>
              <w:right w:val="nil"/>
            </w:tcBorders>
            <w:shd w:val="clear" w:color="auto" w:fill="auto"/>
            <w:noWrap/>
            <w:vAlign w:val="bottom"/>
            <w:hideMark/>
          </w:tcPr>
          <w:p w14:paraId="064F5F17" w14:textId="77777777" w:rsidR="00D37DFD" w:rsidRPr="00D37DFD" w:rsidRDefault="00D37DFD" w:rsidP="00D37DFD">
            <w:pPr>
              <w:spacing w:after="0" w:line="240" w:lineRule="auto"/>
              <w:ind w:firstLine="0"/>
              <w:jc w:val="center"/>
              <w:rPr>
                <w:color w:val="000000"/>
              </w:rPr>
            </w:pPr>
            <w:r w:rsidRPr="00D37DFD">
              <w:rPr>
                <w:rFonts w:eastAsia="Calibri"/>
                <w:color w:val="000000"/>
              </w:rPr>
              <w:t>0.042</w:t>
            </w:r>
          </w:p>
        </w:tc>
      </w:tr>
      <w:tr w:rsidR="00D37DFD" w:rsidRPr="00D37DFD" w14:paraId="09AFCFD4" w14:textId="77777777" w:rsidTr="00BA1B52">
        <w:trPr>
          <w:trHeight w:val="315"/>
        </w:trPr>
        <w:tc>
          <w:tcPr>
            <w:tcW w:w="1426" w:type="dxa"/>
            <w:tcBorders>
              <w:top w:val="nil"/>
              <w:left w:val="nil"/>
              <w:bottom w:val="nil"/>
              <w:right w:val="nil"/>
            </w:tcBorders>
            <w:shd w:val="clear" w:color="auto" w:fill="auto"/>
            <w:vAlign w:val="center"/>
            <w:hideMark/>
          </w:tcPr>
          <w:p w14:paraId="43560C8D"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572C5F7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hideMark/>
          </w:tcPr>
          <w:p w14:paraId="5C56C400" w14:textId="77777777" w:rsidR="00D37DFD" w:rsidRPr="00D37DFD" w:rsidRDefault="00D37DFD" w:rsidP="00D37DFD">
            <w:pPr>
              <w:spacing w:after="0" w:line="240" w:lineRule="auto"/>
              <w:ind w:firstLine="0"/>
              <w:jc w:val="center"/>
              <w:rPr>
                <w:color w:val="000000"/>
              </w:rPr>
            </w:pPr>
            <w:r w:rsidRPr="00D37DFD">
              <w:rPr>
                <w:rFonts w:eastAsia="Calibri"/>
                <w:color w:val="000000"/>
              </w:rPr>
              <w:t>98.5</w:t>
            </w:r>
          </w:p>
        </w:tc>
        <w:tc>
          <w:tcPr>
            <w:tcW w:w="1205" w:type="dxa"/>
            <w:tcBorders>
              <w:top w:val="nil"/>
              <w:left w:val="nil"/>
              <w:bottom w:val="nil"/>
              <w:right w:val="nil"/>
            </w:tcBorders>
            <w:shd w:val="clear" w:color="auto" w:fill="auto"/>
            <w:noWrap/>
            <w:vAlign w:val="bottom"/>
            <w:hideMark/>
          </w:tcPr>
          <w:p w14:paraId="07AA0C32" w14:textId="77777777" w:rsidR="00D37DFD" w:rsidRPr="00D37DFD" w:rsidRDefault="00D37DFD" w:rsidP="00D37DFD">
            <w:pPr>
              <w:spacing w:after="0" w:line="240" w:lineRule="auto"/>
              <w:ind w:firstLine="0"/>
              <w:jc w:val="center"/>
              <w:rPr>
                <w:color w:val="000000"/>
              </w:rPr>
            </w:pPr>
            <w:r w:rsidRPr="00D37DFD">
              <w:rPr>
                <w:rFonts w:eastAsia="Calibri"/>
                <w:color w:val="000000"/>
              </w:rPr>
              <w:t>99.8</w:t>
            </w:r>
          </w:p>
        </w:tc>
        <w:tc>
          <w:tcPr>
            <w:tcW w:w="1056" w:type="dxa"/>
            <w:tcBorders>
              <w:top w:val="nil"/>
              <w:left w:val="nil"/>
              <w:bottom w:val="nil"/>
              <w:right w:val="nil"/>
            </w:tcBorders>
            <w:shd w:val="clear" w:color="auto" w:fill="auto"/>
            <w:noWrap/>
            <w:vAlign w:val="bottom"/>
            <w:hideMark/>
          </w:tcPr>
          <w:p w14:paraId="21A285A0" w14:textId="77777777" w:rsidR="00D37DFD" w:rsidRPr="00D37DFD" w:rsidRDefault="00D37DFD" w:rsidP="00D37DFD">
            <w:pPr>
              <w:spacing w:after="0" w:line="240" w:lineRule="auto"/>
              <w:ind w:firstLine="0"/>
              <w:jc w:val="center"/>
              <w:rPr>
                <w:color w:val="000000"/>
              </w:rPr>
            </w:pPr>
            <w:r w:rsidRPr="00D37DFD">
              <w:rPr>
                <w:rFonts w:eastAsia="Calibri"/>
                <w:color w:val="000000"/>
              </w:rPr>
              <w:t>1.1</w:t>
            </w:r>
          </w:p>
        </w:tc>
        <w:tc>
          <w:tcPr>
            <w:tcW w:w="1056" w:type="dxa"/>
            <w:tcBorders>
              <w:top w:val="nil"/>
              <w:left w:val="nil"/>
              <w:bottom w:val="nil"/>
              <w:right w:val="nil"/>
            </w:tcBorders>
            <w:shd w:val="clear" w:color="auto" w:fill="auto"/>
            <w:noWrap/>
            <w:vAlign w:val="bottom"/>
            <w:hideMark/>
          </w:tcPr>
          <w:p w14:paraId="72ED0C16" w14:textId="77777777" w:rsidR="00D37DFD" w:rsidRPr="00D37DFD" w:rsidRDefault="00D37DFD" w:rsidP="00D37DFD">
            <w:pPr>
              <w:spacing w:after="0" w:line="240" w:lineRule="auto"/>
              <w:ind w:firstLine="0"/>
              <w:jc w:val="center"/>
              <w:rPr>
                <w:color w:val="000000"/>
              </w:rPr>
            </w:pPr>
            <w:r w:rsidRPr="00D37DFD">
              <w:rPr>
                <w:rFonts w:eastAsia="Calibri"/>
                <w:color w:val="000000"/>
              </w:rPr>
              <w:t>0.6</w:t>
            </w:r>
          </w:p>
        </w:tc>
        <w:tc>
          <w:tcPr>
            <w:tcW w:w="1056" w:type="dxa"/>
            <w:tcBorders>
              <w:top w:val="nil"/>
              <w:left w:val="nil"/>
              <w:bottom w:val="nil"/>
              <w:right w:val="nil"/>
            </w:tcBorders>
            <w:shd w:val="clear" w:color="auto" w:fill="auto"/>
            <w:noWrap/>
            <w:vAlign w:val="bottom"/>
            <w:hideMark/>
          </w:tcPr>
          <w:p w14:paraId="0AF59458" w14:textId="77777777" w:rsidR="00D37DFD" w:rsidRPr="00D37DFD" w:rsidRDefault="00D37DFD" w:rsidP="00D37DFD">
            <w:pPr>
              <w:spacing w:after="0" w:line="240" w:lineRule="auto"/>
              <w:ind w:firstLine="0"/>
              <w:jc w:val="center"/>
              <w:rPr>
                <w:color w:val="000000"/>
              </w:rPr>
            </w:pPr>
            <w:r w:rsidRPr="00D37DFD">
              <w:rPr>
                <w:rFonts w:eastAsia="Calibri"/>
                <w:color w:val="000000"/>
              </w:rPr>
              <w:t>0.8</w:t>
            </w:r>
          </w:p>
        </w:tc>
        <w:tc>
          <w:tcPr>
            <w:tcW w:w="1056" w:type="dxa"/>
            <w:tcBorders>
              <w:top w:val="nil"/>
              <w:left w:val="nil"/>
              <w:bottom w:val="nil"/>
              <w:right w:val="nil"/>
            </w:tcBorders>
            <w:shd w:val="clear" w:color="auto" w:fill="auto"/>
            <w:noWrap/>
            <w:vAlign w:val="bottom"/>
            <w:hideMark/>
          </w:tcPr>
          <w:p w14:paraId="0A489A43" w14:textId="77777777" w:rsidR="00D37DFD" w:rsidRPr="00D37DFD" w:rsidRDefault="00D37DFD" w:rsidP="00D37DFD">
            <w:pPr>
              <w:spacing w:after="0" w:line="240" w:lineRule="auto"/>
              <w:ind w:firstLine="0"/>
              <w:jc w:val="center"/>
              <w:rPr>
                <w:color w:val="000000"/>
              </w:rPr>
            </w:pPr>
            <w:r w:rsidRPr="00D37DFD">
              <w:rPr>
                <w:rFonts w:eastAsia="Calibri"/>
                <w:color w:val="000000"/>
              </w:rPr>
              <w:t>0.3</w:t>
            </w:r>
          </w:p>
        </w:tc>
        <w:tc>
          <w:tcPr>
            <w:tcW w:w="1056" w:type="dxa"/>
            <w:tcBorders>
              <w:top w:val="nil"/>
              <w:left w:val="nil"/>
              <w:bottom w:val="nil"/>
              <w:right w:val="nil"/>
            </w:tcBorders>
            <w:shd w:val="clear" w:color="auto" w:fill="auto"/>
            <w:noWrap/>
            <w:vAlign w:val="bottom"/>
            <w:hideMark/>
          </w:tcPr>
          <w:p w14:paraId="1E52A8DA" w14:textId="77777777" w:rsidR="00D37DFD" w:rsidRPr="00D37DFD" w:rsidRDefault="00D37DFD" w:rsidP="00D37DFD">
            <w:pPr>
              <w:spacing w:after="0" w:line="240" w:lineRule="auto"/>
              <w:ind w:firstLine="0"/>
              <w:jc w:val="center"/>
              <w:rPr>
                <w:color w:val="000000"/>
              </w:rPr>
            </w:pPr>
            <w:r w:rsidRPr="00D37DFD">
              <w:rPr>
                <w:rFonts w:eastAsia="Calibri"/>
                <w:color w:val="000000"/>
              </w:rPr>
              <w:t>2.7</w:t>
            </w:r>
          </w:p>
        </w:tc>
        <w:tc>
          <w:tcPr>
            <w:tcW w:w="1056" w:type="dxa"/>
            <w:tcBorders>
              <w:top w:val="nil"/>
              <w:left w:val="nil"/>
              <w:bottom w:val="nil"/>
              <w:right w:val="nil"/>
            </w:tcBorders>
            <w:shd w:val="clear" w:color="auto" w:fill="auto"/>
            <w:noWrap/>
            <w:vAlign w:val="bottom"/>
            <w:hideMark/>
          </w:tcPr>
          <w:p w14:paraId="6424629F" w14:textId="77777777" w:rsidR="00D37DFD" w:rsidRPr="00D37DFD" w:rsidRDefault="00D37DFD" w:rsidP="00D37DFD">
            <w:pPr>
              <w:spacing w:after="0" w:line="240" w:lineRule="auto"/>
              <w:ind w:firstLine="0"/>
              <w:jc w:val="center"/>
              <w:rPr>
                <w:color w:val="000000"/>
              </w:rPr>
            </w:pPr>
            <w:r w:rsidRPr="00D37DFD">
              <w:rPr>
                <w:rFonts w:eastAsia="Calibri"/>
                <w:color w:val="000000"/>
              </w:rPr>
              <w:t>3.8</w:t>
            </w:r>
          </w:p>
        </w:tc>
        <w:tc>
          <w:tcPr>
            <w:tcW w:w="1056" w:type="dxa"/>
            <w:tcBorders>
              <w:top w:val="nil"/>
              <w:left w:val="nil"/>
              <w:bottom w:val="nil"/>
              <w:right w:val="nil"/>
            </w:tcBorders>
            <w:shd w:val="clear" w:color="auto" w:fill="auto"/>
            <w:noWrap/>
            <w:vAlign w:val="bottom"/>
            <w:hideMark/>
          </w:tcPr>
          <w:p w14:paraId="62E86D23" w14:textId="77777777" w:rsidR="00D37DFD" w:rsidRPr="00D37DFD" w:rsidRDefault="00D37DFD" w:rsidP="00D37DFD">
            <w:pPr>
              <w:spacing w:after="0" w:line="240" w:lineRule="auto"/>
              <w:ind w:firstLine="0"/>
              <w:jc w:val="center"/>
              <w:rPr>
                <w:color w:val="000000"/>
              </w:rPr>
            </w:pPr>
            <w:r w:rsidRPr="00D37DFD">
              <w:rPr>
                <w:rFonts w:eastAsia="Calibri"/>
                <w:color w:val="000000"/>
              </w:rPr>
              <w:t>1.6</w:t>
            </w:r>
          </w:p>
        </w:tc>
      </w:tr>
      <w:tr w:rsidR="00D37DFD" w:rsidRPr="00D37DFD" w14:paraId="3D7B147E" w14:textId="77777777" w:rsidTr="00BA1B52">
        <w:trPr>
          <w:trHeight w:val="315"/>
        </w:trPr>
        <w:tc>
          <w:tcPr>
            <w:tcW w:w="1426" w:type="dxa"/>
            <w:tcBorders>
              <w:top w:val="nil"/>
              <w:left w:val="nil"/>
              <w:bottom w:val="nil"/>
              <w:right w:val="nil"/>
            </w:tcBorders>
            <w:shd w:val="clear" w:color="auto" w:fill="auto"/>
            <w:vAlign w:val="center"/>
          </w:tcPr>
          <w:p w14:paraId="38C4B203" w14:textId="77777777" w:rsidR="00D37DFD" w:rsidRPr="00D37DFD" w:rsidRDefault="00D37DFD" w:rsidP="00D37DFD">
            <w:pPr>
              <w:spacing w:after="0" w:line="240" w:lineRule="auto"/>
              <w:ind w:firstLine="0"/>
              <w:rPr>
                <w:color w:val="000000"/>
              </w:rPr>
            </w:pPr>
            <w:r w:rsidRPr="00D37DFD">
              <w:rPr>
                <w:color w:val="000000"/>
              </w:rPr>
              <w:t>VEER</w:t>
            </w:r>
          </w:p>
        </w:tc>
        <w:tc>
          <w:tcPr>
            <w:tcW w:w="1749" w:type="dxa"/>
            <w:tcBorders>
              <w:top w:val="nil"/>
              <w:left w:val="nil"/>
              <w:bottom w:val="nil"/>
              <w:right w:val="nil"/>
            </w:tcBorders>
            <w:shd w:val="clear" w:color="auto" w:fill="auto"/>
            <w:noWrap/>
            <w:vAlign w:val="center"/>
          </w:tcPr>
          <w:p w14:paraId="6CEDE731"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7DCB354A"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tcPr>
          <w:p w14:paraId="77C846B3" w14:textId="77777777" w:rsidR="00D37DFD" w:rsidRPr="00D37DFD" w:rsidRDefault="00D37DFD" w:rsidP="00D37DFD">
            <w:pPr>
              <w:spacing w:after="0" w:line="240" w:lineRule="auto"/>
              <w:ind w:firstLine="0"/>
              <w:jc w:val="center"/>
              <w:rPr>
                <w:color w:val="000000"/>
              </w:rPr>
            </w:pPr>
            <w:r w:rsidRPr="00D37DFD">
              <w:rPr>
                <w:rFonts w:eastAsia="Calibri"/>
                <w:color w:val="000000"/>
              </w:rPr>
              <w:t>0.002</w:t>
            </w:r>
          </w:p>
        </w:tc>
        <w:tc>
          <w:tcPr>
            <w:tcW w:w="1056" w:type="dxa"/>
            <w:tcBorders>
              <w:top w:val="nil"/>
              <w:left w:val="nil"/>
              <w:bottom w:val="nil"/>
              <w:right w:val="nil"/>
            </w:tcBorders>
            <w:shd w:val="clear" w:color="auto" w:fill="auto"/>
            <w:noWrap/>
            <w:vAlign w:val="bottom"/>
          </w:tcPr>
          <w:p w14:paraId="594D33BE" w14:textId="77777777" w:rsidR="00D37DFD" w:rsidRPr="00D37DFD" w:rsidRDefault="00D37DFD" w:rsidP="00D37DFD">
            <w:pPr>
              <w:spacing w:after="0" w:line="240" w:lineRule="auto"/>
              <w:ind w:firstLine="0"/>
              <w:jc w:val="center"/>
              <w:rPr>
                <w:color w:val="000000"/>
              </w:rPr>
            </w:pPr>
            <w:r w:rsidRPr="00D37DFD">
              <w:rPr>
                <w:rFonts w:eastAsia="Calibri"/>
                <w:color w:val="000000"/>
              </w:rPr>
              <w:t>0.021</w:t>
            </w:r>
          </w:p>
        </w:tc>
        <w:tc>
          <w:tcPr>
            <w:tcW w:w="1056" w:type="dxa"/>
            <w:tcBorders>
              <w:top w:val="nil"/>
              <w:left w:val="nil"/>
              <w:bottom w:val="nil"/>
              <w:right w:val="nil"/>
            </w:tcBorders>
            <w:shd w:val="clear" w:color="auto" w:fill="auto"/>
            <w:noWrap/>
            <w:vAlign w:val="bottom"/>
          </w:tcPr>
          <w:p w14:paraId="01C6DD77"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56" w:type="dxa"/>
            <w:tcBorders>
              <w:top w:val="nil"/>
              <w:left w:val="nil"/>
              <w:bottom w:val="nil"/>
              <w:right w:val="nil"/>
            </w:tcBorders>
            <w:shd w:val="clear" w:color="auto" w:fill="auto"/>
            <w:noWrap/>
            <w:vAlign w:val="bottom"/>
          </w:tcPr>
          <w:p w14:paraId="452ABEC0" w14:textId="77777777" w:rsidR="00D37DFD" w:rsidRPr="00D37DFD" w:rsidRDefault="00D37DFD" w:rsidP="00D37DFD">
            <w:pPr>
              <w:spacing w:after="0" w:line="240" w:lineRule="auto"/>
              <w:ind w:firstLine="0"/>
              <w:jc w:val="center"/>
              <w:rPr>
                <w:color w:val="000000"/>
              </w:rPr>
            </w:pPr>
            <w:r w:rsidRPr="00D37DFD">
              <w:rPr>
                <w:rFonts w:eastAsia="Calibri"/>
                <w:color w:val="000000"/>
              </w:rPr>
              <w:t>0.025</w:t>
            </w:r>
          </w:p>
        </w:tc>
        <w:tc>
          <w:tcPr>
            <w:tcW w:w="1056" w:type="dxa"/>
            <w:tcBorders>
              <w:top w:val="nil"/>
              <w:left w:val="nil"/>
              <w:bottom w:val="nil"/>
              <w:right w:val="nil"/>
            </w:tcBorders>
            <w:shd w:val="clear" w:color="auto" w:fill="auto"/>
            <w:noWrap/>
            <w:vAlign w:val="bottom"/>
          </w:tcPr>
          <w:p w14:paraId="13E49F27" w14:textId="77777777" w:rsidR="00D37DFD" w:rsidRPr="00D37DFD" w:rsidRDefault="00D37DFD" w:rsidP="00D37DFD">
            <w:pPr>
              <w:spacing w:after="0" w:line="240" w:lineRule="auto"/>
              <w:ind w:firstLine="0"/>
              <w:jc w:val="center"/>
              <w:rPr>
                <w:color w:val="000000"/>
              </w:rPr>
            </w:pPr>
            <w:r w:rsidRPr="00D37DFD">
              <w:rPr>
                <w:rFonts w:eastAsia="Calibri"/>
                <w:color w:val="000000"/>
              </w:rPr>
              <w:t>0.023</w:t>
            </w:r>
          </w:p>
        </w:tc>
        <w:tc>
          <w:tcPr>
            <w:tcW w:w="1056" w:type="dxa"/>
            <w:tcBorders>
              <w:top w:val="nil"/>
              <w:left w:val="nil"/>
              <w:bottom w:val="nil"/>
              <w:right w:val="nil"/>
            </w:tcBorders>
            <w:shd w:val="clear" w:color="auto" w:fill="auto"/>
            <w:noWrap/>
            <w:vAlign w:val="bottom"/>
          </w:tcPr>
          <w:p w14:paraId="44BA45A7"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56" w:type="dxa"/>
            <w:tcBorders>
              <w:top w:val="nil"/>
              <w:left w:val="nil"/>
              <w:bottom w:val="nil"/>
              <w:right w:val="nil"/>
            </w:tcBorders>
            <w:shd w:val="clear" w:color="auto" w:fill="auto"/>
            <w:noWrap/>
            <w:vAlign w:val="bottom"/>
          </w:tcPr>
          <w:p w14:paraId="390EF122" w14:textId="77777777" w:rsidR="00D37DFD" w:rsidRPr="00D37DFD" w:rsidRDefault="00D37DFD" w:rsidP="00D37DFD">
            <w:pPr>
              <w:spacing w:after="0" w:line="240" w:lineRule="auto"/>
              <w:ind w:firstLine="0"/>
              <w:jc w:val="center"/>
              <w:rPr>
                <w:color w:val="000000"/>
              </w:rPr>
            </w:pPr>
            <w:r w:rsidRPr="00D37DFD">
              <w:rPr>
                <w:rFonts w:eastAsia="Calibri"/>
                <w:color w:val="000000"/>
              </w:rPr>
              <w:t>0.022</w:t>
            </w:r>
          </w:p>
        </w:tc>
        <w:tc>
          <w:tcPr>
            <w:tcW w:w="1056" w:type="dxa"/>
            <w:tcBorders>
              <w:top w:val="nil"/>
              <w:left w:val="nil"/>
              <w:bottom w:val="nil"/>
              <w:right w:val="nil"/>
            </w:tcBorders>
            <w:shd w:val="clear" w:color="auto" w:fill="auto"/>
            <w:noWrap/>
            <w:vAlign w:val="bottom"/>
          </w:tcPr>
          <w:p w14:paraId="0D457A8C"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r>
      <w:tr w:rsidR="00D37DFD" w:rsidRPr="00D37DFD" w14:paraId="3111E73B" w14:textId="77777777" w:rsidTr="00BA1B52">
        <w:trPr>
          <w:trHeight w:val="315"/>
        </w:trPr>
        <w:tc>
          <w:tcPr>
            <w:tcW w:w="1426" w:type="dxa"/>
            <w:tcBorders>
              <w:top w:val="nil"/>
              <w:left w:val="nil"/>
              <w:bottom w:val="nil"/>
              <w:right w:val="nil"/>
            </w:tcBorders>
            <w:shd w:val="clear" w:color="auto" w:fill="auto"/>
            <w:noWrap/>
            <w:vAlign w:val="center"/>
          </w:tcPr>
          <w:p w14:paraId="35CDF220"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38CE92FD"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67E9B3D2" w14:textId="77777777" w:rsidR="00D37DFD" w:rsidRPr="00D37DFD" w:rsidRDefault="00D37DFD" w:rsidP="00D37DFD">
            <w:pPr>
              <w:spacing w:after="0" w:line="240" w:lineRule="auto"/>
              <w:ind w:firstLine="0"/>
              <w:jc w:val="center"/>
              <w:rPr>
                <w:color w:val="000000"/>
              </w:rPr>
            </w:pPr>
            <w:r w:rsidRPr="00D37DFD">
              <w:rPr>
                <w:rFonts w:eastAsia="Calibri"/>
                <w:color w:val="000000"/>
              </w:rPr>
              <w:t>2.692</w:t>
            </w:r>
          </w:p>
        </w:tc>
        <w:tc>
          <w:tcPr>
            <w:tcW w:w="1205" w:type="dxa"/>
            <w:tcBorders>
              <w:top w:val="nil"/>
              <w:left w:val="nil"/>
              <w:bottom w:val="nil"/>
              <w:right w:val="nil"/>
            </w:tcBorders>
            <w:shd w:val="clear" w:color="auto" w:fill="auto"/>
            <w:noWrap/>
            <w:vAlign w:val="bottom"/>
          </w:tcPr>
          <w:p w14:paraId="0BA47D2C" w14:textId="77777777" w:rsidR="00D37DFD" w:rsidRPr="00D37DFD" w:rsidRDefault="00D37DFD" w:rsidP="00D37DFD">
            <w:pPr>
              <w:spacing w:after="0" w:line="240" w:lineRule="auto"/>
              <w:ind w:firstLine="0"/>
              <w:jc w:val="center"/>
              <w:rPr>
                <w:color w:val="000000"/>
              </w:rPr>
            </w:pPr>
            <w:r w:rsidRPr="00D37DFD">
              <w:rPr>
                <w:rFonts w:eastAsia="Calibri"/>
                <w:color w:val="000000"/>
              </w:rPr>
              <w:t>8.590</w:t>
            </w:r>
          </w:p>
        </w:tc>
        <w:tc>
          <w:tcPr>
            <w:tcW w:w="1056" w:type="dxa"/>
            <w:tcBorders>
              <w:top w:val="nil"/>
              <w:left w:val="nil"/>
              <w:bottom w:val="nil"/>
              <w:right w:val="nil"/>
            </w:tcBorders>
            <w:shd w:val="clear" w:color="auto" w:fill="auto"/>
            <w:noWrap/>
            <w:vAlign w:val="bottom"/>
          </w:tcPr>
          <w:p w14:paraId="4062BA74" w14:textId="77777777" w:rsidR="00D37DFD" w:rsidRPr="00D37DFD" w:rsidRDefault="00D37DFD" w:rsidP="00D37DFD">
            <w:pPr>
              <w:spacing w:after="0" w:line="240" w:lineRule="auto"/>
              <w:ind w:firstLine="0"/>
              <w:jc w:val="center"/>
              <w:rPr>
                <w:color w:val="000000"/>
              </w:rPr>
            </w:pPr>
            <w:r w:rsidRPr="00D37DFD">
              <w:rPr>
                <w:rFonts w:eastAsia="Calibri"/>
                <w:color w:val="000000"/>
              </w:rPr>
              <w:t>0.026</w:t>
            </w:r>
          </w:p>
        </w:tc>
        <w:tc>
          <w:tcPr>
            <w:tcW w:w="1056" w:type="dxa"/>
            <w:tcBorders>
              <w:top w:val="nil"/>
              <w:left w:val="nil"/>
              <w:bottom w:val="nil"/>
              <w:right w:val="nil"/>
            </w:tcBorders>
            <w:shd w:val="clear" w:color="auto" w:fill="auto"/>
            <w:noWrap/>
            <w:vAlign w:val="bottom"/>
          </w:tcPr>
          <w:p w14:paraId="2697DA32" w14:textId="77777777" w:rsidR="00D37DFD" w:rsidRPr="00D37DFD" w:rsidRDefault="00D37DFD" w:rsidP="00D37DFD">
            <w:pPr>
              <w:spacing w:after="0" w:line="240" w:lineRule="auto"/>
              <w:ind w:firstLine="0"/>
              <w:jc w:val="center"/>
              <w:rPr>
                <w:color w:val="000000"/>
              </w:rPr>
            </w:pPr>
            <w:r w:rsidRPr="00D37DFD">
              <w:rPr>
                <w:rFonts w:eastAsia="Calibri"/>
                <w:color w:val="000000"/>
              </w:rPr>
              <w:t>0.031</w:t>
            </w:r>
          </w:p>
        </w:tc>
        <w:tc>
          <w:tcPr>
            <w:tcW w:w="1056" w:type="dxa"/>
            <w:tcBorders>
              <w:top w:val="nil"/>
              <w:left w:val="nil"/>
              <w:bottom w:val="nil"/>
              <w:right w:val="nil"/>
            </w:tcBorders>
            <w:shd w:val="clear" w:color="auto" w:fill="auto"/>
            <w:noWrap/>
            <w:vAlign w:val="bottom"/>
          </w:tcPr>
          <w:p w14:paraId="2A9A72C7" w14:textId="77777777" w:rsidR="00D37DFD" w:rsidRPr="00D37DFD" w:rsidRDefault="00D37DFD" w:rsidP="00D37DFD">
            <w:pPr>
              <w:spacing w:after="0" w:line="240" w:lineRule="auto"/>
              <w:ind w:firstLine="0"/>
              <w:jc w:val="center"/>
              <w:rPr>
                <w:color w:val="000000"/>
              </w:rPr>
            </w:pPr>
            <w:r w:rsidRPr="00D37DFD">
              <w:rPr>
                <w:rFonts w:eastAsia="Calibri"/>
                <w:color w:val="000000"/>
              </w:rPr>
              <w:t>0.031</w:t>
            </w:r>
          </w:p>
        </w:tc>
        <w:tc>
          <w:tcPr>
            <w:tcW w:w="1056" w:type="dxa"/>
            <w:tcBorders>
              <w:top w:val="nil"/>
              <w:left w:val="nil"/>
              <w:bottom w:val="nil"/>
              <w:right w:val="nil"/>
            </w:tcBorders>
            <w:shd w:val="clear" w:color="auto" w:fill="auto"/>
            <w:noWrap/>
            <w:vAlign w:val="bottom"/>
          </w:tcPr>
          <w:p w14:paraId="02320221"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tcPr>
          <w:p w14:paraId="53886A8D"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tcPr>
          <w:p w14:paraId="336C96C4" w14:textId="77777777" w:rsidR="00D37DFD" w:rsidRPr="00D37DFD" w:rsidRDefault="00D37DFD" w:rsidP="00D37DFD">
            <w:pPr>
              <w:spacing w:after="0" w:line="240" w:lineRule="auto"/>
              <w:ind w:firstLine="0"/>
              <w:jc w:val="center"/>
              <w:rPr>
                <w:color w:val="000000"/>
              </w:rPr>
            </w:pPr>
            <w:r w:rsidRPr="00D37DFD">
              <w:rPr>
                <w:rFonts w:eastAsia="Calibri"/>
                <w:color w:val="000000"/>
              </w:rPr>
              <w:t>0.244</w:t>
            </w:r>
          </w:p>
        </w:tc>
        <w:tc>
          <w:tcPr>
            <w:tcW w:w="1056" w:type="dxa"/>
            <w:tcBorders>
              <w:top w:val="nil"/>
              <w:left w:val="nil"/>
              <w:bottom w:val="nil"/>
              <w:right w:val="nil"/>
            </w:tcBorders>
            <w:shd w:val="clear" w:color="auto" w:fill="auto"/>
            <w:noWrap/>
            <w:vAlign w:val="bottom"/>
          </w:tcPr>
          <w:p w14:paraId="67E0AB20" w14:textId="77777777" w:rsidR="00D37DFD" w:rsidRPr="00D37DFD" w:rsidRDefault="00D37DFD" w:rsidP="00D37DFD">
            <w:pPr>
              <w:spacing w:after="0" w:line="240" w:lineRule="auto"/>
              <w:ind w:firstLine="0"/>
              <w:jc w:val="center"/>
              <w:rPr>
                <w:color w:val="000000"/>
              </w:rPr>
            </w:pPr>
            <w:r w:rsidRPr="00D37DFD">
              <w:rPr>
                <w:rFonts w:eastAsia="Calibri"/>
                <w:color w:val="000000"/>
              </w:rPr>
              <w:t>2.782</w:t>
            </w:r>
          </w:p>
        </w:tc>
      </w:tr>
      <w:tr w:rsidR="00D37DFD" w:rsidRPr="00D37DFD" w14:paraId="2EBFF972" w14:textId="77777777" w:rsidTr="00BA1B52">
        <w:trPr>
          <w:trHeight w:val="315"/>
        </w:trPr>
        <w:tc>
          <w:tcPr>
            <w:tcW w:w="1426" w:type="dxa"/>
            <w:tcBorders>
              <w:top w:val="nil"/>
              <w:left w:val="nil"/>
              <w:right w:val="nil"/>
            </w:tcBorders>
            <w:shd w:val="clear" w:color="auto" w:fill="auto"/>
            <w:noWrap/>
            <w:vAlign w:val="center"/>
          </w:tcPr>
          <w:p w14:paraId="16E09EE6" w14:textId="77777777" w:rsidR="00D37DFD" w:rsidRPr="00D37DFD" w:rsidRDefault="00D37DFD" w:rsidP="00D37DFD">
            <w:pPr>
              <w:spacing w:after="0" w:line="240" w:lineRule="auto"/>
              <w:ind w:firstLine="0"/>
              <w:rPr>
                <w:color w:val="000000"/>
              </w:rPr>
            </w:pPr>
          </w:p>
        </w:tc>
        <w:tc>
          <w:tcPr>
            <w:tcW w:w="1749" w:type="dxa"/>
            <w:tcBorders>
              <w:top w:val="nil"/>
              <w:left w:val="nil"/>
              <w:right w:val="nil"/>
            </w:tcBorders>
            <w:shd w:val="clear" w:color="auto" w:fill="auto"/>
            <w:noWrap/>
            <w:vAlign w:val="center"/>
          </w:tcPr>
          <w:p w14:paraId="423C9693"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right w:val="nil"/>
            </w:tcBorders>
            <w:shd w:val="clear" w:color="auto" w:fill="auto"/>
            <w:noWrap/>
            <w:vAlign w:val="bottom"/>
          </w:tcPr>
          <w:p w14:paraId="29696802" w14:textId="77777777" w:rsidR="00D37DFD" w:rsidRPr="00D37DFD" w:rsidRDefault="00D37DFD" w:rsidP="00D37DFD">
            <w:pPr>
              <w:spacing w:after="0" w:line="240" w:lineRule="auto"/>
              <w:ind w:firstLine="0"/>
              <w:jc w:val="center"/>
              <w:rPr>
                <w:color w:val="000000"/>
              </w:rPr>
            </w:pPr>
            <w:r w:rsidRPr="00D37DFD">
              <w:rPr>
                <w:rFonts w:eastAsia="Calibri"/>
                <w:color w:val="000000"/>
              </w:rPr>
              <w:t>2.692</w:t>
            </w:r>
          </w:p>
        </w:tc>
        <w:tc>
          <w:tcPr>
            <w:tcW w:w="1205" w:type="dxa"/>
            <w:tcBorders>
              <w:top w:val="nil"/>
              <w:left w:val="nil"/>
              <w:right w:val="nil"/>
            </w:tcBorders>
            <w:shd w:val="clear" w:color="auto" w:fill="auto"/>
            <w:noWrap/>
            <w:vAlign w:val="bottom"/>
          </w:tcPr>
          <w:p w14:paraId="4BC7F010" w14:textId="77777777" w:rsidR="00D37DFD" w:rsidRPr="00D37DFD" w:rsidRDefault="00D37DFD" w:rsidP="00D37DFD">
            <w:pPr>
              <w:spacing w:after="0" w:line="240" w:lineRule="auto"/>
              <w:ind w:firstLine="0"/>
              <w:jc w:val="center"/>
              <w:rPr>
                <w:color w:val="000000"/>
              </w:rPr>
            </w:pPr>
            <w:r w:rsidRPr="00D37DFD">
              <w:rPr>
                <w:rFonts w:eastAsia="Calibri"/>
                <w:color w:val="000000"/>
              </w:rPr>
              <w:t>8.588</w:t>
            </w:r>
          </w:p>
        </w:tc>
        <w:tc>
          <w:tcPr>
            <w:tcW w:w="1056" w:type="dxa"/>
            <w:tcBorders>
              <w:top w:val="nil"/>
              <w:left w:val="nil"/>
              <w:right w:val="nil"/>
            </w:tcBorders>
            <w:shd w:val="clear" w:color="auto" w:fill="auto"/>
            <w:noWrap/>
            <w:vAlign w:val="bottom"/>
          </w:tcPr>
          <w:p w14:paraId="50517FC3" w14:textId="77777777" w:rsidR="00D37DFD" w:rsidRPr="00D37DFD" w:rsidRDefault="00D37DFD" w:rsidP="00D37DFD">
            <w:pPr>
              <w:spacing w:after="0" w:line="240" w:lineRule="auto"/>
              <w:ind w:firstLine="0"/>
              <w:jc w:val="center"/>
              <w:rPr>
                <w:color w:val="000000"/>
              </w:rPr>
            </w:pPr>
            <w:r w:rsidRPr="00D37DFD">
              <w:rPr>
                <w:rFonts w:eastAsia="Calibri"/>
                <w:color w:val="000000"/>
              </w:rPr>
              <w:t>0.005</w:t>
            </w:r>
          </w:p>
        </w:tc>
        <w:tc>
          <w:tcPr>
            <w:tcW w:w="1056" w:type="dxa"/>
            <w:tcBorders>
              <w:top w:val="nil"/>
              <w:left w:val="nil"/>
              <w:right w:val="nil"/>
            </w:tcBorders>
            <w:shd w:val="clear" w:color="auto" w:fill="auto"/>
            <w:noWrap/>
            <w:vAlign w:val="bottom"/>
          </w:tcPr>
          <w:p w14:paraId="619F2F88"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right w:val="nil"/>
            </w:tcBorders>
            <w:shd w:val="clear" w:color="auto" w:fill="auto"/>
            <w:noWrap/>
            <w:vAlign w:val="bottom"/>
          </w:tcPr>
          <w:p w14:paraId="32EF707D"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right w:val="nil"/>
            </w:tcBorders>
            <w:shd w:val="clear" w:color="auto" w:fill="auto"/>
            <w:noWrap/>
            <w:vAlign w:val="bottom"/>
          </w:tcPr>
          <w:p w14:paraId="26BB3D75"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right w:val="nil"/>
            </w:tcBorders>
            <w:shd w:val="clear" w:color="auto" w:fill="auto"/>
            <w:noWrap/>
            <w:vAlign w:val="bottom"/>
          </w:tcPr>
          <w:p w14:paraId="7831875E"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right w:val="nil"/>
            </w:tcBorders>
            <w:shd w:val="clear" w:color="auto" w:fill="auto"/>
            <w:noWrap/>
            <w:vAlign w:val="bottom"/>
          </w:tcPr>
          <w:p w14:paraId="1F23277F" w14:textId="77777777" w:rsidR="00D37DFD" w:rsidRPr="00D37DFD" w:rsidRDefault="00D37DFD" w:rsidP="00D37DFD">
            <w:pPr>
              <w:spacing w:after="0" w:line="240" w:lineRule="auto"/>
              <w:ind w:firstLine="0"/>
              <w:jc w:val="center"/>
              <w:rPr>
                <w:color w:val="000000"/>
              </w:rPr>
            </w:pPr>
            <w:r w:rsidRPr="00D37DFD">
              <w:rPr>
                <w:rFonts w:eastAsia="Calibri"/>
                <w:color w:val="000000"/>
              </w:rPr>
              <w:t>0.222</w:t>
            </w:r>
          </w:p>
        </w:tc>
        <w:tc>
          <w:tcPr>
            <w:tcW w:w="1056" w:type="dxa"/>
            <w:tcBorders>
              <w:top w:val="nil"/>
              <w:left w:val="nil"/>
              <w:right w:val="nil"/>
            </w:tcBorders>
            <w:shd w:val="clear" w:color="auto" w:fill="auto"/>
            <w:noWrap/>
            <w:vAlign w:val="bottom"/>
          </w:tcPr>
          <w:p w14:paraId="22AF00D7" w14:textId="77777777" w:rsidR="00D37DFD" w:rsidRPr="00D37DFD" w:rsidRDefault="00D37DFD" w:rsidP="00D37DFD">
            <w:pPr>
              <w:spacing w:after="0" w:line="240" w:lineRule="auto"/>
              <w:ind w:firstLine="0"/>
              <w:jc w:val="center"/>
              <w:rPr>
                <w:color w:val="000000"/>
              </w:rPr>
            </w:pPr>
            <w:r w:rsidRPr="00D37DFD">
              <w:rPr>
                <w:rFonts w:eastAsia="Calibri"/>
                <w:color w:val="000000"/>
              </w:rPr>
              <w:t>2.768</w:t>
            </w:r>
          </w:p>
        </w:tc>
      </w:tr>
      <w:tr w:rsidR="00D37DFD" w:rsidRPr="00D37DFD" w14:paraId="5AB63509" w14:textId="77777777" w:rsidTr="00BA1B52">
        <w:trPr>
          <w:trHeight w:val="330"/>
        </w:trPr>
        <w:tc>
          <w:tcPr>
            <w:tcW w:w="1426" w:type="dxa"/>
            <w:tcBorders>
              <w:top w:val="nil"/>
              <w:left w:val="nil"/>
              <w:bottom w:val="single" w:sz="12" w:space="0" w:color="auto"/>
              <w:right w:val="nil"/>
            </w:tcBorders>
            <w:shd w:val="clear" w:color="auto" w:fill="auto"/>
            <w:vAlign w:val="bottom"/>
          </w:tcPr>
          <w:p w14:paraId="15D14CE1" w14:textId="77777777" w:rsidR="00D37DFD" w:rsidRPr="00D37DFD" w:rsidRDefault="00D37DFD" w:rsidP="00D37DFD">
            <w:pPr>
              <w:spacing w:after="0" w:line="240" w:lineRule="auto"/>
              <w:ind w:firstLine="0"/>
              <w:rPr>
                <w:b/>
                <w:bCs/>
                <w:color w:val="000000"/>
              </w:rPr>
            </w:pPr>
          </w:p>
        </w:tc>
        <w:tc>
          <w:tcPr>
            <w:tcW w:w="1749" w:type="dxa"/>
            <w:tcBorders>
              <w:top w:val="nil"/>
              <w:left w:val="nil"/>
              <w:bottom w:val="single" w:sz="12" w:space="0" w:color="auto"/>
              <w:right w:val="nil"/>
            </w:tcBorders>
            <w:shd w:val="clear" w:color="auto" w:fill="auto"/>
            <w:noWrap/>
            <w:vAlign w:val="center"/>
          </w:tcPr>
          <w:p w14:paraId="197F0BA3"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single" w:sz="12" w:space="0" w:color="auto"/>
              <w:right w:val="nil"/>
            </w:tcBorders>
            <w:shd w:val="clear" w:color="auto" w:fill="auto"/>
            <w:noWrap/>
            <w:vAlign w:val="bottom"/>
          </w:tcPr>
          <w:p w14:paraId="39EE3306" w14:textId="77777777" w:rsidR="00D37DFD" w:rsidRPr="00D37DFD" w:rsidRDefault="00D37DFD" w:rsidP="00D37DFD">
            <w:pPr>
              <w:spacing w:after="0" w:line="240" w:lineRule="auto"/>
              <w:ind w:firstLine="0"/>
              <w:jc w:val="center"/>
              <w:rPr>
                <w:color w:val="000000"/>
              </w:rPr>
            </w:pPr>
            <w:r w:rsidRPr="00D37DFD">
              <w:rPr>
                <w:rFonts w:eastAsia="Calibri"/>
                <w:color w:val="000000"/>
              </w:rPr>
              <w:t>31.3</w:t>
            </w:r>
          </w:p>
        </w:tc>
        <w:tc>
          <w:tcPr>
            <w:tcW w:w="1205" w:type="dxa"/>
            <w:tcBorders>
              <w:top w:val="nil"/>
              <w:left w:val="nil"/>
              <w:bottom w:val="single" w:sz="12" w:space="0" w:color="auto"/>
              <w:right w:val="nil"/>
            </w:tcBorders>
            <w:shd w:val="clear" w:color="auto" w:fill="auto"/>
            <w:noWrap/>
            <w:vAlign w:val="bottom"/>
          </w:tcPr>
          <w:p w14:paraId="0228399C"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56" w:type="dxa"/>
            <w:tcBorders>
              <w:top w:val="nil"/>
              <w:left w:val="nil"/>
              <w:bottom w:val="single" w:sz="12" w:space="0" w:color="auto"/>
              <w:right w:val="nil"/>
            </w:tcBorders>
            <w:shd w:val="clear" w:color="auto" w:fill="auto"/>
            <w:noWrap/>
            <w:vAlign w:val="bottom"/>
          </w:tcPr>
          <w:p w14:paraId="5C36D3A3"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3E61F660"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4F358968"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53E52E07"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1A2394D1"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6210DA55" w14:textId="77777777" w:rsidR="00D37DFD" w:rsidRPr="00D37DFD" w:rsidRDefault="00D37DFD" w:rsidP="00D37DFD">
            <w:pPr>
              <w:spacing w:after="0" w:line="240" w:lineRule="auto"/>
              <w:ind w:firstLine="0"/>
              <w:jc w:val="center"/>
              <w:rPr>
                <w:color w:val="000000"/>
              </w:rPr>
            </w:pPr>
            <w:r w:rsidRPr="00D37DFD">
              <w:rPr>
                <w:rFonts w:eastAsia="Calibri"/>
                <w:color w:val="000000"/>
              </w:rPr>
              <w:t>2.6</w:t>
            </w:r>
          </w:p>
        </w:tc>
        <w:tc>
          <w:tcPr>
            <w:tcW w:w="1056" w:type="dxa"/>
            <w:tcBorders>
              <w:top w:val="nil"/>
              <w:left w:val="nil"/>
              <w:bottom w:val="single" w:sz="12" w:space="0" w:color="auto"/>
              <w:right w:val="nil"/>
            </w:tcBorders>
            <w:shd w:val="clear" w:color="auto" w:fill="auto"/>
            <w:noWrap/>
            <w:vAlign w:val="bottom"/>
          </w:tcPr>
          <w:p w14:paraId="3B94E8DD" w14:textId="77777777" w:rsidR="00D37DFD" w:rsidRPr="00D37DFD" w:rsidRDefault="00D37DFD" w:rsidP="00D37DFD">
            <w:pPr>
              <w:spacing w:after="0" w:line="240" w:lineRule="auto"/>
              <w:ind w:firstLine="0"/>
              <w:jc w:val="center"/>
              <w:rPr>
                <w:color w:val="000000"/>
              </w:rPr>
            </w:pPr>
            <w:r w:rsidRPr="00D37DFD">
              <w:rPr>
                <w:rFonts w:eastAsia="Calibri"/>
                <w:color w:val="000000"/>
              </w:rPr>
              <w:t>32.2</w:t>
            </w:r>
          </w:p>
        </w:tc>
      </w:tr>
    </w:tbl>
    <w:p w14:paraId="4BD0F07C" w14:textId="77777777" w:rsidR="00D37DFD" w:rsidRDefault="00D37DFD" w:rsidP="00D37DFD">
      <w:pPr>
        <w:spacing w:line="240" w:lineRule="auto"/>
        <w:ind w:firstLine="0"/>
      </w:pPr>
      <w: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D37DFD" w:rsidRPr="00D37DFD" w14:paraId="09BA5AC5" w14:textId="77777777" w:rsidTr="00BA1B52">
        <w:trPr>
          <w:trHeight w:val="314"/>
        </w:trPr>
        <w:tc>
          <w:tcPr>
            <w:tcW w:w="1433" w:type="dxa"/>
            <w:tcBorders>
              <w:top w:val="single" w:sz="12" w:space="0" w:color="auto"/>
              <w:left w:val="nil"/>
              <w:bottom w:val="single" w:sz="12" w:space="0" w:color="auto"/>
              <w:right w:val="nil"/>
            </w:tcBorders>
            <w:shd w:val="clear" w:color="auto" w:fill="auto"/>
            <w:vAlign w:val="center"/>
          </w:tcPr>
          <w:p w14:paraId="17696FEB" w14:textId="77777777" w:rsidR="00D37DFD" w:rsidRPr="00D37DFD" w:rsidRDefault="00D37DFD" w:rsidP="00D37DFD">
            <w:pPr>
              <w:spacing w:after="0" w:line="240" w:lineRule="auto"/>
              <w:ind w:firstLine="0"/>
              <w:rPr>
                <w:b/>
                <w:bCs/>
                <w:color w:val="000000"/>
              </w:rPr>
            </w:pPr>
            <w:r w:rsidRPr="00D37DFD">
              <w:rPr>
                <w:rFonts w:ascii="Calibri" w:hAnsi="Calibri" w:cs="Calibri"/>
                <w:color w:val="000000"/>
                <w:sz w:val="22"/>
                <w:szCs w:val="22"/>
              </w:rPr>
              <w:t> </w:t>
            </w:r>
            <w:r w:rsidRPr="00D37DFD">
              <w:rPr>
                <w:b/>
                <w:bCs/>
                <w:color w:val="000000"/>
              </w:rPr>
              <w:t>Species</w:t>
            </w:r>
          </w:p>
        </w:tc>
        <w:tc>
          <w:tcPr>
            <w:tcW w:w="1757" w:type="dxa"/>
            <w:tcBorders>
              <w:top w:val="single" w:sz="12" w:space="0" w:color="auto"/>
              <w:left w:val="nil"/>
              <w:bottom w:val="single" w:sz="12" w:space="0" w:color="auto"/>
              <w:right w:val="nil"/>
            </w:tcBorders>
            <w:shd w:val="clear" w:color="auto" w:fill="auto"/>
            <w:noWrap/>
            <w:vAlign w:val="center"/>
          </w:tcPr>
          <w:p w14:paraId="42F73887" w14:textId="77777777" w:rsidR="00D37DFD" w:rsidRPr="00D37DFD" w:rsidRDefault="00D37DFD" w:rsidP="00D37DFD">
            <w:pPr>
              <w:spacing w:after="0" w:line="240" w:lineRule="auto"/>
              <w:ind w:firstLine="0"/>
              <w:rPr>
                <w:i/>
                <w:iCs/>
                <w:color w:val="000000"/>
              </w:rPr>
            </w:pPr>
            <w:r w:rsidRPr="00D37DFD">
              <w:rPr>
                <w:b/>
                <w:bCs/>
                <w:color w:val="000000"/>
              </w:rPr>
              <w:t>Metric</w:t>
            </w:r>
          </w:p>
        </w:tc>
        <w:tc>
          <w:tcPr>
            <w:tcW w:w="1061" w:type="dxa"/>
            <w:tcBorders>
              <w:top w:val="single" w:sz="12" w:space="0" w:color="auto"/>
              <w:left w:val="nil"/>
              <w:bottom w:val="single" w:sz="12" w:space="0" w:color="auto"/>
              <w:right w:val="nil"/>
            </w:tcBorders>
            <w:shd w:val="clear" w:color="auto" w:fill="auto"/>
            <w:noWrap/>
            <w:vAlign w:val="center"/>
          </w:tcPr>
          <w:p w14:paraId="214068B0" w14:textId="77777777" w:rsidR="00D37DFD" w:rsidRPr="00D37DFD" w:rsidRDefault="00D37DFD" w:rsidP="00D37DFD">
            <w:pPr>
              <w:spacing w:after="0" w:line="240" w:lineRule="auto"/>
              <w:ind w:firstLine="0"/>
              <w:jc w:val="center"/>
              <w:rPr>
                <w:color w:val="000000"/>
              </w:rPr>
            </w:pPr>
            <w:r w:rsidRPr="00D37DFD">
              <w:rPr>
                <w:b/>
                <w:bCs/>
                <w:color w:val="000000"/>
              </w:rPr>
              <w:t>LAT</w:t>
            </w:r>
          </w:p>
        </w:tc>
        <w:tc>
          <w:tcPr>
            <w:tcW w:w="1211" w:type="dxa"/>
            <w:tcBorders>
              <w:top w:val="single" w:sz="12" w:space="0" w:color="auto"/>
              <w:left w:val="nil"/>
              <w:bottom w:val="single" w:sz="12" w:space="0" w:color="auto"/>
              <w:right w:val="nil"/>
            </w:tcBorders>
            <w:shd w:val="clear" w:color="auto" w:fill="auto"/>
            <w:noWrap/>
            <w:vAlign w:val="center"/>
          </w:tcPr>
          <w:p w14:paraId="3EFCF304" w14:textId="77777777" w:rsidR="00D37DFD" w:rsidRPr="00D37DFD" w:rsidRDefault="00D37DFD" w:rsidP="00D37DFD">
            <w:pPr>
              <w:spacing w:after="0" w:line="240" w:lineRule="auto"/>
              <w:ind w:firstLine="0"/>
              <w:jc w:val="center"/>
              <w:rPr>
                <w:color w:val="000000"/>
              </w:rPr>
            </w:pPr>
            <w:r w:rsidRPr="00D37DFD">
              <w:rPr>
                <w:b/>
                <w:bCs/>
                <w:color w:val="000000"/>
              </w:rPr>
              <w:t>ELEV</w:t>
            </w:r>
          </w:p>
        </w:tc>
        <w:tc>
          <w:tcPr>
            <w:tcW w:w="1061" w:type="dxa"/>
            <w:tcBorders>
              <w:top w:val="single" w:sz="12" w:space="0" w:color="auto"/>
              <w:left w:val="nil"/>
              <w:bottom w:val="single" w:sz="12" w:space="0" w:color="auto"/>
              <w:right w:val="nil"/>
            </w:tcBorders>
            <w:shd w:val="clear" w:color="auto" w:fill="auto"/>
            <w:noWrap/>
            <w:vAlign w:val="center"/>
          </w:tcPr>
          <w:p w14:paraId="0903BA72" w14:textId="77777777" w:rsidR="00D37DFD" w:rsidRPr="00D37DFD" w:rsidRDefault="00D37DFD" w:rsidP="00D37DFD">
            <w:pPr>
              <w:spacing w:after="0" w:line="240" w:lineRule="auto"/>
              <w:ind w:firstLine="0"/>
              <w:jc w:val="center"/>
              <w:rPr>
                <w:color w:val="000000"/>
              </w:rPr>
            </w:pPr>
            <w:r w:rsidRPr="00D37DFD">
              <w:rPr>
                <w:b/>
                <w:bCs/>
                <w:color w:val="000000"/>
              </w:rPr>
              <w:t>MJT</w:t>
            </w:r>
          </w:p>
        </w:tc>
        <w:tc>
          <w:tcPr>
            <w:tcW w:w="1061" w:type="dxa"/>
            <w:tcBorders>
              <w:top w:val="single" w:sz="12" w:space="0" w:color="auto"/>
              <w:left w:val="nil"/>
              <w:bottom w:val="single" w:sz="12" w:space="0" w:color="auto"/>
              <w:right w:val="nil"/>
            </w:tcBorders>
            <w:shd w:val="clear" w:color="auto" w:fill="auto"/>
            <w:noWrap/>
            <w:vAlign w:val="center"/>
          </w:tcPr>
          <w:p w14:paraId="6F1460A8" w14:textId="77777777" w:rsidR="00D37DFD" w:rsidRPr="00D37DFD" w:rsidRDefault="00D37DFD" w:rsidP="00D37DFD">
            <w:pPr>
              <w:spacing w:after="0" w:line="240" w:lineRule="auto"/>
              <w:ind w:firstLine="0"/>
              <w:jc w:val="center"/>
              <w:rPr>
                <w:color w:val="000000"/>
              </w:rPr>
            </w:pPr>
            <w:r w:rsidRPr="00D37DFD">
              <w:rPr>
                <w:b/>
                <w:bCs/>
                <w:color w:val="000000"/>
              </w:rPr>
              <w:t>TD</w:t>
            </w:r>
          </w:p>
        </w:tc>
        <w:tc>
          <w:tcPr>
            <w:tcW w:w="1061" w:type="dxa"/>
            <w:tcBorders>
              <w:top w:val="single" w:sz="12" w:space="0" w:color="auto"/>
              <w:left w:val="nil"/>
              <w:bottom w:val="single" w:sz="12" w:space="0" w:color="auto"/>
              <w:right w:val="nil"/>
            </w:tcBorders>
            <w:shd w:val="clear" w:color="auto" w:fill="auto"/>
            <w:noWrap/>
            <w:vAlign w:val="center"/>
          </w:tcPr>
          <w:p w14:paraId="7BCD048A" w14:textId="77777777" w:rsidR="00D37DFD" w:rsidRPr="00D37DFD" w:rsidRDefault="00D37DFD" w:rsidP="00D37DFD">
            <w:pPr>
              <w:spacing w:after="0" w:line="240" w:lineRule="auto"/>
              <w:ind w:firstLine="0"/>
              <w:jc w:val="center"/>
              <w:rPr>
                <w:color w:val="000000"/>
              </w:rPr>
            </w:pPr>
            <w:r w:rsidRPr="00D37DFD">
              <w:rPr>
                <w:b/>
                <w:bCs/>
                <w:color w:val="000000"/>
              </w:rPr>
              <w:t>MAP</w:t>
            </w:r>
          </w:p>
        </w:tc>
        <w:tc>
          <w:tcPr>
            <w:tcW w:w="1061" w:type="dxa"/>
            <w:tcBorders>
              <w:top w:val="single" w:sz="12" w:space="0" w:color="auto"/>
              <w:left w:val="nil"/>
              <w:bottom w:val="single" w:sz="12" w:space="0" w:color="auto"/>
              <w:right w:val="nil"/>
            </w:tcBorders>
            <w:shd w:val="clear" w:color="auto" w:fill="auto"/>
            <w:noWrap/>
            <w:vAlign w:val="center"/>
          </w:tcPr>
          <w:p w14:paraId="0334178D" w14:textId="77777777" w:rsidR="00D37DFD" w:rsidRPr="00D37DFD" w:rsidRDefault="00D37DFD" w:rsidP="00D37DFD">
            <w:pPr>
              <w:spacing w:after="0" w:line="240" w:lineRule="auto"/>
              <w:ind w:firstLine="0"/>
              <w:jc w:val="center"/>
              <w:rPr>
                <w:color w:val="000000"/>
              </w:rPr>
            </w:pPr>
            <w:r w:rsidRPr="00D37DFD">
              <w:rPr>
                <w:b/>
                <w:bCs/>
                <w:color w:val="000000"/>
              </w:rPr>
              <w:t>MJP</w:t>
            </w:r>
          </w:p>
        </w:tc>
        <w:tc>
          <w:tcPr>
            <w:tcW w:w="1061" w:type="dxa"/>
            <w:tcBorders>
              <w:top w:val="single" w:sz="12" w:space="0" w:color="auto"/>
              <w:left w:val="nil"/>
              <w:bottom w:val="single" w:sz="12" w:space="0" w:color="auto"/>
              <w:right w:val="nil"/>
            </w:tcBorders>
            <w:shd w:val="clear" w:color="auto" w:fill="auto"/>
            <w:noWrap/>
            <w:vAlign w:val="center"/>
          </w:tcPr>
          <w:p w14:paraId="0078219E" w14:textId="77777777" w:rsidR="00D37DFD" w:rsidRPr="00D37DFD" w:rsidRDefault="00D37DFD" w:rsidP="00D37DFD">
            <w:pPr>
              <w:spacing w:after="0" w:line="240" w:lineRule="auto"/>
              <w:ind w:firstLine="0"/>
              <w:jc w:val="center"/>
              <w:rPr>
                <w:color w:val="000000"/>
              </w:rPr>
            </w:pPr>
            <w:r w:rsidRPr="00D37DFD">
              <w:rPr>
                <w:b/>
                <w:bCs/>
                <w:color w:val="000000"/>
              </w:rPr>
              <w:t>DF</w:t>
            </w:r>
          </w:p>
        </w:tc>
        <w:tc>
          <w:tcPr>
            <w:tcW w:w="1061" w:type="dxa"/>
            <w:tcBorders>
              <w:top w:val="single" w:sz="12" w:space="0" w:color="auto"/>
              <w:left w:val="nil"/>
              <w:bottom w:val="single" w:sz="12" w:space="0" w:color="auto"/>
              <w:right w:val="nil"/>
            </w:tcBorders>
            <w:shd w:val="clear" w:color="auto" w:fill="auto"/>
            <w:noWrap/>
            <w:vAlign w:val="center"/>
          </w:tcPr>
          <w:p w14:paraId="1BAE5004" w14:textId="77777777" w:rsidR="00D37DFD" w:rsidRPr="00D37DFD" w:rsidRDefault="00D37DFD" w:rsidP="00D37DFD">
            <w:pPr>
              <w:spacing w:after="0" w:line="240" w:lineRule="auto"/>
              <w:ind w:firstLine="0"/>
              <w:jc w:val="center"/>
              <w:rPr>
                <w:color w:val="000000"/>
              </w:rPr>
            </w:pPr>
            <w:r w:rsidRPr="00D37DFD">
              <w:rPr>
                <w:b/>
                <w:bCs/>
                <w:color w:val="000000"/>
              </w:rPr>
              <w:t>CF</w:t>
            </w:r>
          </w:p>
        </w:tc>
        <w:tc>
          <w:tcPr>
            <w:tcW w:w="1061" w:type="dxa"/>
            <w:tcBorders>
              <w:top w:val="single" w:sz="12" w:space="0" w:color="auto"/>
              <w:left w:val="nil"/>
              <w:bottom w:val="single" w:sz="12" w:space="0" w:color="auto"/>
              <w:right w:val="nil"/>
            </w:tcBorders>
            <w:shd w:val="clear" w:color="auto" w:fill="auto"/>
            <w:noWrap/>
            <w:vAlign w:val="center"/>
          </w:tcPr>
          <w:p w14:paraId="09407AF9" w14:textId="77777777" w:rsidR="00D37DFD" w:rsidRPr="00D37DFD" w:rsidRDefault="00D37DFD" w:rsidP="00D37DFD">
            <w:pPr>
              <w:spacing w:after="0" w:line="240" w:lineRule="auto"/>
              <w:ind w:firstLine="0"/>
              <w:jc w:val="center"/>
              <w:rPr>
                <w:color w:val="000000"/>
              </w:rPr>
            </w:pPr>
            <w:r w:rsidRPr="00D37DFD">
              <w:rPr>
                <w:b/>
                <w:bCs/>
                <w:color w:val="000000"/>
              </w:rPr>
              <w:t>DL</w:t>
            </w:r>
          </w:p>
        </w:tc>
      </w:tr>
      <w:tr w:rsidR="00D37DFD" w:rsidRPr="00D37DFD" w14:paraId="1C7D408D" w14:textId="77777777" w:rsidTr="00BA1B52">
        <w:trPr>
          <w:trHeight w:val="314"/>
        </w:trPr>
        <w:tc>
          <w:tcPr>
            <w:tcW w:w="1433" w:type="dxa"/>
            <w:tcBorders>
              <w:top w:val="single" w:sz="12" w:space="0" w:color="auto"/>
              <w:left w:val="nil"/>
              <w:bottom w:val="nil"/>
              <w:right w:val="nil"/>
            </w:tcBorders>
            <w:shd w:val="clear" w:color="auto" w:fill="auto"/>
            <w:vAlign w:val="center"/>
          </w:tcPr>
          <w:p w14:paraId="4D38EB27" w14:textId="77777777" w:rsidR="00D37DFD" w:rsidRPr="00D37DFD" w:rsidRDefault="00D37DFD" w:rsidP="00D37DFD">
            <w:pPr>
              <w:spacing w:after="0" w:line="240" w:lineRule="auto"/>
              <w:ind w:firstLine="0"/>
              <w:rPr>
                <w:color w:val="000000"/>
              </w:rPr>
            </w:pPr>
            <w:r w:rsidRPr="00D37DFD">
              <w:rPr>
                <w:color w:val="000000"/>
              </w:rPr>
              <w:t>CERW</w:t>
            </w:r>
          </w:p>
        </w:tc>
        <w:tc>
          <w:tcPr>
            <w:tcW w:w="1757" w:type="dxa"/>
            <w:tcBorders>
              <w:top w:val="single" w:sz="12" w:space="0" w:color="auto"/>
              <w:left w:val="nil"/>
              <w:bottom w:val="nil"/>
              <w:right w:val="nil"/>
            </w:tcBorders>
            <w:shd w:val="clear" w:color="auto" w:fill="auto"/>
            <w:noWrap/>
            <w:vAlign w:val="center"/>
          </w:tcPr>
          <w:p w14:paraId="1BA2267A"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single" w:sz="12" w:space="0" w:color="auto"/>
              <w:left w:val="nil"/>
              <w:bottom w:val="nil"/>
              <w:right w:val="nil"/>
            </w:tcBorders>
            <w:shd w:val="clear" w:color="auto" w:fill="auto"/>
            <w:noWrap/>
            <w:vAlign w:val="bottom"/>
          </w:tcPr>
          <w:p w14:paraId="36AAD64F" w14:textId="77777777" w:rsidR="00D37DFD" w:rsidRPr="00D37DFD" w:rsidRDefault="00D37DFD" w:rsidP="00D37DFD">
            <w:pPr>
              <w:spacing w:after="0" w:line="240" w:lineRule="auto"/>
              <w:ind w:firstLine="0"/>
              <w:jc w:val="center"/>
              <w:rPr>
                <w:color w:val="000000"/>
              </w:rPr>
            </w:pPr>
            <w:r w:rsidRPr="00D37DFD">
              <w:rPr>
                <w:rFonts w:eastAsia="Calibri"/>
                <w:color w:val="000000"/>
              </w:rPr>
              <w:t>0.018</w:t>
            </w:r>
          </w:p>
        </w:tc>
        <w:tc>
          <w:tcPr>
            <w:tcW w:w="1211" w:type="dxa"/>
            <w:tcBorders>
              <w:top w:val="single" w:sz="12" w:space="0" w:color="auto"/>
              <w:left w:val="nil"/>
              <w:bottom w:val="nil"/>
              <w:right w:val="nil"/>
            </w:tcBorders>
            <w:shd w:val="clear" w:color="auto" w:fill="auto"/>
            <w:noWrap/>
            <w:vAlign w:val="bottom"/>
          </w:tcPr>
          <w:p w14:paraId="52EC732F" w14:textId="77777777" w:rsidR="00D37DFD" w:rsidRPr="00D37DFD" w:rsidRDefault="00D37DFD" w:rsidP="00D37DFD">
            <w:pPr>
              <w:spacing w:after="0" w:line="240" w:lineRule="auto"/>
              <w:ind w:firstLine="0"/>
              <w:jc w:val="center"/>
              <w:rPr>
                <w:color w:val="000000"/>
              </w:rPr>
            </w:pPr>
            <w:r w:rsidRPr="00D37DFD">
              <w:rPr>
                <w:rFonts w:eastAsia="Calibri"/>
                <w:color w:val="000000"/>
              </w:rPr>
              <w:t>0.010</w:t>
            </w:r>
          </w:p>
        </w:tc>
        <w:tc>
          <w:tcPr>
            <w:tcW w:w="1061" w:type="dxa"/>
            <w:tcBorders>
              <w:top w:val="single" w:sz="12" w:space="0" w:color="auto"/>
              <w:left w:val="nil"/>
              <w:bottom w:val="nil"/>
              <w:right w:val="nil"/>
            </w:tcBorders>
            <w:shd w:val="clear" w:color="auto" w:fill="auto"/>
            <w:noWrap/>
            <w:vAlign w:val="bottom"/>
          </w:tcPr>
          <w:p w14:paraId="540BADC9"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61" w:type="dxa"/>
            <w:tcBorders>
              <w:top w:val="single" w:sz="12" w:space="0" w:color="auto"/>
              <w:left w:val="nil"/>
              <w:bottom w:val="nil"/>
              <w:right w:val="nil"/>
            </w:tcBorders>
            <w:shd w:val="clear" w:color="auto" w:fill="auto"/>
            <w:noWrap/>
            <w:vAlign w:val="bottom"/>
          </w:tcPr>
          <w:p w14:paraId="5F16DE72" w14:textId="77777777" w:rsidR="00D37DFD" w:rsidRPr="00D37DFD" w:rsidRDefault="00D37DFD" w:rsidP="00D37DFD">
            <w:pPr>
              <w:spacing w:after="0" w:line="240" w:lineRule="auto"/>
              <w:ind w:firstLine="0"/>
              <w:jc w:val="center"/>
              <w:rPr>
                <w:color w:val="000000"/>
              </w:rPr>
            </w:pPr>
            <w:r w:rsidRPr="00D37DFD">
              <w:rPr>
                <w:rFonts w:eastAsia="Calibri"/>
                <w:color w:val="000000"/>
              </w:rPr>
              <w:t>0.015</w:t>
            </w:r>
          </w:p>
        </w:tc>
        <w:tc>
          <w:tcPr>
            <w:tcW w:w="1061" w:type="dxa"/>
            <w:tcBorders>
              <w:top w:val="single" w:sz="12" w:space="0" w:color="auto"/>
              <w:left w:val="nil"/>
              <w:bottom w:val="nil"/>
              <w:right w:val="nil"/>
            </w:tcBorders>
            <w:shd w:val="clear" w:color="auto" w:fill="auto"/>
            <w:noWrap/>
            <w:vAlign w:val="bottom"/>
          </w:tcPr>
          <w:p w14:paraId="0B60A0DF" w14:textId="77777777" w:rsidR="00D37DFD" w:rsidRPr="00D37DFD" w:rsidRDefault="00D37DFD" w:rsidP="00D37DFD">
            <w:pPr>
              <w:spacing w:after="0" w:line="240" w:lineRule="auto"/>
              <w:ind w:firstLine="0"/>
              <w:jc w:val="center"/>
              <w:rPr>
                <w:color w:val="000000"/>
              </w:rPr>
            </w:pPr>
            <w:r w:rsidRPr="00D37DFD">
              <w:rPr>
                <w:rFonts w:eastAsia="Calibri"/>
                <w:color w:val="000000"/>
              </w:rPr>
              <w:t>0.021</w:t>
            </w:r>
          </w:p>
        </w:tc>
        <w:tc>
          <w:tcPr>
            <w:tcW w:w="1061" w:type="dxa"/>
            <w:tcBorders>
              <w:top w:val="single" w:sz="12" w:space="0" w:color="auto"/>
              <w:left w:val="nil"/>
              <w:bottom w:val="nil"/>
              <w:right w:val="nil"/>
            </w:tcBorders>
            <w:shd w:val="clear" w:color="auto" w:fill="auto"/>
            <w:noWrap/>
            <w:vAlign w:val="bottom"/>
          </w:tcPr>
          <w:p w14:paraId="15083C3E" w14:textId="77777777" w:rsidR="00D37DFD" w:rsidRPr="00D37DFD" w:rsidRDefault="00D37DFD" w:rsidP="00D37DFD">
            <w:pPr>
              <w:spacing w:after="0" w:line="240" w:lineRule="auto"/>
              <w:ind w:firstLine="0"/>
              <w:jc w:val="center"/>
              <w:rPr>
                <w:color w:val="000000"/>
              </w:rPr>
            </w:pPr>
            <w:r w:rsidRPr="00D37DFD">
              <w:rPr>
                <w:rFonts w:eastAsia="Calibri"/>
                <w:color w:val="000000"/>
              </w:rPr>
              <w:t>0.035</w:t>
            </w:r>
          </w:p>
        </w:tc>
        <w:tc>
          <w:tcPr>
            <w:tcW w:w="1061" w:type="dxa"/>
            <w:tcBorders>
              <w:top w:val="single" w:sz="12" w:space="0" w:color="auto"/>
              <w:left w:val="nil"/>
              <w:bottom w:val="nil"/>
              <w:right w:val="nil"/>
            </w:tcBorders>
            <w:shd w:val="clear" w:color="auto" w:fill="auto"/>
            <w:noWrap/>
            <w:vAlign w:val="bottom"/>
          </w:tcPr>
          <w:p w14:paraId="77FBD6F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single" w:sz="12" w:space="0" w:color="auto"/>
              <w:left w:val="nil"/>
              <w:bottom w:val="nil"/>
              <w:right w:val="nil"/>
            </w:tcBorders>
            <w:shd w:val="clear" w:color="auto" w:fill="auto"/>
            <w:noWrap/>
            <w:vAlign w:val="bottom"/>
          </w:tcPr>
          <w:p w14:paraId="13727D4D"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single" w:sz="12" w:space="0" w:color="auto"/>
              <w:left w:val="nil"/>
              <w:bottom w:val="nil"/>
              <w:right w:val="nil"/>
            </w:tcBorders>
            <w:shd w:val="clear" w:color="auto" w:fill="auto"/>
            <w:noWrap/>
            <w:vAlign w:val="bottom"/>
          </w:tcPr>
          <w:p w14:paraId="2A3DB609" w14:textId="77777777" w:rsidR="00D37DFD" w:rsidRPr="00D37DFD" w:rsidRDefault="00D37DFD" w:rsidP="00D37DFD">
            <w:pPr>
              <w:spacing w:after="0" w:line="240" w:lineRule="auto"/>
              <w:ind w:firstLine="0"/>
              <w:jc w:val="center"/>
              <w:rPr>
                <w:color w:val="000000"/>
              </w:rPr>
            </w:pPr>
            <w:r w:rsidRPr="00D37DFD">
              <w:rPr>
                <w:rFonts w:eastAsia="Calibri"/>
                <w:color w:val="000000"/>
              </w:rPr>
              <w:t>0.010</w:t>
            </w:r>
          </w:p>
        </w:tc>
      </w:tr>
      <w:tr w:rsidR="00D37DFD" w:rsidRPr="00D37DFD" w14:paraId="059B8335" w14:textId="77777777" w:rsidTr="00BA1B52">
        <w:trPr>
          <w:trHeight w:val="314"/>
        </w:trPr>
        <w:tc>
          <w:tcPr>
            <w:tcW w:w="1433" w:type="dxa"/>
            <w:tcBorders>
              <w:top w:val="nil"/>
              <w:left w:val="nil"/>
              <w:bottom w:val="nil"/>
              <w:right w:val="nil"/>
            </w:tcBorders>
            <w:shd w:val="clear" w:color="auto" w:fill="auto"/>
            <w:vAlign w:val="center"/>
          </w:tcPr>
          <w:p w14:paraId="0C222D6E"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16357E06"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1D307457" w14:textId="77777777" w:rsidR="00D37DFD" w:rsidRPr="00D37DFD" w:rsidRDefault="00D37DFD" w:rsidP="00D37DFD">
            <w:pPr>
              <w:spacing w:after="0" w:line="240" w:lineRule="auto"/>
              <w:ind w:firstLine="0"/>
              <w:jc w:val="center"/>
              <w:rPr>
                <w:color w:val="000000"/>
              </w:rPr>
            </w:pPr>
            <w:r w:rsidRPr="00D37DFD">
              <w:rPr>
                <w:rFonts w:eastAsia="Calibri"/>
                <w:color w:val="000000"/>
              </w:rPr>
              <w:t>0.052</w:t>
            </w:r>
          </w:p>
        </w:tc>
        <w:tc>
          <w:tcPr>
            <w:tcW w:w="1211" w:type="dxa"/>
            <w:tcBorders>
              <w:top w:val="nil"/>
              <w:left w:val="nil"/>
              <w:bottom w:val="nil"/>
              <w:right w:val="nil"/>
            </w:tcBorders>
            <w:shd w:val="clear" w:color="auto" w:fill="auto"/>
            <w:noWrap/>
            <w:vAlign w:val="bottom"/>
          </w:tcPr>
          <w:p w14:paraId="66EBDE02" w14:textId="77777777" w:rsidR="00D37DFD" w:rsidRPr="00D37DFD" w:rsidRDefault="00D37DFD" w:rsidP="00D37DFD">
            <w:pPr>
              <w:spacing w:after="0" w:line="240" w:lineRule="auto"/>
              <w:ind w:firstLine="0"/>
              <w:jc w:val="center"/>
              <w:rPr>
                <w:color w:val="000000"/>
              </w:rPr>
            </w:pPr>
            <w:r w:rsidRPr="00D37DFD">
              <w:rPr>
                <w:rFonts w:eastAsia="Calibri"/>
                <w:color w:val="000000"/>
              </w:rPr>
              <w:t>0.056</w:t>
            </w:r>
          </w:p>
        </w:tc>
        <w:tc>
          <w:tcPr>
            <w:tcW w:w="1061" w:type="dxa"/>
            <w:tcBorders>
              <w:top w:val="nil"/>
              <w:left w:val="nil"/>
              <w:bottom w:val="nil"/>
              <w:right w:val="nil"/>
            </w:tcBorders>
            <w:shd w:val="clear" w:color="auto" w:fill="auto"/>
            <w:noWrap/>
            <w:vAlign w:val="bottom"/>
          </w:tcPr>
          <w:p w14:paraId="01B0D99B" w14:textId="77777777" w:rsidR="00D37DFD" w:rsidRPr="00D37DFD" w:rsidRDefault="00D37DFD" w:rsidP="00D37DFD">
            <w:pPr>
              <w:spacing w:after="0" w:line="240" w:lineRule="auto"/>
              <w:ind w:firstLine="0"/>
              <w:jc w:val="center"/>
              <w:rPr>
                <w:color w:val="000000"/>
              </w:rPr>
            </w:pPr>
            <w:r w:rsidRPr="00D37DFD">
              <w:rPr>
                <w:rFonts w:eastAsia="Calibri"/>
                <w:color w:val="000000"/>
              </w:rPr>
              <w:t>0.092</w:t>
            </w:r>
          </w:p>
        </w:tc>
        <w:tc>
          <w:tcPr>
            <w:tcW w:w="1061" w:type="dxa"/>
            <w:tcBorders>
              <w:top w:val="nil"/>
              <w:left w:val="nil"/>
              <w:bottom w:val="nil"/>
              <w:right w:val="nil"/>
            </w:tcBorders>
            <w:shd w:val="clear" w:color="auto" w:fill="auto"/>
            <w:noWrap/>
            <w:vAlign w:val="bottom"/>
          </w:tcPr>
          <w:p w14:paraId="7898D1D7" w14:textId="77777777" w:rsidR="00D37DFD" w:rsidRPr="00D37DFD" w:rsidRDefault="00D37DFD" w:rsidP="00D37DFD">
            <w:pPr>
              <w:spacing w:after="0" w:line="240" w:lineRule="auto"/>
              <w:ind w:firstLine="0"/>
              <w:jc w:val="center"/>
              <w:rPr>
                <w:color w:val="000000"/>
              </w:rPr>
            </w:pPr>
            <w:r w:rsidRPr="00D37DFD">
              <w:rPr>
                <w:rFonts w:eastAsia="Calibri"/>
                <w:color w:val="000000"/>
              </w:rPr>
              <w:t>0.039</w:t>
            </w:r>
          </w:p>
        </w:tc>
        <w:tc>
          <w:tcPr>
            <w:tcW w:w="1061" w:type="dxa"/>
            <w:tcBorders>
              <w:top w:val="nil"/>
              <w:left w:val="nil"/>
              <w:bottom w:val="nil"/>
              <w:right w:val="nil"/>
            </w:tcBorders>
            <w:shd w:val="clear" w:color="auto" w:fill="auto"/>
            <w:noWrap/>
            <w:vAlign w:val="bottom"/>
          </w:tcPr>
          <w:p w14:paraId="19B730B4" w14:textId="77777777" w:rsidR="00D37DFD" w:rsidRPr="00D37DFD" w:rsidRDefault="00D37DFD" w:rsidP="00D37DFD">
            <w:pPr>
              <w:spacing w:after="0" w:line="240" w:lineRule="auto"/>
              <w:ind w:firstLine="0"/>
              <w:jc w:val="center"/>
              <w:rPr>
                <w:color w:val="000000"/>
              </w:rPr>
            </w:pPr>
            <w:r w:rsidRPr="00D37DFD">
              <w:rPr>
                <w:rFonts w:eastAsia="Calibri"/>
                <w:color w:val="000000"/>
              </w:rPr>
              <w:t>0.039</w:t>
            </w:r>
          </w:p>
        </w:tc>
        <w:tc>
          <w:tcPr>
            <w:tcW w:w="1061" w:type="dxa"/>
            <w:tcBorders>
              <w:top w:val="nil"/>
              <w:left w:val="nil"/>
              <w:bottom w:val="nil"/>
              <w:right w:val="nil"/>
            </w:tcBorders>
            <w:shd w:val="clear" w:color="auto" w:fill="auto"/>
            <w:noWrap/>
            <w:vAlign w:val="bottom"/>
          </w:tcPr>
          <w:p w14:paraId="23D41CB8" w14:textId="77777777" w:rsidR="00D37DFD" w:rsidRPr="00D37DFD" w:rsidRDefault="00D37DFD" w:rsidP="00D37DFD">
            <w:pPr>
              <w:spacing w:after="0" w:line="240" w:lineRule="auto"/>
              <w:ind w:firstLine="0"/>
              <w:jc w:val="center"/>
              <w:rPr>
                <w:color w:val="000000"/>
              </w:rPr>
            </w:pPr>
            <w:r w:rsidRPr="00D37DFD">
              <w:rPr>
                <w:rFonts w:eastAsia="Calibri"/>
                <w:color w:val="000000"/>
              </w:rPr>
              <w:t>0.072</w:t>
            </w:r>
          </w:p>
        </w:tc>
        <w:tc>
          <w:tcPr>
            <w:tcW w:w="1061" w:type="dxa"/>
            <w:tcBorders>
              <w:top w:val="nil"/>
              <w:left w:val="nil"/>
              <w:bottom w:val="nil"/>
              <w:right w:val="nil"/>
            </w:tcBorders>
            <w:shd w:val="clear" w:color="auto" w:fill="auto"/>
            <w:noWrap/>
            <w:vAlign w:val="bottom"/>
          </w:tcPr>
          <w:p w14:paraId="1B5E8295" w14:textId="77777777" w:rsidR="00D37DFD" w:rsidRPr="00D37DFD" w:rsidRDefault="00D37DFD" w:rsidP="00D37DFD">
            <w:pPr>
              <w:spacing w:after="0" w:line="240" w:lineRule="auto"/>
              <w:ind w:firstLine="0"/>
              <w:jc w:val="center"/>
              <w:rPr>
                <w:color w:val="000000"/>
              </w:rPr>
            </w:pPr>
            <w:r w:rsidRPr="00D37DFD">
              <w:rPr>
                <w:rFonts w:eastAsia="Calibri"/>
                <w:color w:val="000000"/>
              </w:rPr>
              <w:t>0.350</w:t>
            </w:r>
          </w:p>
        </w:tc>
        <w:tc>
          <w:tcPr>
            <w:tcW w:w="1061" w:type="dxa"/>
            <w:tcBorders>
              <w:top w:val="nil"/>
              <w:left w:val="nil"/>
              <w:bottom w:val="nil"/>
              <w:right w:val="nil"/>
            </w:tcBorders>
            <w:shd w:val="clear" w:color="auto" w:fill="auto"/>
            <w:noWrap/>
            <w:vAlign w:val="bottom"/>
          </w:tcPr>
          <w:p w14:paraId="13C44966" w14:textId="77777777" w:rsidR="00D37DFD" w:rsidRPr="00D37DFD" w:rsidRDefault="00D37DFD" w:rsidP="00D37DFD">
            <w:pPr>
              <w:spacing w:after="0" w:line="240" w:lineRule="auto"/>
              <w:ind w:firstLine="0"/>
              <w:jc w:val="center"/>
              <w:rPr>
                <w:color w:val="000000"/>
              </w:rPr>
            </w:pPr>
            <w:r w:rsidRPr="00D37DFD">
              <w:rPr>
                <w:rFonts w:eastAsia="Calibri"/>
                <w:color w:val="000000"/>
              </w:rPr>
              <w:t>0.067</w:t>
            </w:r>
          </w:p>
        </w:tc>
        <w:tc>
          <w:tcPr>
            <w:tcW w:w="1061" w:type="dxa"/>
            <w:tcBorders>
              <w:top w:val="nil"/>
              <w:left w:val="nil"/>
              <w:bottom w:val="nil"/>
              <w:right w:val="nil"/>
            </w:tcBorders>
            <w:shd w:val="clear" w:color="auto" w:fill="auto"/>
            <w:noWrap/>
            <w:vAlign w:val="bottom"/>
          </w:tcPr>
          <w:p w14:paraId="6C409B87" w14:textId="77777777" w:rsidR="00D37DFD" w:rsidRPr="00D37DFD" w:rsidRDefault="00D37DFD" w:rsidP="00D37DFD">
            <w:pPr>
              <w:spacing w:after="0" w:line="240" w:lineRule="auto"/>
              <w:ind w:firstLine="0"/>
              <w:jc w:val="center"/>
              <w:rPr>
                <w:color w:val="000000"/>
              </w:rPr>
            </w:pPr>
            <w:r w:rsidRPr="00D37DFD">
              <w:rPr>
                <w:rFonts w:eastAsia="Calibri"/>
                <w:color w:val="000000"/>
              </w:rPr>
              <w:t>0.054</w:t>
            </w:r>
          </w:p>
        </w:tc>
      </w:tr>
      <w:tr w:rsidR="00D37DFD" w:rsidRPr="00D37DFD" w14:paraId="2141FC0F" w14:textId="77777777" w:rsidTr="00BA1B52">
        <w:trPr>
          <w:trHeight w:val="314"/>
        </w:trPr>
        <w:tc>
          <w:tcPr>
            <w:tcW w:w="1433" w:type="dxa"/>
            <w:tcBorders>
              <w:top w:val="nil"/>
              <w:left w:val="nil"/>
              <w:bottom w:val="nil"/>
              <w:right w:val="nil"/>
            </w:tcBorders>
            <w:shd w:val="clear" w:color="auto" w:fill="auto"/>
            <w:vAlign w:val="center"/>
          </w:tcPr>
          <w:p w14:paraId="3A0530C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742D997C"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tcPr>
          <w:p w14:paraId="14661DAA" w14:textId="77777777" w:rsidR="00D37DFD" w:rsidRPr="00D37DFD" w:rsidRDefault="00D37DFD" w:rsidP="00D37DFD">
            <w:pPr>
              <w:spacing w:after="0" w:line="240" w:lineRule="auto"/>
              <w:ind w:firstLine="0"/>
              <w:jc w:val="center"/>
              <w:rPr>
                <w:color w:val="000000"/>
              </w:rPr>
            </w:pPr>
            <w:r w:rsidRPr="00D37DFD">
              <w:rPr>
                <w:rFonts w:eastAsia="Calibri"/>
                <w:color w:val="000000"/>
              </w:rPr>
              <w:t>0.034</w:t>
            </w:r>
          </w:p>
        </w:tc>
        <w:tc>
          <w:tcPr>
            <w:tcW w:w="1211" w:type="dxa"/>
            <w:tcBorders>
              <w:top w:val="nil"/>
              <w:left w:val="nil"/>
              <w:bottom w:val="nil"/>
              <w:right w:val="nil"/>
            </w:tcBorders>
            <w:shd w:val="clear" w:color="auto" w:fill="auto"/>
            <w:noWrap/>
            <w:vAlign w:val="bottom"/>
          </w:tcPr>
          <w:p w14:paraId="2C8CC0BA"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61" w:type="dxa"/>
            <w:tcBorders>
              <w:top w:val="nil"/>
              <w:left w:val="nil"/>
              <w:bottom w:val="nil"/>
              <w:right w:val="nil"/>
            </w:tcBorders>
            <w:shd w:val="clear" w:color="auto" w:fill="auto"/>
            <w:noWrap/>
            <w:vAlign w:val="bottom"/>
          </w:tcPr>
          <w:p w14:paraId="2ECA5B5D" w14:textId="77777777" w:rsidR="00D37DFD" w:rsidRPr="00D37DFD" w:rsidRDefault="00D37DFD" w:rsidP="00D37DFD">
            <w:pPr>
              <w:spacing w:after="0" w:line="240" w:lineRule="auto"/>
              <w:ind w:firstLine="0"/>
              <w:jc w:val="center"/>
              <w:rPr>
                <w:color w:val="000000"/>
              </w:rPr>
            </w:pPr>
            <w:r w:rsidRPr="00D37DFD">
              <w:rPr>
                <w:rFonts w:eastAsia="Calibri"/>
                <w:color w:val="000000"/>
              </w:rPr>
              <w:t>0.063</w:t>
            </w:r>
          </w:p>
        </w:tc>
        <w:tc>
          <w:tcPr>
            <w:tcW w:w="1061" w:type="dxa"/>
            <w:tcBorders>
              <w:top w:val="nil"/>
              <w:left w:val="nil"/>
              <w:bottom w:val="nil"/>
              <w:right w:val="nil"/>
            </w:tcBorders>
            <w:shd w:val="clear" w:color="auto" w:fill="auto"/>
            <w:noWrap/>
            <w:vAlign w:val="bottom"/>
          </w:tcPr>
          <w:p w14:paraId="241FD6AE"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61" w:type="dxa"/>
            <w:tcBorders>
              <w:top w:val="nil"/>
              <w:left w:val="nil"/>
              <w:bottom w:val="nil"/>
              <w:right w:val="nil"/>
            </w:tcBorders>
            <w:shd w:val="clear" w:color="auto" w:fill="auto"/>
            <w:noWrap/>
            <w:vAlign w:val="bottom"/>
          </w:tcPr>
          <w:p w14:paraId="747B8728" w14:textId="77777777" w:rsidR="00D37DFD" w:rsidRPr="00D37DFD" w:rsidRDefault="00D37DFD" w:rsidP="00D37DFD">
            <w:pPr>
              <w:spacing w:after="0" w:line="240" w:lineRule="auto"/>
              <w:ind w:firstLine="0"/>
              <w:jc w:val="center"/>
              <w:rPr>
                <w:color w:val="000000"/>
              </w:rPr>
            </w:pPr>
            <w:r w:rsidRPr="00D37DFD">
              <w:rPr>
                <w:rFonts w:eastAsia="Calibri"/>
                <w:color w:val="000000"/>
              </w:rPr>
              <w:t>0.018</w:t>
            </w:r>
          </w:p>
        </w:tc>
        <w:tc>
          <w:tcPr>
            <w:tcW w:w="1061" w:type="dxa"/>
            <w:tcBorders>
              <w:top w:val="nil"/>
              <w:left w:val="nil"/>
              <w:bottom w:val="nil"/>
              <w:right w:val="nil"/>
            </w:tcBorders>
            <w:shd w:val="clear" w:color="auto" w:fill="auto"/>
            <w:noWrap/>
            <w:vAlign w:val="bottom"/>
          </w:tcPr>
          <w:p w14:paraId="41FD0158" w14:textId="77777777" w:rsidR="00D37DFD" w:rsidRPr="00D37DFD" w:rsidRDefault="00D37DFD" w:rsidP="00D37DFD">
            <w:pPr>
              <w:spacing w:after="0" w:line="240" w:lineRule="auto"/>
              <w:ind w:firstLine="0"/>
              <w:jc w:val="center"/>
              <w:rPr>
                <w:color w:val="000000"/>
              </w:rPr>
            </w:pPr>
            <w:r w:rsidRPr="00D37DFD">
              <w:rPr>
                <w:rFonts w:eastAsia="Calibri"/>
                <w:color w:val="000000"/>
              </w:rPr>
              <w:t>0.036</w:t>
            </w:r>
          </w:p>
        </w:tc>
        <w:tc>
          <w:tcPr>
            <w:tcW w:w="1061" w:type="dxa"/>
            <w:tcBorders>
              <w:top w:val="nil"/>
              <w:left w:val="nil"/>
              <w:bottom w:val="nil"/>
              <w:right w:val="nil"/>
            </w:tcBorders>
            <w:shd w:val="clear" w:color="auto" w:fill="auto"/>
            <w:noWrap/>
            <w:vAlign w:val="bottom"/>
          </w:tcPr>
          <w:p w14:paraId="22295188" w14:textId="77777777" w:rsidR="00D37DFD" w:rsidRPr="00D37DFD" w:rsidRDefault="00D37DFD" w:rsidP="00D37DFD">
            <w:pPr>
              <w:spacing w:after="0" w:line="240" w:lineRule="auto"/>
              <w:ind w:firstLine="0"/>
              <w:jc w:val="center"/>
              <w:rPr>
                <w:color w:val="000000"/>
              </w:rPr>
            </w:pPr>
            <w:r w:rsidRPr="00D37DFD">
              <w:rPr>
                <w:rFonts w:eastAsia="Calibri"/>
                <w:color w:val="000000"/>
              </w:rPr>
              <w:t>0.349</w:t>
            </w:r>
          </w:p>
        </w:tc>
        <w:tc>
          <w:tcPr>
            <w:tcW w:w="1061" w:type="dxa"/>
            <w:tcBorders>
              <w:top w:val="nil"/>
              <w:left w:val="nil"/>
              <w:bottom w:val="nil"/>
              <w:right w:val="nil"/>
            </w:tcBorders>
            <w:shd w:val="clear" w:color="auto" w:fill="auto"/>
            <w:noWrap/>
            <w:vAlign w:val="bottom"/>
          </w:tcPr>
          <w:p w14:paraId="2629899A" w14:textId="77777777" w:rsidR="00D37DFD" w:rsidRPr="00D37DFD" w:rsidRDefault="00D37DFD" w:rsidP="00D37DFD">
            <w:pPr>
              <w:spacing w:after="0" w:line="240" w:lineRule="auto"/>
              <w:ind w:firstLine="0"/>
              <w:jc w:val="center"/>
              <w:rPr>
                <w:color w:val="000000"/>
              </w:rPr>
            </w:pPr>
            <w:r w:rsidRPr="00D37DFD">
              <w:rPr>
                <w:rFonts w:eastAsia="Calibri"/>
                <w:color w:val="000000"/>
              </w:rPr>
              <w:t>0.067</w:t>
            </w:r>
          </w:p>
        </w:tc>
        <w:tc>
          <w:tcPr>
            <w:tcW w:w="1061" w:type="dxa"/>
            <w:tcBorders>
              <w:top w:val="nil"/>
              <w:left w:val="nil"/>
              <w:bottom w:val="nil"/>
              <w:right w:val="nil"/>
            </w:tcBorders>
            <w:shd w:val="clear" w:color="auto" w:fill="auto"/>
            <w:noWrap/>
            <w:vAlign w:val="bottom"/>
          </w:tcPr>
          <w:p w14:paraId="22909F74" w14:textId="77777777" w:rsidR="00D37DFD" w:rsidRPr="00D37DFD" w:rsidRDefault="00D37DFD" w:rsidP="00D37DFD">
            <w:pPr>
              <w:spacing w:after="0" w:line="240" w:lineRule="auto"/>
              <w:ind w:firstLine="0"/>
              <w:jc w:val="center"/>
              <w:rPr>
                <w:color w:val="000000"/>
              </w:rPr>
            </w:pPr>
            <w:r w:rsidRPr="00D37DFD">
              <w:rPr>
                <w:rFonts w:eastAsia="Calibri"/>
                <w:color w:val="000000"/>
              </w:rPr>
              <w:t>0.044</w:t>
            </w:r>
          </w:p>
        </w:tc>
      </w:tr>
      <w:tr w:rsidR="00D37DFD" w:rsidRPr="00D37DFD" w14:paraId="485D2F52" w14:textId="77777777" w:rsidTr="00BA1B52">
        <w:trPr>
          <w:trHeight w:val="314"/>
        </w:trPr>
        <w:tc>
          <w:tcPr>
            <w:tcW w:w="1433" w:type="dxa"/>
            <w:tcBorders>
              <w:top w:val="nil"/>
              <w:left w:val="nil"/>
              <w:bottom w:val="nil"/>
              <w:right w:val="nil"/>
            </w:tcBorders>
            <w:shd w:val="clear" w:color="auto" w:fill="auto"/>
            <w:noWrap/>
            <w:vAlign w:val="bottom"/>
          </w:tcPr>
          <w:p w14:paraId="7B6F99E5"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36FED37"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tcPr>
          <w:p w14:paraId="77EC16BE" w14:textId="77777777" w:rsidR="00D37DFD" w:rsidRPr="00D37DFD" w:rsidRDefault="00D37DFD" w:rsidP="00D37DFD">
            <w:pPr>
              <w:spacing w:after="0" w:line="240" w:lineRule="auto"/>
              <w:ind w:firstLine="0"/>
              <w:jc w:val="center"/>
              <w:rPr>
                <w:color w:val="000000"/>
              </w:rPr>
            </w:pPr>
            <w:r w:rsidRPr="00D37DFD">
              <w:rPr>
                <w:rFonts w:eastAsia="Calibri"/>
                <w:color w:val="000000"/>
              </w:rPr>
              <w:t>9.8</w:t>
            </w:r>
          </w:p>
        </w:tc>
        <w:tc>
          <w:tcPr>
            <w:tcW w:w="1211" w:type="dxa"/>
            <w:tcBorders>
              <w:top w:val="nil"/>
              <w:left w:val="nil"/>
              <w:bottom w:val="nil"/>
              <w:right w:val="nil"/>
            </w:tcBorders>
            <w:shd w:val="clear" w:color="auto" w:fill="auto"/>
            <w:noWrap/>
            <w:vAlign w:val="bottom"/>
          </w:tcPr>
          <w:p w14:paraId="373166F8" w14:textId="77777777" w:rsidR="00D37DFD" w:rsidRPr="00D37DFD" w:rsidRDefault="00D37DFD" w:rsidP="00D37DFD">
            <w:pPr>
              <w:spacing w:after="0" w:line="240" w:lineRule="auto"/>
              <w:ind w:firstLine="0"/>
              <w:jc w:val="center"/>
              <w:rPr>
                <w:color w:val="000000"/>
              </w:rPr>
            </w:pPr>
            <w:r w:rsidRPr="00D37DFD">
              <w:rPr>
                <w:rFonts w:eastAsia="Calibri"/>
                <w:color w:val="000000"/>
              </w:rPr>
              <w:t>13.0</w:t>
            </w:r>
          </w:p>
        </w:tc>
        <w:tc>
          <w:tcPr>
            <w:tcW w:w="1061" w:type="dxa"/>
            <w:tcBorders>
              <w:top w:val="nil"/>
              <w:left w:val="nil"/>
              <w:bottom w:val="nil"/>
              <w:right w:val="nil"/>
            </w:tcBorders>
            <w:shd w:val="clear" w:color="auto" w:fill="auto"/>
            <w:noWrap/>
            <w:vAlign w:val="bottom"/>
          </w:tcPr>
          <w:p w14:paraId="7D47F9F4" w14:textId="77777777" w:rsidR="00D37DFD" w:rsidRPr="00D37DFD" w:rsidRDefault="00D37DFD" w:rsidP="00D37DFD">
            <w:pPr>
              <w:spacing w:after="0" w:line="240" w:lineRule="auto"/>
              <w:ind w:firstLine="0"/>
              <w:jc w:val="center"/>
              <w:rPr>
                <w:color w:val="000000"/>
              </w:rPr>
            </w:pPr>
            <w:r w:rsidRPr="00D37DFD">
              <w:rPr>
                <w:rFonts w:eastAsia="Calibri"/>
                <w:color w:val="000000"/>
              </w:rPr>
              <w:t>17.8</w:t>
            </w:r>
          </w:p>
        </w:tc>
        <w:tc>
          <w:tcPr>
            <w:tcW w:w="1061" w:type="dxa"/>
            <w:tcBorders>
              <w:top w:val="nil"/>
              <w:left w:val="nil"/>
              <w:bottom w:val="nil"/>
              <w:right w:val="nil"/>
            </w:tcBorders>
            <w:shd w:val="clear" w:color="auto" w:fill="auto"/>
            <w:noWrap/>
            <w:vAlign w:val="bottom"/>
          </w:tcPr>
          <w:p w14:paraId="4D4CF8E1" w14:textId="77777777" w:rsidR="00D37DFD" w:rsidRPr="00D37DFD" w:rsidRDefault="00D37DFD" w:rsidP="00D37DFD">
            <w:pPr>
              <w:spacing w:after="0" w:line="240" w:lineRule="auto"/>
              <w:ind w:firstLine="0"/>
              <w:jc w:val="center"/>
              <w:rPr>
                <w:color w:val="000000"/>
              </w:rPr>
            </w:pPr>
            <w:r w:rsidRPr="00D37DFD">
              <w:rPr>
                <w:rFonts w:eastAsia="Calibri"/>
                <w:color w:val="000000"/>
              </w:rPr>
              <w:t>6.9</w:t>
            </w:r>
          </w:p>
        </w:tc>
        <w:tc>
          <w:tcPr>
            <w:tcW w:w="1061" w:type="dxa"/>
            <w:tcBorders>
              <w:top w:val="nil"/>
              <w:left w:val="nil"/>
              <w:bottom w:val="nil"/>
              <w:right w:val="nil"/>
            </w:tcBorders>
            <w:shd w:val="clear" w:color="auto" w:fill="auto"/>
            <w:noWrap/>
            <w:vAlign w:val="bottom"/>
          </w:tcPr>
          <w:p w14:paraId="1CF4B7AB" w14:textId="77777777" w:rsidR="00D37DFD" w:rsidRPr="00D37DFD" w:rsidRDefault="00D37DFD" w:rsidP="00D37DFD">
            <w:pPr>
              <w:spacing w:after="0" w:line="240" w:lineRule="auto"/>
              <w:ind w:firstLine="0"/>
              <w:jc w:val="center"/>
              <w:rPr>
                <w:color w:val="000000"/>
              </w:rPr>
            </w:pPr>
            <w:r w:rsidRPr="00D37DFD">
              <w:rPr>
                <w:rFonts w:eastAsia="Calibri"/>
                <w:color w:val="000000"/>
              </w:rPr>
              <w:t>5.1</w:t>
            </w:r>
          </w:p>
        </w:tc>
        <w:tc>
          <w:tcPr>
            <w:tcW w:w="1061" w:type="dxa"/>
            <w:tcBorders>
              <w:top w:val="nil"/>
              <w:left w:val="nil"/>
              <w:bottom w:val="nil"/>
              <w:right w:val="nil"/>
            </w:tcBorders>
            <w:shd w:val="clear" w:color="auto" w:fill="auto"/>
            <w:noWrap/>
            <w:vAlign w:val="bottom"/>
          </w:tcPr>
          <w:p w14:paraId="7336CC1F" w14:textId="77777777" w:rsidR="00D37DFD" w:rsidRPr="00D37DFD" w:rsidRDefault="00D37DFD" w:rsidP="00D37DFD">
            <w:pPr>
              <w:spacing w:after="0" w:line="240" w:lineRule="auto"/>
              <w:ind w:firstLine="0"/>
              <w:jc w:val="center"/>
              <w:rPr>
                <w:color w:val="000000"/>
              </w:rPr>
            </w:pPr>
            <w:r w:rsidRPr="00D37DFD">
              <w:rPr>
                <w:rFonts w:eastAsia="Calibri"/>
                <w:color w:val="000000"/>
              </w:rPr>
              <w:t>10.4</w:t>
            </w:r>
          </w:p>
        </w:tc>
        <w:tc>
          <w:tcPr>
            <w:tcW w:w="1061" w:type="dxa"/>
            <w:tcBorders>
              <w:top w:val="nil"/>
              <w:left w:val="nil"/>
              <w:bottom w:val="nil"/>
              <w:right w:val="nil"/>
            </w:tcBorders>
            <w:shd w:val="clear" w:color="auto" w:fill="auto"/>
            <w:noWrap/>
            <w:vAlign w:val="bottom"/>
          </w:tcPr>
          <w:p w14:paraId="1841B986" w14:textId="77777777" w:rsidR="00D37DFD" w:rsidRPr="00D37DFD" w:rsidRDefault="00D37DFD" w:rsidP="00D37DFD">
            <w:pPr>
              <w:spacing w:after="0" w:line="240" w:lineRule="auto"/>
              <w:ind w:firstLine="0"/>
              <w:jc w:val="center"/>
              <w:rPr>
                <w:color w:val="000000"/>
              </w:rPr>
            </w:pPr>
            <w:r w:rsidRPr="00D37DFD">
              <w:rPr>
                <w:rFonts w:eastAsia="Calibri"/>
                <w:color w:val="000000"/>
              </w:rPr>
              <w:t>99.7</w:t>
            </w:r>
          </w:p>
        </w:tc>
        <w:tc>
          <w:tcPr>
            <w:tcW w:w="1061" w:type="dxa"/>
            <w:tcBorders>
              <w:top w:val="nil"/>
              <w:left w:val="nil"/>
              <w:bottom w:val="nil"/>
              <w:right w:val="nil"/>
            </w:tcBorders>
            <w:shd w:val="clear" w:color="auto" w:fill="auto"/>
            <w:noWrap/>
            <w:vAlign w:val="bottom"/>
          </w:tcPr>
          <w:p w14:paraId="2C7711B0" w14:textId="77777777" w:rsidR="00D37DFD" w:rsidRPr="00D37DFD" w:rsidRDefault="00D37DFD" w:rsidP="00D37DFD">
            <w:pPr>
              <w:spacing w:after="0" w:line="240" w:lineRule="auto"/>
              <w:ind w:firstLine="0"/>
              <w:jc w:val="center"/>
              <w:rPr>
                <w:color w:val="000000"/>
              </w:rPr>
            </w:pPr>
            <w:r w:rsidRPr="00D37DFD">
              <w:rPr>
                <w:rFonts w:eastAsia="Calibri"/>
                <w:color w:val="000000"/>
              </w:rPr>
              <w:t>19.1</w:t>
            </w:r>
          </w:p>
        </w:tc>
        <w:tc>
          <w:tcPr>
            <w:tcW w:w="1061" w:type="dxa"/>
            <w:tcBorders>
              <w:top w:val="nil"/>
              <w:left w:val="nil"/>
              <w:bottom w:val="nil"/>
              <w:right w:val="nil"/>
            </w:tcBorders>
            <w:shd w:val="clear" w:color="auto" w:fill="auto"/>
            <w:noWrap/>
            <w:vAlign w:val="bottom"/>
          </w:tcPr>
          <w:p w14:paraId="6EEE55C4" w14:textId="77777777" w:rsidR="00D37DFD" w:rsidRPr="00D37DFD" w:rsidRDefault="00D37DFD" w:rsidP="00D37DFD">
            <w:pPr>
              <w:spacing w:after="0" w:line="240" w:lineRule="auto"/>
              <w:ind w:firstLine="0"/>
              <w:jc w:val="center"/>
              <w:rPr>
                <w:color w:val="000000"/>
              </w:rPr>
            </w:pPr>
            <w:r w:rsidRPr="00D37DFD">
              <w:rPr>
                <w:rFonts w:eastAsia="Calibri"/>
                <w:color w:val="000000"/>
              </w:rPr>
              <w:t>12.6</w:t>
            </w:r>
          </w:p>
        </w:tc>
      </w:tr>
      <w:tr w:rsidR="00D37DFD" w:rsidRPr="00D37DFD" w14:paraId="28C73FBA" w14:textId="77777777" w:rsidTr="00BA1B52">
        <w:trPr>
          <w:trHeight w:val="314"/>
        </w:trPr>
        <w:tc>
          <w:tcPr>
            <w:tcW w:w="1433" w:type="dxa"/>
            <w:tcBorders>
              <w:top w:val="nil"/>
              <w:left w:val="nil"/>
              <w:bottom w:val="nil"/>
              <w:right w:val="nil"/>
            </w:tcBorders>
            <w:shd w:val="clear" w:color="auto" w:fill="auto"/>
            <w:vAlign w:val="center"/>
          </w:tcPr>
          <w:p w14:paraId="39ED4504" w14:textId="77777777" w:rsidR="00D37DFD" w:rsidRPr="00D37DFD" w:rsidRDefault="00D37DFD" w:rsidP="00D37DFD">
            <w:pPr>
              <w:spacing w:after="0" w:line="240" w:lineRule="auto"/>
              <w:ind w:firstLine="0"/>
              <w:rPr>
                <w:color w:val="000000"/>
              </w:rPr>
            </w:pPr>
            <w:r w:rsidRPr="00D37DFD">
              <w:rPr>
                <w:color w:val="000000"/>
              </w:rPr>
              <w:t>KEWA</w:t>
            </w:r>
          </w:p>
        </w:tc>
        <w:tc>
          <w:tcPr>
            <w:tcW w:w="1757" w:type="dxa"/>
            <w:tcBorders>
              <w:top w:val="nil"/>
              <w:left w:val="nil"/>
              <w:bottom w:val="nil"/>
              <w:right w:val="nil"/>
            </w:tcBorders>
            <w:shd w:val="clear" w:color="auto" w:fill="auto"/>
            <w:noWrap/>
            <w:vAlign w:val="center"/>
          </w:tcPr>
          <w:p w14:paraId="5E7D7754"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tcPr>
          <w:p w14:paraId="0E57B94B"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51</w:t>
            </w:r>
          </w:p>
        </w:tc>
        <w:tc>
          <w:tcPr>
            <w:tcW w:w="1211" w:type="dxa"/>
            <w:tcBorders>
              <w:top w:val="nil"/>
              <w:left w:val="nil"/>
              <w:bottom w:val="nil"/>
              <w:right w:val="nil"/>
            </w:tcBorders>
            <w:shd w:val="clear" w:color="auto" w:fill="auto"/>
            <w:noWrap/>
            <w:vAlign w:val="bottom"/>
          </w:tcPr>
          <w:p w14:paraId="566C3BA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29</w:t>
            </w:r>
          </w:p>
        </w:tc>
        <w:tc>
          <w:tcPr>
            <w:tcW w:w="1061" w:type="dxa"/>
            <w:tcBorders>
              <w:top w:val="nil"/>
              <w:left w:val="nil"/>
              <w:bottom w:val="nil"/>
              <w:right w:val="nil"/>
            </w:tcBorders>
            <w:shd w:val="clear" w:color="auto" w:fill="auto"/>
            <w:noWrap/>
            <w:vAlign w:val="bottom"/>
          </w:tcPr>
          <w:p w14:paraId="113A35F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13</w:t>
            </w:r>
          </w:p>
        </w:tc>
        <w:tc>
          <w:tcPr>
            <w:tcW w:w="1061" w:type="dxa"/>
            <w:tcBorders>
              <w:top w:val="nil"/>
              <w:left w:val="nil"/>
              <w:bottom w:val="nil"/>
              <w:right w:val="nil"/>
            </w:tcBorders>
            <w:shd w:val="clear" w:color="auto" w:fill="auto"/>
            <w:noWrap/>
            <w:vAlign w:val="bottom"/>
          </w:tcPr>
          <w:p w14:paraId="0135F219"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37</w:t>
            </w:r>
          </w:p>
        </w:tc>
        <w:tc>
          <w:tcPr>
            <w:tcW w:w="1061" w:type="dxa"/>
            <w:tcBorders>
              <w:top w:val="nil"/>
              <w:left w:val="nil"/>
              <w:bottom w:val="nil"/>
              <w:right w:val="nil"/>
            </w:tcBorders>
            <w:shd w:val="clear" w:color="auto" w:fill="auto"/>
            <w:noWrap/>
            <w:vAlign w:val="bottom"/>
          </w:tcPr>
          <w:p w14:paraId="0D954BA1"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26</w:t>
            </w:r>
          </w:p>
        </w:tc>
        <w:tc>
          <w:tcPr>
            <w:tcW w:w="1061" w:type="dxa"/>
            <w:tcBorders>
              <w:top w:val="nil"/>
              <w:left w:val="nil"/>
              <w:bottom w:val="nil"/>
              <w:right w:val="nil"/>
            </w:tcBorders>
            <w:shd w:val="clear" w:color="auto" w:fill="auto"/>
            <w:noWrap/>
            <w:vAlign w:val="bottom"/>
          </w:tcPr>
          <w:p w14:paraId="338308D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29</w:t>
            </w:r>
          </w:p>
        </w:tc>
        <w:tc>
          <w:tcPr>
            <w:tcW w:w="1061" w:type="dxa"/>
            <w:tcBorders>
              <w:top w:val="nil"/>
              <w:left w:val="nil"/>
              <w:bottom w:val="nil"/>
              <w:right w:val="nil"/>
            </w:tcBorders>
            <w:shd w:val="clear" w:color="auto" w:fill="auto"/>
            <w:noWrap/>
            <w:vAlign w:val="bottom"/>
          </w:tcPr>
          <w:p w14:paraId="44F75C5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31</w:t>
            </w:r>
          </w:p>
        </w:tc>
        <w:tc>
          <w:tcPr>
            <w:tcW w:w="1061" w:type="dxa"/>
            <w:tcBorders>
              <w:top w:val="nil"/>
              <w:left w:val="nil"/>
              <w:bottom w:val="nil"/>
              <w:right w:val="nil"/>
            </w:tcBorders>
            <w:shd w:val="clear" w:color="auto" w:fill="auto"/>
            <w:noWrap/>
            <w:vAlign w:val="bottom"/>
          </w:tcPr>
          <w:p w14:paraId="609F30B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32</w:t>
            </w:r>
          </w:p>
        </w:tc>
        <w:tc>
          <w:tcPr>
            <w:tcW w:w="1061" w:type="dxa"/>
            <w:tcBorders>
              <w:top w:val="nil"/>
              <w:left w:val="nil"/>
              <w:bottom w:val="nil"/>
              <w:right w:val="nil"/>
            </w:tcBorders>
            <w:shd w:val="clear" w:color="auto" w:fill="auto"/>
            <w:noWrap/>
            <w:vAlign w:val="bottom"/>
          </w:tcPr>
          <w:p w14:paraId="561CC53B"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97</w:t>
            </w:r>
          </w:p>
        </w:tc>
      </w:tr>
      <w:tr w:rsidR="00D37DFD" w:rsidRPr="00D37DFD" w14:paraId="159D573D" w14:textId="77777777" w:rsidTr="00BA1B52">
        <w:trPr>
          <w:trHeight w:val="314"/>
        </w:trPr>
        <w:tc>
          <w:tcPr>
            <w:tcW w:w="1433" w:type="dxa"/>
            <w:tcBorders>
              <w:top w:val="nil"/>
              <w:left w:val="nil"/>
              <w:bottom w:val="nil"/>
              <w:right w:val="nil"/>
            </w:tcBorders>
            <w:shd w:val="clear" w:color="auto" w:fill="auto"/>
            <w:vAlign w:val="center"/>
          </w:tcPr>
          <w:p w14:paraId="7EE48D7F"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2115338E"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45679026"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283</w:t>
            </w:r>
          </w:p>
        </w:tc>
        <w:tc>
          <w:tcPr>
            <w:tcW w:w="1211" w:type="dxa"/>
            <w:tcBorders>
              <w:top w:val="nil"/>
              <w:left w:val="nil"/>
              <w:bottom w:val="nil"/>
              <w:right w:val="nil"/>
            </w:tcBorders>
            <w:shd w:val="clear" w:color="auto" w:fill="auto"/>
            <w:noWrap/>
            <w:vAlign w:val="bottom"/>
          </w:tcPr>
          <w:p w14:paraId="3111D92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10</w:t>
            </w:r>
          </w:p>
        </w:tc>
        <w:tc>
          <w:tcPr>
            <w:tcW w:w="1061" w:type="dxa"/>
            <w:tcBorders>
              <w:top w:val="nil"/>
              <w:left w:val="nil"/>
              <w:bottom w:val="nil"/>
              <w:right w:val="nil"/>
            </w:tcBorders>
            <w:shd w:val="clear" w:color="auto" w:fill="auto"/>
            <w:noWrap/>
            <w:vAlign w:val="bottom"/>
          </w:tcPr>
          <w:p w14:paraId="14C53EE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58</w:t>
            </w:r>
          </w:p>
        </w:tc>
        <w:tc>
          <w:tcPr>
            <w:tcW w:w="1061" w:type="dxa"/>
            <w:tcBorders>
              <w:top w:val="nil"/>
              <w:left w:val="nil"/>
              <w:bottom w:val="nil"/>
              <w:right w:val="nil"/>
            </w:tcBorders>
            <w:shd w:val="clear" w:color="auto" w:fill="auto"/>
            <w:noWrap/>
            <w:vAlign w:val="bottom"/>
          </w:tcPr>
          <w:p w14:paraId="6E0A2C0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55</w:t>
            </w:r>
          </w:p>
        </w:tc>
        <w:tc>
          <w:tcPr>
            <w:tcW w:w="1061" w:type="dxa"/>
            <w:tcBorders>
              <w:top w:val="nil"/>
              <w:left w:val="nil"/>
              <w:bottom w:val="nil"/>
              <w:right w:val="nil"/>
            </w:tcBorders>
            <w:shd w:val="clear" w:color="auto" w:fill="auto"/>
            <w:noWrap/>
            <w:vAlign w:val="bottom"/>
          </w:tcPr>
          <w:p w14:paraId="1748172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44</w:t>
            </w:r>
          </w:p>
        </w:tc>
        <w:tc>
          <w:tcPr>
            <w:tcW w:w="1061" w:type="dxa"/>
            <w:tcBorders>
              <w:top w:val="nil"/>
              <w:left w:val="nil"/>
              <w:bottom w:val="nil"/>
              <w:right w:val="nil"/>
            </w:tcBorders>
            <w:shd w:val="clear" w:color="auto" w:fill="auto"/>
            <w:noWrap/>
            <w:vAlign w:val="bottom"/>
          </w:tcPr>
          <w:p w14:paraId="43AC404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59</w:t>
            </w:r>
          </w:p>
        </w:tc>
        <w:tc>
          <w:tcPr>
            <w:tcW w:w="1061" w:type="dxa"/>
            <w:tcBorders>
              <w:top w:val="nil"/>
              <w:left w:val="nil"/>
              <w:bottom w:val="nil"/>
              <w:right w:val="nil"/>
            </w:tcBorders>
            <w:shd w:val="clear" w:color="auto" w:fill="auto"/>
            <w:noWrap/>
            <w:vAlign w:val="bottom"/>
          </w:tcPr>
          <w:p w14:paraId="422BB8B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57</w:t>
            </w:r>
          </w:p>
        </w:tc>
        <w:tc>
          <w:tcPr>
            <w:tcW w:w="1061" w:type="dxa"/>
            <w:tcBorders>
              <w:top w:val="nil"/>
              <w:left w:val="nil"/>
              <w:bottom w:val="nil"/>
              <w:right w:val="nil"/>
            </w:tcBorders>
            <w:shd w:val="clear" w:color="auto" w:fill="auto"/>
            <w:noWrap/>
            <w:vAlign w:val="bottom"/>
          </w:tcPr>
          <w:p w14:paraId="225A302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55</w:t>
            </w:r>
          </w:p>
        </w:tc>
        <w:tc>
          <w:tcPr>
            <w:tcW w:w="1061" w:type="dxa"/>
            <w:tcBorders>
              <w:top w:val="nil"/>
              <w:left w:val="nil"/>
              <w:bottom w:val="nil"/>
              <w:right w:val="nil"/>
            </w:tcBorders>
            <w:shd w:val="clear" w:color="auto" w:fill="auto"/>
            <w:noWrap/>
            <w:vAlign w:val="bottom"/>
          </w:tcPr>
          <w:p w14:paraId="78F622A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55</w:t>
            </w:r>
          </w:p>
        </w:tc>
      </w:tr>
      <w:tr w:rsidR="00D37DFD" w:rsidRPr="00D37DFD" w14:paraId="1704F517" w14:textId="77777777" w:rsidTr="00BA1B52">
        <w:trPr>
          <w:trHeight w:val="314"/>
        </w:trPr>
        <w:tc>
          <w:tcPr>
            <w:tcW w:w="1433" w:type="dxa"/>
            <w:tcBorders>
              <w:top w:val="nil"/>
              <w:left w:val="nil"/>
              <w:bottom w:val="nil"/>
              <w:right w:val="nil"/>
            </w:tcBorders>
            <w:shd w:val="clear" w:color="auto" w:fill="auto"/>
            <w:vAlign w:val="center"/>
          </w:tcPr>
          <w:p w14:paraId="50287389"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3AE52756"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tcPr>
          <w:p w14:paraId="0422DC8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233</w:t>
            </w:r>
          </w:p>
        </w:tc>
        <w:tc>
          <w:tcPr>
            <w:tcW w:w="1211" w:type="dxa"/>
            <w:tcBorders>
              <w:top w:val="nil"/>
              <w:left w:val="nil"/>
              <w:bottom w:val="nil"/>
              <w:right w:val="nil"/>
            </w:tcBorders>
            <w:shd w:val="clear" w:color="auto" w:fill="auto"/>
            <w:noWrap/>
            <w:vAlign w:val="bottom"/>
          </w:tcPr>
          <w:p w14:paraId="4873933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1</w:t>
            </w:r>
          </w:p>
        </w:tc>
        <w:tc>
          <w:tcPr>
            <w:tcW w:w="1061" w:type="dxa"/>
            <w:tcBorders>
              <w:top w:val="nil"/>
              <w:left w:val="nil"/>
              <w:bottom w:val="nil"/>
              <w:right w:val="nil"/>
            </w:tcBorders>
            <w:shd w:val="clear" w:color="auto" w:fill="auto"/>
            <w:noWrap/>
            <w:vAlign w:val="bottom"/>
          </w:tcPr>
          <w:p w14:paraId="14E39334"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45</w:t>
            </w:r>
          </w:p>
        </w:tc>
        <w:tc>
          <w:tcPr>
            <w:tcW w:w="1061" w:type="dxa"/>
            <w:tcBorders>
              <w:top w:val="nil"/>
              <w:left w:val="nil"/>
              <w:bottom w:val="nil"/>
              <w:right w:val="nil"/>
            </w:tcBorders>
            <w:shd w:val="clear" w:color="auto" w:fill="auto"/>
            <w:noWrap/>
            <w:vAlign w:val="bottom"/>
          </w:tcPr>
          <w:p w14:paraId="7992ECC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18</w:t>
            </w:r>
          </w:p>
        </w:tc>
        <w:tc>
          <w:tcPr>
            <w:tcW w:w="1061" w:type="dxa"/>
            <w:tcBorders>
              <w:top w:val="nil"/>
              <w:left w:val="nil"/>
              <w:bottom w:val="nil"/>
              <w:right w:val="nil"/>
            </w:tcBorders>
            <w:shd w:val="clear" w:color="auto" w:fill="auto"/>
            <w:noWrap/>
            <w:vAlign w:val="bottom"/>
          </w:tcPr>
          <w:p w14:paraId="1492AC05"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18</w:t>
            </w:r>
          </w:p>
        </w:tc>
        <w:tc>
          <w:tcPr>
            <w:tcW w:w="1061" w:type="dxa"/>
            <w:tcBorders>
              <w:top w:val="nil"/>
              <w:left w:val="nil"/>
              <w:bottom w:val="nil"/>
              <w:right w:val="nil"/>
            </w:tcBorders>
            <w:shd w:val="clear" w:color="auto" w:fill="auto"/>
            <w:noWrap/>
            <w:vAlign w:val="bottom"/>
          </w:tcPr>
          <w:p w14:paraId="59DDFCE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30</w:t>
            </w:r>
          </w:p>
        </w:tc>
        <w:tc>
          <w:tcPr>
            <w:tcW w:w="1061" w:type="dxa"/>
            <w:tcBorders>
              <w:top w:val="nil"/>
              <w:left w:val="nil"/>
              <w:bottom w:val="nil"/>
              <w:right w:val="nil"/>
            </w:tcBorders>
            <w:shd w:val="clear" w:color="auto" w:fill="auto"/>
            <w:noWrap/>
            <w:vAlign w:val="bottom"/>
          </w:tcPr>
          <w:p w14:paraId="343D0A6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26</w:t>
            </w:r>
          </w:p>
        </w:tc>
        <w:tc>
          <w:tcPr>
            <w:tcW w:w="1061" w:type="dxa"/>
            <w:tcBorders>
              <w:top w:val="nil"/>
              <w:left w:val="nil"/>
              <w:bottom w:val="nil"/>
              <w:right w:val="nil"/>
            </w:tcBorders>
            <w:shd w:val="clear" w:color="auto" w:fill="auto"/>
            <w:noWrap/>
            <w:vAlign w:val="bottom"/>
          </w:tcPr>
          <w:p w14:paraId="24C415D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23</w:t>
            </w:r>
          </w:p>
        </w:tc>
        <w:tc>
          <w:tcPr>
            <w:tcW w:w="1061" w:type="dxa"/>
            <w:tcBorders>
              <w:top w:val="nil"/>
              <w:left w:val="nil"/>
              <w:bottom w:val="nil"/>
              <w:right w:val="nil"/>
            </w:tcBorders>
            <w:shd w:val="clear" w:color="auto" w:fill="auto"/>
            <w:noWrap/>
            <w:vAlign w:val="bottom"/>
          </w:tcPr>
          <w:p w14:paraId="118784F9"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58</w:t>
            </w:r>
          </w:p>
        </w:tc>
      </w:tr>
      <w:tr w:rsidR="00D37DFD" w:rsidRPr="00D37DFD" w14:paraId="41C72028" w14:textId="77777777" w:rsidTr="00BA1B52">
        <w:trPr>
          <w:trHeight w:val="314"/>
        </w:trPr>
        <w:tc>
          <w:tcPr>
            <w:tcW w:w="1433" w:type="dxa"/>
            <w:tcBorders>
              <w:top w:val="nil"/>
              <w:left w:val="nil"/>
              <w:bottom w:val="nil"/>
              <w:right w:val="nil"/>
            </w:tcBorders>
            <w:shd w:val="clear" w:color="auto" w:fill="auto"/>
            <w:vAlign w:val="bottom"/>
          </w:tcPr>
          <w:p w14:paraId="343B2269"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5BA3F2AE"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tcPr>
          <w:p w14:paraId="3BA1E39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6.0</w:t>
            </w:r>
          </w:p>
        </w:tc>
        <w:tc>
          <w:tcPr>
            <w:tcW w:w="1211" w:type="dxa"/>
            <w:tcBorders>
              <w:top w:val="nil"/>
              <w:left w:val="nil"/>
              <w:bottom w:val="nil"/>
              <w:right w:val="nil"/>
            </w:tcBorders>
            <w:shd w:val="clear" w:color="auto" w:fill="auto"/>
            <w:noWrap/>
            <w:vAlign w:val="bottom"/>
          </w:tcPr>
          <w:p w14:paraId="4CA3E9C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4.1</w:t>
            </w:r>
          </w:p>
        </w:tc>
        <w:tc>
          <w:tcPr>
            <w:tcW w:w="1061" w:type="dxa"/>
            <w:tcBorders>
              <w:top w:val="nil"/>
              <w:left w:val="nil"/>
              <w:bottom w:val="nil"/>
              <w:right w:val="nil"/>
            </w:tcBorders>
            <w:shd w:val="clear" w:color="auto" w:fill="auto"/>
            <w:noWrap/>
            <w:vAlign w:val="bottom"/>
          </w:tcPr>
          <w:p w14:paraId="474D12D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1.3</w:t>
            </w:r>
          </w:p>
        </w:tc>
        <w:tc>
          <w:tcPr>
            <w:tcW w:w="1061" w:type="dxa"/>
            <w:tcBorders>
              <w:top w:val="nil"/>
              <w:left w:val="nil"/>
              <w:bottom w:val="nil"/>
              <w:right w:val="nil"/>
            </w:tcBorders>
            <w:shd w:val="clear" w:color="auto" w:fill="auto"/>
            <w:noWrap/>
            <w:vAlign w:val="bottom"/>
          </w:tcPr>
          <w:p w14:paraId="72D7E8B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2</w:t>
            </w:r>
          </w:p>
        </w:tc>
        <w:tc>
          <w:tcPr>
            <w:tcW w:w="1061" w:type="dxa"/>
            <w:tcBorders>
              <w:top w:val="nil"/>
              <w:left w:val="nil"/>
              <w:bottom w:val="nil"/>
              <w:right w:val="nil"/>
            </w:tcBorders>
            <w:shd w:val="clear" w:color="auto" w:fill="auto"/>
            <w:noWrap/>
            <w:vAlign w:val="bottom"/>
          </w:tcPr>
          <w:p w14:paraId="600799E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4</w:t>
            </w:r>
          </w:p>
        </w:tc>
        <w:tc>
          <w:tcPr>
            <w:tcW w:w="1061" w:type="dxa"/>
            <w:tcBorders>
              <w:top w:val="nil"/>
              <w:left w:val="nil"/>
              <w:bottom w:val="nil"/>
              <w:right w:val="nil"/>
            </w:tcBorders>
            <w:shd w:val="clear" w:color="auto" w:fill="auto"/>
            <w:noWrap/>
            <w:vAlign w:val="bottom"/>
          </w:tcPr>
          <w:p w14:paraId="1EA93D91"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0.2</w:t>
            </w:r>
          </w:p>
        </w:tc>
        <w:tc>
          <w:tcPr>
            <w:tcW w:w="1061" w:type="dxa"/>
            <w:tcBorders>
              <w:top w:val="nil"/>
              <w:left w:val="nil"/>
              <w:bottom w:val="nil"/>
              <w:right w:val="nil"/>
            </w:tcBorders>
            <w:shd w:val="clear" w:color="auto" w:fill="auto"/>
            <w:noWrap/>
            <w:vAlign w:val="bottom"/>
          </w:tcPr>
          <w:p w14:paraId="5DABB20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25.4</w:t>
            </w:r>
          </w:p>
        </w:tc>
        <w:tc>
          <w:tcPr>
            <w:tcW w:w="1061" w:type="dxa"/>
            <w:tcBorders>
              <w:top w:val="nil"/>
              <w:left w:val="nil"/>
              <w:bottom w:val="nil"/>
              <w:right w:val="nil"/>
            </w:tcBorders>
            <w:shd w:val="clear" w:color="auto" w:fill="auto"/>
            <w:noWrap/>
            <w:vAlign w:val="bottom"/>
          </w:tcPr>
          <w:p w14:paraId="1EDA766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6</w:t>
            </w:r>
          </w:p>
        </w:tc>
        <w:tc>
          <w:tcPr>
            <w:tcW w:w="1061" w:type="dxa"/>
            <w:tcBorders>
              <w:top w:val="nil"/>
              <w:left w:val="nil"/>
              <w:bottom w:val="nil"/>
              <w:right w:val="nil"/>
            </w:tcBorders>
            <w:shd w:val="clear" w:color="auto" w:fill="auto"/>
            <w:noWrap/>
            <w:vAlign w:val="bottom"/>
          </w:tcPr>
          <w:p w14:paraId="3DFD843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4.5</w:t>
            </w:r>
          </w:p>
        </w:tc>
      </w:tr>
      <w:tr w:rsidR="00D37DFD" w:rsidRPr="00D37DFD" w14:paraId="1777C3B3" w14:textId="77777777" w:rsidTr="00BA1B52">
        <w:trPr>
          <w:trHeight w:val="314"/>
        </w:trPr>
        <w:tc>
          <w:tcPr>
            <w:tcW w:w="1433" w:type="dxa"/>
            <w:tcBorders>
              <w:top w:val="nil"/>
              <w:left w:val="nil"/>
              <w:bottom w:val="nil"/>
              <w:right w:val="nil"/>
            </w:tcBorders>
            <w:shd w:val="clear" w:color="auto" w:fill="auto"/>
            <w:vAlign w:val="center"/>
            <w:hideMark/>
          </w:tcPr>
          <w:p w14:paraId="0F296C03" w14:textId="77777777" w:rsidR="00D37DFD" w:rsidRPr="00D37DFD" w:rsidRDefault="00D37DFD" w:rsidP="00D37DFD">
            <w:pPr>
              <w:spacing w:after="0" w:line="240" w:lineRule="auto"/>
              <w:ind w:firstLine="0"/>
              <w:rPr>
                <w:color w:val="000000"/>
              </w:rPr>
            </w:pPr>
            <w:r w:rsidRPr="00D37DFD">
              <w:rPr>
                <w:color w:val="000000"/>
              </w:rPr>
              <w:t>SUTA</w:t>
            </w:r>
          </w:p>
        </w:tc>
        <w:tc>
          <w:tcPr>
            <w:tcW w:w="1757" w:type="dxa"/>
            <w:tcBorders>
              <w:top w:val="nil"/>
              <w:left w:val="nil"/>
              <w:bottom w:val="nil"/>
              <w:right w:val="nil"/>
            </w:tcBorders>
            <w:shd w:val="clear" w:color="auto" w:fill="auto"/>
            <w:noWrap/>
            <w:vAlign w:val="center"/>
            <w:hideMark/>
          </w:tcPr>
          <w:p w14:paraId="43215B86"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hideMark/>
          </w:tcPr>
          <w:p w14:paraId="71C0F280"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11" w:type="dxa"/>
            <w:tcBorders>
              <w:top w:val="nil"/>
              <w:left w:val="nil"/>
              <w:bottom w:val="nil"/>
              <w:right w:val="nil"/>
            </w:tcBorders>
            <w:shd w:val="clear" w:color="auto" w:fill="auto"/>
            <w:noWrap/>
            <w:vAlign w:val="bottom"/>
            <w:hideMark/>
          </w:tcPr>
          <w:p w14:paraId="12241C01"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61" w:type="dxa"/>
            <w:tcBorders>
              <w:top w:val="nil"/>
              <w:left w:val="nil"/>
              <w:bottom w:val="nil"/>
              <w:right w:val="nil"/>
            </w:tcBorders>
            <w:shd w:val="clear" w:color="auto" w:fill="auto"/>
            <w:noWrap/>
            <w:vAlign w:val="bottom"/>
            <w:hideMark/>
          </w:tcPr>
          <w:p w14:paraId="0E52FD73"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61" w:type="dxa"/>
            <w:tcBorders>
              <w:top w:val="nil"/>
              <w:left w:val="nil"/>
              <w:bottom w:val="nil"/>
              <w:right w:val="nil"/>
            </w:tcBorders>
            <w:shd w:val="clear" w:color="auto" w:fill="auto"/>
            <w:noWrap/>
            <w:vAlign w:val="bottom"/>
            <w:hideMark/>
          </w:tcPr>
          <w:p w14:paraId="20D1E944" w14:textId="77777777" w:rsidR="00D37DFD" w:rsidRPr="00D37DFD" w:rsidRDefault="00D37DFD" w:rsidP="00D37DFD">
            <w:pPr>
              <w:spacing w:after="0" w:line="240" w:lineRule="auto"/>
              <w:ind w:firstLine="0"/>
              <w:jc w:val="center"/>
              <w:rPr>
                <w:color w:val="000000"/>
              </w:rPr>
            </w:pPr>
            <w:r w:rsidRPr="00D37DFD">
              <w:rPr>
                <w:rFonts w:eastAsia="Calibri"/>
                <w:color w:val="000000"/>
              </w:rPr>
              <w:t>0.004</w:t>
            </w:r>
          </w:p>
        </w:tc>
        <w:tc>
          <w:tcPr>
            <w:tcW w:w="1061" w:type="dxa"/>
            <w:tcBorders>
              <w:top w:val="nil"/>
              <w:left w:val="nil"/>
              <w:bottom w:val="nil"/>
              <w:right w:val="nil"/>
            </w:tcBorders>
            <w:shd w:val="clear" w:color="auto" w:fill="auto"/>
            <w:noWrap/>
            <w:vAlign w:val="bottom"/>
            <w:hideMark/>
          </w:tcPr>
          <w:p w14:paraId="2FEE89EE" w14:textId="77777777" w:rsidR="00D37DFD" w:rsidRPr="00D37DFD" w:rsidRDefault="00D37DFD" w:rsidP="00D37DFD">
            <w:pPr>
              <w:spacing w:after="0" w:line="240" w:lineRule="auto"/>
              <w:ind w:firstLine="0"/>
              <w:jc w:val="center"/>
              <w:rPr>
                <w:color w:val="000000"/>
              </w:rPr>
            </w:pPr>
            <w:r w:rsidRPr="00D37DFD">
              <w:rPr>
                <w:rFonts w:eastAsia="Calibri"/>
                <w:color w:val="000000"/>
              </w:rPr>
              <w:t>0.009</w:t>
            </w:r>
          </w:p>
        </w:tc>
        <w:tc>
          <w:tcPr>
            <w:tcW w:w="1061" w:type="dxa"/>
            <w:tcBorders>
              <w:top w:val="nil"/>
              <w:left w:val="nil"/>
              <w:bottom w:val="nil"/>
              <w:right w:val="nil"/>
            </w:tcBorders>
            <w:shd w:val="clear" w:color="auto" w:fill="auto"/>
            <w:noWrap/>
            <w:vAlign w:val="bottom"/>
            <w:hideMark/>
          </w:tcPr>
          <w:p w14:paraId="6D2E3A16" w14:textId="77777777" w:rsidR="00D37DFD" w:rsidRPr="00D37DFD" w:rsidRDefault="00D37DFD" w:rsidP="00D37DFD">
            <w:pPr>
              <w:spacing w:after="0" w:line="240" w:lineRule="auto"/>
              <w:ind w:firstLine="0"/>
              <w:jc w:val="center"/>
              <w:rPr>
                <w:color w:val="000000"/>
              </w:rPr>
            </w:pPr>
            <w:r w:rsidRPr="00D37DFD">
              <w:rPr>
                <w:rFonts w:eastAsia="Calibri"/>
                <w:color w:val="000000"/>
              </w:rPr>
              <w:t>0.009</w:t>
            </w:r>
          </w:p>
        </w:tc>
        <w:tc>
          <w:tcPr>
            <w:tcW w:w="1061" w:type="dxa"/>
            <w:tcBorders>
              <w:top w:val="nil"/>
              <w:left w:val="nil"/>
              <w:bottom w:val="nil"/>
              <w:right w:val="nil"/>
            </w:tcBorders>
            <w:shd w:val="clear" w:color="auto" w:fill="auto"/>
            <w:noWrap/>
            <w:vAlign w:val="bottom"/>
            <w:hideMark/>
          </w:tcPr>
          <w:p w14:paraId="21775AE6"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nil"/>
              <w:left w:val="nil"/>
              <w:bottom w:val="nil"/>
              <w:right w:val="nil"/>
            </w:tcBorders>
            <w:shd w:val="clear" w:color="auto" w:fill="auto"/>
            <w:noWrap/>
            <w:vAlign w:val="bottom"/>
            <w:hideMark/>
          </w:tcPr>
          <w:p w14:paraId="7AE6FB99"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61" w:type="dxa"/>
            <w:tcBorders>
              <w:top w:val="nil"/>
              <w:left w:val="nil"/>
              <w:bottom w:val="nil"/>
              <w:right w:val="nil"/>
            </w:tcBorders>
            <w:shd w:val="clear" w:color="auto" w:fill="auto"/>
            <w:noWrap/>
            <w:vAlign w:val="bottom"/>
            <w:hideMark/>
          </w:tcPr>
          <w:p w14:paraId="0A4F18D1" w14:textId="77777777" w:rsidR="00D37DFD" w:rsidRPr="00D37DFD" w:rsidRDefault="00D37DFD" w:rsidP="00D37DFD">
            <w:pPr>
              <w:spacing w:after="0" w:line="240" w:lineRule="auto"/>
              <w:ind w:firstLine="0"/>
              <w:jc w:val="center"/>
              <w:rPr>
                <w:color w:val="000000"/>
              </w:rPr>
            </w:pPr>
            <w:r w:rsidRPr="00D37DFD">
              <w:rPr>
                <w:rFonts w:eastAsia="Calibri"/>
                <w:color w:val="000000"/>
              </w:rPr>
              <w:t>0.002</w:t>
            </w:r>
          </w:p>
        </w:tc>
      </w:tr>
      <w:tr w:rsidR="00D37DFD" w:rsidRPr="00D37DFD" w14:paraId="31A1E84B" w14:textId="77777777" w:rsidTr="00BA1B52">
        <w:trPr>
          <w:trHeight w:val="314"/>
        </w:trPr>
        <w:tc>
          <w:tcPr>
            <w:tcW w:w="1433" w:type="dxa"/>
            <w:tcBorders>
              <w:top w:val="nil"/>
              <w:left w:val="nil"/>
              <w:bottom w:val="nil"/>
              <w:right w:val="nil"/>
            </w:tcBorders>
            <w:shd w:val="clear" w:color="auto" w:fill="auto"/>
            <w:vAlign w:val="center"/>
            <w:hideMark/>
          </w:tcPr>
          <w:p w14:paraId="689B5F39"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2BA10C90"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hideMark/>
          </w:tcPr>
          <w:p w14:paraId="5C6BB7A5" w14:textId="77777777" w:rsidR="00D37DFD" w:rsidRPr="00D37DFD" w:rsidRDefault="00D37DFD" w:rsidP="00D37DFD">
            <w:pPr>
              <w:spacing w:after="0" w:line="240" w:lineRule="auto"/>
              <w:ind w:firstLine="0"/>
              <w:jc w:val="center"/>
              <w:rPr>
                <w:color w:val="000000"/>
              </w:rPr>
            </w:pPr>
            <w:r w:rsidRPr="00D37DFD">
              <w:rPr>
                <w:rFonts w:eastAsia="Calibri"/>
                <w:color w:val="000000"/>
              </w:rPr>
              <w:t>11.450</w:t>
            </w:r>
          </w:p>
        </w:tc>
        <w:tc>
          <w:tcPr>
            <w:tcW w:w="1211" w:type="dxa"/>
            <w:tcBorders>
              <w:top w:val="nil"/>
              <w:left w:val="nil"/>
              <w:bottom w:val="nil"/>
              <w:right w:val="nil"/>
            </w:tcBorders>
            <w:shd w:val="clear" w:color="auto" w:fill="auto"/>
            <w:noWrap/>
            <w:vAlign w:val="bottom"/>
            <w:hideMark/>
          </w:tcPr>
          <w:p w14:paraId="2B710BC9" w14:textId="77777777" w:rsidR="00D37DFD" w:rsidRPr="00D37DFD" w:rsidRDefault="00D37DFD" w:rsidP="00D37DFD">
            <w:pPr>
              <w:spacing w:after="0" w:line="240" w:lineRule="auto"/>
              <w:ind w:firstLine="0"/>
              <w:jc w:val="center"/>
              <w:rPr>
                <w:color w:val="000000"/>
              </w:rPr>
            </w:pPr>
            <w:r w:rsidRPr="00D37DFD">
              <w:rPr>
                <w:rFonts w:eastAsia="Calibri"/>
                <w:color w:val="000000"/>
              </w:rPr>
              <w:t>0.341</w:t>
            </w:r>
          </w:p>
        </w:tc>
        <w:tc>
          <w:tcPr>
            <w:tcW w:w="1061" w:type="dxa"/>
            <w:tcBorders>
              <w:top w:val="nil"/>
              <w:left w:val="nil"/>
              <w:bottom w:val="nil"/>
              <w:right w:val="nil"/>
            </w:tcBorders>
            <w:shd w:val="clear" w:color="auto" w:fill="auto"/>
            <w:noWrap/>
            <w:vAlign w:val="bottom"/>
            <w:hideMark/>
          </w:tcPr>
          <w:p w14:paraId="2ADDE581" w14:textId="77777777" w:rsidR="00D37DFD" w:rsidRPr="00D37DFD" w:rsidRDefault="00D37DFD" w:rsidP="00D37DFD">
            <w:pPr>
              <w:spacing w:after="0" w:line="240" w:lineRule="auto"/>
              <w:ind w:firstLine="0"/>
              <w:jc w:val="center"/>
              <w:rPr>
                <w:color w:val="000000"/>
              </w:rPr>
            </w:pPr>
            <w:r w:rsidRPr="00D37DFD">
              <w:rPr>
                <w:rFonts w:eastAsia="Calibri"/>
                <w:color w:val="000000"/>
              </w:rPr>
              <w:t>0.018</w:t>
            </w:r>
          </w:p>
        </w:tc>
        <w:tc>
          <w:tcPr>
            <w:tcW w:w="1061" w:type="dxa"/>
            <w:tcBorders>
              <w:top w:val="nil"/>
              <w:left w:val="nil"/>
              <w:bottom w:val="nil"/>
              <w:right w:val="nil"/>
            </w:tcBorders>
            <w:shd w:val="clear" w:color="auto" w:fill="auto"/>
            <w:noWrap/>
            <w:vAlign w:val="bottom"/>
            <w:hideMark/>
          </w:tcPr>
          <w:p w14:paraId="1DBA4448" w14:textId="77777777" w:rsidR="00D37DFD" w:rsidRPr="00D37DFD" w:rsidRDefault="00D37DFD" w:rsidP="00D37DFD">
            <w:pPr>
              <w:spacing w:after="0" w:line="240" w:lineRule="auto"/>
              <w:ind w:firstLine="0"/>
              <w:jc w:val="center"/>
              <w:rPr>
                <w:color w:val="000000"/>
              </w:rPr>
            </w:pPr>
            <w:r w:rsidRPr="00D37DFD">
              <w:rPr>
                <w:rFonts w:eastAsia="Calibri"/>
                <w:color w:val="000000"/>
              </w:rPr>
              <w:t>0.011</w:t>
            </w:r>
          </w:p>
        </w:tc>
        <w:tc>
          <w:tcPr>
            <w:tcW w:w="1061" w:type="dxa"/>
            <w:tcBorders>
              <w:top w:val="nil"/>
              <w:left w:val="nil"/>
              <w:bottom w:val="nil"/>
              <w:right w:val="nil"/>
            </w:tcBorders>
            <w:shd w:val="clear" w:color="auto" w:fill="auto"/>
            <w:noWrap/>
            <w:vAlign w:val="bottom"/>
            <w:hideMark/>
          </w:tcPr>
          <w:p w14:paraId="0DDA3D66" w14:textId="77777777" w:rsidR="00D37DFD" w:rsidRPr="00D37DFD" w:rsidRDefault="00D37DFD" w:rsidP="00D37DFD">
            <w:pPr>
              <w:spacing w:after="0" w:line="240" w:lineRule="auto"/>
              <w:ind w:firstLine="0"/>
              <w:jc w:val="center"/>
              <w:rPr>
                <w:color w:val="000000"/>
              </w:rPr>
            </w:pPr>
            <w:r w:rsidRPr="00D37DFD">
              <w:rPr>
                <w:rFonts w:eastAsia="Calibri"/>
                <w:color w:val="000000"/>
              </w:rPr>
              <w:t>0.009</w:t>
            </w:r>
          </w:p>
        </w:tc>
        <w:tc>
          <w:tcPr>
            <w:tcW w:w="1061" w:type="dxa"/>
            <w:tcBorders>
              <w:top w:val="nil"/>
              <w:left w:val="nil"/>
              <w:bottom w:val="nil"/>
              <w:right w:val="nil"/>
            </w:tcBorders>
            <w:shd w:val="clear" w:color="auto" w:fill="auto"/>
            <w:noWrap/>
            <w:vAlign w:val="bottom"/>
            <w:hideMark/>
          </w:tcPr>
          <w:p w14:paraId="08723139"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61" w:type="dxa"/>
            <w:tcBorders>
              <w:top w:val="nil"/>
              <w:left w:val="nil"/>
              <w:bottom w:val="nil"/>
              <w:right w:val="nil"/>
            </w:tcBorders>
            <w:shd w:val="clear" w:color="auto" w:fill="auto"/>
            <w:noWrap/>
            <w:vAlign w:val="bottom"/>
            <w:hideMark/>
          </w:tcPr>
          <w:p w14:paraId="1FD70FE8"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61" w:type="dxa"/>
            <w:tcBorders>
              <w:top w:val="nil"/>
              <w:left w:val="nil"/>
              <w:bottom w:val="nil"/>
              <w:right w:val="nil"/>
            </w:tcBorders>
            <w:shd w:val="clear" w:color="auto" w:fill="auto"/>
            <w:noWrap/>
            <w:vAlign w:val="bottom"/>
            <w:hideMark/>
          </w:tcPr>
          <w:p w14:paraId="1889F39A"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c>
          <w:tcPr>
            <w:tcW w:w="1061" w:type="dxa"/>
            <w:tcBorders>
              <w:top w:val="nil"/>
              <w:left w:val="nil"/>
              <w:bottom w:val="nil"/>
              <w:right w:val="nil"/>
            </w:tcBorders>
            <w:shd w:val="clear" w:color="auto" w:fill="auto"/>
            <w:noWrap/>
            <w:vAlign w:val="bottom"/>
            <w:hideMark/>
          </w:tcPr>
          <w:p w14:paraId="7F5316E2" w14:textId="77777777" w:rsidR="00D37DFD" w:rsidRPr="00D37DFD" w:rsidRDefault="00D37DFD" w:rsidP="00D37DFD">
            <w:pPr>
              <w:spacing w:after="0" w:line="240" w:lineRule="auto"/>
              <w:ind w:firstLine="0"/>
              <w:jc w:val="center"/>
              <w:rPr>
                <w:color w:val="000000"/>
              </w:rPr>
            </w:pPr>
            <w:r w:rsidRPr="00D37DFD">
              <w:rPr>
                <w:rFonts w:eastAsia="Calibri"/>
                <w:color w:val="000000"/>
              </w:rPr>
              <w:t>0.013</w:t>
            </w:r>
          </w:p>
        </w:tc>
      </w:tr>
      <w:tr w:rsidR="00D37DFD" w:rsidRPr="00D37DFD" w14:paraId="6282B27A" w14:textId="77777777" w:rsidTr="00BA1B52">
        <w:trPr>
          <w:trHeight w:val="314"/>
        </w:trPr>
        <w:tc>
          <w:tcPr>
            <w:tcW w:w="1433" w:type="dxa"/>
            <w:tcBorders>
              <w:top w:val="nil"/>
              <w:left w:val="nil"/>
              <w:bottom w:val="nil"/>
              <w:right w:val="nil"/>
            </w:tcBorders>
            <w:shd w:val="clear" w:color="auto" w:fill="auto"/>
            <w:vAlign w:val="center"/>
            <w:hideMark/>
          </w:tcPr>
          <w:p w14:paraId="2B595964"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DC72A7F"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hideMark/>
          </w:tcPr>
          <w:p w14:paraId="7CB60374" w14:textId="77777777" w:rsidR="00D37DFD" w:rsidRPr="00D37DFD" w:rsidRDefault="00D37DFD" w:rsidP="00D37DFD">
            <w:pPr>
              <w:spacing w:after="0" w:line="240" w:lineRule="auto"/>
              <w:ind w:firstLine="0"/>
              <w:jc w:val="center"/>
              <w:rPr>
                <w:color w:val="000000"/>
              </w:rPr>
            </w:pPr>
            <w:r w:rsidRPr="00D37DFD">
              <w:rPr>
                <w:rFonts w:eastAsia="Calibri"/>
                <w:color w:val="000000"/>
              </w:rPr>
              <w:t>11.449</w:t>
            </w:r>
          </w:p>
        </w:tc>
        <w:tc>
          <w:tcPr>
            <w:tcW w:w="1211" w:type="dxa"/>
            <w:tcBorders>
              <w:top w:val="nil"/>
              <w:left w:val="nil"/>
              <w:bottom w:val="nil"/>
              <w:right w:val="nil"/>
            </w:tcBorders>
            <w:shd w:val="clear" w:color="auto" w:fill="auto"/>
            <w:noWrap/>
            <w:vAlign w:val="bottom"/>
            <w:hideMark/>
          </w:tcPr>
          <w:p w14:paraId="6DAF779E" w14:textId="77777777" w:rsidR="00D37DFD" w:rsidRPr="00D37DFD" w:rsidRDefault="00D37DFD" w:rsidP="00D37DFD">
            <w:pPr>
              <w:spacing w:after="0" w:line="240" w:lineRule="auto"/>
              <w:ind w:firstLine="0"/>
              <w:jc w:val="center"/>
              <w:rPr>
                <w:color w:val="000000"/>
              </w:rPr>
            </w:pPr>
            <w:r w:rsidRPr="00D37DFD">
              <w:rPr>
                <w:rFonts w:eastAsia="Calibri"/>
                <w:color w:val="000000"/>
              </w:rPr>
              <w:t>0.341</w:t>
            </w:r>
          </w:p>
        </w:tc>
        <w:tc>
          <w:tcPr>
            <w:tcW w:w="1061" w:type="dxa"/>
            <w:tcBorders>
              <w:top w:val="nil"/>
              <w:left w:val="nil"/>
              <w:bottom w:val="nil"/>
              <w:right w:val="nil"/>
            </w:tcBorders>
            <w:shd w:val="clear" w:color="auto" w:fill="auto"/>
            <w:noWrap/>
            <w:vAlign w:val="bottom"/>
            <w:hideMark/>
          </w:tcPr>
          <w:p w14:paraId="7F8CD99D" w14:textId="77777777" w:rsidR="00D37DFD" w:rsidRPr="00D37DFD" w:rsidRDefault="00D37DFD" w:rsidP="00D37DFD">
            <w:pPr>
              <w:spacing w:after="0" w:line="240" w:lineRule="auto"/>
              <w:ind w:firstLine="0"/>
              <w:jc w:val="center"/>
              <w:rPr>
                <w:color w:val="000000"/>
              </w:rPr>
            </w:pPr>
            <w:r w:rsidRPr="00D37DFD">
              <w:rPr>
                <w:rFonts w:eastAsia="Calibri"/>
                <w:color w:val="000000"/>
              </w:rPr>
              <w:t>0.010</w:t>
            </w:r>
          </w:p>
        </w:tc>
        <w:tc>
          <w:tcPr>
            <w:tcW w:w="1061" w:type="dxa"/>
            <w:tcBorders>
              <w:top w:val="nil"/>
              <w:left w:val="nil"/>
              <w:bottom w:val="nil"/>
              <w:right w:val="nil"/>
            </w:tcBorders>
            <w:shd w:val="clear" w:color="auto" w:fill="auto"/>
            <w:noWrap/>
            <w:vAlign w:val="bottom"/>
            <w:hideMark/>
          </w:tcPr>
          <w:p w14:paraId="5985478E"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61" w:type="dxa"/>
            <w:tcBorders>
              <w:top w:val="nil"/>
              <w:left w:val="nil"/>
              <w:bottom w:val="nil"/>
              <w:right w:val="nil"/>
            </w:tcBorders>
            <w:shd w:val="clear" w:color="auto" w:fill="auto"/>
            <w:noWrap/>
            <w:vAlign w:val="bottom"/>
            <w:hideMark/>
          </w:tcPr>
          <w:p w14:paraId="69170599"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nil"/>
              <w:left w:val="nil"/>
              <w:bottom w:val="nil"/>
              <w:right w:val="nil"/>
            </w:tcBorders>
            <w:shd w:val="clear" w:color="auto" w:fill="auto"/>
            <w:noWrap/>
            <w:vAlign w:val="bottom"/>
            <w:hideMark/>
          </w:tcPr>
          <w:p w14:paraId="333EB7D1"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61" w:type="dxa"/>
            <w:tcBorders>
              <w:top w:val="nil"/>
              <w:left w:val="nil"/>
              <w:bottom w:val="nil"/>
              <w:right w:val="nil"/>
            </w:tcBorders>
            <w:shd w:val="clear" w:color="auto" w:fill="auto"/>
            <w:noWrap/>
            <w:vAlign w:val="bottom"/>
            <w:hideMark/>
          </w:tcPr>
          <w:p w14:paraId="081EA2B9"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61" w:type="dxa"/>
            <w:tcBorders>
              <w:top w:val="nil"/>
              <w:left w:val="nil"/>
              <w:bottom w:val="nil"/>
              <w:right w:val="nil"/>
            </w:tcBorders>
            <w:shd w:val="clear" w:color="auto" w:fill="auto"/>
            <w:noWrap/>
            <w:vAlign w:val="bottom"/>
            <w:hideMark/>
          </w:tcPr>
          <w:p w14:paraId="1A5545DC"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c>
          <w:tcPr>
            <w:tcW w:w="1061" w:type="dxa"/>
            <w:tcBorders>
              <w:top w:val="nil"/>
              <w:left w:val="nil"/>
              <w:bottom w:val="nil"/>
              <w:right w:val="nil"/>
            </w:tcBorders>
            <w:shd w:val="clear" w:color="auto" w:fill="auto"/>
            <w:noWrap/>
            <w:vAlign w:val="bottom"/>
            <w:hideMark/>
          </w:tcPr>
          <w:p w14:paraId="5465DAAB" w14:textId="77777777" w:rsidR="00D37DFD" w:rsidRPr="00D37DFD" w:rsidRDefault="00D37DFD" w:rsidP="00D37DFD">
            <w:pPr>
              <w:spacing w:after="0" w:line="240" w:lineRule="auto"/>
              <w:ind w:firstLine="0"/>
              <w:jc w:val="center"/>
              <w:rPr>
                <w:color w:val="000000"/>
              </w:rPr>
            </w:pPr>
            <w:r w:rsidRPr="00D37DFD">
              <w:rPr>
                <w:rFonts w:eastAsia="Calibri"/>
                <w:color w:val="000000"/>
              </w:rPr>
              <w:t>0.011</w:t>
            </w:r>
          </w:p>
        </w:tc>
      </w:tr>
      <w:tr w:rsidR="00D37DFD" w:rsidRPr="00D37DFD" w14:paraId="2EDFA7FC" w14:textId="77777777" w:rsidTr="00BA1B52">
        <w:trPr>
          <w:trHeight w:val="314"/>
        </w:trPr>
        <w:tc>
          <w:tcPr>
            <w:tcW w:w="1433" w:type="dxa"/>
            <w:tcBorders>
              <w:top w:val="nil"/>
              <w:left w:val="nil"/>
              <w:bottom w:val="nil"/>
              <w:right w:val="nil"/>
            </w:tcBorders>
            <w:shd w:val="clear" w:color="auto" w:fill="auto"/>
            <w:vAlign w:val="center"/>
            <w:hideMark/>
          </w:tcPr>
          <w:p w14:paraId="4B05E2C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3BDA2B83"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hideMark/>
          </w:tcPr>
          <w:p w14:paraId="3BC4090C"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211" w:type="dxa"/>
            <w:tcBorders>
              <w:top w:val="nil"/>
              <w:left w:val="nil"/>
              <w:bottom w:val="nil"/>
              <w:right w:val="nil"/>
            </w:tcBorders>
            <w:shd w:val="clear" w:color="auto" w:fill="auto"/>
            <w:noWrap/>
            <w:vAlign w:val="bottom"/>
            <w:hideMark/>
          </w:tcPr>
          <w:p w14:paraId="6A9BDDA2" w14:textId="77777777" w:rsidR="00D37DFD" w:rsidRPr="00D37DFD" w:rsidRDefault="00D37DFD" w:rsidP="00D37DFD">
            <w:pPr>
              <w:spacing w:after="0" w:line="240" w:lineRule="auto"/>
              <w:ind w:firstLine="0"/>
              <w:jc w:val="center"/>
              <w:rPr>
                <w:color w:val="000000"/>
              </w:rPr>
            </w:pPr>
            <w:r w:rsidRPr="00D37DFD">
              <w:rPr>
                <w:rFonts w:eastAsia="Calibri"/>
                <w:color w:val="000000"/>
              </w:rPr>
              <w:t>3.0</w:t>
            </w:r>
          </w:p>
        </w:tc>
        <w:tc>
          <w:tcPr>
            <w:tcW w:w="1061" w:type="dxa"/>
            <w:tcBorders>
              <w:top w:val="nil"/>
              <w:left w:val="nil"/>
              <w:bottom w:val="nil"/>
              <w:right w:val="nil"/>
            </w:tcBorders>
            <w:shd w:val="clear" w:color="auto" w:fill="auto"/>
            <w:noWrap/>
            <w:vAlign w:val="bottom"/>
            <w:hideMark/>
          </w:tcPr>
          <w:p w14:paraId="78928C9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292900B5"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250CF6E6"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61" w:type="dxa"/>
            <w:tcBorders>
              <w:top w:val="nil"/>
              <w:left w:val="nil"/>
              <w:bottom w:val="nil"/>
              <w:right w:val="nil"/>
            </w:tcBorders>
            <w:shd w:val="clear" w:color="auto" w:fill="auto"/>
            <w:noWrap/>
            <w:vAlign w:val="bottom"/>
            <w:hideMark/>
          </w:tcPr>
          <w:p w14:paraId="7D68928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2FCAD928" w14:textId="77777777" w:rsidR="00D37DFD" w:rsidRPr="00D37DFD" w:rsidRDefault="00D37DFD" w:rsidP="00D37DFD">
            <w:pPr>
              <w:spacing w:after="0" w:line="240" w:lineRule="auto"/>
              <w:ind w:firstLine="0"/>
              <w:jc w:val="center"/>
              <w:rPr>
                <w:color w:val="000000"/>
              </w:rPr>
            </w:pPr>
            <w:r w:rsidRPr="00D37DFD">
              <w:rPr>
                <w:rFonts w:eastAsia="Calibri"/>
                <w:color w:val="000000"/>
              </w:rPr>
              <w:t>0.4</w:t>
            </w:r>
          </w:p>
        </w:tc>
        <w:tc>
          <w:tcPr>
            <w:tcW w:w="1061" w:type="dxa"/>
            <w:tcBorders>
              <w:top w:val="nil"/>
              <w:left w:val="nil"/>
              <w:bottom w:val="nil"/>
              <w:right w:val="nil"/>
            </w:tcBorders>
            <w:shd w:val="clear" w:color="auto" w:fill="auto"/>
            <w:noWrap/>
            <w:vAlign w:val="bottom"/>
            <w:hideMark/>
          </w:tcPr>
          <w:p w14:paraId="13F99459"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68BCD260"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r>
      <w:tr w:rsidR="00D37DFD" w:rsidRPr="00D37DFD" w14:paraId="494C55B0" w14:textId="77777777" w:rsidTr="00BA1B52">
        <w:trPr>
          <w:trHeight w:val="314"/>
        </w:trPr>
        <w:tc>
          <w:tcPr>
            <w:tcW w:w="1433" w:type="dxa"/>
            <w:tcBorders>
              <w:top w:val="nil"/>
              <w:left w:val="nil"/>
              <w:bottom w:val="nil"/>
              <w:right w:val="nil"/>
            </w:tcBorders>
            <w:shd w:val="clear" w:color="auto" w:fill="auto"/>
            <w:vAlign w:val="center"/>
            <w:hideMark/>
          </w:tcPr>
          <w:p w14:paraId="553C32BB" w14:textId="77777777" w:rsidR="00D37DFD" w:rsidRPr="00D37DFD" w:rsidRDefault="00D37DFD" w:rsidP="00D37DFD">
            <w:pPr>
              <w:spacing w:after="0" w:line="240" w:lineRule="auto"/>
              <w:ind w:firstLine="0"/>
              <w:rPr>
                <w:color w:val="000000"/>
              </w:rPr>
            </w:pPr>
            <w:r w:rsidRPr="00D37DFD">
              <w:rPr>
                <w:color w:val="000000"/>
              </w:rPr>
              <w:t>SWWA</w:t>
            </w:r>
          </w:p>
        </w:tc>
        <w:tc>
          <w:tcPr>
            <w:tcW w:w="1757" w:type="dxa"/>
            <w:tcBorders>
              <w:top w:val="nil"/>
              <w:left w:val="nil"/>
              <w:bottom w:val="nil"/>
              <w:right w:val="nil"/>
            </w:tcBorders>
            <w:shd w:val="clear" w:color="auto" w:fill="auto"/>
            <w:noWrap/>
            <w:vAlign w:val="center"/>
            <w:hideMark/>
          </w:tcPr>
          <w:p w14:paraId="01731504"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hideMark/>
          </w:tcPr>
          <w:p w14:paraId="36F9EF34" w14:textId="77777777" w:rsidR="00D37DFD" w:rsidRPr="00D37DFD" w:rsidRDefault="00D37DFD" w:rsidP="00D37DFD">
            <w:pPr>
              <w:spacing w:after="0" w:line="240" w:lineRule="auto"/>
              <w:ind w:firstLine="0"/>
              <w:jc w:val="center"/>
              <w:rPr>
                <w:color w:val="000000"/>
              </w:rPr>
            </w:pPr>
            <w:r w:rsidRPr="00D37DFD">
              <w:rPr>
                <w:rFonts w:eastAsia="Calibri"/>
                <w:color w:val="000000"/>
              </w:rPr>
              <w:t>0.059</w:t>
            </w:r>
          </w:p>
        </w:tc>
        <w:tc>
          <w:tcPr>
            <w:tcW w:w="1211" w:type="dxa"/>
            <w:tcBorders>
              <w:top w:val="nil"/>
              <w:left w:val="nil"/>
              <w:bottom w:val="nil"/>
              <w:right w:val="nil"/>
            </w:tcBorders>
            <w:shd w:val="clear" w:color="auto" w:fill="auto"/>
            <w:noWrap/>
            <w:vAlign w:val="bottom"/>
            <w:hideMark/>
          </w:tcPr>
          <w:p w14:paraId="2D5A72F0" w14:textId="77777777" w:rsidR="00D37DFD" w:rsidRPr="00D37DFD" w:rsidRDefault="00D37DFD" w:rsidP="00D37DFD">
            <w:pPr>
              <w:spacing w:after="0" w:line="240" w:lineRule="auto"/>
              <w:ind w:firstLine="0"/>
              <w:jc w:val="center"/>
              <w:rPr>
                <w:color w:val="000000"/>
              </w:rPr>
            </w:pPr>
            <w:r w:rsidRPr="00D37DFD">
              <w:rPr>
                <w:rFonts w:eastAsia="Calibri"/>
                <w:color w:val="000000"/>
              </w:rPr>
              <w:t>0.065</w:t>
            </w:r>
          </w:p>
        </w:tc>
        <w:tc>
          <w:tcPr>
            <w:tcW w:w="1061" w:type="dxa"/>
            <w:tcBorders>
              <w:top w:val="nil"/>
              <w:left w:val="nil"/>
              <w:bottom w:val="nil"/>
              <w:right w:val="nil"/>
            </w:tcBorders>
            <w:shd w:val="clear" w:color="auto" w:fill="auto"/>
            <w:noWrap/>
            <w:vAlign w:val="bottom"/>
            <w:hideMark/>
          </w:tcPr>
          <w:p w14:paraId="01F8265A" w14:textId="77777777" w:rsidR="00D37DFD" w:rsidRPr="00D37DFD" w:rsidRDefault="00D37DFD" w:rsidP="00D37DFD">
            <w:pPr>
              <w:spacing w:after="0" w:line="240" w:lineRule="auto"/>
              <w:ind w:firstLine="0"/>
              <w:jc w:val="center"/>
              <w:rPr>
                <w:color w:val="000000"/>
              </w:rPr>
            </w:pPr>
            <w:r w:rsidRPr="00D37DFD">
              <w:rPr>
                <w:rFonts w:eastAsia="Calibri"/>
                <w:color w:val="000000"/>
              </w:rPr>
              <w:t>0.057</w:t>
            </w:r>
          </w:p>
        </w:tc>
        <w:tc>
          <w:tcPr>
            <w:tcW w:w="1061" w:type="dxa"/>
            <w:tcBorders>
              <w:top w:val="nil"/>
              <w:left w:val="nil"/>
              <w:bottom w:val="nil"/>
              <w:right w:val="nil"/>
            </w:tcBorders>
            <w:shd w:val="clear" w:color="auto" w:fill="auto"/>
            <w:noWrap/>
            <w:vAlign w:val="bottom"/>
            <w:hideMark/>
          </w:tcPr>
          <w:p w14:paraId="27E3F0E9" w14:textId="77777777" w:rsidR="00D37DFD" w:rsidRPr="00D37DFD" w:rsidRDefault="00D37DFD" w:rsidP="00D37DFD">
            <w:pPr>
              <w:spacing w:after="0" w:line="240" w:lineRule="auto"/>
              <w:ind w:firstLine="0"/>
              <w:jc w:val="center"/>
              <w:rPr>
                <w:color w:val="000000"/>
              </w:rPr>
            </w:pPr>
            <w:r w:rsidRPr="00D37DFD">
              <w:rPr>
                <w:rFonts w:eastAsia="Calibri"/>
                <w:color w:val="000000"/>
              </w:rPr>
              <w:t>0.063</w:t>
            </w:r>
          </w:p>
        </w:tc>
        <w:tc>
          <w:tcPr>
            <w:tcW w:w="1061" w:type="dxa"/>
            <w:tcBorders>
              <w:top w:val="nil"/>
              <w:left w:val="nil"/>
              <w:bottom w:val="nil"/>
              <w:right w:val="nil"/>
            </w:tcBorders>
            <w:shd w:val="clear" w:color="auto" w:fill="auto"/>
            <w:noWrap/>
            <w:vAlign w:val="bottom"/>
            <w:hideMark/>
          </w:tcPr>
          <w:p w14:paraId="6E9DE68C" w14:textId="77777777" w:rsidR="00D37DFD" w:rsidRPr="00D37DFD" w:rsidRDefault="00D37DFD" w:rsidP="00D37DFD">
            <w:pPr>
              <w:spacing w:after="0" w:line="240" w:lineRule="auto"/>
              <w:ind w:firstLine="0"/>
              <w:jc w:val="center"/>
              <w:rPr>
                <w:color w:val="000000"/>
              </w:rPr>
            </w:pPr>
            <w:r w:rsidRPr="00D37DFD">
              <w:rPr>
                <w:rFonts w:eastAsia="Calibri"/>
                <w:color w:val="000000"/>
              </w:rPr>
              <w:t>0.056</w:t>
            </w:r>
          </w:p>
        </w:tc>
        <w:tc>
          <w:tcPr>
            <w:tcW w:w="1061" w:type="dxa"/>
            <w:tcBorders>
              <w:top w:val="nil"/>
              <w:left w:val="nil"/>
              <w:bottom w:val="nil"/>
              <w:right w:val="nil"/>
            </w:tcBorders>
            <w:shd w:val="clear" w:color="auto" w:fill="auto"/>
            <w:noWrap/>
            <w:vAlign w:val="bottom"/>
            <w:hideMark/>
          </w:tcPr>
          <w:p w14:paraId="3AA279C7" w14:textId="77777777" w:rsidR="00D37DFD" w:rsidRPr="00D37DFD" w:rsidRDefault="00D37DFD" w:rsidP="00D37DFD">
            <w:pPr>
              <w:spacing w:after="0" w:line="240" w:lineRule="auto"/>
              <w:ind w:firstLine="0"/>
              <w:jc w:val="center"/>
              <w:rPr>
                <w:color w:val="000000"/>
              </w:rPr>
            </w:pPr>
            <w:r w:rsidRPr="00D37DFD">
              <w:rPr>
                <w:rFonts w:eastAsia="Calibri"/>
                <w:color w:val="000000"/>
              </w:rPr>
              <w:t>0.059</w:t>
            </w:r>
          </w:p>
        </w:tc>
        <w:tc>
          <w:tcPr>
            <w:tcW w:w="1061" w:type="dxa"/>
            <w:tcBorders>
              <w:top w:val="nil"/>
              <w:left w:val="nil"/>
              <w:bottom w:val="nil"/>
              <w:right w:val="nil"/>
            </w:tcBorders>
            <w:shd w:val="clear" w:color="auto" w:fill="auto"/>
            <w:noWrap/>
            <w:vAlign w:val="bottom"/>
            <w:hideMark/>
          </w:tcPr>
          <w:p w14:paraId="062696F2"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nil"/>
              <w:left w:val="nil"/>
              <w:bottom w:val="nil"/>
              <w:right w:val="nil"/>
            </w:tcBorders>
            <w:shd w:val="clear" w:color="auto" w:fill="auto"/>
            <w:noWrap/>
            <w:vAlign w:val="bottom"/>
            <w:hideMark/>
          </w:tcPr>
          <w:p w14:paraId="1179789D" w14:textId="77777777" w:rsidR="00D37DFD" w:rsidRPr="00D37DFD" w:rsidRDefault="00D37DFD" w:rsidP="00D37DFD">
            <w:pPr>
              <w:spacing w:after="0" w:line="240" w:lineRule="auto"/>
              <w:ind w:firstLine="0"/>
              <w:jc w:val="center"/>
              <w:rPr>
                <w:color w:val="000000"/>
              </w:rPr>
            </w:pPr>
            <w:r w:rsidRPr="00D37DFD">
              <w:rPr>
                <w:rFonts w:eastAsia="Calibri"/>
                <w:color w:val="000000"/>
              </w:rPr>
              <w:t>0.034</w:t>
            </w:r>
          </w:p>
        </w:tc>
        <w:tc>
          <w:tcPr>
            <w:tcW w:w="1061" w:type="dxa"/>
            <w:tcBorders>
              <w:top w:val="nil"/>
              <w:left w:val="nil"/>
              <w:bottom w:val="nil"/>
              <w:right w:val="nil"/>
            </w:tcBorders>
            <w:shd w:val="clear" w:color="auto" w:fill="auto"/>
            <w:noWrap/>
            <w:vAlign w:val="bottom"/>
            <w:hideMark/>
          </w:tcPr>
          <w:p w14:paraId="7C14E970" w14:textId="77777777" w:rsidR="00D37DFD" w:rsidRPr="00D37DFD" w:rsidRDefault="00D37DFD" w:rsidP="00D37DFD">
            <w:pPr>
              <w:spacing w:after="0" w:line="240" w:lineRule="auto"/>
              <w:ind w:firstLine="0"/>
              <w:jc w:val="center"/>
              <w:rPr>
                <w:color w:val="000000"/>
              </w:rPr>
            </w:pPr>
            <w:r w:rsidRPr="00D37DFD">
              <w:rPr>
                <w:rFonts w:eastAsia="Calibri"/>
                <w:color w:val="000000"/>
              </w:rPr>
              <w:t>0.058</w:t>
            </w:r>
          </w:p>
        </w:tc>
      </w:tr>
      <w:tr w:rsidR="00D37DFD" w:rsidRPr="00D37DFD" w14:paraId="0E9B2D28" w14:textId="77777777" w:rsidTr="00BA1B52">
        <w:trPr>
          <w:trHeight w:val="314"/>
        </w:trPr>
        <w:tc>
          <w:tcPr>
            <w:tcW w:w="1433" w:type="dxa"/>
            <w:tcBorders>
              <w:top w:val="nil"/>
              <w:left w:val="nil"/>
              <w:bottom w:val="nil"/>
              <w:right w:val="nil"/>
            </w:tcBorders>
            <w:shd w:val="clear" w:color="auto" w:fill="auto"/>
            <w:vAlign w:val="center"/>
            <w:hideMark/>
          </w:tcPr>
          <w:p w14:paraId="10801F47"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E3C8E35"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hideMark/>
          </w:tcPr>
          <w:p w14:paraId="14284F90" w14:textId="77777777" w:rsidR="00D37DFD" w:rsidRPr="00D37DFD" w:rsidRDefault="00D37DFD" w:rsidP="00D37DFD">
            <w:pPr>
              <w:spacing w:after="0" w:line="240" w:lineRule="auto"/>
              <w:ind w:firstLine="0"/>
              <w:jc w:val="center"/>
              <w:rPr>
                <w:color w:val="000000"/>
              </w:rPr>
            </w:pPr>
            <w:r w:rsidRPr="00D37DFD">
              <w:rPr>
                <w:rFonts w:eastAsia="Calibri"/>
                <w:color w:val="000000"/>
              </w:rPr>
              <w:t>0.117</w:t>
            </w:r>
          </w:p>
        </w:tc>
        <w:tc>
          <w:tcPr>
            <w:tcW w:w="1211" w:type="dxa"/>
            <w:tcBorders>
              <w:top w:val="nil"/>
              <w:left w:val="nil"/>
              <w:bottom w:val="nil"/>
              <w:right w:val="nil"/>
            </w:tcBorders>
            <w:shd w:val="clear" w:color="auto" w:fill="auto"/>
            <w:noWrap/>
            <w:vAlign w:val="bottom"/>
            <w:hideMark/>
          </w:tcPr>
          <w:p w14:paraId="698105A7" w14:textId="77777777" w:rsidR="00D37DFD" w:rsidRPr="00D37DFD" w:rsidRDefault="00D37DFD" w:rsidP="00D37DFD">
            <w:pPr>
              <w:spacing w:after="0" w:line="240" w:lineRule="auto"/>
              <w:ind w:firstLine="0"/>
              <w:jc w:val="center"/>
              <w:rPr>
                <w:color w:val="000000"/>
              </w:rPr>
            </w:pPr>
            <w:r w:rsidRPr="00D37DFD">
              <w:rPr>
                <w:rFonts w:eastAsia="Calibri"/>
                <w:color w:val="000000"/>
              </w:rPr>
              <w:t>0.154</w:t>
            </w:r>
          </w:p>
        </w:tc>
        <w:tc>
          <w:tcPr>
            <w:tcW w:w="1061" w:type="dxa"/>
            <w:tcBorders>
              <w:top w:val="nil"/>
              <w:left w:val="nil"/>
              <w:bottom w:val="nil"/>
              <w:right w:val="nil"/>
            </w:tcBorders>
            <w:shd w:val="clear" w:color="auto" w:fill="auto"/>
            <w:noWrap/>
            <w:vAlign w:val="bottom"/>
            <w:hideMark/>
          </w:tcPr>
          <w:p w14:paraId="15C2B64E" w14:textId="77777777" w:rsidR="00D37DFD" w:rsidRPr="00D37DFD" w:rsidRDefault="00D37DFD" w:rsidP="00D37DFD">
            <w:pPr>
              <w:spacing w:after="0" w:line="240" w:lineRule="auto"/>
              <w:ind w:firstLine="0"/>
              <w:jc w:val="center"/>
              <w:rPr>
                <w:color w:val="000000"/>
              </w:rPr>
            </w:pPr>
            <w:r w:rsidRPr="00D37DFD">
              <w:rPr>
                <w:rFonts w:eastAsia="Calibri"/>
                <w:color w:val="000000"/>
              </w:rPr>
              <w:t>0.188</w:t>
            </w:r>
          </w:p>
        </w:tc>
        <w:tc>
          <w:tcPr>
            <w:tcW w:w="1061" w:type="dxa"/>
            <w:tcBorders>
              <w:top w:val="nil"/>
              <w:left w:val="nil"/>
              <w:bottom w:val="nil"/>
              <w:right w:val="nil"/>
            </w:tcBorders>
            <w:shd w:val="clear" w:color="auto" w:fill="auto"/>
            <w:noWrap/>
            <w:vAlign w:val="bottom"/>
            <w:hideMark/>
          </w:tcPr>
          <w:p w14:paraId="69D8919F" w14:textId="77777777" w:rsidR="00D37DFD" w:rsidRPr="00D37DFD" w:rsidRDefault="00D37DFD" w:rsidP="00D37DFD">
            <w:pPr>
              <w:spacing w:after="0" w:line="240" w:lineRule="auto"/>
              <w:ind w:firstLine="0"/>
              <w:jc w:val="center"/>
              <w:rPr>
                <w:color w:val="000000"/>
              </w:rPr>
            </w:pPr>
            <w:r w:rsidRPr="00D37DFD">
              <w:rPr>
                <w:rFonts w:eastAsia="Calibri"/>
                <w:color w:val="000000"/>
              </w:rPr>
              <w:t>0.095</w:t>
            </w:r>
          </w:p>
        </w:tc>
        <w:tc>
          <w:tcPr>
            <w:tcW w:w="1061" w:type="dxa"/>
            <w:tcBorders>
              <w:top w:val="nil"/>
              <w:left w:val="nil"/>
              <w:bottom w:val="nil"/>
              <w:right w:val="nil"/>
            </w:tcBorders>
            <w:shd w:val="clear" w:color="auto" w:fill="auto"/>
            <w:noWrap/>
            <w:vAlign w:val="bottom"/>
            <w:hideMark/>
          </w:tcPr>
          <w:p w14:paraId="34575EF3" w14:textId="77777777" w:rsidR="00D37DFD" w:rsidRPr="00D37DFD" w:rsidRDefault="00D37DFD" w:rsidP="00D37DFD">
            <w:pPr>
              <w:spacing w:after="0" w:line="240" w:lineRule="auto"/>
              <w:ind w:firstLine="0"/>
              <w:jc w:val="center"/>
              <w:rPr>
                <w:color w:val="000000"/>
              </w:rPr>
            </w:pPr>
            <w:r w:rsidRPr="00D37DFD">
              <w:rPr>
                <w:rFonts w:eastAsia="Calibri"/>
                <w:color w:val="000000"/>
              </w:rPr>
              <w:t>0.199</w:t>
            </w:r>
          </w:p>
        </w:tc>
        <w:tc>
          <w:tcPr>
            <w:tcW w:w="1061" w:type="dxa"/>
            <w:tcBorders>
              <w:top w:val="nil"/>
              <w:left w:val="nil"/>
              <w:bottom w:val="nil"/>
              <w:right w:val="nil"/>
            </w:tcBorders>
            <w:shd w:val="clear" w:color="auto" w:fill="auto"/>
            <w:noWrap/>
            <w:vAlign w:val="bottom"/>
            <w:hideMark/>
          </w:tcPr>
          <w:p w14:paraId="16E2501E" w14:textId="77777777" w:rsidR="00D37DFD" w:rsidRPr="00D37DFD" w:rsidRDefault="00D37DFD" w:rsidP="00D37DFD">
            <w:pPr>
              <w:spacing w:after="0" w:line="240" w:lineRule="auto"/>
              <w:ind w:firstLine="0"/>
              <w:jc w:val="center"/>
              <w:rPr>
                <w:color w:val="000000"/>
              </w:rPr>
            </w:pPr>
            <w:r w:rsidRPr="00D37DFD">
              <w:rPr>
                <w:rFonts w:eastAsia="Calibri"/>
                <w:color w:val="000000"/>
              </w:rPr>
              <w:t>0.249</w:t>
            </w:r>
          </w:p>
        </w:tc>
        <w:tc>
          <w:tcPr>
            <w:tcW w:w="1061" w:type="dxa"/>
            <w:tcBorders>
              <w:top w:val="nil"/>
              <w:left w:val="nil"/>
              <w:bottom w:val="nil"/>
              <w:right w:val="nil"/>
            </w:tcBorders>
            <w:shd w:val="clear" w:color="auto" w:fill="auto"/>
            <w:noWrap/>
            <w:vAlign w:val="bottom"/>
            <w:hideMark/>
          </w:tcPr>
          <w:p w14:paraId="03285F73" w14:textId="77777777" w:rsidR="00D37DFD" w:rsidRPr="00D37DFD" w:rsidRDefault="00D37DFD" w:rsidP="00D37DFD">
            <w:pPr>
              <w:spacing w:after="0" w:line="240" w:lineRule="auto"/>
              <w:ind w:firstLine="0"/>
              <w:jc w:val="center"/>
              <w:rPr>
                <w:color w:val="000000"/>
              </w:rPr>
            </w:pPr>
            <w:r w:rsidRPr="00D37DFD">
              <w:rPr>
                <w:rFonts w:eastAsia="Calibri"/>
                <w:color w:val="000000"/>
              </w:rPr>
              <w:t>3.288</w:t>
            </w:r>
          </w:p>
        </w:tc>
        <w:tc>
          <w:tcPr>
            <w:tcW w:w="1061" w:type="dxa"/>
            <w:tcBorders>
              <w:top w:val="nil"/>
              <w:left w:val="nil"/>
              <w:bottom w:val="nil"/>
              <w:right w:val="nil"/>
            </w:tcBorders>
            <w:shd w:val="clear" w:color="auto" w:fill="auto"/>
            <w:noWrap/>
            <w:vAlign w:val="bottom"/>
            <w:hideMark/>
          </w:tcPr>
          <w:p w14:paraId="3EE27C5E" w14:textId="77777777" w:rsidR="00D37DFD" w:rsidRPr="00D37DFD" w:rsidRDefault="00D37DFD" w:rsidP="00D37DFD">
            <w:pPr>
              <w:spacing w:after="0" w:line="240" w:lineRule="auto"/>
              <w:ind w:firstLine="0"/>
              <w:jc w:val="center"/>
              <w:rPr>
                <w:color w:val="000000"/>
              </w:rPr>
            </w:pPr>
            <w:r w:rsidRPr="00D37DFD">
              <w:rPr>
                <w:rFonts w:eastAsia="Calibri"/>
                <w:color w:val="000000"/>
              </w:rPr>
              <w:t>160.543</w:t>
            </w:r>
          </w:p>
        </w:tc>
        <w:tc>
          <w:tcPr>
            <w:tcW w:w="1061" w:type="dxa"/>
            <w:tcBorders>
              <w:top w:val="nil"/>
              <w:left w:val="nil"/>
              <w:bottom w:val="nil"/>
              <w:right w:val="nil"/>
            </w:tcBorders>
            <w:shd w:val="clear" w:color="auto" w:fill="auto"/>
            <w:noWrap/>
            <w:vAlign w:val="bottom"/>
            <w:hideMark/>
          </w:tcPr>
          <w:p w14:paraId="11CA07D5" w14:textId="77777777" w:rsidR="00D37DFD" w:rsidRPr="00D37DFD" w:rsidRDefault="00D37DFD" w:rsidP="00D37DFD">
            <w:pPr>
              <w:spacing w:after="0" w:line="240" w:lineRule="auto"/>
              <w:ind w:firstLine="0"/>
              <w:jc w:val="center"/>
              <w:rPr>
                <w:color w:val="000000"/>
              </w:rPr>
            </w:pPr>
            <w:r w:rsidRPr="00D37DFD">
              <w:rPr>
                <w:rFonts w:eastAsia="Calibri"/>
                <w:color w:val="000000"/>
              </w:rPr>
              <w:t>47.534</w:t>
            </w:r>
          </w:p>
        </w:tc>
      </w:tr>
      <w:tr w:rsidR="00D37DFD" w:rsidRPr="00D37DFD" w14:paraId="77B01843" w14:textId="77777777" w:rsidTr="00BA1B52">
        <w:trPr>
          <w:trHeight w:val="314"/>
        </w:trPr>
        <w:tc>
          <w:tcPr>
            <w:tcW w:w="1433" w:type="dxa"/>
            <w:tcBorders>
              <w:top w:val="nil"/>
              <w:left w:val="nil"/>
              <w:right w:val="nil"/>
            </w:tcBorders>
            <w:shd w:val="clear" w:color="auto" w:fill="auto"/>
            <w:vAlign w:val="center"/>
            <w:hideMark/>
          </w:tcPr>
          <w:p w14:paraId="7220028A" w14:textId="77777777" w:rsidR="00D37DFD" w:rsidRPr="00D37DFD" w:rsidRDefault="00D37DFD" w:rsidP="00D37DFD">
            <w:pPr>
              <w:spacing w:after="0" w:line="240" w:lineRule="auto"/>
              <w:ind w:firstLine="0"/>
              <w:rPr>
                <w:color w:val="000000"/>
              </w:rPr>
            </w:pPr>
          </w:p>
        </w:tc>
        <w:tc>
          <w:tcPr>
            <w:tcW w:w="1757" w:type="dxa"/>
            <w:tcBorders>
              <w:top w:val="nil"/>
              <w:left w:val="nil"/>
              <w:right w:val="nil"/>
            </w:tcBorders>
            <w:shd w:val="clear" w:color="auto" w:fill="auto"/>
            <w:noWrap/>
            <w:vAlign w:val="center"/>
            <w:hideMark/>
          </w:tcPr>
          <w:p w14:paraId="510E4C03"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right w:val="nil"/>
            </w:tcBorders>
            <w:shd w:val="clear" w:color="auto" w:fill="auto"/>
            <w:noWrap/>
            <w:vAlign w:val="bottom"/>
            <w:hideMark/>
          </w:tcPr>
          <w:p w14:paraId="2C86EDE0" w14:textId="77777777" w:rsidR="00D37DFD" w:rsidRPr="00D37DFD" w:rsidRDefault="00D37DFD" w:rsidP="00D37DFD">
            <w:pPr>
              <w:spacing w:after="0" w:line="240" w:lineRule="auto"/>
              <w:ind w:firstLine="0"/>
              <w:jc w:val="center"/>
              <w:rPr>
                <w:color w:val="000000"/>
              </w:rPr>
            </w:pPr>
            <w:r w:rsidRPr="00D37DFD">
              <w:rPr>
                <w:rFonts w:eastAsia="Calibri"/>
                <w:color w:val="000000"/>
              </w:rPr>
              <w:t>0.058</w:t>
            </w:r>
          </w:p>
        </w:tc>
        <w:tc>
          <w:tcPr>
            <w:tcW w:w="1211" w:type="dxa"/>
            <w:tcBorders>
              <w:top w:val="nil"/>
              <w:left w:val="nil"/>
              <w:right w:val="nil"/>
            </w:tcBorders>
            <w:shd w:val="clear" w:color="auto" w:fill="auto"/>
            <w:noWrap/>
            <w:vAlign w:val="bottom"/>
            <w:hideMark/>
          </w:tcPr>
          <w:p w14:paraId="4F607B99" w14:textId="77777777" w:rsidR="00D37DFD" w:rsidRPr="00D37DFD" w:rsidRDefault="00D37DFD" w:rsidP="00D37DFD">
            <w:pPr>
              <w:spacing w:after="0" w:line="240" w:lineRule="auto"/>
              <w:ind w:firstLine="0"/>
              <w:jc w:val="center"/>
              <w:rPr>
                <w:color w:val="000000"/>
              </w:rPr>
            </w:pPr>
            <w:r w:rsidRPr="00D37DFD">
              <w:rPr>
                <w:rFonts w:eastAsia="Calibri"/>
                <w:color w:val="000000"/>
              </w:rPr>
              <w:t>0.089</w:t>
            </w:r>
          </w:p>
        </w:tc>
        <w:tc>
          <w:tcPr>
            <w:tcW w:w="1061" w:type="dxa"/>
            <w:tcBorders>
              <w:top w:val="nil"/>
              <w:left w:val="nil"/>
              <w:right w:val="nil"/>
            </w:tcBorders>
            <w:shd w:val="clear" w:color="auto" w:fill="auto"/>
            <w:noWrap/>
            <w:vAlign w:val="bottom"/>
            <w:hideMark/>
          </w:tcPr>
          <w:p w14:paraId="43727286" w14:textId="77777777" w:rsidR="00D37DFD" w:rsidRPr="00D37DFD" w:rsidRDefault="00D37DFD" w:rsidP="00D37DFD">
            <w:pPr>
              <w:spacing w:after="0" w:line="240" w:lineRule="auto"/>
              <w:ind w:firstLine="0"/>
              <w:jc w:val="center"/>
              <w:rPr>
                <w:color w:val="000000"/>
              </w:rPr>
            </w:pPr>
            <w:r w:rsidRPr="00D37DFD">
              <w:rPr>
                <w:rFonts w:eastAsia="Calibri"/>
                <w:color w:val="000000"/>
              </w:rPr>
              <w:t>0.131</w:t>
            </w:r>
          </w:p>
        </w:tc>
        <w:tc>
          <w:tcPr>
            <w:tcW w:w="1061" w:type="dxa"/>
            <w:tcBorders>
              <w:top w:val="nil"/>
              <w:left w:val="nil"/>
              <w:right w:val="nil"/>
            </w:tcBorders>
            <w:shd w:val="clear" w:color="auto" w:fill="auto"/>
            <w:noWrap/>
            <w:vAlign w:val="bottom"/>
            <w:hideMark/>
          </w:tcPr>
          <w:p w14:paraId="18A065A2" w14:textId="77777777" w:rsidR="00D37DFD" w:rsidRPr="00D37DFD" w:rsidRDefault="00D37DFD" w:rsidP="00D37DFD">
            <w:pPr>
              <w:spacing w:after="0" w:line="240" w:lineRule="auto"/>
              <w:ind w:firstLine="0"/>
              <w:jc w:val="center"/>
              <w:rPr>
                <w:color w:val="000000"/>
              </w:rPr>
            </w:pPr>
            <w:r w:rsidRPr="00D37DFD">
              <w:rPr>
                <w:rFonts w:eastAsia="Calibri"/>
                <w:color w:val="000000"/>
              </w:rPr>
              <w:t>0.033</w:t>
            </w:r>
          </w:p>
        </w:tc>
        <w:tc>
          <w:tcPr>
            <w:tcW w:w="1061" w:type="dxa"/>
            <w:tcBorders>
              <w:top w:val="nil"/>
              <w:left w:val="nil"/>
              <w:right w:val="nil"/>
            </w:tcBorders>
            <w:shd w:val="clear" w:color="auto" w:fill="auto"/>
            <w:noWrap/>
            <w:vAlign w:val="bottom"/>
            <w:hideMark/>
          </w:tcPr>
          <w:p w14:paraId="5C67C15B" w14:textId="77777777" w:rsidR="00D37DFD" w:rsidRPr="00D37DFD" w:rsidRDefault="00D37DFD" w:rsidP="00D37DFD">
            <w:pPr>
              <w:spacing w:after="0" w:line="240" w:lineRule="auto"/>
              <w:ind w:firstLine="0"/>
              <w:jc w:val="center"/>
              <w:rPr>
                <w:color w:val="000000"/>
              </w:rPr>
            </w:pPr>
            <w:r w:rsidRPr="00D37DFD">
              <w:rPr>
                <w:rFonts w:eastAsia="Calibri"/>
                <w:color w:val="000000"/>
              </w:rPr>
              <w:t>0.143</w:t>
            </w:r>
          </w:p>
        </w:tc>
        <w:tc>
          <w:tcPr>
            <w:tcW w:w="1061" w:type="dxa"/>
            <w:tcBorders>
              <w:top w:val="nil"/>
              <w:left w:val="nil"/>
              <w:right w:val="nil"/>
            </w:tcBorders>
            <w:shd w:val="clear" w:color="auto" w:fill="auto"/>
            <w:noWrap/>
            <w:vAlign w:val="bottom"/>
            <w:hideMark/>
          </w:tcPr>
          <w:p w14:paraId="1371A12B" w14:textId="77777777" w:rsidR="00D37DFD" w:rsidRPr="00D37DFD" w:rsidRDefault="00D37DFD" w:rsidP="00D37DFD">
            <w:pPr>
              <w:spacing w:after="0" w:line="240" w:lineRule="auto"/>
              <w:ind w:firstLine="0"/>
              <w:jc w:val="center"/>
              <w:rPr>
                <w:color w:val="000000"/>
              </w:rPr>
            </w:pPr>
            <w:r w:rsidRPr="00D37DFD">
              <w:rPr>
                <w:rFonts w:eastAsia="Calibri"/>
                <w:color w:val="000000"/>
              </w:rPr>
              <w:t>0.190</w:t>
            </w:r>
          </w:p>
        </w:tc>
        <w:tc>
          <w:tcPr>
            <w:tcW w:w="1061" w:type="dxa"/>
            <w:tcBorders>
              <w:top w:val="nil"/>
              <w:left w:val="nil"/>
              <w:right w:val="nil"/>
            </w:tcBorders>
            <w:shd w:val="clear" w:color="auto" w:fill="auto"/>
            <w:noWrap/>
            <w:vAlign w:val="bottom"/>
            <w:hideMark/>
          </w:tcPr>
          <w:p w14:paraId="0940B1B0" w14:textId="77777777" w:rsidR="00D37DFD" w:rsidRPr="00D37DFD" w:rsidRDefault="00D37DFD" w:rsidP="00D37DFD">
            <w:pPr>
              <w:spacing w:after="0" w:line="240" w:lineRule="auto"/>
              <w:ind w:firstLine="0"/>
              <w:jc w:val="center"/>
              <w:rPr>
                <w:color w:val="000000"/>
              </w:rPr>
            </w:pPr>
            <w:r w:rsidRPr="00D37DFD">
              <w:rPr>
                <w:rFonts w:eastAsia="Calibri"/>
                <w:color w:val="000000"/>
              </w:rPr>
              <w:t>3.287</w:t>
            </w:r>
          </w:p>
        </w:tc>
        <w:tc>
          <w:tcPr>
            <w:tcW w:w="1061" w:type="dxa"/>
            <w:tcBorders>
              <w:top w:val="nil"/>
              <w:left w:val="nil"/>
              <w:right w:val="nil"/>
            </w:tcBorders>
            <w:shd w:val="clear" w:color="auto" w:fill="auto"/>
            <w:noWrap/>
            <w:vAlign w:val="bottom"/>
            <w:hideMark/>
          </w:tcPr>
          <w:p w14:paraId="11ED4FDB" w14:textId="77777777" w:rsidR="00D37DFD" w:rsidRPr="00D37DFD" w:rsidRDefault="00D37DFD" w:rsidP="00D37DFD">
            <w:pPr>
              <w:spacing w:after="0" w:line="240" w:lineRule="auto"/>
              <w:ind w:firstLine="0"/>
              <w:jc w:val="center"/>
              <w:rPr>
                <w:color w:val="000000"/>
              </w:rPr>
            </w:pPr>
            <w:r w:rsidRPr="00D37DFD">
              <w:rPr>
                <w:rFonts w:eastAsia="Calibri"/>
                <w:color w:val="000000"/>
              </w:rPr>
              <w:t>160.509</w:t>
            </w:r>
          </w:p>
        </w:tc>
        <w:tc>
          <w:tcPr>
            <w:tcW w:w="1061" w:type="dxa"/>
            <w:tcBorders>
              <w:top w:val="nil"/>
              <w:left w:val="nil"/>
              <w:right w:val="nil"/>
            </w:tcBorders>
            <w:shd w:val="clear" w:color="auto" w:fill="auto"/>
            <w:noWrap/>
            <w:vAlign w:val="bottom"/>
            <w:hideMark/>
          </w:tcPr>
          <w:p w14:paraId="581D50C2" w14:textId="77777777" w:rsidR="00D37DFD" w:rsidRPr="00D37DFD" w:rsidRDefault="00D37DFD" w:rsidP="00D37DFD">
            <w:pPr>
              <w:spacing w:after="0" w:line="240" w:lineRule="auto"/>
              <w:ind w:firstLine="0"/>
              <w:jc w:val="center"/>
              <w:rPr>
                <w:color w:val="000000"/>
              </w:rPr>
            </w:pPr>
            <w:r w:rsidRPr="00D37DFD">
              <w:rPr>
                <w:rFonts w:eastAsia="Calibri"/>
                <w:color w:val="000000"/>
              </w:rPr>
              <w:t>47.477</w:t>
            </w:r>
          </w:p>
        </w:tc>
      </w:tr>
      <w:tr w:rsidR="00D37DFD" w:rsidRPr="00D37DFD" w14:paraId="2CD7378E" w14:textId="77777777" w:rsidTr="00BA1B52">
        <w:trPr>
          <w:trHeight w:val="329"/>
        </w:trPr>
        <w:tc>
          <w:tcPr>
            <w:tcW w:w="1433" w:type="dxa"/>
            <w:tcBorders>
              <w:top w:val="nil"/>
              <w:left w:val="nil"/>
              <w:bottom w:val="single" w:sz="4" w:space="0" w:color="auto"/>
              <w:right w:val="nil"/>
            </w:tcBorders>
            <w:shd w:val="clear" w:color="auto" w:fill="auto"/>
            <w:vAlign w:val="center"/>
            <w:hideMark/>
          </w:tcPr>
          <w:p w14:paraId="399FB0DC" w14:textId="77777777" w:rsidR="00D37DFD" w:rsidRPr="00D37DFD" w:rsidRDefault="00D37DFD" w:rsidP="00D37DFD">
            <w:pPr>
              <w:spacing w:after="0" w:line="240" w:lineRule="auto"/>
              <w:ind w:firstLine="0"/>
              <w:rPr>
                <w:color w:val="000000"/>
              </w:rPr>
            </w:pPr>
            <w:r w:rsidRPr="00D37DFD">
              <w:rPr>
                <w:color w:val="000000"/>
              </w:rPr>
              <w:t> </w:t>
            </w:r>
          </w:p>
        </w:tc>
        <w:tc>
          <w:tcPr>
            <w:tcW w:w="1757" w:type="dxa"/>
            <w:tcBorders>
              <w:top w:val="nil"/>
              <w:left w:val="nil"/>
              <w:bottom w:val="single" w:sz="4" w:space="0" w:color="auto"/>
              <w:right w:val="nil"/>
            </w:tcBorders>
            <w:shd w:val="clear" w:color="auto" w:fill="auto"/>
            <w:noWrap/>
            <w:vAlign w:val="center"/>
            <w:hideMark/>
          </w:tcPr>
          <w:p w14:paraId="3E50BEC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single" w:sz="4" w:space="0" w:color="auto"/>
              <w:right w:val="nil"/>
            </w:tcBorders>
            <w:shd w:val="clear" w:color="auto" w:fill="auto"/>
            <w:noWrap/>
            <w:vAlign w:val="bottom"/>
            <w:hideMark/>
          </w:tcPr>
          <w:p w14:paraId="3AB32CAF"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211" w:type="dxa"/>
            <w:tcBorders>
              <w:top w:val="nil"/>
              <w:left w:val="nil"/>
              <w:bottom w:val="single" w:sz="4" w:space="0" w:color="auto"/>
              <w:right w:val="nil"/>
            </w:tcBorders>
            <w:shd w:val="clear" w:color="auto" w:fill="auto"/>
            <w:noWrap/>
            <w:vAlign w:val="bottom"/>
            <w:hideMark/>
          </w:tcPr>
          <w:p w14:paraId="06C61A5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78EDD44C"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56F64D23"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61" w:type="dxa"/>
            <w:tcBorders>
              <w:top w:val="nil"/>
              <w:left w:val="nil"/>
              <w:bottom w:val="single" w:sz="4" w:space="0" w:color="auto"/>
              <w:right w:val="nil"/>
            </w:tcBorders>
            <w:shd w:val="clear" w:color="auto" w:fill="auto"/>
            <w:noWrap/>
            <w:vAlign w:val="bottom"/>
            <w:hideMark/>
          </w:tcPr>
          <w:p w14:paraId="41FA1659"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32383DF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32AEA45F" w14:textId="77777777" w:rsidR="00D37DFD" w:rsidRPr="00D37DFD" w:rsidRDefault="00D37DFD" w:rsidP="00D37DFD">
            <w:pPr>
              <w:spacing w:after="0" w:line="240" w:lineRule="auto"/>
              <w:ind w:firstLine="0"/>
              <w:jc w:val="center"/>
              <w:rPr>
                <w:color w:val="000000"/>
              </w:rPr>
            </w:pPr>
            <w:r w:rsidRPr="00D37DFD">
              <w:rPr>
                <w:rFonts w:eastAsia="Calibri"/>
                <w:color w:val="000000"/>
              </w:rPr>
              <w:t>2.0</w:t>
            </w:r>
          </w:p>
        </w:tc>
        <w:tc>
          <w:tcPr>
            <w:tcW w:w="1061" w:type="dxa"/>
            <w:tcBorders>
              <w:top w:val="nil"/>
              <w:left w:val="nil"/>
              <w:bottom w:val="single" w:sz="4" w:space="0" w:color="auto"/>
              <w:right w:val="nil"/>
            </w:tcBorders>
            <w:shd w:val="clear" w:color="auto" w:fill="auto"/>
            <w:noWrap/>
            <w:vAlign w:val="bottom"/>
            <w:hideMark/>
          </w:tcPr>
          <w:p w14:paraId="70E49059"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61" w:type="dxa"/>
            <w:tcBorders>
              <w:top w:val="nil"/>
              <w:left w:val="nil"/>
              <w:bottom w:val="single" w:sz="4" w:space="0" w:color="auto"/>
              <w:right w:val="nil"/>
            </w:tcBorders>
            <w:shd w:val="clear" w:color="auto" w:fill="auto"/>
            <w:noWrap/>
            <w:vAlign w:val="bottom"/>
            <w:hideMark/>
          </w:tcPr>
          <w:p w14:paraId="0B829D3F" w14:textId="77777777" w:rsidR="00D37DFD" w:rsidRPr="00D37DFD" w:rsidRDefault="00D37DFD" w:rsidP="00D37DFD">
            <w:pPr>
              <w:spacing w:after="0" w:line="240" w:lineRule="auto"/>
              <w:ind w:firstLine="0"/>
              <w:jc w:val="center"/>
              <w:rPr>
                <w:color w:val="000000"/>
              </w:rPr>
            </w:pPr>
            <w:r w:rsidRPr="00D37DFD">
              <w:rPr>
                <w:rFonts w:eastAsia="Calibri"/>
                <w:color w:val="000000"/>
              </w:rPr>
              <w:t>29.6</w:t>
            </w:r>
          </w:p>
        </w:tc>
      </w:tr>
      <w:tr w:rsidR="00D37DFD" w:rsidRPr="00D37DFD" w14:paraId="19800E4D" w14:textId="77777777" w:rsidTr="00BA1B52">
        <w:trPr>
          <w:trHeight w:val="314"/>
        </w:trPr>
        <w:tc>
          <w:tcPr>
            <w:tcW w:w="1433" w:type="dxa"/>
            <w:tcBorders>
              <w:top w:val="single" w:sz="4" w:space="0" w:color="auto"/>
              <w:left w:val="nil"/>
              <w:bottom w:val="nil"/>
              <w:right w:val="nil"/>
            </w:tcBorders>
            <w:shd w:val="clear" w:color="auto" w:fill="auto"/>
            <w:vAlign w:val="center"/>
          </w:tcPr>
          <w:p w14:paraId="577B08DE" w14:textId="77777777" w:rsidR="00D37DFD" w:rsidRPr="00D37DFD" w:rsidRDefault="00D37DFD" w:rsidP="00D37DFD">
            <w:pPr>
              <w:spacing w:after="0" w:line="240" w:lineRule="auto"/>
              <w:ind w:firstLine="0"/>
              <w:rPr>
                <w:color w:val="000000"/>
              </w:rPr>
            </w:pPr>
            <w:r w:rsidRPr="00D37DFD">
              <w:rPr>
                <w:color w:val="000000"/>
              </w:rPr>
              <w:t>EAWP</w:t>
            </w:r>
          </w:p>
        </w:tc>
        <w:tc>
          <w:tcPr>
            <w:tcW w:w="1757" w:type="dxa"/>
            <w:tcBorders>
              <w:top w:val="single" w:sz="4" w:space="0" w:color="auto"/>
              <w:left w:val="nil"/>
              <w:bottom w:val="nil"/>
              <w:right w:val="nil"/>
            </w:tcBorders>
            <w:shd w:val="clear" w:color="auto" w:fill="auto"/>
            <w:noWrap/>
            <w:vAlign w:val="center"/>
          </w:tcPr>
          <w:p w14:paraId="26101507"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single" w:sz="4" w:space="0" w:color="auto"/>
              <w:left w:val="nil"/>
              <w:bottom w:val="nil"/>
              <w:right w:val="nil"/>
            </w:tcBorders>
            <w:shd w:val="clear" w:color="auto" w:fill="auto"/>
            <w:noWrap/>
            <w:vAlign w:val="bottom"/>
          </w:tcPr>
          <w:p w14:paraId="520361FE" w14:textId="77777777" w:rsidR="00D37DFD" w:rsidRPr="00D37DFD" w:rsidRDefault="00D37DFD" w:rsidP="00D37DFD">
            <w:pPr>
              <w:spacing w:after="0" w:line="240" w:lineRule="auto"/>
              <w:ind w:firstLine="0"/>
              <w:jc w:val="center"/>
              <w:rPr>
                <w:color w:val="000000"/>
              </w:rPr>
            </w:pPr>
            <w:r w:rsidRPr="00D37DFD">
              <w:rPr>
                <w:rFonts w:eastAsia="Calibri"/>
                <w:color w:val="000000"/>
              </w:rPr>
              <w:t>0.555</w:t>
            </w:r>
          </w:p>
        </w:tc>
        <w:tc>
          <w:tcPr>
            <w:tcW w:w="1211" w:type="dxa"/>
            <w:tcBorders>
              <w:top w:val="single" w:sz="4" w:space="0" w:color="auto"/>
              <w:left w:val="nil"/>
              <w:bottom w:val="nil"/>
              <w:right w:val="nil"/>
            </w:tcBorders>
            <w:shd w:val="clear" w:color="auto" w:fill="auto"/>
            <w:noWrap/>
            <w:vAlign w:val="bottom"/>
          </w:tcPr>
          <w:p w14:paraId="66D32CCE" w14:textId="77777777" w:rsidR="00D37DFD" w:rsidRPr="00D37DFD" w:rsidRDefault="00D37DFD" w:rsidP="00D37DFD">
            <w:pPr>
              <w:spacing w:after="0" w:line="240" w:lineRule="auto"/>
              <w:ind w:firstLine="0"/>
              <w:jc w:val="center"/>
              <w:rPr>
                <w:color w:val="000000"/>
              </w:rPr>
            </w:pPr>
            <w:r w:rsidRPr="00D37DFD">
              <w:rPr>
                <w:rFonts w:eastAsia="Calibri"/>
                <w:color w:val="000000"/>
              </w:rPr>
              <w:t>0.490</w:t>
            </w:r>
          </w:p>
        </w:tc>
        <w:tc>
          <w:tcPr>
            <w:tcW w:w="1061" w:type="dxa"/>
            <w:tcBorders>
              <w:top w:val="single" w:sz="4" w:space="0" w:color="auto"/>
              <w:left w:val="nil"/>
              <w:bottom w:val="nil"/>
              <w:right w:val="nil"/>
            </w:tcBorders>
            <w:shd w:val="clear" w:color="auto" w:fill="auto"/>
            <w:noWrap/>
            <w:vAlign w:val="bottom"/>
          </w:tcPr>
          <w:p w14:paraId="4E6ACB61" w14:textId="77777777" w:rsidR="00D37DFD" w:rsidRPr="00D37DFD" w:rsidRDefault="00D37DFD" w:rsidP="00D37DFD">
            <w:pPr>
              <w:spacing w:after="0" w:line="240" w:lineRule="auto"/>
              <w:ind w:firstLine="0"/>
              <w:jc w:val="center"/>
              <w:rPr>
                <w:color w:val="000000"/>
              </w:rPr>
            </w:pPr>
            <w:r w:rsidRPr="00D37DFD">
              <w:rPr>
                <w:rFonts w:eastAsia="Calibri"/>
                <w:color w:val="000000"/>
              </w:rPr>
              <w:t>0.681</w:t>
            </w:r>
          </w:p>
        </w:tc>
        <w:tc>
          <w:tcPr>
            <w:tcW w:w="1061" w:type="dxa"/>
            <w:tcBorders>
              <w:top w:val="single" w:sz="4" w:space="0" w:color="auto"/>
              <w:left w:val="nil"/>
              <w:bottom w:val="nil"/>
              <w:right w:val="nil"/>
            </w:tcBorders>
            <w:shd w:val="clear" w:color="auto" w:fill="auto"/>
            <w:noWrap/>
            <w:vAlign w:val="bottom"/>
          </w:tcPr>
          <w:p w14:paraId="72091B55" w14:textId="77777777" w:rsidR="00D37DFD" w:rsidRPr="00D37DFD" w:rsidRDefault="00D37DFD" w:rsidP="00D37DFD">
            <w:pPr>
              <w:spacing w:after="0" w:line="240" w:lineRule="auto"/>
              <w:ind w:firstLine="0"/>
              <w:jc w:val="center"/>
              <w:rPr>
                <w:color w:val="000000"/>
              </w:rPr>
            </w:pPr>
            <w:r w:rsidRPr="00D37DFD">
              <w:rPr>
                <w:rFonts w:eastAsia="Calibri"/>
                <w:color w:val="000000"/>
              </w:rPr>
              <w:t>0.855</w:t>
            </w:r>
          </w:p>
        </w:tc>
        <w:tc>
          <w:tcPr>
            <w:tcW w:w="1061" w:type="dxa"/>
            <w:tcBorders>
              <w:top w:val="single" w:sz="4" w:space="0" w:color="auto"/>
              <w:left w:val="nil"/>
              <w:bottom w:val="nil"/>
              <w:right w:val="nil"/>
            </w:tcBorders>
            <w:shd w:val="clear" w:color="auto" w:fill="auto"/>
            <w:noWrap/>
            <w:vAlign w:val="bottom"/>
          </w:tcPr>
          <w:p w14:paraId="626A7693" w14:textId="77777777" w:rsidR="00D37DFD" w:rsidRPr="00D37DFD" w:rsidRDefault="00D37DFD" w:rsidP="00D37DFD">
            <w:pPr>
              <w:spacing w:after="0" w:line="240" w:lineRule="auto"/>
              <w:ind w:firstLine="0"/>
              <w:jc w:val="center"/>
              <w:rPr>
                <w:color w:val="000000"/>
              </w:rPr>
            </w:pPr>
            <w:r w:rsidRPr="00D37DFD">
              <w:rPr>
                <w:rFonts w:eastAsia="Calibri"/>
                <w:color w:val="000000"/>
              </w:rPr>
              <w:t>0.998</w:t>
            </w:r>
          </w:p>
        </w:tc>
        <w:tc>
          <w:tcPr>
            <w:tcW w:w="1061" w:type="dxa"/>
            <w:tcBorders>
              <w:top w:val="single" w:sz="4" w:space="0" w:color="auto"/>
              <w:left w:val="nil"/>
              <w:bottom w:val="nil"/>
              <w:right w:val="nil"/>
            </w:tcBorders>
            <w:shd w:val="clear" w:color="auto" w:fill="auto"/>
            <w:noWrap/>
            <w:vAlign w:val="bottom"/>
          </w:tcPr>
          <w:p w14:paraId="2953D86B" w14:textId="77777777" w:rsidR="00D37DFD" w:rsidRPr="00D37DFD" w:rsidRDefault="00D37DFD" w:rsidP="00D37DFD">
            <w:pPr>
              <w:spacing w:after="0" w:line="240" w:lineRule="auto"/>
              <w:ind w:firstLine="0"/>
              <w:jc w:val="center"/>
              <w:rPr>
                <w:color w:val="000000"/>
              </w:rPr>
            </w:pPr>
            <w:r w:rsidRPr="00D37DFD">
              <w:rPr>
                <w:rFonts w:eastAsia="Calibri"/>
                <w:color w:val="000000"/>
              </w:rPr>
              <w:t>0.951</w:t>
            </w:r>
          </w:p>
        </w:tc>
        <w:tc>
          <w:tcPr>
            <w:tcW w:w="1061" w:type="dxa"/>
            <w:tcBorders>
              <w:top w:val="single" w:sz="4" w:space="0" w:color="auto"/>
              <w:left w:val="nil"/>
              <w:bottom w:val="nil"/>
              <w:right w:val="nil"/>
            </w:tcBorders>
            <w:shd w:val="clear" w:color="auto" w:fill="auto"/>
            <w:noWrap/>
            <w:vAlign w:val="bottom"/>
          </w:tcPr>
          <w:p w14:paraId="10A253BF" w14:textId="77777777" w:rsidR="00D37DFD" w:rsidRPr="00D37DFD" w:rsidRDefault="00D37DFD" w:rsidP="00D37DFD">
            <w:pPr>
              <w:spacing w:after="0" w:line="240" w:lineRule="auto"/>
              <w:ind w:firstLine="0"/>
              <w:jc w:val="center"/>
              <w:rPr>
                <w:color w:val="000000"/>
              </w:rPr>
            </w:pPr>
            <w:r w:rsidRPr="00D37DFD">
              <w:rPr>
                <w:rFonts w:eastAsia="Calibri"/>
                <w:color w:val="000000"/>
              </w:rPr>
              <w:t>0.870</w:t>
            </w:r>
          </w:p>
        </w:tc>
        <w:tc>
          <w:tcPr>
            <w:tcW w:w="1061" w:type="dxa"/>
            <w:tcBorders>
              <w:top w:val="single" w:sz="4" w:space="0" w:color="auto"/>
              <w:left w:val="nil"/>
              <w:bottom w:val="nil"/>
              <w:right w:val="nil"/>
            </w:tcBorders>
            <w:shd w:val="clear" w:color="auto" w:fill="auto"/>
            <w:noWrap/>
            <w:vAlign w:val="bottom"/>
          </w:tcPr>
          <w:p w14:paraId="3E7375D1" w14:textId="77777777" w:rsidR="00D37DFD" w:rsidRPr="00D37DFD" w:rsidRDefault="00D37DFD" w:rsidP="00D37DFD">
            <w:pPr>
              <w:spacing w:after="0" w:line="240" w:lineRule="auto"/>
              <w:ind w:firstLine="0"/>
              <w:jc w:val="center"/>
              <w:rPr>
                <w:color w:val="000000"/>
              </w:rPr>
            </w:pPr>
            <w:r w:rsidRPr="00D37DFD">
              <w:rPr>
                <w:rFonts w:eastAsia="Calibri"/>
                <w:color w:val="000000"/>
              </w:rPr>
              <w:t>0.485</w:t>
            </w:r>
          </w:p>
        </w:tc>
        <w:tc>
          <w:tcPr>
            <w:tcW w:w="1061" w:type="dxa"/>
            <w:tcBorders>
              <w:top w:val="single" w:sz="4" w:space="0" w:color="auto"/>
              <w:left w:val="nil"/>
              <w:bottom w:val="nil"/>
              <w:right w:val="nil"/>
            </w:tcBorders>
            <w:shd w:val="clear" w:color="auto" w:fill="auto"/>
            <w:noWrap/>
            <w:vAlign w:val="bottom"/>
          </w:tcPr>
          <w:p w14:paraId="6E7BABF0" w14:textId="77777777" w:rsidR="00D37DFD" w:rsidRPr="00D37DFD" w:rsidRDefault="00D37DFD" w:rsidP="00D37DFD">
            <w:pPr>
              <w:spacing w:after="0" w:line="240" w:lineRule="auto"/>
              <w:ind w:firstLine="0"/>
              <w:jc w:val="center"/>
              <w:rPr>
                <w:color w:val="000000"/>
              </w:rPr>
            </w:pPr>
            <w:r w:rsidRPr="00D37DFD">
              <w:rPr>
                <w:rFonts w:eastAsia="Calibri"/>
                <w:color w:val="000000"/>
              </w:rPr>
              <w:t>0.296</w:t>
            </w:r>
          </w:p>
        </w:tc>
      </w:tr>
      <w:tr w:rsidR="00D37DFD" w:rsidRPr="00D37DFD" w14:paraId="3F7C99C8" w14:textId="77777777" w:rsidTr="00BA1B52">
        <w:trPr>
          <w:trHeight w:val="314"/>
        </w:trPr>
        <w:tc>
          <w:tcPr>
            <w:tcW w:w="1433" w:type="dxa"/>
            <w:tcBorders>
              <w:top w:val="nil"/>
              <w:left w:val="nil"/>
              <w:bottom w:val="nil"/>
              <w:right w:val="nil"/>
            </w:tcBorders>
            <w:shd w:val="clear" w:color="auto" w:fill="auto"/>
            <w:vAlign w:val="bottom"/>
          </w:tcPr>
          <w:p w14:paraId="60B15A0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ED82912"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15AC5F8C" w14:textId="77777777" w:rsidR="00D37DFD" w:rsidRPr="00D37DFD" w:rsidRDefault="00D37DFD" w:rsidP="00D37DFD">
            <w:pPr>
              <w:spacing w:after="0" w:line="240" w:lineRule="auto"/>
              <w:ind w:firstLine="0"/>
              <w:jc w:val="center"/>
              <w:rPr>
                <w:color w:val="000000"/>
              </w:rPr>
            </w:pPr>
            <w:r w:rsidRPr="00D37DFD">
              <w:rPr>
                <w:rFonts w:eastAsia="Calibri"/>
                <w:color w:val="000000"/>
              </w:rPr>
              <w:t>1.333</w:t>
            </w:r>
          </w:p>
        </w:tc>
        <w:tc>
          <w:tcPr>
            <w:tcW w:w="1211" w:type="dxa"/>
            <w:tcBorders>
              <w:top w:val="nil"/>
              <w:left w:val="nil"/>
              <w:bottom w:val="nil"/>
              <w:right w:val="nil"/>
            </w:tcBorders>
            <w:shd w:val="clear" w:color="auto" w:fill="auto"/>
            <w:noWrap/>
            <w:vAlign w:val="bottom"/>
          </w:tcPr>
          <w:p w14:paraId="10DA46B1" w14:textId="77777777" w:rsidR="00D37DFD" w:rsidRPr="00D37DFD" w:rsidRDefault="00D37DFD" w:rsidP="00D37DFD">
            <w:pPr>
              <w:spacing w:after="0" w:line="240" w:lineRule="auto"/>
              <w:ind w:firstLine="0"/>
              <w:jc w:val="center"/>
              <w:rPr>
                <w:color w:val="000000"/>
              </w:rPr>
            </w:pPr>
            <w:r w:rsidRPr="00D37DFD">
              <w:rPr>
                <w:rFonts w:eastAsia="Calibri"/>
                <w:color w:val="000000"/>
              </w:rPr>
              <w:t>1.471</w:t>
            </w:r>
          </w:p>
        </w:tc>
        <w:tc>
          <w:tcPr>
            <w:tcW w:w="1061" w:type="dxa"/>
            <w:tcBorders>
              <w:top w:val="nil"/>
              <w:left w:val="nil"/>
              <w:bottom w:val="nil"/>
              <w:right w:val="nil"/>
            </w:tcBorders>
            <w:shd w:val="clear" w:color="auto" w:fill="auto"/>
            <w:noWrap/>
            <w:vAlign w:val="bottom"/>
          </w:tcPr>
          <w:p w14:paraId="20D6BD0F" w14:textId="77777777" w:rsidR="00D37DFD" w:rsidRPr="00D37DFD" w:rsidRDefault="00D37DFD" w:rsidP="00D37DFD">
            <w:pPr>
              <w:spacing w:after="0" w:line="240" w:lineRule="auto"/>
              <w:ind w:firstLine="0"/>
              <w:jc w:val="center"/>
              <w:rPr>
                <w:color w:val="000000"/>
              </w:rPr>
            </w:pPr>
            <w:r w:rsidRPr="00D37DFD">
              <w:rPr>
                <w:rFonts w:eastAsia="Calibri"/>
                <w:color w:val="000000"/>
              </w:rPr>
              <w:t>1.176</w:t>
            </w:r>
          </w:p>
        </w:tc>
        <w:tc>
          <w:tcPr>
            <w:tcW w:w="1061" w:type="dxa"/>
            <w:tcBorders>
              <w:top w:val="nil"/>
              <w:left w:val="nil"/>
              <w:bottom w:val="nil"/>
              <w:right w:val="nil"/>
            </w:tcBorders>
            <w:shd w:val="clear" w:color="auto" w:fill="auto"/>
            <w:noWrap/>
            <w:vAlign w:val="bottom"/>
          </w:tcPr>
          <w:p w14:paraId="691FAA3C" w14:textId="77777777" w:rsidR="00D37DFD" w:rsidRPr="00D37DFD" w:rsidRDefault="00D37DFD" w:rsidP="00D37DFD">
            <w:pPr>
              <w:spacing w:after="0" w:line="240" w:lineRule="auto"/>
              <w:ind w:firstLine="0"/>
              <w:jc w:val="center"/>
              <w:rPr>
                <w:color w:val="000000"/>
              </w:rPr>
            </w:pPr>
            <w:r w:rsidRPr="00D37DFD">
              <w:rPr>
                <w:rFonts w:eastAsia="Calibri"/>
                <w:color w:val="000000"/>
              </w:rPr>
              <w:t>1.110</w:t>
            </w:r>
          </w:p>
        </w:tc>
        <w:tc>
          <w:tcPr>
            <w:tcW w:w="1061" w:type="dxa"/>
            <w:tcBorders>
              <w:top w:val="nil"/>
              <w:left w:val="nil"/>
              <w:bottom w:val="nil"/>
              <w:right w:val="nil"/>
            </w:tcBorders>
            <w:shd w:val="clear" w:color="auto" w:fill="auto"/>
            <w:noWrap/>
            <w:vAlign w:val="bottom"/>
          </w:tcPr>
          <w:p w14:paraId="7ED2AC11" w14:textId="77777777" w:rsidR="00D37DFD" w:rsidRPr="00D37DFD" w:rsidRDefault="00D37DFD" w:rsidP="00D37DFD">
            <w:pPr>
              <w:spacing w:after="0" w:line="240" w:lineRule="auto"/>
              <w:ind w:firstLine="0"/>
              <w:jc w:val="center"/>
              <w:rPr>
                <w:color w:val="000000"/>
              </w:rPr>
            </w:pPr>
            <w:r w:rsidRPr="00D37DFD">
              <w:rPr>
                <w:rFonts w:eastAsia="Calibri"/>
                <w:color w:val="000000"/>
              </w:rPr>
              <w:t>1.014</w:t>
            </w:r>
          </w:p>
        </w:tc>
        <w:tc>
          <w:tcPr>
            <w:tcW w:w="1061" w:type="dxa"/>
            <w:tcBorders>
              <w:top w:val="nil"/>
              <w:left w:val="nil"/>
              <w:bottom w:val="nil"/>
              <w:right w:val="nil"/>
            </w:tcBorders>
            <w:shd w:val="clear" w:color="auto" w:fill="auto"/>
            <w:noWrap/>
            <w:vAlign w:val="bottom"/>
          </w:tcPr>
          <w:p w14:paraId="731FF412" w14:textId="77777777" w:rsidR="00D37DFD" w:rsidRPr="00D37DFD" w:rsidRDefault="00D37DFD" w:rsidP="00D37DFD">
            <w:pPr>
              <w:spacing w:after="0" w:line="240" w:lineRule="auto"/>
              <w:ind w:firstLine="0"/>
              <w:jc w:val="center"/>
              <w:rPr>
                <w:color w:val="000000"/>
              </w:rPr>
            </w:pPr>
            <w:r w:rsidRPr="00D37DFD">
              <w:rPr>
                <w:rFonts w:eastAsia="Calibri"/>
                <w:color w:val="000000"/>
              </w:rPr>
              <w:t>1.093</w:t>
            </w:r>
          </w:p>
        </w:tc>
        <w:tc>
          <w:tcPr>
            <w:tcW w:w="1061" w:type="dxa"/>
            <w:tcBorders>
              <w:top w:val="nil"/>
              <w:left w:val="nil"/>
              <w:bottom w:val="nil"/>
              <w:right w:val="nil"/>
            </w:tcBorders>
            <w:shd w:val="clear" w:color="auto" w:fill="auto"/>
            <w:noWrap/>
            <w:vAlign w:val="bottom"/>
          </w:tcPr>
          <w:p w14:paraId="2BE345F6" w14:textId="77777777" w:rsidR="00D37DFD" w:rsidRPr="00D37DFD" w:rsidRDefault="00D37DFD" w:rsidP="00D37DFD">
            <w:pPr>
              <w:spacing w:after="0" w:line="240" w:lineRule="auto"/>
              <w:ind w:firstLine="0"/>
              <w:jc w:val="center"/>
              <w:rPr>
                <w:color w:val="000000"/>
              </w:rPr>
            </w:pPr>
            <w:r w:rsidRPr="00D37DFD">
              <w:rPr>
                <w:rFonts w:eastAsia="Calibri"/>
                <w:color w:val="000000"/>
              </w:rPr>
              <w:t>1.297</w:t>
            </w:r>
          </w:p>
        </w:tc>
        <w:tc>
          <w:tcPr>
            <w:tcW w:w="1061" w:type="dxa"/>
            <w:tcBorders>
              <w:top w:val="nil"/>
              <w:left w:val="nil"/>
              <w:bottom w:val="nil"/>
              <w:right w:val="nil"/>
            </w:tcBorders>
            <w:shd w:val="clear" w:color="auto" w:fill="auto"/>
            <w:noWrap/>
            <w:vAlign w:val="bottom"/>
          </w:tcPr>
          <w:p w14:paraId="48FFA5BD" w14:textId="77777777" w:rsidR="00D37DFD" w:rsidRPr="00D37DFD" w:rsidRDefault="00D37DFD" w:rsidP="00D37DFD">
            <w:pPr>
              <w:spacing w:after="0" w:line="240" w:lineRule="auto"/>
              <w:ind w:firstLine="0"/>
              <w:jc w:val="center"/>
              <w:rPr>
                <w:color w:val="000000"/>
              </w:rPr>
            </w:pPr>
            <w:r w:rsidRPr="00D37DFD">
              <w:rPr>
                <w:rFonts w:eastAsia="Calibri"/>
                <w:color w:val="000000"/>
              </w:rPr>
              <w:t>1.110</w:t>
            </w:r>
          </w:p>
        </w:tc>
        <w:tc>
          <w:tcPr>
            <w:tcW w:w="1061" w:type="dxa"/>
            <w:tcBorders>
              <w:top w:val="nil"/>
              <w:left w:val="nil"/>
              <w:bottom w:val="nil"/>
              <w:right w:val="nil"/>
            </w:tcBorders>
            <w:shd w:val="clear" w:color="auto" w:fill="auto"/>
            <w:noWrap/>
            <w:vAlign w:val="bottom"/>
          </w:tcPr>
          <w:p w14:paraId="1286266B" w14:textId="77777777" w:rsidR="00D37DFD" w:rsidRPr="00D37DFD" w:rsidRDefault="00D37DFD" w:rsidP="00D37DFD">
            <w:pPr>
              <w:spacing w:after="0" w:line="240" w:lineRule="auto"/>
              <w:ind w:firstLine="0"/>
              <w:jc w:val="center"/>
              <w:rPr>
                <w:color w:val="000000"/>
              </w:rPr>
            </w:pPr>
            <w:r w:rsidRPr="00D37DFD">
              <w:rPr>
                <w:rFonts w:eastAsia="Calibri"/>
                <w:color w:val="000000"/>
              </w:rPr>
              <w:t>1.237</w:t>
            </w:r>
          </w:p>
        </w:tc>
      </w:tr>
      <w:tr w:rsidR="00D37DFD" w:rsidRPr="00D37DFD" w14:paraId="61D26CC3" w14:textId="77777777" w:rsidTr="00BA1B52">
        <w:trPr>
          <w:trHeight w:val="314"/>
        </w:trPr>
        <w:tc>
          <w:tcPr>
            <w:tcW w:w="1433" w:type="dxa"/>
            <w:tcBorders>
              <w:top w:val="nil"/>
              <w:left w:val="nil"/>
              <w:bottom w:val="nil"/>
              <w:right w:val="nil"/>
            </w:tcBorders>
            <w:shd w:val="clear" w:color="auto" w:fill="auto"/>
            <w:vAlign w:val="bottom"/>
          </w:tcPr>
          <w:p w14:paraId="2A246F5D"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52D1173B"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tcPr>
          <w:p w14:paraId="3A75011C" w14:textId="77777777" w:rsidR="00D37DFD" w:rsidRPr="00D37DFD" w:rsidRDefault="00D37DFD" w:rsidP="00D37DFD">
            <w:pPr>
              <w:spacing w:after="0" w:line="240" w:lineRule="auto"/>
              <w:ind w:firstLine="0"/>
              <w:jc w:val="center"/>
              <w:rPr>
                <w:color w:val="000000"/>
              </w:rPr>
            </w:pPr>
            <w:r w:rsidRPr="00D37DFD">
              <w:rPr>
                <w:rFonts w:eastAsia="Calibri"/>
                <w:color w:val="000000"/>
              </w:rPr>
              <w:t>0.778</w:t>
            </w:r>
          </w:p>
        </w:tc>
        <w:tc>
          <w:tcPr>
            <w:tcW w:w="1211" w:type="dxa"/>
            <w:tcBorders>
              <w:top w:val="nil"/>
              <w:left w:val="nil"/>
              <w:bottom w:val="nil"/>
              <w:right w:val="nil"/>
            </w:tcBorders>
            <w:shd w:val="clear" w:color="auto" w:fill="auto"/>
            <w:noWrap/>
            <w:vAlign w:val="bottom"/>
          </w:tcPr>
          <w:p w14:paraId="35B85E5F" w14:textId="77777777" w:rsidR="00D37DFD" w:rsidRPr="00D37DFD" w:rsidRDefault="00D37DFD" w:rsidP="00D37DFD">
            <w:pPr>
              <w:spacing w:after="0" w:line="240" w:lineRule="auto"/>
              <w:ind w:firstLine="0"/>
              <w:jc w:val="center"/>
              <w:rPr>
                <w:color w:val="000000"/>
              </w:rPr>
            </w:pPr>
            <w:r w:rsidRPr="00D37DFD">
              <w:rPr>
                <w:rFonts w:eastAsia="Calibri"/>
                <w:color w:val="000000"/>
              </w:rPr>
              <w:t>0.980</w:t>
            </w:r>
          </w:p>
        </w:tc>
        <w:tc>
          <w:tcPr>
            <w:tcW w:w="1061" w:type="dxa"/>
            <w:tcBorders>
              <w:top w:val="nil"/>
              <w:left w:val="nil"/>
              <w:bottom w:val="nil"/>
              <w:right w:val="nil"/>
            </w:tcBorders>
            <w:shd w:val="clear" w:color="auto" w:fill="auto"/>
            <w:noWrap/>
            <w:vAlign w:val="bottom"/>
          </w:tcPr>
          <w:p w14:paraId="7D093C1F" w14:textId="77777777" w:rsidR="00D37DFD" w:rsidRPr="00D37DFD" w:rsidRDefault="00D37DFD" w:rsidP="00D37DFD">
            <w:pPr>
              <w:spacing w:after="0" w:line="240" w:lineRule="auto"/>
              <w:ind w:firstLine="0"/>
              <w:jc w:val="center"/>
              <w:rPr>
                <w:color w:val="000000"/>
              </w:rPr>
            </w:pPr>
            <w:r w:rsidRPr="00D37DFD">
              <w:rPr>
                <w:rFonts w:eastAsia="Calibri"/>
                <w:color w:val="000000"/>
              </w:rPr>
              <w:t>0.495</w:t>
            </w:r>
          </w:p>
        </w:tc>
        <w:tc>
          <w:tcPr>
            <w:tcW w:w="1061" w:type="dxa"/>
            <w:tcBorders>
              <w:top w:val="nil"/>
              <w:left w:val="nil"/>
              <w:bottom w:val="nil"/>
              <w:right w:val="nil"/>
            </w:tcBorders>
            <w:shd w:val="clear" w:color="auto" w:fill="auto"/>
            <w:noWrap/>
            <w:vAlign w:val="bottom"/>
          </w:tcPr>
          <w:p w14:paraId="66547AC1" w14:textId="77777777" w:rsidR="00D37DFD" w:rsidRPr="00D37DFD" w:rsidRDefault="00D37DFD" w:rsidP="00D37DFD">
            <w:pPr>
              <w:spacing w:after="0" w:line="240" w:lineRule="auto"/>
              <w:ind w:firstLine="0"/>
              <w:jc w:val="center"/>
              <w:rPr>
                <w:color w:val="000000"/>
              </w:rPr>
            </w:pPr>
            <w:r w:rsidRPr="00D37DFD">
              <w:rPr>
                <w:rFonts w:eastAsia="Calibri"/>
                <w:color w:val="000000"/>
              </w:rPr>
              <w:t>0.255</w:t>
            </w:r>
          </w:p>
        </w:tc>
        <w:tc>
          <w:tcPr>
            <w:tcW w:w="1061" w:type="dxa"/>
            <w:tcBorders>
              <w:top w:val="nil"/>
              <w:left w:val="nil"/>
              <w:bottom w:val="nil"/>
              <w:right w:val="nil"/>
            </w:tcBorders>
            <w:shd w:val="clear" w:color="auto" w:fill="auto"/>
            <w:noWrap/>
            <w:vAlign w:val="bottom"/>
          </w:tcPr>
          <w:p w14:paraId="51F623F1"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61" w:type="dxa"/>
            <w:tcBorders>
              <w:top w:val="nil"/>
              <w:left w:val="nil"/>
              <w:bottom w:val="nil"/>
              <w:right w:val="nil"/>
            </w:tcBorders>
            <w:shd w:val="clear" w:color="auto" w:fill="auto"/>
            <w:noWrap/>
            <w:vAlign w:val="bottom"/>
          </w:tcPr>
          <w:p w14:paraId="6ACDA89E" w14:textId="77777777" w:rsidR="00D37DFD" w:rsidRPr="00D37DFD" w:rsidRDefault="00D37DFD" w:rsidP="00D37DFD">
            <w:pPr>
              <w:spacing w:after="0" w:line="240" w:lineRule="auto"/>
              <w:ind w:firstLine="0"/>
              <w:jc w:val="center"/>
              <w:rPr>
                <w:color w:val="000000"/>
              </w:rPr>
            </w:pPr>
            <w:r w:rsidRPr="00D37DFD">
              <w:rPr>
                <w:rFonts w:eastAsia="Calibri"/>
                <w:color w:val="000000"/>
              </w:rPr>
              <w:t>0.141</w:t>
            </w:r>
          </w:p>
        </w:tc>
        <w:tc>
          <w:tcPr>
            <w:tcW w:w="1061" w:type="dxa"/>
            <w:tcBorders>
              <w:top w:val="nil"/>
              <w:left w:val="nil"/>
              <w:bottom w:val="nil"/>
              <w:right w:val="nil"/>
            </w:tcBorders>
            <w:shd w:val="clear" w:color="auto" w:fill="auto"/>
            <w:noWrap/>
            <w:vAlign w:val="bottom"/>
          </w:tcPr>
          <w:p w14:paraId="6ECAADF5" w14:textId="77777777" w:rsidR="00D37DFD" w:rsidRPr="00D37DFD" w:rsidRDefault="00D37DFD" w:rsidP="00D37DFD">
            <w:pPr>
              <w:spacing w:after="0" w:line="240" w:lineRule="auto"/>
              <w:ind w:firstLine="0"/>
              <w:jc w:val="center"/>
              <w:rPr>
                <w:color w:val="000000"/>
              </w:rPr>
            </w:pPr>
            <w:r w:rsidRPr="00D37DFD">
              <w:rPr>
                <w:rFonts w:eastAsia="Calibri"/>
                <w:color w:val="000000"/>
              </w:rPr>
              <w:t>0.427</w:t>
            </w:r>
          </w:p>
        </w:tc>
        <w:tc>
          <w:tcPr>
            <w:tcW w:w="1061" w:type="dxa"/>
            <w:tcBorders>
              <w:top w:val="nil"/>
              <w:left w:val="nil"/>
              <w:bottom w:val="nil"/>
              <w:right w:val="nil"/>
            </w:tcBorders>
            <w:shd w:val="clear" w:color="auto" w:fill="auto"/>
            <w:noWrap/>
            <w:vAlign w:val="bottom"/>
          </w:tcPr>
          <w:p w14:paraId="708073E1" w14:textId="77777777" w:rsidR="00D37DFD" w:rsidRPr="00D37DFD" w:rsidRDefault="00D37DFD" w:rsidP="00D37DFD">
            <w:pPr>
              <w:spacing w:after="0" w:line="240" w:lineRule="auto"/>
              <w:ind w:firstLine="0"/>
              <w:jc w:val="center"/>
              <w:rPr>
                <w:color w:val="000000"/>
              </w:rPr>
            </w:pPr>
            <w:r w:rsidRPr="00D37DFD">
              <w:rPr>
                <w:rFonts w:eastAsia="Calibri"/>
                <w:color w:val="000000"/>
              </w:rPr>
              <w:t>0.625</w:t>
            </w:r>
          </w:p>
        </w:tc>
        <w:tc>
          <w:tcPr>
            <w:tcW w:w="1061" w:type="dxa"/>
            <w:tcBorders>
              <w:top w:val="nil"/>
              <w:left w:val="nil"/>
              <w:bottom w:val="nil"/>
              <w:right w:val="nil"/>
            </w:tcBorders>
            <w:shd w:val="clear" w:color="auto" w:fill="auto"/>
            <w:noWrap/>
            <w:vAlign w:val="bottom"/>
          </w:tcPr>
          <w:p w14:paraId="0AEA83E4" w14:textId="77777777" w:rsidR="00D37DFD" w:rsidRPr="00D37DFD" w:rsidRDefault="00D37DFD" w:rsidP="00D37DFD">
            <w:pPr>
              <w:spacing w:after="0" w:line="240" w:lineRule="auto"/>
              <w:ind w:firstLine="0"/>
              <w:jc w:val="center"/>
              <w:rPr>
                <w:color w:val="000000"/>
              </w:rPr>
            </w:pPr>
            <w:r w:rsidRPr="00D37DFD">
              <w:rPr>
                <w:rFonts w:eastAsia="Calibri"/>
                <w:color w:val="000000"/>
              </w:rPr>
              <w:t>0.941</w:t>
            </w:r>
          </w:p>
        </w:tc>
      </w:tr>
      <w:tr w:rsidR="00D37DFD" w:rsidRPr="00D37DFD" w14:paraId="56C021E2" w14:textId="77777777" w:rsidTr="00BA1B52">
        <w:trPr>
          <w:trHeight w:val="314"/>
        </w:trPr>
        <w:tc>
          <w:tcPr>
            <w:tcW w:w="1433" w:type="dxa"/>
            <w:tcBorders>
              <w:top w:val="nil"/>
              <w:left w:val="nil"/>
              <w:bottom w:val="nil"/>
              <w:right w:val="nil"/>
            </w:tcBorders>
            <w:shd w:val="clear" w:color="auto" w:fill="auto"/>
            <w:vAlign w:val="bottom"/>
          </w:tcPr>
          <w:p w14:paraId="60A351C0"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7484159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tcPr>
          <w:p w14:paraId="0A3CBF03" w14:textId="77777777" w:rsidR="00D37DFD" w:rsidRPr="00D37DFD" w:rsidRDefault="00D37DFD" w:rsidP="00D37DFD">
            <w:pPr>
              <w:spacing w:after="0" w:line="240" w:lineRule="auto"/>
              <w:ind w:firstLine="0"/>
              <w:jc w:val="center"/>
              <w:rPr>
                <w:color w:val="000000"/>
              </w:rPr>
            </w:pPr>
            <w:r w:rsidRPr="00D37DFD">
              <w:rPr>
                <w:rFonts w:eastAsia="Calibri"/>
                <w:color w:val="000000"/>
              </w:rPr>
              <w:t>52.9</w:t>
            </w:r>
          </w:p>
        </w:tc>
        <w:tc>
          <w:tcPr>
            <w:tcW w:w="1211" w:type="dxa"/>
            <w:tcBorders>
              <w:top w:val="nil"/>
              <w:left w:val="nil"/>
              <w:bottom w:val="nil"/>
              <w:right w:val="nil"/>
            </w:tcBorders>
            <w:shd w:val="clear" w:color="auto" w:fill="auto"/>
            <w:noWrap/>
            <w:vAlign w:val="bottom"/>
          </w:tcPr>
          <w:p w14:paraId="57788D76" w14:textId="77777777" w:rsidR="00D37DFD" w:rsidRPr="00D37DFD" w:rsidRDefault="00D37DFD" w:rsidP="00D37DFD">
            <w:pPr>
              <w:spacing w:after="0" w:line="240" w:lineRule="auto"/>
              <w:ind w:firstLine="0"/>
              <w:jc w:val="center"/>
              <w:rPr>
                <w:color w:val="000000"/>
              </w:rPr>
            </w:pPr>
            <w:r w:rsidRPr="00D37DFD">
              <w:rPr>
                <w:rFonts w:eastAsia="Calibri"/>
                <w:color w:val="000000"/>
              </w:rPr>
              <w:t>66.7</w:t>
            </w:r>
          </w:p>
        </w:tc>
        <w:tc>
          <w:tcPr>
            <w:tcW w:w="1061" w:type="dxa"/>
            <w:tcBorders>
              <w:top w:val="nil"/>
              <w:left w:val="nil"/>
              <w:bottom w:val="nil"/>
              <w:right w:val="nil"/>
            </w:tcBorders>
            <w:shd w:val="clear" w:color="auto" w:fill="auto"/>
            <w:noWrap/>
            <w:vAlign w:val="bottom"/>
          </w:tcPr>
          <w:p w14:paraId="46D7CA9F" w14:textId="77777777" w:rsidR="00D37DFD" w:rsidRPr="00D37DFD" w:rsidRDefault="00D37DFD" w:rsidP="00D37DFD">
            <w:pPr>
              <w:spacing w:after="0" w:line="240" w:lineRule="auto"/>
              <w:ind w:firstLine="0"/>
              <w:jc w:val="center"/>
              <w:rPr>
                <w:color w:val="000000"/>
              </w:rPr>
            </w:pPr>
            <w:r w:rsidRPr="00D37DFD">
              <w:rPr>
                <w:rFonts w:eastAsia="Calibri"/>
                <w:color w:val="000000"/>
              </w:rPr>
              <w:t>33.7</w:t>
            </w:r>
          </w:p>
        </w:tc>
        <w:tc>
          <w:tcPr>
            <w:tcW w:w="1061" w:type="dxa"/>
            <w:tcBorders>
              <w:top w:val="nil"/>
              <w:left w:val="nil"/>
              <w:bottom w:val="nil"/>
              <w:right w:val="nil"/>
            </w:tcBorders>
            <w:shd w:val="clear" w:color="auto" w:fill="auto"/>
            <w:noWrap/>
            <w:vAlign w:val="bottom"/>
          </w:tcPr>
          <w:p w14:paraId="5F851F09" w14:textId="77777777" w:rsidR="00D37DFD" w:rsidRPr="00D37DFD" w:rsidRDefault="00D37DFD" w:rsidP="00D37DFD">
            <w:pPr>
              <w:spacing w:after="0" w:line="240" w:lineRule="auto"/>
              <w:ind w:firstLine="0"/>
              <w:jc w:val="center"/>
              <w:rPr>
                <w:color w:val="000000"/>
              </w:rPr>
            </w:pPr>
            <w:r w:rsidRPr="00D37DFD">
              <w:rPr>
                <w:rFonts w:eastAsia="Calibri"/>
                <w:color w:val="000000"/>
              </w:rPr>
              <w:t>17.3</w:t>
            </w:r>
          </w:p>
        </w:tc>
        <w:tc>
          <w:tcPr>
            <w:tcW w:w="1061" w:type="dxa"/>
            <w:tcBorders>
              <w:top w:val="nil"/>
              <w:left w:val="nil"/>
              <w:bottom w:val="nil"/>
              <w:right w:val="nil"/>
            </w:tcBorders>
            <w:shd w:val="clear" w:color="auto" w:fill="auto"/>
            <w:noWrap/>
            <w:vAlign w:val="bottom"/>
          </w:tcPr>
          <w:p w14:paraId="11047DFB" w14:textId="77777777" w:rsidR="00D37DFD" w:rsidRPr="00D37DFD" w:rsidRDefault="00D37DFD" w:rsidP="00D37DFD">
            <w:pPr>
              <w:spacing w:after="0" w:line="240" w:lineRule="auto"/>
              <w:ind w:firstLine="0"/>
              <w:jc w:val="center"/>
              <w:rPr>
                <w:color w:val="000000"/>
              </w:rPr>
            </w:pPr>
            <w:r w:rsidRPr="00D37DFD">
              <w:rPr>
                <w:rFonts w:eastAsia="Calibri"/>
                <w:color w:val="000000"/>
              </w:rPr>
              <w:t>1.1</w:t>
            </w:r>
          </w:p>
        </w:tc>
        <w:tc>
          <w:tcPr>
            <w:tcW w:w="1061" w:type="dxa"/>
            <w:tcBorders>
              <w:top w:val="nil"/>
              <w:left w:val="nil"/>
              <w:bottom w:val="nil"/>
              <w:right w:val="nil"/>
            </w:tcBorders>
            <w:shd w:val="clear" w:color="auto" w:fill="auto"/>
            <w:noWrap/>
            <w:vAlign w:val="bottom"/>
          </w:tcPr>
          <w:p w14:paraId="7461B443" w14:textId="77777777" w:rsidR="00D37DFD" w:rsidRPr="00D37DFD" w:rsidRDefault="00D37DFD" w:rsidP="00D37DFD">
            <w:pPr>
              <w:spacing w:after="0" w:line="240" w:lineRule="auto"/>
              <w:ind w:firstLine="0"/>
              <w:jc w:val="center"/>
              <w:rPr>
                <w:color w:val="000000"/>
              </w:rPr>
            </w:pPr>
            <w:r w:rsidRPr="00D37DFD">
              <w:rPr>
                <w:rFonts w:eastAsia="Calibri"/>
                <w:color w:val="000000"/>
              </w:rPr>
              <w:t>9.6</w:t>
            </w:r>
          </w:p>
        </w:tc>
        <w:tc>
          <w:tcPr>
            <w:tcW w:w="1061" w:type="dxa"/>
            <w:tcBorders>
              <w:top w:val="nil"/>
              <w:left w:val="nil"/>
              <w:bottom w:val="nil"/>
              <w:right w:val="nil"/>
            </w:tcBorders>
            <w:shd w:val="clear" w:color="auto" w:fill="auto"/>
            <w:noWrap/>
            <w:vAlign w:val="bottom"/>
          </w:tcPr>
          <w:p w14:paraId="634D6360" w14:textId="77777777" w:rsidR="00D37DFD" w:rsidRPr="00D37DFD" w:rsidRDefault="00D37DFD" w:rsidP="00D37DFD">
            <w:pPr>
              <w:spacing w:after="0" w:line="240" w:lineRule="auto"/>
              <w:ind w:firstLine="0"/>
              <w:jc w:val="center"/>
              <w:rPr>
                <w:color w:val="000000"/>
              </w:rPr>
            </w:pPr>
            <w:r w:rsidRPr="00D37DFD">
              <w:rPr>
                <w:rFonts w:eastAsia="Calibri"/>
                <w:color w:val="000000"/>
              </w:rPr>
              <w:t>29.0</w:t>
            </w:r>
          </w:p>
        </w:tc>
        <w:tc>
          <w:tcPr>
            <w:tcW w:w="1061" w:type="dxa"/>
            <w:tcBorders>
              <w:top w:val="nil"/>
              <w:left w:val="nil"/>
              <w:bottom w:val="nil"/>
              <w:right w:val="nil"/>
            </w:tcBorders>
            <w:shd w:val="clear" w:color="auto" w:fill="auto"/>
            <w:noWrap/>
            <w:vAlign w:val="bottom"/>
          </w:tcPr>
          <w:p w14:paraId="2AEA4F97" w14:textId="77777777" w:rsidR="00D37DFD" w:rsidRPr="00D37DFD" w:rsidRDefault="00D37DFD" w:rsidP="00D37DFD">
            <w:pPr>
              <w:spacing w:after="0" w:line="240" w:lineRule="auto"/>
              <w:ind w:firstLine="0"/>
              <w:jc w:val="center"/>
              <w:rPr>
                <w:color w:val="000000"/>
              </w:rPr>
            </w:pPr>
            <w:r w:rsidRPr="00D37DFD">
              <w:rPr>
                <w:rFonts w:eastAsia="Calibri"/>
                <w:color w:val="000000"/>
              </w:rPr>
              <w:t>42.5</w:t>
            </w:r>
          </w:p>
        </w:tc>
        <w:tc>
          <w:tcPr>
            <w:tcW w:w="1061" w:type="dxa"/>
            <w:tcBorders>
              <w:top w:val="nil"/>
              <w:left w:val="nil"/>
              <w:bottom w:val="nil"/>
              <w:right w:val="nil"/>
            </w:tcBorders>
            <w:shd w:val="clear" w:color="auto" w:fill="auto"/>
            <w:noWrap/>
            <w:vAlign w:val="bottom"/>
          </w:tcPr>
          <w:p w14:paraId="79FC150A" w14:textId="77777777" w:rsidR="00D37DFD" w:rsidRPr="00D37DFD" w:rsidRDefault="00D37DFD" w:rsidP="00D37DFD">
            <w:pPr>
              <w:spacing w:after="0" w:line="240" w:lineRule="auto"/>
              <w:ind w:firstLine="0"/>
              <w:jc w:val="center"/>
              <w:rPr>
                <w:color w:val="000000"/>
              </w:rPr>
            </w:pPr>
            <w:r w:rsidRPr="00D37DFD">
              <w:rPr>
                <w:rFonts w:eastAsia="Calibri"/>
                <w:color w:val="000000"/>
              </w:rPr>
              <w:t>64.0</w:t>
            </w:r>
          </w:p>
        </w:tc>
      </w:tr>
      <w:tr w:rsidR="00D37DFD" w:rsidRPr="00D37DFD" w14:paraId="3172F68F" w14:textId="77777777" w:rsidTr="00BA1B52">
        <w:trPr>
          <w:trHeight w:val="314"/>
        </w:trPr>
        <w:tc>
          <w:tcPr>
            <w:tcW w:w="1433" w:type="dxa"/>
            <w:tcBorders>
              <w:top w:val="nil"/>
              <w:left w:val="nil"/>
              <w:bottom w:val="nil"/>
              <w:right w:val="nil"/>
            </w:tcBorders>
            <w:shd w:val="clear" w:color="auto" w:fill="auto"/>
            <w:vAlign w:val="center"/>
          </w:tcPr>
          <w:p w14:paraId="23E0C1AE" w14:textId="77777777" w:rsidR="00D37DFD" w:rsidRPr="00D37DFD" w:rsidRDefault="00D37DFD" w:rsidP="00D37DFD">
            <w:pPr>
              <w:spacing w:after="0" w:line="240" w:lineRule="auto"/>
              <w:ind w:firstLine="0"/>
              <w:rPr>
                <w:color w:val="000000"/>
              </w:rPr>
            </w:pPr>
            <w:r w:rsidRPr="00D37DFD">
              <w:rPr>
                <w:color w:val="000000"/>
              </w:rPr>
              <w:t>REVI</w:t>
            </w:r>
          </w:p>
        </w:tc>
        <w:tc>
          <w:tcPr>
            <w:tcW w:w="1757" w:type="dxa"/>
            <w:tcBorders>
              <w:top w:val="nil"/>
              <w:left w:val="nil"/>
              <w:bottom w:val="nil"/>
              <w:right w:val="nil"/>
            </w:tcBorders>
            <w:shd w:val="clear" w:color="auto" w:fill="auto"/>
            <w:noWrap/>
            <w:vAlign w:val="center"/>
          </w:tcPr>
          <w:p w14:paraId="0072FD3E"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tcPr>
          <w:p w14:paraId="5669DC82" w14:textId="77777777" w:rsidR="00D37DFD" w:rsidRPr="00D37DFD" w:rsidRDefault="00D37DFD" w:rsidP="00D37DFD">
            <w:pPr>
              <w:spacing w:after="0" w:line="240" w:lineRule="auto"/>
              <w:ind w:firstLine="0"/>
              <w:jc w:val="center"/>
              <w:rPr>
                <w:color w:val="000000"/>
              </w:rPr>
            </w:pPr>
            <w:r w:rsidRPr="00D37DFD">
              <w:rPr>
                <w:rFonts w:eastAsia="Calibri"/>
                <w:color w:val="000000"/>
              </w:rPr>
              <w:t>0.600</w:t>
            </w:r>
          </w:p>
        </w:tc>
        <w:tc>
          <w:tcPr>
            <w:tcW w:w="1211" w:type="dxa"/>
            <w:tcBorders>
              <w:top w:val="nil"/>
              <w:left w:val="nil"/>
              <w:bottom w:val="nil"/>
              <w:right w:val="nil"/>
            </w:tcBorders>
            <w:shd w:val="clear" w:color="auto" w:fill="auto"/>
            <w:noWrap/>
            <w:vAlign w:val="bottom"/>
          </w:tcPr>
          <w:p w14:paraId="363D4EC8" w14:textId="77777777" w:rsidR="00D37DFD" w:rsidRPr="00D37DFD" w:rsidRDefault="00D37DFD" w:rsidP="00D37DFD">
            <w:pPr>
              <w:spacing w:after="0" w:line="240" w:lineRule="auto"/>
              <w:ind w:firstLine="0"/>
              <w:jc w:val="center"/>
              <w:rPr>
                <w:color w:val="000000"/>
              </w:rPr>
            </w:pPr>
            <w:r w:rsidRPr="00D37DFD">
              <w:rPr>
                <w:rFonts w:eastAsia="Calibri"/>
                <w:color w:val="000000"/>
              </w:rPr>
              <w:t>0.503</w:t>
            </w:r>
          </w:p>
        </w:tc>
        <w:tc>
          <w:tcPr>
            <w:tcW w:w="1061" w:type="dxa"/>
            <w:tcBorders>
              <w:top w:val="nil"/>
              <w:left w:val="nil"/>
              <w:bottom w:val="nil"/>
              <w:right w:val="nil"/>
            </w:tcBorders>
            <w:shd w:val="clear" w:color="auto" w:fill="auto"/>
            <w:noWrap/>
            <w:vAlign w:val="bottom"/>
          </w:tcPr>
          <w:p w14:paraId="69040EA5" w14:textId="77777777" w:rsidR="00D37DFD" w:rsidRPr="00D37DFD" w:rsidRDefault="00D37DFD" w:rsidP="00D37DFD">
            <w:pPr>
              <w:spacing w:after="0" w:line="240" w:lineRule="auto"/>
              <w:ind w:firstLine="0"/>
              <w:jc w:val="center"/>
              <w:rPr>
                <w:color w:val="000000"/>
              </w:rPr>
            </w:pPr>
            <w:r w:rsidRPr="00D37DFD">
              <w:rPr>
                <w:rFonts w:eastAsia="Calibri"/>
                <w:color w:val="000000"/>
              </w:rPr>
              <w:t>0.951</w:t>
            </w:r>
          </w:p>
        </w:tc>
        <w:tc>
          <w:tcPr>
            <w:tcW w:w="1061" w:type="dxa"/>
            <w:tcBorders>
              <w:top w:val="nil"/>
              <w:left w:val="nil"/>
              <w:bottom w:val="nil"/>
              <w:right w:val="nil"/>
            </w:tcBorders>
            <w:shd w:val="clear" w:color="auto" w:fill="auto"/>
            <w:noWrap/>
            <w:vAlign w:val="bottom"/>
          </w:tcPr>
          <w:p w14:paraId="5BB2AE6D" w14:textId="77777777" w:rsidR="00D37DFD" w:rsidRPr="00D37DFD" w:rsidRDefault="00D37DFD" w:rsidP="00D37DFD">
            <w:pPr>
              <w:spacing w:after="0" w:line="240" w:lineRule="auto"/>
              <w:ind w:firstLine="0"/>
              <w:jc w:val="center"/>
              <w:rPr>
                <w:color w:val="000000"/>
              </w:rPr>
            </w:pPr>
            <w:r w:rsidRPr="00D37DFD">
              <w:rPr>
                <w:rFonts w:eastAsia="Calibri"/>
                <w:color w:val="000000"/>
              </w:rPr>
              <w:t>0.974</w:t>
            </w:r>
          </w:p>
        </w:tc>
        <w:tc>
          <w:tcPr>
            <w:tcW w:w="1061" w:type="dxa"/>
            <w:tcBorders>
              <w:top w:val="nil"/>
              <w:left w:val="nil"/>
              <w:bottom w:val="nil"/>
              <w:right w:val="nil"/>
            </w:tcBorders>
            <w:shd w:val="clear" w:color="auto" w:fill="auto"/>
            <w:noWrap/>
            <w:vAlign w:val="bottom"/>
          </w:tcPr>
          <w:p w14:paraId="70DA674F" w14:textId="77777777" w:rsidR="00D37DFD" w:rsidRPr="00D37DFD" w:rsidRDefault="00D37DFD" w:rsidP="00D37DFD">
            <w:pPr>
              <w:spacing w:after="0" w:line="240" w:lineRule="auto"/>
              <w:ind w:firstLine="0"/>
              <w:jc w:val="center"/>
              <w:rPr>
                <w:color w:val="000000"/>
              </w:rPr>
            </w:pPr>
            <w:r w:rsidRPr="00D37DFD">
              <w:rPr>
                <w:rFonts w:eastAsia="Calibri"/>
                <w:color w:val="000000"/>
              </w:rPr>
              <w:t>0.984</w:t>
            </w:r>
          </w:p>
        </w:tc>
        <w:tc>
          <w:tcPr>
            <w:tcW w:w="1061" w:type="dxa"/>
            <w:tcBorders>
              <w:top w:val="nil"/>
              <w:left w:val="nil"/>
              <w:bottom w:val="nil"/>
              <w:right w:val="nil"/>
            </w:tcBorders>
            <w:shd w:val="clear" w:color="auto" w:fill="auto"/>
            <w:noWrap/>
            <w:vAlign w:val="bottom"/>
          </w:tcPr>
          <w:p w14:paraId="05BA2821" w14:textId="77777777" w:rsidR="00D37DFD" w:rsidRPr="00D37DFD" w:rsidRDefault="00D37DFD" w:rsidP="00D37DFD">
            <w:pPr>
              <w:spacing w:after="0" w:line="240" w:lineRule="auto"/>
              <w:ind w:firstLine="0"/>
              <w:jc w:val="center"/>
              <w:rPr>
                <w:color w:val="000000"/>
              </w:rPr>
            </w:pPr>
            <w:r w:rsidRPr="00D37DFD">
              <w:rPr>
                <w:rFonts w:eastAsia="Calibri"/>
                <w:color w:val="000000"/>
              </w:rPr>
              <w:t>0.917</w:t>
            </w:r>
          </w:p>
        </w:tc>
        <w:tc>
          <w:tcPr>
            <w:tcW w:w="1061" w:type="dxa"/>
            <w:tcBorders>
              <w:top w:val="nil"/>
              <w:left w:val="nil"/>
              <w:bottom w:val="nil"/>
              <w:right w:val="nil"/>
            </w:tcBorders>
            <w:shd w:val="clear" w:color="auto" w:fill="auto"/>
            <w:noWrap/>
            <w:vAlign w:val="bottom"/>
          </w:tcPr>
          <w:p w14:paraId="51A23927" w14:textId="77777777" w:rsidR="00D37DFD" w:rsidRPr="00D37DFD" w:rsidRDefault="00D37DFD" w:rsidP="00D37DFD">
            <w:pPr>
              <w:spacing w:after="0" w:line="240" w:lineRule="auto"/>
              <w:ind w:firstLine="0"/>
              <w:jc w:val="center"/>
              <w:rPr>
                <w:color w:val="000000"/>
              </w:rPr>
            </w:pPr>
            <w:r w:rsidRPr="00D37DFD">
              <w:rPr>
                <w:rFonts w:eastAsia="Calibri"/>
                <w:color w:val="000000"/>
              </w:rPr>
              <w:t>0.457</w:t>
            </w:r>
          </w:p>
        </w:tc>
        <w:tc>
          <w:tcPr>
            <w:tcW w:w="1061" w:type="dxa"/>
            <w:tcBorders>
              <w:top w:val="nil"/>
              <w:left w:val="nil"/>
              <w:bottom w:val="nil"/>
              <w:right w:val="nil"/>
            </w:tcBorders>
            <w:shd w:val="clear" w:color="auto" w:fill="auto"/>
            <w:noWrap/>
            <w:vAlign w:val="bottom"/>
          </w:tcPr>
          <w:p w14:paraId="57776BBA" w14:textId="77777777" w:rsidR="00D37DFD" w:rsidRPr="00D37DFD" w:rsidRDefault="00D37DFD" w:rsidP="00D37DFD">
            <w:pPr>
              <w:spacing w:after="0" w:line="240" w:lineRule="auto"/>
              <w:ind w:firstLine="0"/>
              <w:jc w:val="center"/>
              <w:rPr>
                <w:color w:val="000000"/>
              </w:rPr>
            </w:pPr>
            <w:r w:rsidRPr="00D37DFD">
              <w:rPr>
                <w:rFonts w:eastAsia="Calibri"/>
                <w:color w:val="000000"/>
              </w:rPr>
              <w:t>0.974</w:t>
            </w:r>
          </w:p>
        </w:tc>
        <w:tc>
          <w:tcPr>
            <w:tcW w:w="1061" w:type="dxa"/>
            <w:tcBorders>
              <w:top w:val="nil"/>
              <w:left w:val="nil"/>
              <w:bottom w:val="nil"/>
              <w:right w:val="nil"/>
            </w:tcBorders>
            <w:shd w:val="clear" w:color="auto" w:fill="auto"/>
            <w:noWrap/>
            <w:vAlign w:val="bottom"/>
          </w:tcPr>
          <w:p w14:paraId="1B6CA141" w14:textId="77777777" w:rsidR="00D37DFD" w:rsidRPr="00D37DFD" w:rsidRDefault="00D37DFD" w:rsidP="00D37DFD">
            <w:pPr>
              <w:spacing w:after="0" w:line="240" w:lineRule="auto"/>
              <w:ind w:firstLine="0"/>
              <w:jc w:val="center"/>
              <w:rPr>
                <w:color w:val="000000"/>
              </w:rPr>
            </w:pPr>
            <w:r w:rsidRPr="00D37DFD">
              <w:rPr>
                <w:rFonts w:eastAsia="Calibri"/>
                <w:color w:val="000000"/>
              </w:rPr>
              <w:t>0.430</w:t>
            </w:r>
          </w:p>
        </w:tc>
      </w:tr>
      <w:tr w:rsidR="00D37DFD" w:rsidRPr="00D37DFD" w14:paraId="477D57DE" w14:textId="77777777" w:rsidTr="00BA1B52">
        <w:trPr>
          <w:trHeight w:val="314"/>
        </w:trPr>
        <w:tc>
          <w:tcPr>
            <w:tcW w:w="1433" w:type="dxa"/>
            <w:tcBorders>
              <w:top w:val="nil"/>
              <w:left w:val="nil"/>
              <w:bottom w:val="nil"/>
              <w:right w:val="nil"/>
            </w:tcBorders>
            <w:shd w:val="clear" w:color="auto" w:fill="auto"/>
            <w:vAlign w:val="center"/>
          </w:tcPr>
          <w:p w14:paraId="22698B6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46163594"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5D1240F6" w14:textId="77777777" w:rsidR="00D37DFD" w:rsidRPr="00D37DFD" w:rsidRDefault="00D37DFD" w:rsidP="00D37DFD">
            <w:pPr>
              <w:spacing w:after="0" w:line="240" w:lineRule="auto"/>
              <w:ind w:firstLine="0"/>
              <w:jc w:val="center"/>
              <w:rPr>
                <w:color w:val="000000"/>
              </w:rPr>
            </w:pPr>
            <w:r w:rsidRPr="00D37DFD">
              <w:rPr>
                <w:rFonts w:eastAsia="Calibri"/>
                <w:color w:val="000000"/>
              </w:rPr>
              <w:t>1.102</w:t>
            </w:r>
          </w:p>
        </w:tc>
        <w:tc>
          <w:tcPr>
            <w:tcW w:w="1211" w:type="dxa"/>
            <w:tcBorders>
              <w:top w:val="nil"/>
              <w:left w:val="nil"/>
              <w:bottom w:val="nil"/>
              <w:right w:val="nil"/>
            </w:tcBorders>
            <w:shd w:val="clear" w:color="auto" w:fill="auto"/>
            <w:noWrap/>
            <w:vAlign w:val="bottom"/>
          </w:tcPr>
          <w:p w14:paraId="2053012D" w14:textId="77777777" w:rsidR="00D37DFD" w:rsidRPr="00D37DFD" w:rsidRDefault="00D37DFD" w:rsidP="00D37DFD">
            <w:pPr>
              <w:spacing w:after="0" w:line="240" w:lineRule="auto"/>
              <w:ind w:firstLine="0"/>
              <w:jc w:val="center"/>
              <w:rPr>
                <w:color w:val="000000"/>
              </w:rPr>
            </w:pPr>
            <w:r w:rsidRPr="00D37DFD">
              <w:rPr>
                <w:rFonts w:eastAsia="Calibri"/>
                <w:color w:val="000000"/>
              </w:rPr>
              <w:t>1.232</w:t>
            </w:r>
          </w:p>
        </w:tc>
        <w:tc>
          <w:tcPr>
            <w:tcW w:w="1061" w:type="dxa"/>
            <w:tcBorders>
              <w:top w:val="nil"/>
              <w:left w:val="nil"/>
              <w:bottom w:val="nil"/>
              <w:right w:val="nil"/>
            </w:tcBorders>
            <w:shd w:val="clear" w:color="auto" w:fill="auto"/>
            <w:noWrap/>
            <w:vAlign w:val="bottom"/>
          </w:tcPr>
          <w:p w14:paraId="2B60CCBA" w14:textId="77777777" w:rsidR="00D37DFD" w:rsidRPr="00D37DFD" w:rsidRDefault="00D37DFD" w:rsidP="00D37DFD">
            <w:pPr>
              <w:spacing w:after="0" w:line="240" w:lineRule="auto"/>
              <w:ind w:firstLine="0"/>
              <w:jc w:val="center"/>
              <w:rPr>
                <w:color w:val="000000"/>
              </w:rPr>
            </w:pPr>
            <w:r w:rsidRPr="00D37DFD">
              <w:rPr>
                <w:rFonts w:eastAsia="Calibri"/>
                <w:color w:val="000000"/>
              </w:rPr>
              <w:t>1.056</w:t>
            </w:r>
          </w:p>
        </w:tc>
        <w:tc>
          <w:tcPr>
            <w:tcW w:w="1061" w:type="dxa"/>
            <w:tcBorders>
              <w:top w:val="nil"/>
              <w:left w:val="nil"/>
              <w:bottom w:val="nil"/>
              <w:right w:val="nil"/>
            </w:tcBorders>
            <w:shd w:val="clear" w:color="auto" w:fill="auto"/>
            <w:noWrap/>
            <w:vAlign w:val="bottom"/>
          </w:tcPr>
          <w:p w14:paraId="3B9AC9F2" w14:textId="77777777" w:rsidR="00D37DFD" w:rsidRPr="00D37DFD" w:rsidRDefault="00D37DFD" w:rsidP="00D37DFD">
            <w:pPr>
              <w:spacing w:after="0" w:line="240" w:lineRule="auto"/>
              <w:ind w:firstLine="0"/>
              <w:jc w:val="center"/>
              <w:rPr>
                <w:color w:val="000000"/>
              </w:rPr>
            </w:pPr>
            <w:r w:rsidRPr="00D37DFD">
              <w:rPr>
                <w:rFonts w:eastAsia="Calibri"/>
                <w:color w:val="000000"/>
              </w:rPr>
              <w:t>1.157</w:t>
            </w:r>
          </w:p>
        </w:tc>
        <w:tc>
          <w:tcPr>
            <w:tcW w:w="1061" w:type="dxa"/>
            <w:tcBorders>
              <w:top w:val="nil"/>
              <w:left w:val="nil"/>
              <w:bottom w:val="nil"/>
              <w:right w:val="nil"/>
            </w:tcBorders>
            <w:shd w:val="clear" w:color="auto" w:fill="auto"/>
            <w:noWrap/>
            <w:vAlign w:val="bottom"/>
          </w:tcPr>
          <w:p w14:paraId="3C42229B" w14:textId="77777777" w:rsidR="00D37DFD" w:rsidRPr="00D37DFD" w:rsidRDefault="00D37DFD" w:rsidP="00D37DFD">
            <w:pPr>
              <w:spacing w:after="0" w:line="240" w:lineRule="auto"/>
              <w:ind w:firstLine="0"/>
              <w:jc w:val="center"/>
              <w:rPr>
                <w:color w:val="000000"/>
              </w:rPr>
            </w:pPr>
            <w:r w:rsidRPr="00D37DFD">
              <w:rPr>
                <w:rFonts w:eastAsia="Calibri"/>
                <w:color w:val="000000"/>
              </w:rPr>
              <w:t>1.172</w:t>
            </w:r>
          </w:p>
        </w:tc>
        <w:tc>
          <w:tcPr>
            <w:tcW w:w="1061" w:type="dxa"/>
            <w:tcBorders>
              <w:top w:val="nil"/>
              <w:left w:val="nil"/>
              <w:bottom w:val="nil"/>
              <w:right w:val="nil"/>
            </w:tcBorders>
            <w:shd w:val="clear" w:color="auto" w:fill="auto"/>
            <w:noWrap/>
            <w:vAlign w:val="bottom"/>
          </w:tcPr>
          <w:p w14:paraId="5036580B" w14:textId="77777777" w:rsidR="00D37DFD" w:rsidRPr="00D37DFD" w:rsidRDefault="00D37DFD" w:rsidP="00D37DFD">
            <w:pPr>
              <w:spacing w:after="0" w:line="240" w:lineRule="auto"/>
              <w:ind w:firstLine="0"/>
              <w:jc w:val="center"/>
              <w:rPr>
                <w:color w:val="000000"/>
              </w:rPr>
            </w:pPr>
            <w:r w:rsidRPr="00D37DFD">
              <w:rPr>
                <w:rFonts w:eastAsia="Calibri"/>
                <w:color w:val="000000"/>
              </w:rPr>
              <w:t>1.005</w:t>
            </w:r>
          </w:p>
        </w:tc>
        <w:tc>
          <w:tcPr>
            <w:tcW w:w="1061" w:type="dxa"/>
            <w:tcBorders>
              <w:top w:val="nil"/>
              <w:left w:val="nil"/>
              <w:bottom w:val="nil"/>
              <w:right w:val="nil"/>
            </w:tcBorders>
            <w:shd w:val="clear" w:color="auto" w:fill="auto"/>
            <w:noWrap/>
            <w:vAlign w:val="bottom"/>
          </w:tcPr>
          <w:p w14:paraId="4FDC7FA1" w14:textId="77777777" w:rsidR="00D37DFD" w:rsidRPr="00D37DFD" w:rsidRDefault="00D37DFD" w:rsidP="00D37DFD">
            <w:pPr>
              <w:spacing w:after="0" w:line="240" w:lineRule="auto"/>
              <w:ind w:firstLine="0"/>
              <w:jc w:val="center"/>
              <w:rPr>
                <w:color w:val="000000"/>
              </w:rPr>
            </w:pPr>
            <w:r w:rsidRPr="00D37DFD">
              <w:rPr>
                <w:rFonts w:eastAsia="Calibri"/>
                <w:color w:val="000000"/>
              </w:rPr>
              <w:t>1.611</w:t>
            </w:r>
          </w:p>
        </w:tc>
        <w:tc>
          <w:tcPr>
            <w:tcW w:w="1061" w:type="dxa"/>
            <w:tcBorders>
              <w:top w:val="nil"/>
              <w:left w:val="nil"/>
              <w:bottom w:val="nil"/>
              <w:right w:val="nil"/>
            </w:tcBorders>
            <w:shd w:val="clear" w:color="auto" w:fill="auto"/>
            <w:noWrap/>
            <w:vAlign w:val="bottom"/>
          </w:tcPr>
          <w:p w14:paraId="591910F7" w14:textId="77777777" w:rsidR="00D37DFD" w:rsidRPr="00D37DFD" w:rsidRDefault="00D37DFD" w:rsidP="00D37DFD">
            <w:pPr>
              <w:spacing w:after="0" w:line="240" w:lineRule="auto"/>
              <w:ind w:firstLine="0"/>
              <w:jc w:val="center"/>
              <w:rPr>
                <w:color w:val="000000"/>
              </w:rPr>
            </w:pPr>
            <w:r w:rsidRPr="00D37DFD">
              <w:rPr>
                <w:rFonts w:eastAsia="Calibri"/>
                <w:color w:val="000000"/>
              </w:rPr>
              <w:t>1.327</w:t>
            </w:r>
          </w:p>
        </w:tc>
        <w:tc>
          <w:tcPr>
            <w:tcW w:w="1061" w:type="dxa"/>
            <w:tcBorders>
              <w:top w:val="nil"/>
              <w:left w:val="nil"/>
              <w:bottom w:val="nil"/>
              <w:right w:val="nil"/>
            </w:tcBorders>
            <w:shd w:val="clear" w:color="auto" w:fill="auto"/>
            <w:noWrap/>
            <w:vAlign w:val="bottom"/>
          </w:tcPr>
          <w:p w14:paraId="31ACA687" w14:textId="77777777" w:rsidR="00D37DFD" w:rsidRPr="00D37DFD" w:rsidRDefault="00D37DFD" w:rsidP="00D37DFD">
            <w:pPr>
              <w:spacing w:after="0" w:line="240" w:lineRule="auto"/>
              <w:ind w:firstLine="0"/>
              <w:jc w:val="center"/>
              <w:rPr>
                <w:color w:val="000000"/>
              </w:rPr>
            </w:pPr>
            <w:r w:rsidRPr="00D37DFD">
              <w:rPr>
                <w:rFonts w:eastAsia="Calibri"/>
                <w:color w:val="000000"/>
              </w:rPr>
              <w:t>1.160</w:t>
            </w:r>
          </w:p>
        </w:tc>
      </w:tr>
      <w:tr w:rsidR="00D37DFD" w:rsidRPr="00D37DFD" w14:paraId="4A277D6B" w14:textId="77777777" w:rsidTr="00BA1B52">
        <w:trPr>
          <w:trHeight w:val="314"/>
        </w:trPr>
        <w:tc>
          <w:tcPr>
            <w:tcW w:w="1433" w:type="dxa"/>
            <w:tcBorders>
              <w:top w:val="nil"/>
              <w:left w:val="nil"/>
              <w:right w:val="nil"/>
            </w:tcBorders>
            <w:shd w:val="clear" w:color="auto" w:fill="auto"/>
            <w:vAlign w:val="center"/>
          </w:tcPr>
          <w:p w14:paraId="2EA0BCC9" w14:textId="77777777" w:rsidR="00D37DFD" w:rsidRPr="00D37DFD" w:rsidRDefault="00D37DFD" w:rsidP="00D37DFD">
            <w:pPr>
              <w:spacing w:after="0" w:line="240" w:lineRule="auto"/>
              <w:ind w:firstLine="0"/>
              <w:rPr>
                <w:color w:val="000000"/>
              </w:rPr>
            </w:pPr>
          </w:p>
        </w:tc>
        <w:tc>
          <w:tcPr>
            <w:tcW w:w="1757" w:type="dxa"/>
            <w:tcBorders>
              <w:top w:val="nil"/>
              <w:left w:val="nil"/>
              <w:right w:val="nil"/>
            </w:tcBorders>
            <w:shd w:val="clear" w:color="auto" w:fill="auto"/>
            <w:noWrap/>
            <w:vAlign w:val="center"/>
          </w:tcPr>
          <w:p w14:paraId="67773C64"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right w:val="nil"/>
            </w:tcBorders>
            <w:shd w:val="clear" w:color="auto" w:fill="auto"/>
            <w:noWrap/>
            <w:vAlign w:val="bottom"/>
          </w:tcPr>
          <w:p w14:paraId="6454AC35" w14:textId="77777777" w:rsidR="00D37DFD" w:rsidRPr="00D37DFD" w:rsidRDefault="00D37DFD" w:rsidP="00D37DFD">
            <w:pPr>
              <w:spacing w:after="0" w:line="240" w:lineRule="auto"/>
              <w:ind w:firstLine="0"/>
              <w:jc w:val="center"/>
              <w:rPr>
                <w:color w:val="000000"/>
              </w:rPr>
            </w:pPr>
            <w:r w:rsidRPr="00D37DFD">
              <w:rPr>
                <w:rFonts w:eastAsia="Calibri"/>
                <w:color w:val="000000"/>
              </w:rPr>
              <w:t>0.502</w:t>
            </w:r>
          </w:p>
        </w:tc>
        <w:tc>
          <w:tcPr>
            <w:tcW w:w="1211" w:type="dxa"/>
            <w:tcBorders>
              <w:top w:val="nil"/>
              <w:left w:val="nil"/>
              <w:right w:val="nil"/>
            </w:tcBorders>
            <w:shd w:val="clear" w:color="auto" w:fill="auto"/>
            <w:noWrap/>
            <w:vAlign w:val="bottom"/>
          </w:tcPr>
          <w:p w14:paraId="1F5F4BF7" w14:textId="77777777" w:rsidR="00D37DFD" w:rsidRPr="00D37DFD" w:rsidRDefault="00D37DFD" w:rsidP="00D37DFD">
            <w:pPr>
              <w:spacing w:after="0" w:line="240" w:lineRule="auto"/>
              <w:ind w:firstLine="0"/>
              <w:jc w:val="center"/>
              <w:rPr>
                <w:color w:val="000000"/>
              </w:rPr>
            </w:pPr>
            <w:r w:rsidRPr="00D37DFD">
              <w:rPr>
                <w:rFonts w:eastAsia="Calibri"/>
                <w:color w:val="000000"/>
              </w:rPr>
              <w:t>0.729</w:t>
            </w:r>
          </w:p>
        </w:tc>
        <w:tc>
          <w:tcPr>
            <w:tcW w:w="1061" w:type="dxa"/>
            <w:tcBorders>
              <w:top w:val="nil"/>
              <w:left w:val="nil"/>
              <w:right w:val="nil"/>
            </w:tcBorders>
            <w:shd w:val="clear" w:color="auto" w:fill="auto"/>
            <w:noWrap/>
            <w:vAlign w:val="bottom"/>
          </w:tcPr>
          <w:p w14:paraId="25F20CFC" w14:textId="77777777" w:rsidR="00D37DFD" w:rsidRPr="00D37DFD" w:rsidRDefault="00D37DFD" w:rsidP="00D37DFD">
            <w:pPr>
              <w:spacing w:after="0" w:line="240" w:lineRule="auto"/>
              <w:ind w:firstLine="0"/>
              <w:jc w:val="center"/>
              <w:rPr>
                <w:color w:val="000000"/>
              </w:rPr>
            </w:pPr>
            <w:r w:rsidRPr="00D37DFD">
              <w:rPr>
                <w:rFonts w:eastAsia="Calibri"/>
                <w:color w:val="000000"/>
              </w:rPr>
              <w:t>0.105</w:t>
            </w:r>
          </w:p>
        </w:tc>
        <w:tc>
          <w:tcPr>
            <w:tcW w:w="1061" w:type="dxa"/>
            <w:tcBorders>
              <w:top w:val="nil"/>
              <w:left w:val="nil"/>
              <w:right w:val="nil"/>
            </w:tcBorders>
            <w:shd w:val="clear" w:color="auto" w:fill="auto"/>
            <w:noWrap/>
            <w:vAlign w:val="bottom"/>
          </w:tcPr>
          <w:p w14:paraId="51E8F99C" w14:textId="77777777" w:rsidR="00D37DFD" w:rsidRPr="00D37DFD" w:rsidRDefault="00D37DFD" w:rsidP="00D37DFD">
            <w:pPr>
              <w:spacing w:after="0" w:line="240" w:lineRule="auto"/>
              <w:ind w:firstLine="0"/>
              <w:jc w:val="center"/>
              <w:rPr>
                <w:color w:val="000000"/>
              </w:rPr>
            </w:pPr>
            <w:r w:rsidRPr="00D37DFD">
              <w:rPr>
                <w:rFonts w:eastAsia="Calibri"/>
                <w:color w:val="000000"/>
              </w:rPr>
              <w:t>0.183</w:t>
            </w:r>
          </w:p>
        </w:tc>
        <w:tc>
          <w:tcPr>
            <w:tcW w:w="1061" w:type="dxa"/>
            <w:tcBorders>
              <w:top w:val="nil"/>
              <w:left w:val="nil"/>
              <w:right w:val="nil"/>
            </w:tcBorders>
            <w:shd w:val="clear" w:color="auto" w:fill="auto"/>
            <w:noWrap/>
            <w:vAlign w:val="bottom"/>
          </w:tcPr>
          <w:p w14:paraId="71BCBC3F" w14:textId="77777777" w:rsidR="00D37DFD" w:rsidRPr="00D37DFD" w:rsidRDefault="00D37DFD" w:rsidP="00D37DFD">
            <w:pPr>
              <w:spacing w:after="0" w:line="240" w:lineRule="auto"/>
              <w:ind w:firstLine="0"/>
              <w:jc w:val="center"/>
              <w:rPr>
                <w:color w:val="000000"/>
              </w:rPr>
            </w:pPr>
            <w:r w:rsidRPr="00D37DFD">
              <w:rPr>
                <w:rFonts w:eastAsia="Calibri"/>
                <w:color w:val="000000"/>
              </w:rPr>
              <w:t>0.188</w:t>
            </w:r>
          </w:p>
        </w:tc>
        <w:tc>
          <w:tcPr>
            <w:tcW w:w="1061" w:type="dxa"/>
            <w:tcBorders>
              <w:top w:val="nil"/>
              <w:left w:val="nil"/>
              <w:right w:val="nil"/>
            </w:tcBorders>
            <w:shd w:val="clear" w:color="auto" w:fill="auto"/>
            <w:noWrap/>
            <w:vAlign w:val="bottom"/>
          </w:tcPr>
          <w:p w14:paraId="708EB046" w14:textId="77777777" w:rsidR="00D37DFD" w:rsidRPr="00D37DFD" w:rsidRDefault="00D37DFD" w:rsidP="00D37DFD">
            <w:pPr>
              <w:spacing w:after="0" w:line="240" w:lineRule="auto"/>
              <w:ind w:firstLine="0"/>
              <w:jc w:val="center"/>
              <w:rPr>
                <w:color w:val="000000"/>
              </w:rPr>
            </w:pPr>
            <w:r w:rsidRPr="00D37DFD">
              <w:rPr>
                <w:rFonts w:eastAsia="Calibri"/>
                <w:color w:val="000000"/>
              </w:rPr>
              <w:t>0.088</w:t>
            </w:r>
          </w:p>
        </w:tc>
        <w:tc>
          <w:tcPr>
            <w:tcW w:w="1061" w:type="dxa"/>
            <w:tcBorders>
              <w:top w:val="nil"/>
              <w:left w:val="nil"/>
              <w:right w:val="nil"/>
            </w:tcBorders>
            <w:shd w:val="clear" w:color="auto" w:fill="auto"/>
            <w:noWrap/>
            <w:vAlign w:val="bottom"/>
          </w:tcPr>
          <w:p w14:paraId="2D0D6325" w14:textId="77777777" w:rsidR="00D37DFD" w:rsidRPr="00D37DFD" w:rsidRDefault="00D37DFD" w:rsidP="00D37DFD">
            <w:pPr>
              <w:spacing w:after="0" w:line="240" w:lineRule="auto"/>
              <w:ind w:firstLine="0"/>
              <w:jc w:val="center"/>
              <w:rPr>
                <w:color w:val="000000"/>
              </w:rPr>
            </w:pPr>
            <w:r w:rsidRPr="00D37DFD">
              <w:rPr>
                <w:rFonts w:eastAsia="Calibri"/>
                <w:color w:val="000000"/>
              </w:rPr>
              <w:t>1.154</w:t>
            </w:r>
          </w:p>
        </w:tc>
        <w:tc>
          <w:tcPr>
            <w:tcW w:w="1061" w:type="dxa"/>
            <w:tcBorders>
              <w:top w:val="nil"/>
              <w:left w:val="nil"/>
              <w:right w:val="nil"/>
            </w:tcBorders>
            <w:shd w:val="clear" w:color="auto" w:fill="auto"/>
            <w:noWrap/>
            <w:vAlign w:val="bottom"/>
          </w:tcPr>
          <w:p w14:paraId="75A143B3" w14:textId="77777777" w:rsidR="00D37DFD" w:rsidRPr="00D37DFD" w:rsidRDefault="00D37DFD" w:rsidP="00D37DFD">
            <w:pPr>
              <w:spacing w:after="0" w:line="240" w:lineRule="auto"/>
              <w:ind w:firstLine="0"/>
              <w:jc w:val="center"/>
              <w:rPr>
                <w:color w:val="000000"/>
              </w:rPr>
            </w:pPr>
            <w:r w:rsidRPr="00D37DFD">
              <w:rPr>
                <w:rFonts w:eastAsia="Calibri"/>
                <w:color w:val="000000"/>
              </w:rPr>
              <w:t>0.353</w:t>
            </w:r>
          </w:p>
        </w:tc>
        <w:tc>
          <w:tcPr>
            <w:tcW w:w="1061" w:type="dxa"/>
            <w:tcBorders>
              <w:top w:val="nil"/>
              <w:left w:val="nil"/>
              <w:right w:val="nil"/>
            </w:tcBorders>
            <w:shd w:val="clear" w:color="auto" w:fill="auto"/>
            <w:noWrap/>
            <w:vAlign w:val="bottom"/>
          </w:tcPr>
          <w:p w14:paraId="46AF323F" w14:textId="77777777" w:rsidR="00D37DFD" w:rsidRPr="00D37DFD" w:rsidRDefault="00D37DFD" w:rsidP="00D37DFD">
            <w:pPr>
              <w:spacing w:after="0" w:line="240" w:lineRule="auto"/>
              <w:ind w:firstLine="0"/>
              <w:jc w:val="center"/>
              <w:rPr>
                <w:color w:val="000000"/>
              </w:rPr>
            </w:pPr>
            <w:r w:rsidRPr="00D37DFD">
              <w:rPr>
                <w:rFonts w:eastAsia="Calibri"/>
                <w:color w:val="000000"/>
              </w:rPr>
              <w:t>0.730</w:t>
            </w:r>
          </w:p>
        </w:tc>
      </w:tr>
      <w:tr w:rsidR="00D37DFD" w:rsidRPr="00D37DFD" w14:paraId="355EF6CE" w14:textId="77777777" w:rsidTr="00BA1B52">
        <w:trPr>
          <w:trHeight w:val="90"/>
        </w:trPr>
        <w:tc>
          <w:tcPr>
            <w:tcW w:w="1433" w:type="dxa"/>
            <w:tcBorders>
              <w:top w:val="nil"/>
              <w:left w:val="nil"/>
              <w:bottom w:val="single" w:sz="12" w:space="0" w:color="auto"/>
              <w:right w:val="nil"/>
            </w:tcBorders>
            <w:shd w:val="clear" w:color="auto" w:fill="auto"/>
            <w:vAlign w:val="center"/>
          </w:tcPr>
          <w:p w14:paraId="6803463D" w14:textId="77777777" w:rsidR="00D37DFD" w:rsidRPr="00D37DFD" w:rsidRDefault="00D37DFD" w:rsidP="00D37DFD">
            <w:pPr>
              <w:spacing w:after="0" w:line="240" w:lineRule="auto"/>
              <w:ind w:firstLine="0"/>
              <w:rPr>
                <w:color w:val="000000"/>
              </w:rPr>
            </w:pPr>
          </w:p>
        </w:tc>
        <w:tc>
          <w:tcPr>
            <w:tcW w:w="1757" w:type="dxa"/>
            <w:tcBorders>
              <w:top w:val="nil"/>
              <w:left w:val="nil"/>
              <w:bottom w:val="single" w:sz="12" w:space="0" w:color="auto"/>
              <w:right w:val="nil"/>
            </w:tcBorders>
            <w:shd w:val="clear" w:color="auto" w:fill="auto"/>
            <w:noWrap/>
            <w:vAlign w:val="center"/>
          </w:tcPr>
          <w:p w14:paraId="60AA803A"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single" w:sz="12" w:space="0" w:color="auto"/>
              <w:right w:val="nil"/>
            </w:tcBorders>
            <w:shd w:val="clear" w:color="auto" w:fill="auto"/>
            <w:noWrap/>
            <w:vAlign w:val="bottom"/>
          </w:tcPr>
          <w:p w14:paraId="08062AC2" w14:textId="77777777" w:rsidR="00D37DFD" w:rsidRPr="00D37DFD" w:rsidRDefault="00D37DFD" w:rsidP="00D37DFD">
            <w:pPr>
              <w:spacing w:after="0" w:line="240" w:lineRule="auto"/>
              <w:ind w:firstLine="0"/>
              <w:jc w:val="center"/>
              <w:rPr>
                <w:color w:val="000000"/>
              </w:rPr>
            </w:pPr>
            <w:r w:rsidRPr="00D37DFD">
              <w:rPr>
                <w:rFonts w:eastAsia="Calibri"/>
                <w:color w:val="000000"/>
              </w:rPr>
              <w:t>31.1</w:t>
            </w:r>
          </w:p>
        </w:tc>
        <w:tc>
          <w:tcPr>
            <w:tcW w:w="1211" w:type="dxa"/>
            <w:tcBorders>
              <w:top w:val="nil"/>
              <w:left w:val="nil"/>
              <w:bottom w:val="single" w:sz="12" w:space="0" w:color="auto"/>
              <w:right w:val="nil"/>
            </w:tcBorders>
            <w:shd w:val="clear" w:color="auto" w:fill="auto"/>
            <w:noWrap/>
            <w:vAlign w:val="bottom"/>
          </w:tcPr>
          <w:p w14:paraId="6FA3075A" w14:textId="77777777" w:rsidR="00D37DFD" w:rsidRPr="00D37DFD" w:rsidRDefault="00D37DFD" w:rsidP="00D37DFD">
            <w:pPr>
              <w:spacing w:after="0" w:line="240" w:lineRule="auto"/>
              <w:ind w:firstLine="0"/>
              <w:jc w:val="center"/>
              <w:rPr>
                <w:color w:val="000000"/>
              </w:rPr>
            </w:pPr>
            <w:r w:rsidRPr="00D37DFD">
              <w:rPr>
                <w:rFonts w:eastAsia="Calibri"/>
                <w:color w:val="000000"/>
              </w:rPr>
              <w:t>45.3</w:t>
            </w:r>
          </w:p>
        </w:tc>
        <w:tc>
          <w:tcPr>
            <w:tcW w:w="1061" w:type="dxa"/>
            <w:tcBorders>
              <w:top w:val="nil"/>
              <w:left w:val="nil"/>
              <w:bottom w:val="single" w:sz="12" w:space="0" w:color="auto"/>
              <w:right w:val="nil"/>
            </w:tcBorders>
            <w:shd w:val="clear" w:color="auto" w:fill="auto"/>
            <w:noWrap/>
            <w:vAlign w:val="bottom"/>
          </w:tcPr>
          <w:p w14:paraId="5C5DEE58" w14:textId="77777777" w:rsidR="00D37DFD" w:rsidRPr="00D37DFD" w:rsidRDefault="00D37DFD" w:rsidP="00D37DFD">
            <w:pPr>
              <w:spacing w:after="0" w:line="240" w:lineRule="auto"/>
              <w:ind w:firstLine="0"/>
              <w:jc w:val="center"/>
              <w:rPr>
                <w:color w:val="000000"/>
              </w:rPr>
            </w:pPr>
            <w:r w:rsidRPr="00D37DFD">
              <w:rPr>
                <w:rFonts w:eastAsia="Calibri"/>
                <w:color w:val="000000"/>
              </w:rPr>
              <w:t>6.5</w:t>
            </w:r>
          </w:p>
        </w:tc>
        <w:tc>
          <w:tcPr>
            <w:tcW w:w="1061" w:type="dxa"/>
            <w:tcBorders>
              <w:top w:val="nil"/>
              <w:left w:val="nil"/>
              <w:bottom w:val="single" w:sz="12" w:space="0" w:color="auto"/>
              <w:right w:val="nil"/>
            </w:tcBorders>
            <w:shd w:val="clear" w:color="auto" w:fill="auto"/>
            <w:noWrap/>
            <w:vAlign w:val="bottom"/>
          </w:tcPr>
          <w:p w14:paraId="1A8DA07B" w14:textId="77777777" w:rsidR="00D37DFD" w:rsidRPr="00D37DFD" w:rsidRDefault="00D37DFD" w:rsidP="00D37DFD">
            <w:pPr>
              <w:spacing w:after="0" w:line="240" w:lineRule="auto"/>
              <w:ind w:firstLine="0"/>
              <w:jc w:val="center"/>
              <w:rPr>
                <w:color w:val="000000"/>
              </w:rPr>
            </w:pPr>
            <w:r w:rsidRPr="00D37DFD">
              <w:rPr>
                <w:rFonts w:eastAsia="Calibri"/>
                <w:color w:val="000000"/>
              </w:rPr>
              <w:t>11.3</w:t>
            </w:r>
          </w:p>
        </w:tc>
        <w:tc>
          <w:tcPr>
            <w:tcW w:w="1061" w:type="dxa"/>
            <w:tcBorders>
              <w:top w:val="nil"/>
              <w:left w:val="nil"/>
              <w:bottom w:val="single" w:sz="12" w:space="0" w:color="auto"/>
              <w:right w:val="nil"/>
            </w:tcBorders>
            <w:shd w:val="clear" w:color="auto" w:fill="auto"/>
            <w:noWrap/>
            <w:vAlign w:val="bottom"/>
          </w:tcPr>
          <w:p w14:paraId="4652417C" w14:textId="77777777" w:rsidR="00D37DFD" w:rsidRPr="00D37DFD" w:rsidRDefault="00D37DFD" w:rsidP="00D37DFD">
            <w:pPr>
              <w:spacing w:after="0" w:line="240" w:lineRule="auto"/>
              <w:ind w:firstLine="0"/>
              <w:jc w:val="center"/>
              <w:rPr>
                <w:color w:val="000000"/>
              </w:rPr>
            </w:pPr>
            <w:r w:rsidRPr="00D37DFD">
              <w:rPr>
                <w:rFonts w:eastAsia="Calibri"/>
                <w:color w:val="000000"/>
              </w:rPr>
              <w:t>11.7</w:t>
            </w:r>
          </w:p>
        </w:tc>
        <w:tc>
          <w:tcPr>
            <w:tcW w:w="1061" w:type="dxa"/>
            <w:tcBorders>
              <w:top w:val="nil"/>
              <w:left w:val="nil"/>
              <w:bottom w:val="single" w:sz="12" w:space="0" w:color="auto"/>
              <w:right w:val="nil"/>
            </w:tcBorders>
            <w:shd w:val="clear" w:color="auto" w:fill="auto"/>
            <w:noWrap/>
            <w:vAlign w:val="bottom"/>
          </w:tcPr>
          <w:p w14:paraId="5CA711BB" w14:textId="77777777" w:rsidR="00D37DFD" w:rsidRPr="00D37DFD" w:rsidRDefault="00D37DFD" w:rsidP="00D37DFD">
            <w:pPr>
              <w:spacing w:after="0" w:line="240" w:lineRule="auto"/>
              <w:ind w:firstLine="0"/>
              <w:jc w:val="center"/>
              <w:rPr>
                <w:color w:val="000000"/>
              </w:rPr>
            </w:pPr>
            <w:r w:rsidRPr="00D37DFD">
              <w:rPr>
                <w:rFonts w:eastAsia="Calibri"/>
                <w:color w:val="000000"/>
              </w:rPr>
              <w:t>5.5</w:t>
            </w:r>
          </w:p>
        </w:tc>
        <w:tc>
          <w:tcPr>
            <w:tcW w:w="1061" w:type="dxa"/>
            <w:tcBorders>
              <w:top w:val="nil"/>
              <w:left w:val="nil"/>
              <w:bottom w:val="single" w:sz="12" w:space="0" w:color="auto"/>
              <w:right w:val="nil"/>
            </w:tcBorders>
            <w:shd w:val="clear" w:color="auto" w:fill="auto"/>
            <w:noWrap/>
            <w:vAlign w:val="bottom"/>
          </w:tcPr>
          <w:p w14:paraId="10600B0D" w14:textId="77777777" w:rsidR="00D37DFD" w:rsidRPr="00D37DFD" w:rsidRDefault="00D37DFD" w:rsidP="00D37DFD">
            <w:pPr>
              <w:spacing w:after="0" w:line="240" w:lineRule="auto"/>
              <w:ind w:firstLine="0"/>
              <w:jc w:val="center"/>
              <w:rPr>
                <w:color w:val="000000"/>
              </w:rPr>
            </w:pPr>
            <w:r w:rsidRPr="00D37DFD">
              <w:rPr>
                <w:rFonts w:eastAsia="Calibri"/>
                <w:color w:val="000000"/>
              </w:rPr>
              <w:t>71.6</w:t>
            </w:r>
          </w:p>
        </w:tc>
        <w:tc>
          <w:tcPr>
            <w:tcW w:w="1061" w:type="dxa"/>
            <w:tcBorders>
              <w:top w:val="nil"/>
              <w:left w:val="nil"/>
              <w:bottom w:val="single" w:sz="12" w:space="0" w:color="auto"/>
              <w:right w:val="nil"/>
            </w:tcBorders>
            <w:shd w:val="clear" w:color="auto" w:fill="auto"/>
            <w:noWrap/>
            <w:vAlign w:val="bottom"/>
          </w:tcPr>
          <w:p w14:paraId="4F94BC93" w14:textId="77777777" w:rsidR="00D37DFD" w:rsidRPr="00D37DFD" w:rsidRDefault="00D37DFD" w:rsidP="00D37DFD">
            <w:pPr>
              <w:spacing w:after="0" w:line="240" w:lineRule="auto"/>
              <w:ind w:firstLine="0"/>
              <w:jc w:val="center"/>
              <w:rPr>
                <w:color w:val="000000"/>
              </w:rPr>
            </w:pPr>
            <w:r w:rsidRPr="00D37DFD">
              <w:rPr>
                <w:rFonts w:eastAsia="Calibri"/>
                <w:color w:val="000000"/>
              </w:rPr>
              <w:t>21.9</w:t>
            </w:r>
          </w:p>
        </w:tc>
        <w:tc>
          <w:tcPr>
            <w:tcW w:w="1061" w:type="dxa"/>
            <w:tcBorders>
              <w:top w:val="nil"/>
              <w:left w:val="nil"/>
              <w:bottom w:val="single" w:sz="12" w:space="0" w:color="auto"/>
              <w:right w:val="nil"/>
            </w:tcBorders>
            <w:shd w:val="clear" w:color="auto" w:fill="auto"/>
            <w:noWrap/>
            <w:vAlign w:val="bottom"/>
          </w:tcPr>
          <w:p w14:paraId="18133EDA" w14:textId="77777777" w:rsidR="00D37DFD" w:rsidRPr="00D37DFD" w:rsidRDefault="00D37DFD" w:rsidP="00D37DFD">
            <w:pPr>
              <w:spacing w:after="0" w:line="240" w:lineRule="auto"/>
              <w:ind w:firstLine="0"/>
              <w:jc w:val="center"/>
              <w:rPr>
                <w:color w:val="000000"/>
              </w:rPr>
            </w:pPr>
            <w:r w:rsidRPr="00D37DFD">
              <w:rPr>
                <w:rFonts w:eastAsia="Calibri"/>
                <w:color w:val="000000"/>
              </w:rPr>
              <w:t>45.3</w:t>
            </w:r>
          </w:p>
        </w:tc>
      </w:tr>
    </w:tbl>
    <w:p w14:paraId="641031E5" w14:textId="77777777" w:rsidR="00D37DFD" w:rsidRDefault="00D37DFD" w:rsidP="00D37DFD">
      <w:pPr>
        <w:spacing w:line="240" w:lineRule="auto"/>
        <w:ind w:firstLine="0"/>
      </w:pPr>
    </w:p>
    <w:p w14:paraId="13C02B2E" w14:textId="77777777" w:rsidR="00F13466" w:rsidRDefault="00F13466" w:rsidP="00D37DFD">
      <w:pPr>
        <w:spacing w:line="240" w:lineRule="auto"/>
        <w:ind w:firstLine="0"/>
      </w:pPr>
    </w:p>
    <w:p w14:paraId="5E0D4AAB" w14:textId="77777777" w:rsidR="00F13466" w:rsidRDefault="00F13466" w:rsidP="00F13466">
      <w:pPr>
        <w:spacing w:line="240" w:lineRule="auto"/>
        <w:ind w:firstLine="0"/>
      </w:pPr>
      <w: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F13466" w:rsidRPr="00F13466" w14:paraId="5663717E" w14:textId="77777777" w:rsidTr="00BA1B52">
        <w:trPr>
          <w:trHeight w:val="314"/>
        </w:trPr>
        <w:tc>
          <w:tcPr>
            <w:tcW w:w="1433" w:type="dxa"/>
            <w:tcBorders>
              <w:top w:val="single" w:sz="12" w:space="0" w:color="auto"/>
              <w:left w:val="nil"/>
              <w:bottom w:val="single" w:sz="12" w:space="0" w:color="auto"/>
              <w:right w:val="nil"/>
            </w:tcBorders>
            <w:shd w:val="clear" w:color="auto" w:fill="auto"/>
            <w:vAlign w:val="center"/>
          </w:tcPr>
          <w:p w14:paraId="5CE5AAA0" w14:textId="77777777" w:rsidR="00F13466" w:rsidRPr="00F13466" w:rsidRDefault="00F13466" w:rsidP="00F13466">
            <w:pPr>
              <w:spacing w:after="0" w:line="240" w:lineRule="auto"/>
              <w:ind w:firstLine="0"/>
              <w:rPr>
                <w:b/>
                <w:bCs/>
                <w:color w:val="000000"/>
              </w:rPr>
            </w:pPr>
            <w:r w:rsidRPr="00F13466">
              <w:rPr>
                <w:b/>
                <w:bCs/>
                <w:color w:val="000000"/>
              </w:rPr>
              <w:t>Species</w:t>
            </w:r>
          </w:p>
        </w:tc>
        <w:tc>
          <w:tcPr>
            <w:tcW w:w="1757" w:type="dxa"/>
            <w:tcBorders>
              <w:top w:val="single" w:sz="12" w:space="0" w:color="auto"/>
              <w:left w:val="nil"/>
              <w:bottom w:val="single" w:sz="12" w:space="0" w:color="auto"/>
              <w:right w:val="nil"/>
            </w:tcBorders>
            <w:shd w:val="clear" w:color="auto" w:fill="auto"/>
            <w:noWrap/>
            <w:vAlign w:val="center"/>
          </w:tcPr>
          <w:p w14:paraId="71CFB50E" w14:textId="77777777" w:rsidR="00F13466" w:rsidRPr="00F13466" w:rsidRDefault="00F13466" w:rsidP="00F13466">
            <w:pPr>
              <w:spacing w:after="0" w:line="240" w:lineRule="auto"/>
              <w:ind w:firstLine="0"/>
              <w:rPr>
                <w:i/>
                <w:iCs/>
                <w:color w:val="000000"/>
              </w:rPr>
            </w:pPr>
            <w:r w:rsidRPr="00F13466">
              <w:rPr>
                <w:b/>
                <w:bCs/>
                <w:color w:val="000000"/>
              </w:rPr>
              <w:t>Metric</w:t>
            </w:r>
          </w:p>
        </w:tc>
        <w:tc>
          <w:tcPr>
            <w:tcW w:w="1061" w:type="dxa"/>
            <w:tcBorders>
              <w:top w:val="single" w:sz="12" w:space="0" w:color="auto"/>
              <w:left w:val="nil"/>
              <w:bottom w:val="single" w:sz="12" w:space="0" w:color="auto"/>
              <w:right w:val="nil"/>
            </w:tcBorders>
            <w:shd w:val="clear" w:color="auto" w:fill="auto"/>
            <w:noWrap/>
            <w:vAlign w:val="center"/>
          </w:tcPr>
          <w:p w14:paraId="4861E0BB" w14:textId="77777777" w:rsidR="00F13466" w:rsidRPr="00F13466" w:rsidRDefault="00F13466" w:rsidP="00F13466">
            <w:pPr>
              <w:spacing w:after="0" w:line="240" w:lineRule="auto"/>
              <w:ind w:firstLine="0"/>
              <w:jc w:val="center"/>
              <w:rPr>
                <w:color w:val="000000"/>
              </w:rPr>
            </w:pPr>
            <w:r w:rsidRPr="00F13466">
              <w:rPr>
                <w:b/>
                <w:bCs/>
                <w:color w:val="000000"/>
              </w:rPr>
              <w:t>LAT</w:t>
            </w:r>
          </w:p>
        </w:tc>
        <w:tc>
          <w:tcPr>
            <w:tcW w:w="1211" w:type="dxa"/>
            <w:tcBorders>
              <w:top w:val="single" w:sz="12" w:space="0" w:color="auto"/>
              <w:left w:val="nil"/>
              <w:bottom w:val="single" w:sz="12" w:space="0" w:color="auto"/>
              <w:right w:val="nil"/>
            </w:tcBorders>
            <w:shd w:val="clear" w:color="auto" w:fill="auto"/>
            <w:noWrap/>
            <w:vAlign w:val="center"/>
          </w:tcPr>
          <w:p w14:paraId="6DF74F81" w14:textId="77777777" w:rsidR="00F13466" w:rsidRPr="00F13466" w:rsidRDefault="00F13466" w:rsidP="00F13466">
            <w:pPr>
              <w:spacing w:after="0" w:line="240" w:lineRule="auto"/>
              <w:ind w:firstLine="0"/>
              <w:jc w:val="center"/>
              <w:rPr>
                <w:color w:val="000000"/>
              </w:rPr>
            </w:pPr>
            <w:r w:rsidRPr="00F13466">
              <w:rPr>
                <w:b/>
                <w:bCs/>
                <w:color w:val="000000"/>
              </w:rPr>
              <w:t>ELEV</w:t>
            </w:r>
          </w:p>
        </w:tc>
        <w:tc>
          <w:tcPr>
            <w:tcW w:w="1061" w:type="dxa"/>
            <w:tcBorders>
              <w:top w:val="single" w:sz="12" w:space="0" w:color="auto"/>
              <w:left w:val="nil"/>
              <w:bottom w:val="single" w:sz="12" w:space="0" w:color="auto"/>
              <w:right w:val="nil"/>
            </w:tcBorders>
            <w:shd w:val="clear" w:color="auto" w:fill="auto"/>
            <w:noWrap/>
            <w:vAlign w:val="center"/>
          </w:tcPr>
          <w:p w14:paraId="43B20571" w14:textId="77777777" w:rsidR="00F13466" w:rsidRPr="00F13466" w:rsidRDefault="00F13466" w:rsidP="00F13466">
            <w:pPr>
              <w:spacing w:after="0" w:line="240" w:lineRule="auto"/>
              <w:ind w:firstLine="0"/>
              <w:jc w:val="center"/>
              <w:rPr>
                <w:color w:val="000000"/>
              </w:rPr>
            </w:pPr>
            <w:r w:rsidRPr="00F13466">
              <w:rPr>
                <w:b/>
                <w:bCs/>
                <w:color w:val="000000"/>
              </w:rPr>
              <w:t>MJT</w:t>
            </w:r>
          </w:p>
        </w:tc>
        <w:tc>
          <w:tcPr>
            <w:tcW w:w="1061" w:type="dxa"/>
            <w:tcBorders>
              <w:top w:val="single" w:sz="12" w:space="0" w:color="auto"/>
              <w:left w:val="nil"/>
              <w:bottom w:val="single" w:sz="12" w:space="0" w:color="auto"/>
              <w:right w:val="nil"/>
            </w:tcBorders>
            <w:shd w:val="clear" w:color="auto" w:fill="auto"/>
            <w:noWrap/>
            <w:vAlign w:val="center"/>
          </w:tcPr>
          <w:p w14:paraId="1F87AA60" w14:textId="77777777" w:rsidR="00F13466" w:rsidRPr="00F13466" w:rsidRDefault="00F13466" w:rsidP="00F13466">
            <w:pPr>
              <w:spacing w:after="0" w:line="240" w:lineRule="auto"/>
              <w:ind w:firstLine="0"/>
              <w:jc w:val="center"/>
              <w:rPr>
                <w:color w:val="000000"/>
              </w:rPr>
            </w:pPr>
            <w:r w:rsidRPr="00F13466">
              <w:rPr>
                <w:b/>
                <w:bCs/>
                <w:color w:val="000000"/>
              </w:rPr>
              <w:t>TD</w:t>
            </w:r>
          </w:p>
        </w:tc>
        <w:tc>
          <w:tcPr>
            <w:tcW w:w="1061" w:type="dxa"/>
            <w:tcBorders>
              <w:top w:val="single" w:sz="12" w:space="0" w:color="auto"/>
              <w:left w:val="nil"/>
              <w:bottom w:val="single" w:sz="12" w:space="0" w:color="auto"/>
              <w:right w:val="nil"/>
            </w:tcBorders>
            <w:shd w:val="clear" w:color="auto" w:fill="auto"/>
            <w:noWrap/>
            <w:vAlign w:val="center"/>
          </w:tcPr>
          <w:p w14:paraId="329FF50D" w14:textId="77777777" w:rsidR="00F13466" w:rsidRPr="00F13466" w:rsidRDefault="00F13466" w:rsidP="00F13466">
            <w:pPr>
              <w:spacing w:after="0" w:line="240" w:lineRule="auto"/>
              <w:ind w:firstLine="0"/>
              <w:jc w:val="center"/>
              <w:rPr>
                <w:color w:val="000000"/>
              </w:rPr>
            </w:pPr>
            <w:r w:rsidRPr="00F13466">
              <w:rPr>
                <w:b/>
                <w:bCs/>
                <w:color w:val="000000"/>
              </w:rPr>
              <w:t>MAP</w:t>
            </w:r>
          </w:p>
        </w:tc>
        <w:tc>
          <w:tcPr>
            <w:tcW w:w="1061" w:type="dxa"/>
            <w:tcBorders>
              <w:top w:val="single" w:sz="12" w:space="0" w:color="auto"/>
              <w:left w:val="nil"/>
              <w:bottom w:val="single" w:sz="12" w:space="0" w:color="auto"/>
              <w:right w:val="nil"/>
            </w:tcBorders>
            <w:shd w:val="clear" w:color="auto" w:fill="auto"/>
            <w:noWrap/>
            <w:vAlign w:val="center"/>
          </w:tcPr>
          <w:p w14:paraId="3D88B4D6" w14:textId="77777777" w:rsidR="00F13466" w:rsidRPr="00F13466" w:rsidRDefault="00F13466" w:rsidP="00F13466">
            <w:pPr>
              <w:spacing w:after="0" w:line="240" w:lineRule="auto"/>
              <w:ind w:firstLine="0"/>
              <w:jc w:val="center"/>
              <w:rPr>
                <w:color w:val="000000"/>
              </w:rPr>
            </w:pPr>
            <w:r w:rsidRPr="00F13466">
              <w:rPr>
                <w:b/>
                <w:bCs/>
                <w:color w:val="000000"/>
              </w:rPr>
              <w:t>MJP</w:t>
            </w:r>
          </w:p>
        </w:tc>
        <w:tc>
          <w:tcPr>
            <w:tcW w:w="1061" w:type="dxa"/>
            <w:tcBorders>
              <w:top w:val="single" w:sz="12" w:space="0" w:color="auto"/>
              <w:left w:val="nil"/>
              <w:bottom w:val="single" w:sz="12" w:space="0" w:color="auto"/>
              <w:right w:val="nil"/>
            </w:tcBorders>
            <w:shd w:val="clear" w:color="auto" w:fill="auto"/>
            <w:noWrap/>
            <w:vAlign w:val="center"/>
          </w:tcPr>
          <w:p w14:paraId="408E49AA" w14:textId="77777777" w:rsidR="00F13466" w:rsidRPr="00F13466" w:rsidRDefault="00F13466" w:rsidP="00F13466">
            <w:pPr>
              <w:spacing w:after="0" w:line="240" w:lineRule="auto"/>
              <w:ind w:firstLine="0"/>
              <w:jc w:val="center"/>
              <w:rPr>
                <w:color w:val="000000"/>
              </w:rPr>
            </w:pPr>
            <w:r w:rsidRPr="00F13466">
              <w:rPr>
                <w:b/>
                <w:bCs/>
                <w:color w:val="000000"/>
              </w:rPr>
              <w:t>DF</w:t>
            </w:r>
          </w:p>
        </w:tc>
        <w:tc>
          <w:tcPr>
            <w:tcW w:w="1061" w:type="dxa"/>
            <w:tcBorders>
              <w:top w:val="single" w:sz="12" w:space="0" w:color="auto"/>
              <w:left w:val="nil"/>
              <w:bottom w:val="single" w:sz="12" w:space="0" w:color="auto"/>
              <w:right w:val="nil"/>
            </w:tcBorders>
            <w:shd w:val="clear" w:color="auto" w:fill="auto"/>
            <w:noWrap/>
            <w:vAlign w:val="center"/>
          </w:tcPr>
          <w:p w14:paraId="2DACC305" w14:textId="77777777" w:rsidR="00F13466" w:rsidRPr="00F13466" w:rsidRDefault="00F13466" w:rsidP="00F13466">
            <w:pPr>
              <w:spacing w:after="0" w:line="240" w:lineRule="auto"/>
              <w:ind w:firstLine="0"/>
              <w:jc w:val="center"/>
              <w:rPr>
                <w:color w:val="000000"/>
              </w:rPr>
            </w:pPr>
            <w:r w:rsidRPr="00F13466">
              <w:rPr>
                <w:b/>
                <w:bCs/>
                <w:color w:val="000000"/>
              </w:rPr>
              <w:t>CF</w:t>
            </w:r>
          </w:p>
        </w:tc>
        <w:tc>
          <w:tcPr>
            <w:tcW w:w="1061" w:type="dxa"/>
            <w:tcBorders>
              <w:top w:val="single" w:sz="12" w:space="0" w:color="auto"/>
              <w:left w:val="nil"/>
              <w:bottom w:val="single" w:sz="12" w:space="0" w:color="auto"/>
              <w:right w:val="nil"/>
            </w:tcBorders>
            <w:shd w:val="clear" w:color="auto" w:fill="auto"/>
            <w:noWrap/>
            <w:vAlign w:val="center"/>
          </w:tcPr>
          <w:p w14:paraId="57C25C80" w14:textId="77777777" w:rsidR="00F13466" w:rsidRPr="00F13466" w:rsidRDefault="00F13466" w:rsidP="00F13466">
            <w:pPr>
              <w:spacing w:after="0" w:line="240" w:lineRule="auto"/>
              <w:ind w:firstLine="0"/>
              <w:jc w:val="center"/>
              <w:rPr>
                <w:color w:val="000000"/>
              </w:rPr>
            </w:pPr>
            <w:r w:rsidRPr="00F13466">
              <w:rPr>
                <w:b/>
                <w:bCs/>
                <w:color w:val="000000"/>
              </w:rPr>
              <w:t>DL</w:t>
            </w:r>
          </w:p>
        </w:tc>
      </w:tr>
      <w:tr w:rsidR="00F13466" w:rsidRPr="00F13466" w14:paraId="75C42B52" w14:textId="77777777" w:rsidTr="00BA1B52">
        <w:trPr>
          <w:trHeight w:val="314"/>
        </w:trPr>
        <w:tc>
          <w:tcPr>
            <w:tcW w:w="1433" w:type="dxa"/>
            <w:tcBorders>
              <w:top w:val="single" w:sz="12" w:space="0" w:color="auto"/>
              <w:left w:val="nil"/>
              <w:bottom w:val="nil"/>
              <w:right w:val="nil"/>
            </w:tcBorders>
            <w:shd w:val="clear" w:color="auto" w:fill="auto"/>
            <w:vAlign w:val="center"/>
            <w:hideMark/>
          </w:tcPr>
          <w:p w14:paraId="4005C431" w14:textId="77777777" w:rsidR="00F13466" w:rsidRPr="00F13466" w:rsidRDefault="00F13466" w:rsidP="00F13466">
            <w:pPr>
              <w:spacing w:after="0" w:line="240" w:lineRule="auto"/>
              <w:ind w:firstLine="0"/>
              <w:rPr>
                <w:color w:val="000000"/>
              </w:rPr>
            </w:pPr>
            <w:r w:rsidRPr="00F13466">
              <w:rPr>
                <w:color w:val="000000"/>
              </w:rPr>
              <w:t>SCTA</w:t>
            </w:r>
          </w:p>
        </w:tc>
        <w:tc>
          <w:tcPr>
            <w:tcW w:w="1757" w:type="dxa"/>
            <w:tcBorders>
              <w:top w:val="single" w:sz="12" w:space="0" w:color="auto"/>
              <w:left w:val="nil"/>
              <w:bottom w:val="nil"/>
              <w:right w:val="nil"/>
            </w:tcBorders>
            <w:shd w:val="clear" w:color="auto" w:fill="auto"/>
            <w:noWrap/>
            <w:vAlign w:val="center"/>
            <w:hideMark/>
          </w:tcPr>
          <w:p w14:paraId="38446857" w14:textId="77777777" w:rsidR="00F13466" w:rsidRPr="00F13466" w:rsidRDefault="00F13466" w:rsidP="00F13466">
            <w:pPr>
              <w:spacing w:after="0" w:line="240" w:lineRule="auto"/>
              <w:ind w:firstLine="0"/>
              <w:rPr>
                <w:i/>
                <w:iCs/>
                <w:color w:val="000000"/>
              </w:rPr>
            </w:pPr>
            <w:r w:rsidRPr="00F13466">
              <w:rPr>
                <w:i/>
                <w:iCs/>
                <w:color w:val="000000"/>
              </w:rPr>
              <w:t>minimum</w:t>
            </w:r>
          </w:p>
        </w:tc>
        <w:tc>
          <w:tcPr>
            <w:tcW w:w="1061" w:type="dxa"/>
            <w:tcBorders>
              <w:top w:val="single" w:sz="12" w:space="0" w:color="auto"/>
              <w:left w:val="nil"/>
              <w:bottom w:val="nil"/>
              <w:right w:val="nil"/>
            </w:tcBorders>
            <w:shd w:val="clear" w:color="auto" w:fill="auto"/>
            <w:noWrap/>
            <w:vAlign w:val="bottom"/>
            <w:hideMark/>
          </w:tcPr>
          <w:p w14:paraId="33639198" w14:textId="77777777" w:rsidR="00F13466" w:rsidRPr="00F13466" w:rsidRDefault="00F13466" w:rsidP="00F13466">
            <w:pPr>
              <w:spacing w:after="0" w:line="240" w:lineRule="auto"/>
              <w:ind w:firstLine="0"/>
              <w:jc w:val="center"/>
              <w:rPr>
                <w:color w:val="000000"/>
              </w:rPr>
            </w:pPr>
            <w:r w:rsidRPr="00F13466">
              <w:rPr>
                <w:rFonts w:eastAsia="Calibri"/>
                <w:color w:val="000000"/>
              </w:rPr>
              <w:t>0.309</w:t>
            </w:r>
          </w:p>
        </w:tc>
        <w:tc>
          <w:tcPr>
            <w:tcW w:w="1211" w:type="dxa"/>
            <w:tcBorders>
              <w:top w:val="single" w:sz="12" w:space="0" w:color="auto"/>
              <w:left w:val="nil"/>
              <w:bottom w:val="nil"/>
              <w:right w:val="nil"/>
            </w:tcBorders>
            <w:shd w:val="clear" w:color="auto" w:fill="auto"/>
            <w:noWrap/>
            <w:vAlign w:val="bottom"/>
            <w:hideMark/>
          </w:tcPr>
          <w:p w14:paraId="0DD552B5" w14:textId="77777777" w:rsidR="00F13466" w:rsidRPr="00F13466" w:rsidRDefault="00F13466" w:rsidP="00F13466">
            <w:pPr>
              <w:spacing w:after="0" w:line="240" w:lineRule="auto"/>
              <w:ind w:firstLine="0"/>
              <w:jc w:val="center"/>
              <w:rPr>
                <w:color w:val="000000"/>
              </w:rPr>
            </w:pPr>
            <w:r w:rsidRPr="00F13466">
              <w:rPr>
                <w:rFonts w:eastAsia="Calibri"/>
                <w:color w:val="000000"/>
              </w:rPr>
              <w:t>0.487</w:t>
            </w:r>
          </w:p>
        </w:tc>
        <w:tc>
          <w:tcPr>
            <w:tcW w:w="1061" w:type="dxa"/>
            <w:tcBorders>
              <w:top w:val="single" w:sz="12" w:space="0" w:color="auto"/>
              <w:left w:val="nil"/>
              <w:bottom w:val="nil"/>
              <w:right w:val="nil"/>
            </w:tcBorders>
            <w:shd w:val="clear" w:color="auto" w:fill="auto"/>
            <w:noWrap/>
            <w:vAlign w:val="bottom"/>
            <w:hideMark/>
          </w:tcPr>
          <w:p w14:paraId="4BD29F1A" w14:textId="77777777" w:rsidR="00F13466" w:rsidRPr="00F13466" w:rsidRDefault="00F13466" w:rsidP="00F13466">
            <w:pPr>
              <w:spacing w:after="0" w:line="240" w:lineRule="auto"/>
              <w:ind w:firstLine="0"/>
              <w:jc w:val="center"/>
              <w:rPr>
                <w:color w:val="000000"/>
              </w:rPr>
            </w:pPr>
            <w:r w:rsidRPr="00F13466">
              <w:rPr>
                <w:rFonts w:eastAsia="Calibri"/>
                <w:color w:val="000000"/>
              </w:rPr>
              <w:t>0.763</w:t>
            </w:r>
          </w:p>
        </w:tc>
        <w:tc>
          <w:tcPr>
            <w:tcW w:w="1061" w:type="dxa"/>
            <w:tcBorders>
              <w:top w:val="single" w:sz="12" w:space="0" w:color="auto"/>
              <w:left w:val="nil"/>
              <w:bottom w:val="nil"/>
              <w:right w:val="nil"/>
            </w:tcBorders>
            <w:shd w:val="clear" w:color="auto" w:fill="auto"/>
            <w:noWrap/>
            <w:vAlign w:val="bottom"/>
            <w:hideMark/>
          </w:tcPr>
          <w:p w14:paraId="6A2E8EDF" w14:textId="77777777" w:rsidR="00F13466" w:rsidRPr="00F13466" w:rsidRDefault="00F13466" w:rsidP="00F13466">
            <w:pPr>
              <w:spacing w:after="0" w:line="240" w:lineRule="auto"/>
              <w:ind w:firstLine="0"/>
              <w:jc w:val="center"/>
              <w:rPr>
                <w:color w:val="000000"/>
              </w:rPr>
            </w:pPr>
            <w:r w:rsidRPr="00F13466">
              <w:rPr>
                <w:rFonts w:eastAsia="Calibri"/>
                <w:color w:val="000000"/>
              </w:rPr>
              <w:t>0.996</w:t>
            </w:r>
          </w:p>
        </w:tc>
        <w:tc>
          <w:tcPr>
            <w:tcW w:w="1061" w:type="dxa"/>
            <w:tcBorders>
              <w:top w:val="single" w:sz="12" w:space="0" w:color="auto"/>
              <w:left w:val="nil"/>
              <w:bottom w:val="nil"/>
              <w:right w:val="nil"/>
            </w:tcBorders>
            <w:shd w:val="clear" w:color="auto" w:fill="auto"/>
            <w:noWrap/>
            <w:vAlign w:val="bottom"/>
            <w:hideMark/>
          </w:tcPr>
          <w:p w14:paraId="172BE678" w14:textId="77777777" w:rsidR="00F13466" w:rsidRPr="00F13466" w:rsidRDefault="00F13466" w:rsidP="00F13466">
            <w:pPr>
              <w:spacing w:after="0" w:line="240" w:lineRule="auto"/>
              <w:ind w:firstLine="0"/>
              <w:jc w:val="center"/>
              <w:rPr>
                <w:color w:val="000000"/>
              </w:rPr>
            </w:pPr>
            <w:r w:rsidRPr="00F13466">
              <w:rPr>
                <w:rFonts w:eastAsia="Calibri"/>
                <w:color w:val="000000"/>
              </w:rPr>
              <w:t>0.888</w:t>
            </w:r>
          </w:p>
        </w:tc>
        <w:tc>
          <w:tcPr>
            <w:tcW w:w="1061" w:type="dxa"/>
            <w:tcBorders>
              <w:top w:val="single" w:sz="12" w:space="0" w:color="auto"/>
              <w:left w:val="nil"/>
              <w:bottom w:val="nil"/>
              <w:right w:val="nil"/>
            </w:tcBorders>
            <w:shd w:val="clear" w:color="auto" w:fill="auto"/>
            <w:noWrap/>
            <w:vAlign w:val="bottom"/>
            <w:hideMark/>
          </w:tcPr>
          <w:p w14:paraId="0A353AD3" w14:textId="77777777" w:rsidR="00F13466" w:rsidRPr="00F13466" w:rsidRDefault="00F13466" w:rsidP="00F13466">
            <w:pPr>
              <w:spacing w:after="0" w:line="240" w:lineRule="auto"/>
              <w:ind w:firstLine="0"/>
              <w:jc w:val="center"/>
              <w:rPr>
                <w:color w:val="000000"/>
              </w:rPr>
            </w:pPr>
            <w:r w:rsidRPr="00F13466">
              <w:rPr>
                <w:rFonts w:eastAsia="Calibri"/>
                <w:color w:val="000000"/>
              </w:rPr>
              <w:t>0.964</w:t>
            </w:r>
          </w:p>
        </w:tc>
        <w:tc>
          <w:tcPr>
            <w:tcW w:w="1061" w:type="dxa"/>
            <w:tcBorders>
              <w:top w:val="single" w:sz="12" w:space="0" w:color="auto"/>
              <w:left w:val="nil"/>
              <w:bottom w:val="nil"/>
              <w:right w:val="nil"/>
            </w:tcBorders>
            <w:shd w:val="clear" w:color="auto" w:fill="auto"/>
            <w:noWrap/>
            <w:vAlign w:val="bottom"/>
            <w:hideMark/>
          </w:tcPr>
          <w:p w14:paraId="371E7117" w14:textId="77777777" w:rsidR="00F13466" w:rsidRPr="00F13466" w:rsidRDefault="00F13466" w:rsidP="00F13466">
            <w:pPr>
              <w:spacing w:after="0" w:line="240" w:lineRule="auto"/>
              <w:ind w:firstLine="0"/>
              <w:jc w:val="center"/>
              <w:rPr>
                <w:color w:val="000000"/>
              </w:rPr>
            </w:pPr>
            <w:r w:rsidRPr="00F13466">
              <w:rPr>
                <w:rFonts w:eastAsia="Calibri"/>
                <w:color w:val="000000"/>
              </w:rPr>
              <w:t>0.326</w:t>
            </w:r>
          </w:p>
        </w:tc>
        <w:tc>
          <w:tcPr>
            <w:tcW w:w="1061" w:type="dxa"/>
            <w:tcBorders>
              <w:top w:val="single" w:sz="12" w:space="0" w:color="auto"/>
              <w:left w:val="nil"/>
              <w:bottom w:val="nil"/>
              <w:right w:val="nil"/>
            </w:tcBorders>
            <w:shd w:val="clear" w:color="auto" w:fill="auto"/>
            <w:noWrap/>
            <w:vAlign w:val="bottom"/>
            <w:hideMark/>
          </w:tcPr>
          <w:p w14:paraId="25E5614A" w14:textId="77777777" w:rsidR="00F13466" w:rsidRPr="00F13466" w:rsidRDefault="00F13466" w:rsidP="00F13466">
            <w:pPr>
              <w:spacing w:after="0" w:line="240" w:lineRule="auto"/>
              <w:ind w:firstLine="0"/>
              <w:jc w:val="center"/>
              <w:rPr>
                <w:color w:val="000000"/>
              </w:rPr>
            </w:pPr>
            <w:r w:rsidRPr="00F13466">
              <w:rPr>
                <w:rFonts w:eastAsia="Calibri"/>
                <w:color w:val="000000"/>
              </w:rPr>
              <w:t>0.964</w:t>
            </w:r>
          </w:p>
        </w:tc>
        <w:tc>
          <w:tcPr>
            <w:tcW w:w="1061" w:type="dxa"/>
            <w:tcBorders>
              <w:top w:val="single" w:sz="12" w:space="0" w:color="auto"/>
              <w:left w:val="nil"/>
              <w:bottom w:val="nil"/>
              <w:right w:val="nil"/>
            </w:tcBorders>
            <w:shd w:val="clear" w:color="auto" w:fill="auto"/>
            <w:noWrap/>
            <w:vAlign w:val="bottom"/>
            <w:hideMark/>
          </w:tcPr>
          <w:p w14:paraId="6BD216DE" w14:textId="77777777" w:rsidR="00F13466" w:rsidRPr="00F13466" w:rsidRDefault="00F13466" w:rsidP="00F13466">
            <w:pPr>
              <w:spacing w:after="0" w:line="240" w:lineRule="auto"/>
              <w:ind w:firstLine="0"/>
              <w:jc w:val="center"/>
              <w:rPr>
                <w:color w:val="000000"/>
              </w:rPr>
            </w:pPr>
            <w:r w:rsidRPr="00F13466">
              <w:rPr>
                <w:rFonts w:eastAsia="Calibri"/>
                <w:color w:val="000000"/>
              </w:rPr>
              <w:t>0.489</w:t>
            </w:r>
          </w:p>
        </w:tc>
      </w:tr>
      <w:tr w:rsidR="00F13466" w:rsidRPr="00F13466" w14:paraId="5AF6E106" w14:textId="77777777" w:rsidTr="00BA1B52">
        <w:trPr>
          <w:trHeight w:val="314"/>
        </w:trPr>
        <w:tc>
          <w:tcPr>
            <w:tcW w:w="1433" w:type="dxa"/>
            <w:tcBorders>
              <w:top w:val="nil"/>
              <w:left w:val="nil"/>
              <w:bottom w:val="nil"/>
              <w:right w:val="nil"/>
            </w:tcBorders>
            <w:shd w:val="clear" w:color="auto" w:fill="auto"/>
            <w:vAlign w:val="center"/>
            <w:hideMark/>
          </w:tcPr>
          <w:p w14:paraId="01BEDF8E"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292FA52" w14:textId="77777777" w:rsidR="00F13466" w:rsidRPr="00F13466" w:rsidRDefault="00F13466" w:rsidP="00F13466">
            <w:pPr>
              <w:spacing w:after="0" w:line="240" w:lineRule="auto"/>
              <w:ind w:firstLine="0"/>
              <w:rPr>
                <w:i/>
                <w:iCs/>
                <w:color w:val="000000"/>
              </w:rPr>
            </w:pPr>
            <w:r w:rsidRPr="00F13466">
              <w:rPr>
                <w:i/>
                <w:iCs/>
                <w:color w:val="000000"/>
              </w:rPr>
              <w:t>maximum</w:t>
            </w:r>
          </w:p>
        </w:tc>
        <w:tc>
          <w:tcPr>
            <w:tcW w:w="1061" w:type="dxa"/>
            <w:tcBorders>
              <w:top w:val="nil"/>
              <w:left w:val="nil"/>
              <w:bottom w:val="nil"/>
              <w:right w:val="nil"/>
            </w:tcBorders>
            <w:shd w:val="clear" w:color="auto" w:fill="auto"/>
            <w:noWrap/>
            <w:vAlign w:val="bottom"/>
            <w:hideMark/>
          </w:tcPr>
          <w:p w14:paraId="2B99C3F4" w14:textId="77777777" w:rsidR="00F13466" w:rsidRPr="00F13466" w:rsidRDefault="00F13466" w:rsidP="00F13466">
            <w:pPr>
              <w:spacing w:after="0" w:line="240" w:lineRule="auto"/>
              <w:ind w:firstLine="0"/>
              <w:jc w:val="center"/>
              <w:rPr>
                <w:color w:val="000000"/>
              </w:rPr>
            </w:pPr>
            <w:r w:rsidRPr="00F13466">
              <w:rPr>
                <w:rFonts w:eastAsia="Calibri"/>
                <w:color w:val="000000"/>
              </w:rPr>
              <w:t>1.311</w:t>
            </w:r>
          </w:p>
        </w:tc>
        <w:tc>
          <w:tcPr>
            <w:tcW w:w="1211" w:type="dxa"/>
            <w:tcBorders>
              <w:top w:val="nil"/>
              <w:left w:val="nil"/>
              <w:bottom w:val="nil"/>
              <w:right w:val="nil"/>
            </w:tcBorders>
            <w:shd w:val="clear" w:color="auto" w:fill="auto"/>
            <w:noWrap/>
            <w:vAlign w:val="bottom"/>
            <w:hideMark/>
          </w:tcPr>
          <w:p w14:paraId="44FF3FE8" w14:textId="77777777" w:rsidR="00F13466" w:rsidRPr="00F13466" w:rsidRDefault="00F13466" w:rsidP="00F13466">
            <w:pPr>
              <w:spacing w:after="0" w:line="240" w:lineRule="auto"/>
              <w:ind w:firstLine="0"/>
              <w:jc w:val="center"/>
              <w:rPr>
                <w:color w:val="000000"/>
              </w:rPr>
            </w:pPr>
            <w:r w:rsidRPr="00F13466">
              <w:rPr>
                <w:rFonts w:eastAsia="Calibri"/>
                <w:color w:val="000000"/>
              </w:rPr>
              <w:t>1.222</w:t>
            </w:r>
          </w:p>
        </w:tc>
        <w:tc>
          <w:tcPr>
            <w:tcW w:w="1061" w:type="dxa"/>
            <w:tcBorders>
              <w:top w:val="nil"/>
              <w:left w:val="nil"/>
              <w:bottom w:val="nil"/>
              <w:right w:val="nil"/>
            </w:tcBorders>
            <w:shd w:val="clear" w:color="auto" w:fill="auto"/>
            <w:noWrap/>
            <w:vAlign w:val="bottom"/>
            <w:hideMark/>
          </w:tcPr>
          <w:p w14:paraId="0F438013" w14:textId="77777777" w:rsidR="00F13466" w:rsidRPr="00F13466" w:rsidRDefault="00F13466" w:rsidP="00F13466">
            <w:pPr>
              <w:spacing w:after="0" w:line="240" w:lineRule="auto"/>
              <w:ind w:firstLine="0"/>
              <w:jc w:val="center"/>
              <w:rPr>
                <w:color w:val="000000"/>
              </w:rPr>
            </w:pPr>
            <w:r w:rsidRPr="00F13466">
              <w:rPr>
                <w:rFonts w:eastAsia="Calibri"/>
                <w:color w:val="000000"/>
              </w:rPr>
              <w:t>1.048</w:t>
            </w:r>
          </w:p>
        </w:tc>
        <w:tc>
          <w:tcPr>
            <w:tcW w:w="1061" w:type="dxa"/>
            <w:tcBorders>
              <w:top w:val="nil"/>
              <w:left w:val="nil"/>
              <w:bottom w:val="nil"/>
              <w:right w:val="nil"/>
            </w:tcBorders>
            <w:shd w:val="clear" w:color="auto" w:fill="auto"/>
            <w:noWrap/>
            <w:vAlign w:val="bottom"/>
            <w:hideMark/>
          </w:tcPr>
          <w:p w14:paraId="2B9515BF" w14:textId="77777777" w:rsidR="00F13466" w:rsidRPr="00F13466" w:rsidRDefault="00F13466" w:rsidP="00F13466">
            <w:pPr>
              <w:spacing w:after="0" w:line="240" w:lineRule="auto"/>
              <w:ind w:firstLine="0"/>
              <w:jc w:val="center"/>
              <w:rPr>
                <w:color w:val="000000"/>
              </w:rPr>
            </w:pPr>
            <w:r w:rsidRPr="00F13466">
              <w:rPr>
                <w:rFonts w:eastAsia="Calibri"/>
                <w:color w:val="000000"/>
              </w:rPr>
              <w:t>1.039</w:t>
            </w:r>
          </w:p>
        </w:tc>
        <w:tc>
          <w:tcPr>
            <w:tcW w:w="1061" w:type="dxa"/>
            <w:tcBorders>
              <w:top w:val="nil"/>
              <w:left w:val="nil"/>
              <w:bottom w:val="nil"/>
              <w:right w:val="nil"/>
            </w:tcBorders>
            <w:shd w:val="clear" w:color="auto" w:fill="auto"/>
            <w:noWrap/>
            <w:vAlign w:val="bottom"/>
            <w:hideMark/>
          </w:tcPr>
          <w:p w14:paraId="117006BF" w14:textId="77777777" w:rsidR="00F13466" w:rsidRPr="00F13466" w:rsidRDefault="00F13466" w:rsidP="00F13466">
            <w:pPr>
              <w:spacing w:after="0" w:line="240" w:lineRule="auto"/>
              <w:ind w:firstLine="0"/>
              <w:jc w:val="center"/>
              <w:rPr>
                <w:color w:val="000000"/>
              </w:rPr>
            </w:pPr>
            <w:r w:rsidRPr="00F13466">
              <w:rPr>
                <w:rFonts w:eastAsia="Calibri"/>
                <w:color w:val="000000"/>
              </w:rPr>
              <w:t>1.012</w:t>
            </w:r>
          </w:p>
        </w:tc>
        <w:tc>
          <w:tcPr>
            <w:tcW w:w="1061" w:type="dxa"/>
            <w:tcBorders>
              <w:top w:val="nil"/>
              <w:left w:val="nil"/>
              <w:bottom w:val="nil"/>
              <w:right w:val="nil"/>
            </w:tcBorders>
            <w:shd w:val="clear" w:color="auto" w:fill="auto"/>
            <w:noWrap/>
            <w:vAlign w:val="bottom"/>
            <w:hideMark/>
          </w:tcPr>
          <w:p w14:paraId="11BF965F" w14:textId="77777777" w:rsidR="00F13466" w:rsidRPr="00F13466" w:rsidRDefault="00F13466" w:rsidP="00F13466">
            <w:pPr>
              <w:spacing w:after="0" w:line="240" w:lineRule="auto"/>
              <w:ind w:firstLine="0"/>
              <w:jc w:val="center"/>
              <w:rPr>
                <w:color w:val="000000"/>
              </w:rPr>
            </w:pPr>
            <w:r w:rsidRPr="00F13466">
              <w:rPr>
                <w:rFonts w:eastAsia="Calibri"/>
                <w:color w:val="000000"/>
              </w:rPr>
              <w:t>1.037</w:t>
            </w:r>
          </w:p>
        </w:tc>
        <w:tc>
          <w:tcPr>
            <w:tcW w:w="1061" w:type="dxa"/>
            <w:tcBorders>
              <w:top w:val="nil"/>
              <w:left w:val="nil"/>
              <w:bottom w:val="nil"/>
              <w:right w:val="nil"/>
            </w:tcBorders>
            <w:shd w:val="clear" w:color="auto" w:fill="auto"/>
            <w:noWrap/>
            <w:vAlign w:val="bottom"/>
            <w:hideMark/>
          </w:tcPr>
          <w:p w14:paraId="7DF86AD6" w14:textId="77777777" w:rsidR="00F13466" w:rsidRPr="00F13466" w:rsidRDefault="00F13466" w:rsidP="00F13466">
            <w:pPr>
              <w:spacing w:after="0" w:line="240" w:lineRule="auto"/>
              <w:ind w:firstLine="0"/>
              <w:jc w:val="center"/>
              <w:rPr>
                <w:color w:val="000000"/>
              </w:rPr>
            </w:pPr>
            <w:r w:rsidRPr="00F13466">
              <w:rPr>
                <w:rFonts w:eastAsia="Calibri"/>
                <w:color w:val="000000"/>
              </w:rPr>
              <w:t>1.976</w:t>
            </w:r>
          </w:p>
        </w:tc>
        <w:tc>
          <w:tcPr>
            <w:tcW w:w="1061" w:type="dxa"/>
            <w:tcBorders>
              <w:top w:val="nil"/>
              <w:left w:val="nil"/>
              <w:bottom w:val="nil"/>
              <w:right w:val="nil"/>
            </w:tcBorders>
            <w:shd w:val="clear" w:color="auto" w:fill="auto"/>
            <w:noWrap/>
            <w:vAlign w:val="bottom"/>
            <w:hideMark/>
          </w:tcPr>
          <w:p w14:paraId="3E279A04" w14:textId="77777777" w:rsidR="00F13466" w:rsidRPr="00F13466" w:rsidRDefault="00F13466" w:rsidP="00F13466">
            <w:pPr>
              <w:spacing w:after="0" w:line="240" w:lineRule="auto"/>
              <w:ind w:firstLine="0"/>
              <w:jc w:val="center"/>
              <w:rPr>
                <w:color w:val="000000"/>
              </w:rPr>
            </w:pPr>
            <w:r w:rsidRPr="00F13466">
              <w:rPr>
                <w:rFonts w:eastAsia="Calibri"/>
                <w:color w:val="000000"/>
              </w:rPr>
              <w:t>1.496</w:t>
            </w:r>
          </w:p>
        </w:tc>
        <w:tc>
          <w:tcPr>
            <w:tcW w:w="1061" w:type="dxa"/>
            <w:tcBorders>
              <w:top w:val="nil"/>
              <w:left w:val="nil"/>
              <w:bottom w:val="nil"/>
              <w:right w:val="nil"/>
            </w:tcBorders>
            <w:shd w:val="clear" w:color="auto" w:fill="auto"/>
            <w:noWrap/>
            <w:vAlign w:val="bottom"/>
            <w:hideMark/>
          </w:tcPr>
          <w:p w14:paraId="104C521D" w14:textId="77777777" w:rsidR="00F13466" w:rsidRPr="00F13466" w:rsidRDefault="00F13466" w:rsidP="00F13466">
            <w:pPr>
              <w:spacing w:after="0" w:line="240" w:lineRule="auto"/>
              <w:ind w:firstLine="0"/>
              <w:jc w:val="center"/>
              <w:rPr>
                <w:color w:val="000000"/>
              </w:rPr>
            </w:pPr>
            <w:r w:rsidRPr="00F13466">
              <w:rPr>
                <w:rFonts w:eastAsia="Calibri"/>
                <w:color w:val="000000"/>
              </w:rPr>
              <w:t>1.142</w:t>
            </w:r>
          </w:p>
        </w:tc>
      </w:tr>
      <w:tr w:rsidR="00F13466" w:rsidRPr="00F13466" w14:paraId="06ECDD65" w14:textId="77777777" w:rsidTr="00BA1B52">
        <w:trPr>
          <w:trHeight w:val="314"/>
        </w:trPr>
        <w:tc>
          <w:tcPr>
            <w:tcW w:w="1433" w:type="dxa"/>
            <w:tcBorders>
              <w:top w:val="nil"/>
              <w:left w:val="nil"/>
              <w:bottom w:val="nil"/>
              <w:right w:val="nil"/>
            </w:tcBorders>
            <w:shd w:val="clear" w:color="auto" w:fill="auto"/>
            <w:vAlign w:val="center"/>
            <w:hideMark/>
          </w:tcPr>
          <w:p w14:paraId="4C238FC0"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0B4E9A29" w14:textId="77777777" w:rsidR="00F13466" w:rsidRPr="00F13466" w:rsidRDefault="00F13466" w:rsidP="00F13466">
            <w:pPr>
              <w:spacing w:after="0" w:line="240" w:lineRule="auto"/>
              <w:ind w:firstLine="0"/>
              <w:rPr>
                <w:i/>
                <w:iCs/>
                <w:color w:val="000000"/>
              </w:rPr>
            </w:pPr>
            <w:r w:rsidRPr="00F13466">
              <w:rPr>
                <w:i/>
                <w:iCs/>
                <w:color w:val="000000"/>
              </w:rPr>
              <w:t>difference</w:t>
            </w:r>
          </w:p>
        </w:tc>
        <w:tc>
          <w:tcPr>
            <w:tcW w:w="1061" w:type="dxa"/>
            <w:tcBorders>
              <w:top w:val="nil"/>
              <w:left w:val="nil"/>
              <w:bottom w:val="nil"/>
              <w:right w:val="nil"/>
            </w:tcBorders>
            <w:shd w:val="clear" w:color="auto" w:fill="auto"/>
            <w:noWrap/>
            <w:vAlign w:val="bottom"/>
            <w:hideMark/>
          </w:tcPr>
          <w:p w14:paraId="617CCF77" w14:textId="77777777" w:rsidR="00F13466" w:rsidRPr="00F13466" w:rsidRDefault="00F13466" w:rsidP="00F13466">
            <w:pPr>
              <w:spacing w:after="0" w:line="240" w:lineRule="auto"/>
              <w:ind w:firstLine="0"/>
              <w:jc w:val="center"/>
              <w:rPr>
                <w:color w:val="000000"/>
              </w:rPr>
            </w:pPr>
            <w:r w:rsidRPr="00F13466">
              <w:rPr>
                <w:rFonts w:eastAsia="Calibri"/>
                <w:color w:val="000000"/>
              </w:rPr>
              <w:t>1.003</w:t>
            </w:r>
          </w:p>
        </w:tc>
        <w:tc>
          <w:tcPr>
            <w:tcW w:w="1211" w:type="dxa"/>
            <w:tcBorders>
              <w:top w:val="nil"/>
              <w:left w:val="nil"/>
              <w:bottom w:val="nil"/>
              <w:right w:val="nil"/>
            </w:tcBorders>
            <w:shd w:val="clear" w:color="auto" w:fill="auto"/>
            <w:noWrap/>
            <w:vAlign w:val="bottom"/>
            <w:hideMark/>
          </w:tcPr>
          <w:p w14:paraId="0C2FE765" w14:textId="77777777" w:rsidR="00F13466" w:rsidRPr="00F13466" w:rsidRDefault="00F13466" w:rsidP="00F13466">
            <w:pPr>
              <w:spacing w:after="0" w:line="240" w:lineRule="auto"/>
              <w:ind w:firstLine="0"/>
              <w:jc w:val="center"/>
              <w:rPr>
                <w:color w:val="000000"/>
              </w:rPr>
            </w:pPr>
            <w:r w:rsidRPr="00F13466">
              <w:rPr>
                <w:rFonts w:eastAsia="Calibri"/>
                <w:color w:val="000000"/>
              </w:rPr>
              <w:t>0.735</w:t>
            </w:r>
          </w:p>
        </w:tc>
        <w:tc>
          <w:tcPr>
            <w:tcW w:w="1061" w:type="dxa"/>
            <w:tcBorders>
              <w:top w:val="nil"/>
              <w:left w:val="nil"/>
              <w:bottom w:val="nil"/>
              <w:right w:val="nil"/>
            </w:tcBorders>
            <w:shd w:val="clear" w:color="auto" w:fill="auto"/>
            <w:noWrap/>
            <w:vAlign w:val="bottom"/>
            <w:hideMark/>
          </w:tcPr>
          <w:p w14:paraId="24CCB508" w14:textId="77777777" w:rsidR="00F13466" w:rsidRPr="00F13466" w:rsidRDefault="00F13466" w:rsidP="00F13466">
            <w:pPr>
              <w:spacing w:after="0" w:line="240" w:lineRule="auto"/>
              <w:ind w:firstLine="0"/>
              <w:jc w:val="center"/>
              <w:rPr>
                <w:color w:val="000000"/>
              </w:rPr>
            </w:pPr>
            <w:r w:rsidRPr="00F13466">
              <w:rPr>
                <w:rFonts w:eastAsia="Calibri"/>
                <w:color w:val="000000"/>
              </w:rPr>
              <w:t>0.285</w:t>
            </w:r>
          </w:p>
        </w:tc>
        <w:tc>
          <w:tcPr>
            <w:tcW w:w="1061" w:type="dxa"/>
            <w:tcBorders>
              <w:top w:val="nil"/>
              <w:left w:val="nil"/>
              <w:bottom w:val="nil"/>
              <w:right w:val="nil"/>
            </w:tcBorders>
            <w:shd w:val="clear" w:color="auto" w:fill="auto"/>
            <w:noWrap/>
            <w:vAlign w:val="bottom"/>
            <w:hideMark/>
          </w:tcPr>
          <w:p w14:paraId="5C49B53E" w14:textId="77777777" w:rsidR="00F13466" w:rsidRPr="00F13466" w:rsidRDefault="00F13466" w:rsidP="00F13466">
            <w:pPr>
              <w:spacing w:after="0" w:line="240" w:lineRule="auto"/>
              <w:ind w:firstLine="0"/>
              <w:jc w:val="center"/>
              <w:rPr>
                <w:color w:val="000000"/>
              </w:rPr>
            </w:pPr>
            <w:r w:rsidRPr="00F13466">
              <w:rPr>
                <w:rFonts w:eastAsia="Calibri"/>
                <w:color w:val="000000"/>
              </w:rPr>
              <w:t>0.043</w:t>
            </w:r>
          </w:p>
        </w:tc>
        <w:tc>
          <w:tcPr>
            <w:tcW w:w="1061" w:type="dxa"/>
            <w:tcBorders>
              <w:top w:val="nil"/>
              <w:left w:val="nil"/>
              <w:bottom w:val="nil"/>
              <w:right w:val="nil"/>
            </w:tcBorders>
            <w:shd w:val="clear" w:color="auto" w:fill="auto"/>
            <w:noWrap/>
            <w:vAlign w:val="bottom"/>
            <w:hideMark/>
          </w:tcPr>
          <w:p w14:paraId="12BAF45A" w14:textId="77777777" w:rsidR="00F13466" w:rsidRPr="00F13466" w:rsidRDefault="00F13466" w:rsidP="00F13466">
            <w:pPr>
              <w:spacing w:after="0" w:line="240" w:lineRule="auto"/>
              <w:ind w:firstLine="0"/>
              <w:jc w:val="center"/>
              <w:rPr>
                <w:color w:val="000000"/>
              </w:rPr>
            </w:pPr>
            <w:r w:rsidRPr="00F13466">
              <w:rPr>
                <w:rFonts w:eastAsia="Calibri"/>
                <w:color w:val="000000"/>
              </w:rPr>
              <w:t>0.125</w:t>
            </w:r>
          </w:p>
        </w:tc>
        <w:tc>
          <w:tcPr>
            <w:tcW w:w="1061" w:type="dxa"/>
            <w:tcBorders>
              <w:top w:val="nil"/>
              <w:left w:val="nil"/>
              <w:bottom w:val="nil"/>
              <w:right w:val="nil"/>
            </w:tcBorders>
            <w:shd w:val="clear" w:color="auto" w:fill="auto"/>
            <w:noWrap/>
            <w:vAlign w:val="bottom"/>
            <w:hideMark/>
          </w:tcPr>
          <w:p w14:paraId="293CD898" w14:textId="77777777" w:rsidR="00F13466" w:rsidRPr="00F13466" w:rsidRDefault="00F13466" w:rsidP="00F13466">
            <w:pPr>
              <w:spacing w:after="0" w:line="240" w:lineRule="auto"/>
              <w:ind w:firstLine="0"/>
              <w:jc w:val="center"/>
              <w:rPr>
                <w:color w:val="000000"/>
              </w:rPr>
            </w:pPr>
            <w:r w:rsidRPr="00F13466">
              <w:rPr>
                <w:rFonts w:eastAsia="Calibri"/>
                <w:color w:val="000000"/>
              </w:rPr>
              <w:t>0.073</w:t>
            </w:r>
          </w:p>
        </w:tc>
        <w:tc>
          <w:tcPr>
            <w:tcW w:w="1061" w:type="dxa"/>
            <w:tcBorders>
              <w:top w:val="nil"/>
              <w:left w:val="nil"/>
              <w:bottom w:val="nil"/>
              <w:right w:val="nil"/>
            </w:tcBorders>
            <w:shd w:val="clear" w:color="auto" w:fill="auto"/>
            <w:noWrap/>
            <w:vAlign w:val="bottom"/>
            <w:hideMark/>
          </w:tcPr>
          <w:p w14:paraId="1E4E0607" w14:textId="77777777" w:rsidR="00F13466" w:rsidRPr="00F13466" w:rsidRDefault="00F13466" w:rsidP="00F13466">
            <w:pPr>
              <w:spacing w:after="0" w:line="240" w:lineRule="auto"/>
              <w:ind w:firstLine="0"/>
              <w:jc w:val="center"/>
              <w:rPr>
                <w:color w:val="000000"/>
              </w:rPr>
            </w:pPr>
            <w:r w:rsidRPr="00F13466">
              <w:rPr>
                <w:rFonts w:eastAsia="Calibri"/>
                <w:color w:val="000000"/>
              </w:rPr>
              <w:t>1.650</w:t>
            </w:r>
          </w:p>
        </w:tc>
        <w:tc>
          <w:tcPr>
            <w:tcW w:w="1061" w:type="dxa"/>
            <w:tcBorders>
              <w:top w:val="nil"/>
              <w:left w:val="nil"/>
              <w:bottom w:val="nil"/>
              <w:right w:val="nil"/>
            </w:tcBorders>
            <w:shd w:val="clear" w:color="auto" w:fill="auto"/>
            <w:noWrap/>
            <w:vAlign w:val="bottom"/>
            <w:hideMark/>
          </w:tcPr>
          <w:p w14:paraId="324A06F9" w14:textId="77777777" w:rsidR="00F13466" w:rsidRPr="00F13466" w:rsidRDefault="00F13466" w:rsidP="00F13466">
            <w:pPr>
              <w:spacing w:after="0" w:line="240" w:lineRule="auto"/>
              <w:ind w:firstLine="0"/>
              <w:jc w:val="center"/>
              <w:rPr>
                <w:color w:val="000000"/>
              </w:rPr>
            </w:pPr>
            <w:r w:rsidRPr="00F13466">
              <w:rPr>
                <w:rFonts w:eastAsia="Calibri"/>
                <w:color w:val="000000"/>
              </w:rPr>
              <w:t>0.532</w:t>
            </w:r>
          </w:p>
        </w:tc>
        <w:tc>
          <w:tcPr>
            <w:tcW w:w="1061" w:type="dxa"/>
            <w:tcBorders>
              <w:top w:val="nil"/>
              <w:left w:val="nil"/>
              <w:bottom w:val="nil"/>
              <w:right w:val="nil"/>
            </w:tcBorders>
            <w:shd w:val="clear" w:color="auto" w:fill="auto"/>
            <w:noWrap/>
            <w:vAlign w:val="bottom"/>
            <w:hideMark/>
          </w:tcPr>
          <w:p w14:paraId="5CFA3C6C" w14:textId="77777777" w:rsidR="00F13466" w:rsidRPr="00F13466" w:rsidRDefault="00F13466" w:rsidP="00F13466">
            <w:pPr>
              <w:spacing w:after="0" w:line="240" w:lineRule="auto"/>
              <w:ind w:firstLine="0"/>
              <w:jc w:val="center"/>
              <w:rPr>
                <w:color w:val="000000"/>
              </w:rPr>
            </w:pPr>
            <w:r w:rsidRPr="00F13466">
              <w:rPr>
                <w:rFonts w:eastAsia="Calibri"/>
                <w:color w:val="000000"/>
              </w:rPr>
              <w:t>0.652</w:t>
            </w:r>
          </w:p>
        </w:tc>
      </w:tr>
      <w:tr w:rsidR="00F13466" w:rsidRPr="00F13466" w14:paraId="47DC94BC" w14:textId="77777777" w:rsidTr="00BA1B52">
        <w:trPr>
          <w:trHeight w:val="314"/>
        </w:trPr>
        <w:tc>
          <w:tcPr>
            <w:tcW w:w="1433" w:type="dxa"/>
            <w:tcBorders>
              <w:top w:val="nil"/>
              <w:left w:val="nil"/>
              <w:bottom w:val="nil"/>
              <w:right w:val="nil"/>
            </w:tcBorders>
            <w:shd w:val="clear" w:color="auto" w:fill="auto"/>
            <w:vAlign w:val="center"/>
            <w:hideMark/>
          </w:tcPr>
          <w:p w14:paraId="47F61D38"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47CBC9A8" w14:textId="77777777" w:rsidR="00F13466" w:rsidRPr="00F13466" w:rsidRDefault="00F13466" w:rsidP="00F13466">
            <w:pPr>
              <w:spacing w:after="0" w:line="240" w:lineRule="auto"/>
              <w:ind w:firstLine="0"/>
              <w:rPr>
                <w:i/>
                <w:iCs/>
                <w:color w:val="000000"/>
              </w:rPr>
            </w:pPr>
            <w:r w:rsidRPr="00F13466">
              <w:rPr>
                <w:i/>
                <w:iCs/>
                <w:color w:val="000000"/>
              </w:rPr>
              <w:t>% difference</w:t>
            </w:r>
          </w:p>
        </w:tc>
        <w:tc>
          <w:tcPr>
            <w:tcW w:w="1061" w:type="dxa"/>
            <w:tcBorders>
              <w:top w:val="nil"/>
              <w:left w:val="nil"/>
              <w:bottom w:val="nil"/>
              <w:right w:val="nil"/>
            </w:tcBorders>
            <w:shd w:val="clear" w:color="auto" w:fill="auto"/>
            <w:noWrap/>
            <w:vAlign w:val="bottom"/>
            <w:hideMark/>
          </w:tcPr>
          <w:p w14:paraId="7004037A" w14:textId="77777777" w:rsidR="00F13466" w:rsidRPr="00F13466" w:rsidRDefault="00F13466" w:rsidP="00F13466">
            <w:pPr>
              <w:spacing w:after="0" w:line="240" w:lineRule="auto"/>
              <w:ind w:firstLine="0"/>
              <w:jc w:val="center"/>
              <w:rPr>
                <w:color w:val="000000"/>
              </w:rPr>
            </w:pPr>
            <w:r w:rsidRPr="00F13466">
              <w:rPr>
                <w:rFonts w:eastAsia="Calibri"/>
                <w:color w:val="000000"/>
              </w:rPr>
              <w:t>50.7</w:t>
            </w:r>
          </w:p>
        </w:tc>
        <w:tc>
          <w:tcPr>
            <w:tcW w:w="1211" w:type="dxa"/>
            <w:tcBorders>
              <w:top w:val="nil"/>
              <w:left w:val="nil"/>
              <w:bottom w:val="nil"/>
              <w:right w:val="nil"/>
            </w:tcBorders>
            <w:shd w:val="clear" w:color="auto" w:fill="auto"/>
            <w:noWrap/>
            <w:vAlign w:val="bottom"/>
            <w:hideMark/>
          </w:tcPr>
          <w:p w14:paraId="65064A2B" w14:textId="77777777" w:rsidR="00F13466" w:rsidRPr="00F13466" w:rsidRDefault="00F13466" w:rsidP="00F13466">
            <w:pPr>
              <w:spacing w:after="0" w:line="240" w:lineRule="auto"/>
              <w:ind w:firstLine="0"/>
              <w:jc w:val="center"/>
              <w:rPr>
                <w:color w:val="000000"/>
              </w:rPr>
            </w:pPr>
            <w:r w:rsidRPr="00F13466">
              <w:rPr>
                <w:rFonts w:eastAsia="Calibri"/>
                <w:color w:val="000000"/>
              </w:rPr>
              <w:t>37.2</w:t>
            </w:r>
          </w:p>
        </w:tc>
        <w:tc>
          <w:tcPr>
            <w:tcW w:w="1061" w:type="dxa"/>
            <w:tcBorders>
              <w:top w:val="nil"/>
              <w:left w:val="nil"/>
              <w:bottom w:val="nil"/>
              <w:right w:val="nil"/>
            </w:tcBorders>
            <w:shd w:val="clear" w:color="auto" w:fill="auto"/>
            <w:noWrap/>
            <w:vAlign w:val="bottom"/>
            <w:hideMark/>
          </w:tcPr>
          <w:p w14:paraId="3D582E5C" w14:textId="77777777" w:rsidR="00F13466" w:rsidRPr="00F13466" w:rsidRDefault="00F13466" w:rsidP="00F13466">
            <w:pPr>
              <w:spacing w:after="0" w:line="240" w:lineRule="auto"/>
              <w:ind w:firstLine="0"/>
              <w:jc w:val="center"/>
              <w:rPr>
                <w:color w:val="000000"/>
              </w:rPr>
            </w:pPr>
            <w:r w:rsidRPr="00F13466">
              <w:rPr>
                <w:rFonts w:eastAsia="Calibri"/>
                <w:color w:val="000000"/>
              </w:rPr>
              <w:t>14.4</w:t>
            </w:r>
          </w:p>
        </w:tc>
        <w:tc>
          <w:tcPr>
            <w:tcW w:w="1061" w:type="dxa"/>
            <w:tcBorders>
              <w:top w:val="nil"/>
              <w:left w:val="nil"/>
              <w:bottom w:val="nil"/>
              <w:right w:val="nil"/>
            </w:tcBorders>
            <w:shd w:val="clear" w:color="auto" w:fill="auto"/>
            <w:noWrap/>
            <w:vAlign w:val="bottom"/>
            <w:hideMark/>
          </w:tcPr>
          <w:p w14:paraId="7AF757FC" w14:textId="77777777" w:rsidR="00F13466" w:rsidRPr="00F13466" w:rsidRDefault="00F13466" w:rsidP="00F13466">
            <w:pPr>
              <w:spacing w:after="0" w:line="240" w:lineRule="auto"/>
              <w:ind w:firstLine="0"/>
              <w:jc w:val="center"/>
              <w:rPr>
                <w:color w:val="000000"/>
              </w:rPr>
            </w:pPr>
            <w:r w:rsidRPr="00F13466">
              <w:rPr>
                <w:rFonts w:eastAsia="Calibri"/>
                <w:color w:val="000000"/>
              </w:rPr>
              <w:t>2.2</w:t>
            </w:r>
          </w:p>
        </w:tc>
        <w:tc>
          <w:tcPr>
            <w:tcW w:w="1061" w:type="dxa"/>
            <w:tcBorders>
              <w:top w:val="nil"/>
              <w:left w:val="nil"/>
              <w:bottom w:val="nil"/>
              <w:right w:val="nil"/>
            </w:tcBorders>
            <w:shd w:val="clear" w:color="auto" w:fill="auto"/>
            <w:noWrap/>
            <w:vAlign w:val="bottom"/>
            <w:hideMark/>
          </w:tcPr>
          <w:p w14:paraId="7DF75335" w14:textId="77777777" w:rsidR="00F13466" w:rsidRPr="00F13466" w:rsidRDefault="00F13466" w:rsidP="00F13466">
            <w:pPr>
              <w:spacing w:after="0" w:line="240" w:lineRule="auto"/>
              <w:ind w:firstLine="0"/>
              <w:jc w:val="center"/>
              <w:rPr>
                <w:color w:val="000000"/>
              </w:rPr>
            </w:pPr>
            <w:r w:rsidRPr="00F13466">
              <w:rPr>
                <w:rFonts w:eastAsia="Calibri"/>
                <w:color w:val="000000"/>
              </w:rPr>
              <w:t>6.3</w:t>
            </w:r>
          </w:p>
        </w:tc>
        <w:tc>
          <w:tcPr>
            <w:tcW w:w="1061" w:type="dxa"/>
            <w:tcBorders>
              <w:top w:val="nil"/>
              <w:left w:val="nil"/>
              <w:bottom w:val="nil"/>
              <w:right w:val="nil"/>
            </w:tcBorders>
            <w:shd w:val="clear" w:color="auto" w:fill="auto"/>
            <w:noWrap/>
            <w:vAlign w:val="bottom"/>
            <w:hideMark/>
          </w:tcPr>
          <w:p w14:paraId="1440116A" w14:textId="77777777" w:rsidR="00F13466" w:rsidRPr="00F13466" w:rsidRDefault="00F13466" w:rsidP="00F13466">
            <w:pPr>
              <w:spacing w:after="0" w:line="240" w:lineRule="auto"/>
              <w:ind w:firstLine="0"/>
              <w:jc w:val="center"/>
              <w:rPr>
                <w:color w:val="000000"/>
              </w:rPr>
            </w:pPr>
            <w:r w:rsidRPr="00F13466">
              <w:rPr>
                <w:rFonts w:eastAsia="Calibri"/>
                <w:color w:val="000000"/>
              </w:rPr>
              <w:t>3.7</w:t>
            </w:r>
          </w:p>
        </w:tc>
        <w:tc>
          <w:tcPr>
            <w:tcW w:w="1061" w:type="dxa"/>
            <w:tcBorders>
              <w:top w:val="nil"/>
              <w:left w:val="nil"/>
              <w:bottom w:val="nil"/>
              <w:right w:val="nil"/>
            </w:tcBorders>
            <w:shd w:val="clear" w:color="auto" w:fill="auto"/>
            <w:noWrap/>
            <w:vAlign w:val="bottom"/>
            <w:hideMark/>
          </w:tcPr>
          <w:p w14:paraId="78E8DE67" w14:textId="77777777" w:rsidR="00F13466" w:rsidRPr="00F13466" w:rsidRDefault="00F13466" w:rsidP="00F13466">
            <w:pPr>
              <w:spacing w:after="0" w:line="240" w:lineRule="auto"/>
              <w:ind w:firstLine="0"/>
              <w:jc w:val="center"/>
              <w:rPr>
                <w:color w:val="000000"/>
              </w:rPr>
            </w:pPr>
            <w:r w:rsidRPr="00F13466">
              <w:rPr>
                <w:rFonts w:eastAsia="Calibri"/>
                <w:color w:val="000000"/>
              </w:rPr>
              <w:t>83.5</w:t>
            </w:r>
          </w:p>
        </w:tc>
        <w:tc>
          <w:tcPr>
            <w:tcW w:w="1061" w:type="dxa"/>
            <w:tcBorders>
              <w:top w:val="nil"/>
              <w:left w:val="nil"/>
              <w:bottom w:val="nil"/>
              <w:right w:val="nil"/>
            </w:tcBorders>
            <w:shd w:val="clear" w:color="auto" w:fill="auto"/>
            <w:noWrap/>
            <w:vAlign w:val="bottom"/>
            <w:hideMark/>
          </w:tcPr>
          <w:p w14:paraId="18A91FE3" w14:textId="77777777" w:rsidR="00F13466" w:rsidRPr="00F13466" w:rsidRDefault="00F13466" w:rsidP="00F13466">
            <w:pPr>
              <w:spacing w:after="0" w:line="240" w:lineRule="auto"/>
              <w:ind w:firstLine="0"/>
              <w:jc w:val="center"/>
              <w:rPr>
                <w:color w:val="000000"/>
              </w:rPr>
            </w:pPr>
            <w:r w:rsidRPr="00F13466">
              <w:rPr>
                <w:rFonts w:eastAsia="Calibri"/>
                <w:color w:val="000000"/>
              </w:rPr>
              <w:t>26.9</w:t>
            </w:r>
          </w:p>
        </w:tc>
        <w:tc>
          <w:tcPr>
            <w:tcW w:w="1061" w:type="dxa"/>
            <w:tcBorders>
              <w:top w:val="nil"/>
              <w:left w:val="nil"/>
              <w:bottom w:val="nil"/>
              <w:right w:val="nil"/>
            </w:tcBorders>
            <w:shd w:val="clear" w:color="auto" w:fill="auto"/>
            <w:noWrap/>
            <w:vAlign w:val="bottom"/>
            <w:hideMark/>
          </w:tcPr>
          <w:p w14:paraId="2B3914B8" w14:textId="77777777" w:rsidR="00F13466" w:rsidRPr="00F13466" w:rsidRDefault="00F13466" w:rsidP="00F13466">
            <w:pPr>
              <w:spacing w:after="0" w:line="240" w:lineRule="auto"/>
              <w:ind w:firstLine="0"/>
              <w:jc w:val="center"/>
              <w:rPr>
                <w:color w:val="000000"/>
              </w:rPr>
            </w:pPr>
            <w:r w:rsidRPr="00F13466">
              <w:rPr>
                <w:rFonts w:eastAsia="Calibri"/>
                <w:color w:val="000000"/>
              </w:rPr>
              <w:t>33.0</w:t>
            </w:r>
          </w:p>
        </w:tc>
      </w:tr>
      <w:tr w:rsidR="00F13466" w:rsidRPr="00F13466" w14:paraId="09B11504" w14:textId="77777777" w:rsidTr="00BA1B52">
        <w:trPr>
          <w:trHeight w:val="314"/>
        </w:trPr>
        <w:tc>
          <w:tcPr>
            <w:tcW w:w="1433" w:type="dxa"/>
            <w:tcBorders>
              <w:top w:val="nil"/>
              <w:left w:val="nil"/>
              <w:bottom w:val="nil"/>
              <w:right w:val="nil"/>
            </w:tcBorders>
            <w:shd w:val="clear" w:color="auto" w:fill="auto"/>
            <w:vAlign w:val="center"/>
          </w:tcPr>
          <w:p w14:paraId="7442CB7B" w14:textId="77777777" w:rsidR="00F13466" w:rsidRPr="00F13466" w:rsidRDefault="00F13466" w:rsidP="00F13466">
            <w:pPr>
              <w:spacing w:after="0" w:line="240" w:lineRule="auto"/>
              <w:ind w:firstLine="0"/>
              <w:rPr>
                <w:color w:val="000000"/>
              </w:rPr>
            </w:pPr>
            <w:r w:rsidRPr="00F13466">
              <w:rPr>
                <w:color w:val="000000"/>
              </w:rPr>
              <w:t>WEWA</w:t>
            </w:r>
          </w:p>
        </w:tc>
        <w:tc>
          <w:tcPr>
            <w:tcW w:w="1757" w:type="dxa"/>
            <w:tcBorders>
              <w:top w:val="nil"/>
              <w:left w:val="nil"/>
              <w:bottom w:val="nil"/>
              <w:right w:val="nil"/>
            </w:tcBorders>
            <w:shd w:val="clear" w:color="auto" w:fill="auto"/>
            <w:noWrap/>
            <w:vAlign w:val="center"/>
          </w:tcPr>
          <w:p w14:paraId="4185300F" w14:textId="77777777" w:rsidR="00F13466" w:rsidRPr="00F13466" w:rsidRDefault="00F13466" w:rsidP="00F13466">
            <w:pPr>
              <w:spacing w:after="0" w:line="240" w:lineRule="auto"/>
              <w:ind w:firstLine="0"/>
              <w:rPr>
                <w:i/>
                <w:iCs/>
                <w:color w:val="000000"/>
              </w:rPr>
            </w:pPr>
            <w:r w:rsidRPr="00F13466">
              <w:rPr>
                <w:i/>
                <w:iCs/>
                <w:color w:val="000000"/>
              </w:rPr>
              <w:t>minimum</w:t>
            </w:r>
          </w:p>
        </w:tc>
        <w:tc>
          <w:tcPr>
            <w:tcW w:w="1061" w:type="dxa"/>
            <w:tcBorders>
              <w:top w:val="nil"/>
              <w:left w:val="nil"/>
              <w:bottom w:val="nil"/>
              <w:right w:val="nil"/>
            </w:tcBorders>
            <w:shd w:val="clear" w:color="auto" w:fill="auto"/>
            <w:noWrap/>
            <w:vAlign w:val="bottom"/>
          </w:tcPr>
          <w:p w14:paraId="2D918B63" w14:textId="77777777" w:rsidR="00F13466" w:rsidRPr="00F13466" w:rsidRDefault="00F13466" w:rsidP="00F13466">
            <w:pPr>
              <w:spacing w:after="0" w:line="240" w:lineRule="auto"/>
              <w:ind w:firstLine="0"/>
              <w:jc w:val="center"/>
              <w:rPr>
                <w:color w:val="000000"/>
              </w:rPr>
            </w:pPr>
            <w:r w:rsidRPr="00F13466">
              <w:rPr>
                <w:rFonts w:eastAsia="Calibri"/>
                <w:color w:val="000000"/>
              </w:rPr>
              <w:t>0.061</w:t>
            </w:r>
          </w:p>
        </w:tc>
        <w:tc>
          <w:tcPr>
            <w:tcW w:w="1211" w:type="dxa"/>
            <w:tcBorders>
              <w:top w:val="nil"/>
              <w:left w:val="nil"/>
              <w:bottom w:val="nil"/>
              <w:right w:val="nil"/>
            </w:tcBorders>
            <w:shd w:val="clear" w:color="auto" w:fill="auto"/>
            <w:noWrap/>
            <w:vAlign w:val="bottom"/>
          </w:tcPr>
          <w:p w14:paraId="439D29EF" w14:textId="77777777" w:rsidR="00F13466" w:rsidRPr="00F13466" w:rsidRDefault="00F13466" w:rsidP="00F13466">
            <w:pPr>
              <w:spacing w:after="0" w:line="240" w:lineRule="auto"/>
              <w:ind w:firstLine="0"/>
              <w:jc w:val="center"/>
              <w:rPr>
                <w:color w:val="000000"/>
              </w:rPr>
            </w:pPr>
            <w:r w:rsidRPr="00F13466">
              <w:rPr>
                <w:rFonts w:eastAsia="Calibri"/>
                <w:color w:val="000000"/>
              </w:rPr>
              <w:t>0.050</w:t>
            </w:r>
          </w:p>
        </w:tc>
        <w:tc>
          <w:tcPr>
            <w:tcW w:w="1061" w:type="dxa"/>
            <w:tcBorders>
              <w:top w:val="nil"/>
              <w:left w:val="nil"/>
              <w:bottom w:val="nil"/>
              <w:right w:val="nil"/>
            </w:tcBorders>
            <w:shd w:val="clear" w:color="auto" w:fill="auto"/>
            <w:noWrap/>
            <w:vAlign w:val="bottom"/>
          </w:tcPr>
          <w:p w14:paraId="7F5E8EE9" w14:textId="77777777" w:rsidR="00F13466" w:rsidRPr="00F13466" w:rsidRDefault="00F13466" w:rsidP="00F13466">
            <w:pPr>
              <w:spacing w:after="0" w:line="240" w:lineRule="auto"/>
              <w:ind w:firstLine="0"/>
              <w:jc w:val="center"/>
              <w:rPr>
                <w:color w:val="000000"/>
              </w:rPr>
            </w:pPr>
            <w:r w:rsidRPr="00F13466">
              <w:rPr>
                <w:rFonts w:eastAsia="Calibri"/>
                <w:color w:val="000000"/>
              </w:rPr>
              <w:t>0.117</w:t>
            </w:r>
          </w:p>
        </w:tc>
        <w:tc>
          <w:tcPr>
            <w:tcW w:w="1061" w:type="dxa"/>
            <w:tcBorders>
              <w:top w:val="nil"/>
              <w:left w:val="nil"/>
              <w:bottom w:val="nil"/>
              <w:right w:val="nil"/>
            </w:tcBorders>
            <w:shd w:val="clear" w:color="auto" w:fill="auto"/>
            <w:noWrap/>
            <w:vAlign w:val="bottom"/>
          </w:tcPr>
          <w:p w14:paraId="699D7FB8" w14:textId="77777777" w:rsidR="00F13466" w:rsidRPr="00F13466" w:rsidRDefault="00F13466" w:rsidP="00F13466">
            <w:pPr>
              <w:spacing w:after="0" w:line="240" w:lineRule="auto"/>
              <w:ind w:firstLine="0"/>
              <w:jc w:val="center"/>
              <w:rPr>
                <w:color w:val="000000"/>
              </w:rPr>
            </w:pPr>
            <w:r w:rsidRPr="00F13466">
              <w:rPr>
                <w:rFonts w:eastAsia="Calibri"/>
                <w:color w:val="000000"/>
              </w:rPr>
              <w:t>0.129</w:t>
            </w:r>
          </w:p>
        </w:tc>
        <w:tc>
          <w:tcPr>
            <w:tcW w:w="1061" w:type="dxa"/>
            <w:tcBorders>
              <w:top w:val="nil"/>
              <w:left w:val="nil"/>
              <w:bottom w:val="nil"/>
              <w:right w:val="nil"/>
            </w:tcBorders>
            <w:shd w:val="clear" w:color="auto" w:fill="auto"/>
            <w:noWrap/>
            <w:vAlign w:val="bottom"/>
          </w:tcPr>
          <w:p w14:paraId="5A39B871" w14:textId="77777777" w:rsidR="00F13466" w:rsidRPr="00F13466" w:rsidRDefault="00F13466" w:rsidP="00F13466">
            <w:pPr>
              <w:spacing w:after="0" w:line="240" w:lineRule="auto"/>
              <w:ind w:firstLine="0"/>
              <w:jc w:val="center"/>
              <w:rPr>
                <w:color w:val="000000"/>
              </w:rPr>
            </w:pPr>
            <w:r w:rsidRPr="00F13466">
              <w:rPr>
                <w:rFonts w:eastAsia="Calibri"/>
                <w:color w:val="000000"/>
              </w:rPr>
              <w:t>0.114</w:t>
            </w:r>
          </w:p>
        </w:tc>
        <w:tc>
          <w:tcPr>
            <w:tcW w:w="1061" w:type="dxa"/>
            <w:tcBorders>
              <w:top w:val="nil"/>
              <w:left w:val="nil"/>
              <w:bottom w:val="nil"/>
              <w:right w:val="nil"/>
            </w:tcBorders>
            <w:shd w:val="clear" w:color="auto" w:fill="auto"/>
            <w:noWrap/>
            <w:vAlign w:val="bottom"/>
          </w:tcPr>
          <w:p w14:paraId="7365B7E4" w14:textId="77777777" w:rsidR="00F13466" w:rsidRPr="00F13466" w:rsidRDefault="00F13466" w:rsidP="00F13466">
            <w:pPr>
              <w:spacing w:after="0" w:line="240" w:lineRule="auto"/>
              <w:ind w:firstLine="0"/>
              <w:jc w:val="center"/>
              <w:rPr>
                <w:color w:val="000000"/>
              </w:rPr>
            </w:pPr>
            <w:r w:rsidRPr="00F13466">
              <w:rPr>
                <w:rFonts w:eastAsia="Calibri"/>
                <w:color w:val="000000"/>
              </w:rPr>
              <w:t>0.128</w:t>
            </w:r>
          </w:p>
        </w:tc>
        <w:tc>
          <w:tcPr>
            <w:tcW w:w="1061" w:type="dxa"/>
            <w:tcBorders>
              <w:top w:val="nil"/>
              <w:left w:val="nil"/>
              <w:bottom w:val="nil"/>
              <w:right w:val="nil"/>
            </w:tcBorders>
            <w:shd w:val="clear" w:color="auto" w:fill="auto"/>
            <w:noWrap/>
            <w:vAlign w:val="bottom"/>
          </w:tcPr>
          <w:p w14:paraId="204C94CD" w14:textId="77777777" w:rsidR="00F13466" w:rsidRPr="00F13466" w:rsidRDefault="00F13466" w:rsidP="00F13466">
            <w:pPr>
              <w:spacing w:after="0" w:line="240" w:lineRule="auto"/>
              <w:ind w:firstLine="0"/>
              <w:jc w:val="center"/>
              <w:rPr>
                <w:color w:val="000000"/>
              </w:rPr>
            </w:pPr>
            <w:r w:rsidRPr="00F13466">
              <w:rPr>
                <w:rFonts w:eastAsia="Calibri"/>
                <w:color w:val="000000"/>
              </w:rPr>
              <w:t>0.019</w:t>
            </w:r>
          </w:p>
        </w:tc>
        <w:tc>
          <w:tcPr>
            <w:tcW w:w="1061" w:type="dxa"/>
            <w:tcBorders>
              <w:top w:val="nil"/>
              <w:left w:val="nil"/>
              <w:bottom w:val="nil"/>
              <w:right w:val="nil"/>
            </w:tcBorders>
            <w:shd w:val="clear" w:color="auto" w:fill="auto"/>
            <w:noWrap/>
            <w:vAlign w:val="bottom"/>
          </w:tcPr>
          <w:p w14:paraId="34F53066" w14:textId="77777777" w:rsidR="00F13466" w:rsidRPr="00F13466" w:rsidRDefault="00F13466" w:rsidP="00F13466">
            <w:pPr>
              <w:spacing w:after="0" w:line="240" w:lineRule="auto"/>
              <w:ind w:firstLine="0"/>
              <w:jc w:val="center"/>
              <w:rPr>
                <w:color w:val="000000"/>
              </w:rPr>
            </w:pPr>
            <w:r w:rsidRPr="00F13466">
              <w:rPr>
                <w:rFonts w:eastAsia="Calibri"/>
                <w:color w:val="000000"/>
              </w:rPr>
              <w:t>0.108</w:t>
            </w:r>
          </w:p>
        </w:tc>
        <w:tc>
          <w:tcPr>
            <w:tcW w:w="1061" w:type="dxa"/>
            <w:tcBorders>
              <w:top w:val="nil"/>
              <w:left w:val="nil"/>
              <w:bottom w:val="nil"/>
              <w:right w:val="nil"/>
            </w:tcBorders>
            <w:shd w:val="clear" w:color="auto" w:fill="auto"/>
            <w:noWrap/>
            <w:vAlign w:val="bottom"/>
          </w:tcPr>
          <w:p w14:paraId="3D4E8E2C" w14:textId="77777777" w:rsidR="00F13466" w:rsidRPr="00F13466" w:rsidRDefault="00F13466" w:rsidP="00F13466">
            <w:pPr>
              <w:spacing w:after="0" w:line="240" w:lineRule="auto"/>
              <w:ind w:firstLine="0"/>
              <w:jc w:val="center"/>
              <w:rPr>
                <w:color w:val="000000"/>
              </w:rPr>
            </w:pPr>
            <w:r w:rsidRPr="00F13466">
              <w:rPr>
                <w:rFonts w:eastAsia="Calibri"/>
                <w:color w:val="000000"/>
              </w:rPr>
              <w:t>0.113</w:t>
            </w:r>
          </w:p>
        </w:tc>
      </w:tr>
      <w:tr w:rsidR="00F13466" w:rsidRPr="00F13466" w14:paraId="6314BF73" w14:textId="77777777" w:rsidTr="00BA1B52">
        <w:trPr>
          <w:trHeight w:val="314"/>
        </w:trPr>
        <w:tc>
          <w:tcPr>
            <w:tcW w:w="1433" w:type="dxa"/>
            <w:tcBorders>
              <w:top w:val="nil"/>
              <w:left w:val="nil"/>
              <w:bottom w:val="nil"/>
              <w:right w:val="nil"/>
            </w:tcBorders>
            <w:shd w:val="clear" w:color="auto" w:fill="auto"/>
            <w:noWrap/>
            <w:vAlign w:val="bottom"/>
          </w:tcPr>
          <w:p w14:paraId="697FE490"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6A70454C" w14:textId="77777777" w:rsidR="00F13466" w:rsidRPr="00F13466" w:rsidRDefault="00F13466" w:rsidP="00F13466">
            <w:pPr>
              <w:spacing w:after="0" w:line="240" w:lineRule="auto"/>
              <w:ind w:firstLine="0"/>
              <w:rPr>
                <w:i/>
                <w:iCs/>
                <w:color w:val="000000"/>
              </w:rPr>
            </w:pPr>
            <w:r w:rsidRPr="00F13466">
              <w:rPr>
                <w:i/>
                <w:iCs/>
                <w:color w:val="000000"/>
              </w:rPr>
              <w:t>maximum</w:t>
            </w:r>
          </w:p>
        </w:tc>
        <w:tc>
          <w:tcPr>
            <w:tcW w:w="1061" w:type="dxa"/>
            <w:tcBorders>
              <w:top w:val="nil"/>
              <w:left w:val="nil"/>
              <w:bottom w:val="nil"/>
              <w:right w:val="nil"/>
            </w:tcBorders>
            <w:shd w:val="clear" w:color="auto" w:fill="auto"/>
            <w:noWrap/>
            <w:vAlign w:val="bottom"/>
          </w:tcPr>
          <w:p w14:paraId="701F5E68" w14:textId="77777777" w:rsidR="00F13466" w:rsidRPr="00F13466" w:rsidRDefault="00F13466" w:rsidP="00F13466">
            <w:pPr>
              <w:spacing w:after="0" w:line="240" w:lineRule="auto"/>
              <w:ind w:firstLine="0"/>
              <w:jc w:val="center"/>
              <w:rPr>
                <w:color w:val="000000"/>
              </w:rPr>
            </w:pPr>
            <w:r w:rsidRPr="00F13466">
              <w:rPr>
                <w:rFonts w:eastAsia="Calibri"/>
                <w:color w:val="000000"/>
              </w:rPr>
              <w:t>0.228</w:t>
            </w:r>
          </w:p>
        </w:tc>
        <w:tc>
          <w:tcPr>
            <w:tcW w:w="1211" w:type="dxa"/>
            <w:tcBorders>
              <w:top w:val="nil"/>
              <w:left w:val="nil"/>
              <w:bottom w:val="nil"/>
              <w:right w:val="nil"/>
            </w:tcBorders>
            <w:shd w:val="clear" w:color="auto" w:fill="auto"/>
            <w:noWrap/>
            <w:vAlign w:val="bottom"/>
          </w:tcPr>
          <w:p w14:paraId="7E75A7E6" w14:textId="77777777" w:rsidR="00F13466" w:rsidRPr="00F13466" w:rsidRDefault="00F13466" w:rsidP="00F13466">
            <w:pPr>
              <w:spacing w:after="0" w:line="240" w:lineRule="auto"/>
              <w:ind w:firstLine="0"/>
              <w:jc w:val="center"/>
              <w:rPr>
                <w:color w:val="000000"/>
              </w:rPr>
            </w:pPr>
            <w:r w:rsidRPr="00F13466">
              <w:rPr>
                <w:rFonts w:eastAsia="Calibri"/>
                <w:color w:val="000000"/>
              </w:rPr>
              <w:t>0.329</w:t>
            </w:r>
          </w:p>
        </w:tc>
        <w:tc>
          <w:tcPr>
            <w:tcW w:w="1061" w:type="dxa"/>
            <w:tcBorders>
              <w:top w:val="nil"/>
              <w:left w:val="nil"/>
              <w:bottom w:val="nil"/>
              <w:right w:val="nil"/>
            </w:tcBorders>
            <w:shd w:val="clear" w:color="auto" w:fill="auto"/>
            <w:noWrap/>
            <w:vAlign w:val="bottom"/>
          </w:tcPr>
          <w:p w14:paraId="02B726F5" w14:textId="77777777" w:rsidR="00F13466" w:rsidRPr="00F13466" w:rsidRDefault="00F13466" w:rsidP="00F13466">
            <w:pPr>
              <w:spacing w:after="0" w:line="240" w:lineRule="auto"/>
              <w:ind w:firstLine="0"/>
              <w:jc w:val="center"/>
              <w:rPr>
                <w:color w:val="000000"/>
              </w:rPr>
            </w:pPr>
            <w:r w:rsidRPr="00F13466">
              <w:rPr>
                <w:rFonts w:eastAsia="Calibri"/>
                <w:color w:val="000000"/>
              </w:rPr>
              <w:t>0.138</w:t>
            </w:r>
          </w:p>
        </w:tc>
        <w:tc>
          <w:tcPr>
            <w:tcW w:w="1061" w:type="dxa"/>
            <w:tcBorders>
              <w:top w:val="nil"/>
              <w:left w:val="nil"/>
              <w:bottom w:val="nil"/>
              <w:right w:val="nil"/>
            </w:tcBorders>
            <w:shd w:val="clear" w:color="auto" w:fill="auto"/>
            <w:noWrap/>
            <w:vAlign w:val="bottom"/>
          </w:tcPr>
          <w:p w14:paraId="475E36FB" w14:textId="77777777" w:rsidR="00F13466" w:rsidRPr="00F13466" w:rsidRDefault="00F13466" w:rsidP="00F13466">
            <w:pPr>
              <w:spacing w:after="0" w:line="240" w:lineRule="auto"/>
              <w:ind w:firstLine="0"/>
              <w:jc w:val="center"/>
              <w:rPr>
                <w:color w:val="000000"/>
              </w:rPr>
            </w:pPr>
            <w:r w:rsidRPr="00F13466">
              <w:rPr>
                <w:rFonts w:eastAsia="Calibri"/>
                <w:color w:val="000000"/>
              </w:rPr>
              <w:t>0.166</w:t>
            </w:r>
          </w:p>
        </w:tc>
        <w:tc>
          <w:tcPr>
            <w:tcW w:w="1061" w:type="dxa"/>
            <w:tcBorders>
              <w:top w:val="nil"/>
              <w:left w:val="nil"/>
              <w:bottom w:val="nil"/>
              <w:right w:val="nil"/>
            </w:tcBorders>
            <w:shd w:val="clear" w:color="auto" w:fill="auto"/>
            <w:noWrap/>
            <w:vAlign w:val="bottom"/>
          </w:tcPr>
          <w:p w14:paraId="04701AF3" w14:textId="77777777" w:rsidR="00F13466" w:rsidRPr="00F13466" w:rsidRDefault="00F13466" w:rsidP="00F13466">
            <w:pPr>
              <w:spacing w:after="0" w:line="240" w:lineRule="auto"/>
              <w:ind w:firstLine="0"/>
              <w:jc w:val="center"/>
              <w:rPr>
                <w:color w:val="000000"/>
              </w:rPr>
            </w:pPr>
            <w:r w:rsidRPr="00F13466">
              <w:rPr>
                <w:rFonts w:eastAsia="Calibri"/>
                <w:color w:val="000000"/>
              </w:rPr>
              <w:t>0.148</w:t>
            </w:r>
          </w:p>
        </w:tc>
        <w:tc>
          <w:tcPr>
            <w:tcW w:w="1061" w:type="dxa"/>
            <w:tcBorders>
              <w:top w:val="nil"/>
              <w:left w:val="nil"/>
              <w:bottom w:val="nil"/>
              <w:right w:val="nil"/>
            </w:tcBorders>
            <w:shd w:val="clear" w:color="auto" w:fill="auto"/>
            <w:noWrap/>
            <w:vAlign w:val="bottom"/>
          </w:tcPr>
          <w:p w14:paraId="5BC685A3" w14:textId="77777777" w:rsidR="00F13466" w:rsidRPr="00F13466" w:rsidRDefault="00F13466" w:rsidP="00F13466">
            <w:pPr>
              <w:spacing w:after="0" w:line="240" w:lineRule="auto"/>
              <w:ind w:firstLine="0"/>
              <w:jc w:val="center"/>
              <w:rPr>
                <w:color w:val="000000"/>
              </w:rPr>
            </w:pPr>
            <w:r w:rsidRPr="00F13466">
              <w:rPr>
                <w:rFonts w:eastAsia="Calibri"/>
                <w:color w:val="000000"/>
              </w:rPr>
              <w:t>0.140</w:t>
            </w:r>
          </w:p>
        </w:tc>
        <w:tc>
          <w:tcPr>
            <w:tcW w:w="1061" w:type="dxa"/>
            <w:tcBorders>
              <w:top w:val="nil"/>
              <w:left w:val="nil"/>
              <w:bottom w:val="nil"/>
              <w:right w:val="nil"/>
            </w:tcBorders>
            <w:shd w:val="clear" w:color="auto" w:fill="auto"/>
            <w:noWrap/>
            <w:vAlign w:val="bottom"/>
          </w:tcPr>
          <w:p w14:paraId="6A01A23E" w14:textId="77777777" w:rsidR="00F13466" w:rsidRPr="00F13466" w:rsidRDefault="00F13466" w:rsidP="00F13466">
            <w:pPr>
              <w:spacing w:after="0" w:line="240" w:lineRule="auto"/>
              <w:ind w:firstLine="0"/>
              <w:jc w:val="center"/>
              <w:rPr>
                <w:color w:val="000000"/>
              </w:rPr>
            </w:pPr>
            <w:r w:rsidRPr="00F13466">
              <w:rPr>
                <w:rFonts w:eastAsia="Calibri"/>
                <w:color w:val="000000"/>
              </w:rPr>
              <w:t>0.465</w:t>
            </w:r>
          </w:p>
        </w:tc>
        <w:tc>
          <w:tcPr>
            <w:tcW w:w="1061" w:type="dxa"/>
            <w:tcBorders>
              <w:top w:val="nil"/>
              <w:left w:val="nil"/>
              <w:bottom w:val="nil"/>
              <w:right w:val="nil"/>
            </w:tcBorders>
            <w:shd w:val="clear" w:color="auto" w:fill="auto"/>
            <w:noWrap/>
            <w:vAlign w:val="bottom"/>
          </w:tcPr>
          <w:p w14:paraId="5BBA112B" w14:textId="77777777" w:rsidR="00F13466" w:rsidRPr="00F13466" w:rsidRDefault="00F13466" w:rsidP="00F13466">
            <w:pPr>
              <w:spacing w:after="0" w:line="240" w:lineRule="auto"/>
              <w:ind w:firstLine="0"/>
              <w:jc w:val="center"/>
              <w:rPr>
                <w:color w:val="000000"/>
              </w:rPr>
            </w:pPr>
            <w:r w:rsidRPr="00F13466">
              <w:rPr>
                <w:rFonts w:eastAsia="Calibri"/>
                <w:color w:val="000000"/>
              </w:rPr>
              <w:t>1.064</w:t>
            </w:r>
          </w:p>
        </w:tc>
        <w:tc>
          <w:tcPr>
            <w:tcW w:w="1061" w:type="dxa"/>
            <w:tcBorders>
              <w:top w:val="nil"/>
              <w:left w:val="nil"/>
              <w:bottom w:val="nil"/>
              <w:right w:val="nil"/>
            </w:tcBorders>
            <w:shd w:val="clear" w:color="auto" w:fill="auto"/>
            <w:noWrap/>
            <w:vAlign w:val="bottom"/>
          </w:tcPr>
          <w:p w14:paraId="0C318700" w14:textId="77777777" w:rsidR="00F13466" w:rsidRPr="00F13466" w:rsidRDefault="00F13466" w:rsidP="00F13466">
            <w:pPr>
              <w:spacing w:after="0" w:line="240" w:lineRule="auto"/>
              <w:ind w:firstLine="0"/>
              <w:jc w:val="center"/>
              <w:rPr>
                <w:color w:val="000000"/>
              </w:rPr>
            </w:pPr>
            <w:r w:rsidRPr="00F13466">
              <w:rPr>
                <w:rFonts w:eastAsia="Calibri"/>
                <w:color w:val="000000"/>
              </w:rPr>
              <w:t>0.657</w:t>
            </w:r>
          </w:p>
        </w:tc>
      </w:tr>
      <w:tr w:rsidR="00F13466" w:rsidRPr="00F13466" w14:paraId="1369D069" w14:textId="77777777" w:rsidTr="00BA1B52">
        <w:trPr>
          <w:trHeight w:val="314"/>
        </w:trPr>
        <w:tc>
          <w:tcPr>
            <w:tcW w:w="1433" w:type="dxa"/>
            <w:tcBorders>
              <w:top w:val="nil"/>
              <w:left w:val="nil"/>
              <w:bottom w:val="nil"/>
              <w:right w:val="nil"/>
            </w:tcBorders>
            <w:shd w:val="clear" w:color="auto" w:fill="auto"/>
            <w:noWrap/>
            <w:vAlign w:val="bottom"/>
          </w:tcPr>
          <w:p w14:paraId="2E017E50"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A578D3F" w14:textId="77777777" w:rsidR="00F13466" w:rsidRPr="00F13466" w:rsidRDefault="00F13466" w:rsidP="00F13466">
            <w:pPr>
              <w:spacing w:after="0" w:line="240" w:lineRule="auto"/>
              <w:ind w:firstLine="0"/>
              <w:rPr>
                <w:i/>
                <w:iCs/>
                <w:color w:val="000000"/>
              </w:rPr>
            </w:pPr>
            <w:r w:rsidRPr="00F13466">
              <w:rPr>
                <w:i/>
                <w:iCs/>
                <w:color w:val="000000"/>
              </w:rPr>
              <w:t>difference</w:t>
            </w:r>
          </w:p>
        </w:tc>
        <w:tc>
          <w:tcPr>
            <w:tcW w:w="1061" w:type="dxa"/>
            <w:tcBorders>
              <w:top w:val="nil"/>
              <w:left w:val="nil"/>
              <w:bottom w:val="nil"/>
              <w:right w:val="nil"/>
            </w:tcBorders>
            <w:shd w:val="clear" w:color="auto" w:fill="auto"/>
            <w:noWrap/>
            <w:vAlign w:val="bottom"/>
          </w:tcPr>
          <w:p w14:paraId="5BD2569E" w14:textId="77777777" w:rsidR="00F13466" w:rsidRPr="00F13466" w:rsidRDefault="00F13466" w:rsidP="00F13466">
            <w:pPr>
              <w:spacing w:after="0" w:line="240" w:lineRule="auto"/>
              <w:ind w:firstLine="0"/>
              <w:jc w:val="center"/>
              <w:rPr>
                <w:color w:val="000000"/>
              </w:rPr>
            </w:pPr>
            <w:r w:rsidRPr="00F13466">
              <w:rPr>
                <w:rFonts w:eastAsia="Calibri"/>
                <w:color w:val="000000"/>
              </w:rPr>
              <w:t>0.167</w:t>
            </w:r>
          </w:p>
        </w:tc>
        <w:tc>
          <w:tcPr>
            <w:tcW w:w="1211" w:type="dxa"/>
            <w:tcBorders>
              <w:top w:val="nil"/>
              <w:left w:val="nil"/>
              <w:bottom w:val="nil"/>
              <w:right w:val="nil"/>
            </w:tcBorders>
            <w:shd w:val="clear" w:color="auto" w:fill="auto"/>
            <w:noWrap/>
            <w:vAlign w:val="bottom"/>
          </w:tcPr>
          <w:p w14:paraId="2F51D619" w14:textId="77777777" w:rsidR="00F13466" w:rsidRPr="00F13466" w:rsidRDefault="00F13466" w:rsidP="00F13466">
            <w:pPr>
              <w:spacing w:after="0" w:line="240" w:lineRule="auto"/>
              <w:ind w:firstLine="0"/>
              <w:jc w:val="center"/>
              <w:rPr>
                <w:color w:val="000000"/>
              </w:rPr>
            </w:pPr>
            <w:r w:rsidRPr="00F13466">
              <w:rPr>
                <w:rFonts w:eastAsia="Calibri"/>
                <w:color w:val="000000"/>
              </w:rPr>
              <w:t>0.279</w:t>
            </w:r>
          </w:p>
        </w:tc>
        <w:tc>
          <w:tcPr>
            <w:tcW w:w="1061" w:type="dxa"/>
            <w:tcBorders>
              <w:top w:val="nil"/>
              <w:left w:val="nil"/>
              <w:bottom w:val="nil"/>
              <w:right w:val="nil"/>
            </w:tcBorders>
            <w:shd w:val="clear" w:color="auto" w:fill="auto"/>
            <w:noWrap/>
            <w:vAlign w:val="bottom"/>
          </w:tcPr>
          <w:p w14:paraId="718F49BB" w14:textId="77777777" w:rsidR="00F13466" w:rsidRPr="00F13466" w:rsidRDefault="00F13466" w:rsidP="00F13466">
            <w:pPr>
              <w:spacing w:after="0" w:line="240" w:lineRule="auto"/>
              <w:ind w:firstLine="0"/>
              <w:jc w:val="center"/>
              <w:rPr>
                <w:color w:val="000000"/>
              </w:rPr>
            </w:pPr>
            <w:r w:rsidRPr="00F13466">
              <w:rPr>
                <w:rFonts w:eastAsia="Calibri"/>
                <w:color w:val="000000"/>
              </w:rPr>
              <w:t>0.021</w:t>
            </w:r>
          </w:p>
        </w:tc>
        <w:tc>
          <w:tcPr>
            <w:tcW w:w="1061" w:type="dxa"/>
            <w:tcBorders>
              <w:top w:val="nil"/>
              <w:left w:val="nil"/>
              <w:bottom w:val="nil"/>
              <w:right w:val="nil"/>
            </w:tcBorders>
            <w:shd w:val="clear" w:color="auto" w:fill="auto"/>
            <w:noWrap/>
            <w:vAlign w:val="bottom"/>
          </w:tcPr>
          <w:p w14:paraId="210C842B" w14:textId="77777777" w:rsidR="00F13466" w:rsidRPr="00F13466" w:rsidRDefault="00F13466" w:rsidP="00F13466">
            <w:pPr>
              <w:spacing w:after="0" w:line="240" w:lineRule="auto"/>
              <w:ind w:firstLine="0"/>
              <w:jc w:val="center"/>
              <w:rPr>
                <w:color w:val="000000"/>
              </w:rPr>
            </w:pPr>
            <w:r w:rsidRPr="00F13466">
              <w:rPr>
                <w:rFonts w:eastAsia="Calibri"/>
                <w:color w:val="000000"/>
              </w:rPr>
              <w:t>0.037</w:t>
            </w:r>
          </w:p>
        </w:tc>
        <w:tc>
          <w:tcPr>
            <w:tcW w:w="1061" w:type="dxa"/>
            <w:tcBorders>
              <w:top w:val="nil"/>
              <w:left w:val="nil"/>
              <w:bottom w:val="nil"/>
              <w:right w:val="nil"/>
            </w:tcBorders>
            <w:shd w:val="clear" w:color="auto" w:fill="auto"/>
            <w:noWrap/>
            <w:vAlign w:val="bottom"/>
          </w:tcPr>
          <w:p w14:paraId="78373B90" w14:textId="77777777" w:rsidR="00F13466" w:rsidRPr="00F13466" w:rsidRDefault="00F13466" w:rsidP="00F13466">
            <w:pPr>
              <w:spacing w:after="0" w:line="240" w:lineRule="auto"/>
              <w:ind w:firstLine="0"/>
              <w:jc w:val="center"/>
              <w:rPr>
                <w:color w:val="000000"/>
              </w:rPr>
            </w:pPr>
            <w:r w:rsidRPr="00F13466">
              <w:rPr>
                <w:rFonts w:eastAsia="Calibri"/>
                <w:color w:val="000000"/>
              </w:rPr>
              <w:t>0.034</w:t>
            </w:r>
          </w:p>
        </w:tc>
        <w:tc>
          <w:tcPr>
            <w:tcW w:w="1061" w:type="dxa"/>
            <w:tcBorders>
              <w:top w:val="nil"/>
              <w:left w:val="nil"/>
              <w:bottom w:val="nil"/>
              <w:right w:val="nil"/>
            </w:tcBorders>
            <w:shd w:val="clear" w:color="auto" w:fill="auto"/>
            <w:noWrap/>
            <w:vAlign w:val="bottom"/>
          </w:tcPr>
          <w:p w14:paraId="79F4EA43" w14:textId="77777777" w:rsidR="00F13466" w:rsidRPr="00F13466" w:rsidRDefault="00F13466" w:rsidP="00F13466">
            <w:pPr>
              <w:spacing w:after="0" w:line="240" w:lineRule="auto"/>
              <w:ind w:firstLine="0"/>
              <w:jc w:val="center"/>
              <w:rPr>
                <w:color w:val="000000"/>
              </w:rPr>
            </w:pPr>
            <w:r w:rsidRPr="00F13466">
              <w:rPr>
                <w:rFonts w:eastAsia="Calibri"/>
                <w:color w:val="000000"/>
              </w:rPr>
              <w:t>0.011</w:t>
            </w:r>
          </w:p>
        </w:tc>
        <w:tc>
          <w:tcPr>
            <w:tcW w:w="1061" w:type="dxa"/>
            <w:tcBorders>
              <w:top w:val="nil"/>
              <w:left w:val="nil"/>
              <w:bottom w:val="nil"/>
              <w:right w:val="nil"/>
            </w:tcBorders>
            <w:shd w:val="clear" w:color="auto" w:fill="auto"/>
            <w:noWrap/>
            <w:vAlign w:val="bottom"/>
          </w:tcPr>
          <w:p w14:paraId="43CBFC5C" w14:textId="77777777" w:rsidR="00F13466" w:rsidRPr="00F13466" w:rsidRDefault="00F13466" w:rsidP="00F13466">
            <w:pPr>
              <w:spacing w:after="0" w:line="240" w:lineRule="auto"/>
              <w:ind w:firstLine="0"/>
              <w:jc w:val="center"/>
              <w:rPr>
                <w:color w:val="000000"/>
              </w:rPr>
            </w:pPr>
            <w:r w:rsidRPr="00F13466">
              <w:rPr>
                <w:rFonts w:eastAsia="Calibri"/>
                <w:color w:val="000000"/>
              </w:rPr>
              <w:t>0.446</w:t>
            </w:r>
          </w:p>
        </w:tc>
        <w:tc>
          <w:tcPr>
            <w:tcW w:w="1061" w:type="dxa"/>
            <w:tcBorders>
              <w:top w:val="nil"/>
              <w:left w:val="nil"/>
              <w:bottom w:val="nil"/>
              <w:right w:val="nil"/>
            </w:tcBorders>
            <w:shd w:val="clear" w:color="auto" w:fill="auto"/>
            <w:noWrap/>
            <w:vAlign w:val="bottom"/>
          </w:tcPr>
          <w:p w14:paraId="039D1E2E" w14:textId="77777777" w:rsidR="00F13466" w:rsidRPr="00F13466" w:rsidRDefault="00F13466" w:rsidP="00F13466">
            <w:pPr>
              <w:spacing w:after="0" w:line="240" w:lineRule="auto"/>
              <w:ind w:firstLine="0"/>
              <w:jc w:val="center"/>
              <w:rPr>
                <w:color w:val="000000"/>
              </w:rPr>
            </w:pPr>
            <w:r w:rsidRPr="00F13466">
              <w:rPr>
                <w:rFonts w:eastAsia="Calibri"/>
                <w:color w:val="000000"/>
              </w:rPr>
              <w:t>0.956</w:t>
            </w:r>
          </w:p>
        </w:tc>
        <w:tc>
          <w:tcPr>
            <w:tcW w:w="1061" w:type="dxa"/>
            <w:tcBorders>
              <w:top w:val="nil"/>
              <w:left w:val="nil"/>
              <w:bottom w:val="nil"/>
              <w:right w:val="nil"/>
            </w:tcBorders>
            <w:shd w:val="clear" w:color="auto" w:fill="auto"/>
            <w:noWrap/>
            <w:vAlign w:val="bottom"/>
          </w:tcPr>
          <w:p w14:paraId="3D9B8C80" w14:textId="77777777" w:rsidR="00F13466" w:rsidRPr="00F13466" w:rsidRDefault="00F13466" w:rsidP="00F13466">
            <w:pPr>
              <w:spacing w:after="0" w:line="240" w:lineRule="auto"/>
              <w:ind w:firstLine="0"/>
              <w:jc w:val="center"/>
              <w:rPr>
                <w:color w:val="000000"/>
              </w:rPr>
            </w:pPr>
            <w:r w:rsidRPr="00F13466">
              <w:rPr>
                <w:rFonts w:eastAsia="Calibri"/>
                <w:color w:val="000000"/>
              </w:rPr>
              <w:t>0.544</w:t>
            </w:r>
          </w:p>
        </w:tc>
      </w:tr>
      <w:tr w:rsidR="00F13466" w:rsidRPr="00F13466" w14:paraId="4A5E6FCB" w14:textId="77777777" w:rsidTr="00BA1B52">
        <w:trPr>
          <w:trHeight w:val="314"/>
        </w:trPr>
        <w:tc>
          <w:tcPr>
            <w:tcW w:w="1433" w:type="dxa"/>
            <w:tcBorders>
              <w:top w:val="nil"/>
              <w:left w:val="nil"/>
              <w:bottom w:val="nil"/>
              <w:right w:val="nil"/>
            </w:tcBorders>
            <w:shd w:val="clear" w:color="auto" w:fill="auto"/>
            <w:noWrap/>
            <w:vAlign w:val="center"/>
          </w:tcPr>
          <w:p w14:paraId="5D6D11AD" w14:textId="77777777" w:rsidR="00F13466" w:rsidRPr="00F13466" w:rsidRDefault="00F13466" w:rsidP="00F13466">
            <w:pPr>
              <w:spacing w:after="0" w:line="240" w:lineRule="auto"/>
              <w:ind w:firstLine="0"/>
              <w:rPr>
                <w:color w:val="000000"/>
              </w:rPr>
            </w:pPr>
            <w:r w:rsidRPr="00F13466">
              <w:rPr>
                <w:color w:val="000000"/>
              </w:rPr>
              <w:t> </w:t>
            </w:r>
          </w:p>
        </w:tc>
        <w:tc>
          <w:tcPr>
            <w:tcW w:w="1757" w:type="dxa"/>
            <w:tcBorders>
              <w:top w:val="nil"/>
              <w:left w:val="nil"/>
              <w:bottom w:val="nil"/>
              <w:right w:val="nil"/>
            </w:tcBorders>
            <w:shd w:val="clear" w:color="auto" w:fill="auto"/>
            <w:noWrap/>
            <w:vAlign w:val="center"/>
          </w:tcPr>
          <w:p w14:paraId="3C4C0944" w14:textId="77777777" w:rsidR="00F13466" w:rsidRPr="00F13466" w:rsidRDefault="00F13466" w:rsidP="00F13466">
            <w:pPr>
              <w:spacing w:after="0" w:line="240" w:lineRule="auto"/>
              <w:ind w:firstLine="0"/>
              <w:rPr>
                <w:i/>
                <w:iCs/>
                <w:color w:val="000000"/>
              </w:rPr>
            </w:pPr>
            <w:r w:rsidRPr="00F13466">
              <w:rPr>
                <w:i/>
                <w:iCs/>
                <w:color w:val="000000"/>
              </w:rPr>
              <w:t>% difference</w:t>
            </w:r>
          </w:p>
        </w:tc>
        <w:tc>
          <w:tcPr>
            <w:tcW w:w="1061" w:type="dxa"/>
            <w:tcBorders>
              <w:top w:val="nil"/>
              <w:left w:val="nil"/>
              <w:bottom w:val="nil"/>
              <w:right w:val="nil"/>
            </w:tcBorders>
            <w:shd w:val="clear" w:color="auto" w:fill="auto"/>
            <w:noWrap/>
            <w:vAlign w:val="bottom"/>
          </w:tcPr>
          <w:p w14:paraId="4C0C535D" w14:textId="77777777" w:rsidR="00F13466" w:rsidRPr="00F13466" w:rsidRDefault="00F13466" w:rsidP="00F13466">
            <w:pPr>
              <w:spacing w:after="0" w:line="240" w:lineRule="auto"/>
              <w:ind w:firstLine="0"/>
              <w:jc w:val="center"/>
              <w:rPr>
                <w:color w:val="000000"/>
              </w:rPr>
            </w:pPr>
            <w:r w:rsidRPr="00F13466">
              <w:rPr>
                <w:rFonts w:eastAsia="Calibri"/>
                <w:color w:val="000000"/>
              </w:rPr>
              <w:t>15.7</w:t>
            </w:r>
          </w:p>
        </w:tc>
        <w:tc>
          <w:tcPr>
            <w:tcW w:w="1211" w:type="dxa"/>
            <w:tcBorders>
              <w:top w:val="nil"/>
              <w:left w:val="nil"/>
              <w:bottom w:val="nil"/>
              <w:right w:val="nil"/>
            </w:tcBorders>
            <w:shd w:val="clear" w:color="auto" w:fill="auto"/>
            <w:noWrap/>
            <w:vAlign w:val="bottom"/>
          </w:tcPr>
          <w:p w14:paraId="0FE6F293" w14:textId="77777777" w:rsidR="00F13466" w:rsidRPr="00F13466" w:rsidRDefault="00F13466" w:rsidP="00F13466">
            <w:pPr>
              <w:spacing w:after="0" w:line="240" w:lineRule="auto"/>
              <w:ind w:firstLine="0"/>
              <w:jc w:val="center"/>
              <w:rPr>
                <w:color w:val="000000"/>
              </w:rPr>
            </w:pPr>
            <w:r w:rsidRPr="00F13466">
              <w:rPr>
                <w:rFonts w:eastAsia="Calibri"/>
                <w:color w:val="000000"/>
              </w:rPr>
              <w:t>26.2</w:t>
            </w:r>
          </w:p>
        </w:tc>
        <w:tc>
          <w:tcPr>
            <w:tcW w:w="1061" w:type="dxa"/>
            <w:tcBorders>
              <w:top w:val="nil"/>
              <w:left w:val="nil"/>
              <w:bottom w:val="nil"/>
              <w:right w:val="nil"/>
            </w:tcBorders>
            <w:shd w:val="clear" w:color="auto" w:fill="auto"/>
            <w:noWrap/>
            <w:vAlign w:val="bottom"/>
          </w:tcPr>
          <w:p w14:paraId="29F4B870" w14:textId="77777777" w:rsidR="00F13466" w:rsidRPr="00F13466" w:rsidRDefault="00F13466" w:rsidP="00F13466">
            <w:pPr>
              <w:spacing w:after="0" w:line="240" w:lineRule="auto"/>
              <w:ind w:firstLine="0"/>
              <w:jc w:val="center"/>
              <w:rPr>
                <w:color w:val="000000"/>
              </w:rPr>
            </w:pPr>
            <w:r w:rsidRPr="00F13466">
              <w:rPr>
                <w:rFonts w:eastAsia="Calibri"/>
                <w:color w:val="000000"/>
              </w:rPr>
              <w:t>1.9</w:t>
            </w:r>
          </w:p>
        </w:tc>
        <w:tc>
          <w:tcPr>
            <w:tcW w:w="1061" w:type="dxa"/>
            <w:tcBorders>
              <w:top w:val="nil"/>
              <w:left w:val="nil"/>
              <w:bottom w:val="nil"/>
              <w:right w:val="nil"/>
            </w:tcBorders>
            <w:shd w:val="clear" w:color="auto" w:fill="auto"/>
            <w:noWrap/>
            <w:vAlign w:val="bottom"/>
          </w:tcPr>
          <w:p w14:paraId="2C545BA8" w14:textId="77777777" w:rsidR="00F13466" w:rsidRPr="00F13466" w:rsidRDefault="00F13466" w:rsidP="00F13466">
            <w:pPr>
              <w:spacing w:after="0" w:line="240" w:lineRule="auto"/>
              <w:ind w:firstLine="0"/>
              <w:jc w:val="center"/>
              <w:rPr>
                <w:color w:val="000000"/>
              </w:rPr>
            </w:pPr>
            <w:r w:rsidRPr="00F13466">
              <w:rPr>
                <w:rFonts w:eastAsia="Calibri"/>
                <w:color w:val="000000"/>
              </w:rPr>
              <w:t>3.5</w:t>
            </w:r>
          </w:p>
        </w:tc>
        <w:tc>
          <w:tcPr>
            <w:tcW w:w="1061" w:type="dxa"/>
            <w:tcBorders>
              <w:top w:val="nil"/>
              <w:left w:val="nil"/>
              <w:bottom w:val="nil"/>
              <w:right w:val="nil"/>
            </w:tcBorders>
            <w:shd w:val="clear" w:color="auto" w:fill="auto"/>
            <w:noWrap/>
            <w:vAlign w:val="bottom"/>
          </w:tcPr>
          <w:p w14:paraId="3B4D13FF" w14:textId="77777777" w:rsidR="00F13466" w:rsidRPr="00F13466" w:rsidRDefault="00F13466" w:rsidP="00F13466">
            <w:pPr>
              <w:spacing w:after="0" w:line="240" w:lineRule="auto"/>
              <w:ind w:firstLine="0"/>
              <w:jc w:val="center"/>
              <w:rPr>
                <w:color w:val="000000"/>
              </w:rPr>
            </w:pPr>
            <w:r w:rsidRPr="00F13466">
              <w:rPr>
                <w:rFonts w:eastAsia="Calibri"/>
                <w:color w:val="000000"/>
              </w:rPr>
              <w:t>3.2</w:t>
            </w:r>
          </w:p>
        </w:tc>
        <w:tc>
          <w:tcPr>
            <w:tcW w:w="1061" w:type="dxa"/>
            <w:tcBorders>
              <w:top w:val="nil"/>
              <w:left w:val="nil"/>
              <w:bottom w:val="nil"/>
              <w:right w:val="nil"/>
            </w:tcBorders>
            <w:shd w:val="clear" w:color="auto" w:fill="auto"/>
            <w:noWrap/>
            <w:vAlign w:val="bottom"/>
          </w:tcPr>
          <w:p w14:paraId="170500EB" w14:textId="77777777" w:rsidR="00F13466" w:rsidRPr="00F13466" w:rsidRDefault="00F13466" w:rsidP="00F13466">
            <w:pPr>
              <w:spacing w:after="0" w:line="240" w:lineRule="auto"/>
              <w:ind w:firstLine="0"/>
              <w:jc w:val="center"/>
              <w:rPr>
                <w:color w:val="000000"/>
              </w:rPr>
            </w:pPr>
            <w:r w:rsidRPr="00F13466">
              <w:rPr>
                <w:rFonts w:eastAsia="Calibri"/>
                <w:color w:val="000000"/>
              </w:rPr>
              <w:t>1.1</w:t>
            </w:r>
          </w:p>
        </w:tc>
        <w:tc>
          <w:tcPr>
            <w:tcW w:w="1061" w:type="dxa"/>
            <w:tcBorders>
              <w:top w:val="nil"/>
              <w:left w:val="nil"/>
              <w:bottom w:val="nil"/>
              <w:right w:val="nil"/>
            </w:tcBorders>
            <w:shd w:val="clear" w:color="auto" w:fill="auto"/>
            <w:noWrap/>
            <w:vAlign w:val="bottom"/>
          </w:tcPr>
          <w:p w14:paraId="360104B3" w14:textId="77777777" w:rsidR="00F13466" w:rsidRPr="00F13466" w:rsidRDefault="00F13466" w:rsidP="00F13466">
            <w:pPr>
              <w:spacing w:after="0" w:line="240" w:lineRule="auto"/>
              <w:ind w:firstLine="0"/>
              <w:jc w:val="center"/>
              <w:rPr>
                <w:color w:val="000000"/>
              </w:rPr>
            </w:pPr>
            <w:r w:rsidRPr="00F13466">
              <w:rPr>
                <w:rFonts w:eastAsia="Calibri"/>
                <w:color w:val="000000"/>
              </w:rPr>
              <w:t>41.9</w:t>
            </w:r>
          </w:p>
        </w:tc>
        <w:tc>
          <w:tcPr>
            <w:tcW w:w="1061" w:type="dxa"/>
            <w:tcBorders>
              <w:top w:val="nil"/>
              <w:left w:val="nil"/>
              <w:bottom w:val="nil"/>
              <w:right w:val="nil"/>
            </w:tcBorders>
            <w:shd w:val="clear" w:color="auto" w:fill="auto"/>
            <w:noWrap/>
            <w:vAlign w:val="bottom"/>
          </w:tcPr>
          <w:p w14:paraId="601E0BE3" w14:textId="77777777" w:rsidR="00F13466" w:rsidRPr="00F13466" w:rsidRDefault="00F13466" w:rsidP="00F13466">
            <w:pPr>
              <w:spacing w:after="0" w:line="240" w:lineRule="auto"/>
              <w:ind w:firstLine="0"/>
              <w:jc w:val="center"/>
              <w:rPr>
                <w:color w:val="000000"/>
              </w:rPr>
            </w:pPr>
            <w:r w:rsidRPr="00F13466">
              <w:rPr>
                <w:rFonts w:eastAsia="Calibri"/>
                <w:color w:val="000000"/>
              </w:rPr>
              <w:t>89.8</w:t>
            </w:r>
          </w:p>
        </w:tc>
        <w:tc>
          <w:tcPr>
            <w:tcW w:w="1061" w:type="dxa"/>
            <w:tcBorders>
              <w:top w:val="nil"/>
              <w:left w:val="nil"/>
              <w:bottom w:val="nil"/>
              <w:right w:val="nil"/>
            </w:tcBorders>
            <w:shd w:val="clear" w:color="auto" w:fill="auto"/>
            <w:noWrap/>
            <w:vAlign w:val="bottom"/>
          </w:tcPr>
          <w:p w14:paraId="7BBADA87" w14:textId="77777777" w:rsidR="00F13466" w:rsidRPr="00F13466" w:rsidRDefault="00F13466" w:rsidP="00F13466">
            <w:pPr>
              <w:spacing w:after="0" w:line="240" w:lineRule="auto"/>
              <w:ind w:firstLine="0"/>
              <w:jc w:val="center"/>
              <w:rPr>
                <w:color w:val="000000"/>
              </w:rPr>
            </w:pPr>
            <w:r w:rsidRPr="00F13466">
              <w:rPr>
                <w:rFonts w:eastAsia="Calibri"/>
                <w:color w:val="000000"/>
              </w:rPr>
              <w:t>51.2</w:t>
            </w:r>
          </w:p>
        </w:tc>
      </w:tr>
      <w:tr w:rsidR="00F13466" w:rsidRPr="00F13466" w14:paraId="081D4AFB" w14:textId="77777777" w:rsidTr="00BA1B52">
        <w:trPr>
          <w:trHeight w:val="314"/>
        </w:trPr>
        <w:tc>
          <w:tcPr>
            <w:tcW w:w="1433" w:type="dxa"/>
            <w:tcBorders>
              <w:top w:val="nil"/>
              <w:left w:val="nil"/>
              <w:bottom w:val="nil"/>
              <w:right w:val="nil"/>
            </w:tcBorders>
            <w:shd w:val="clear" w:color="auto" w:fill="auto"/>
            <w:vAlign w:val="center"/>
          </w:tcPr>
          <w:p w14:paraId="23F3973D" w14:textId="77777777" w:rsidR="00F13466" w:rsidRPr="00F13466" w:rsidRDefault="00F13466" w:rsidP="00F13466">
            <w:pPr>
              <w:spacing w:after="0" w:line="240" w:lineRule="auto"/>
              <w:ind w:firstLine="0"/>
              <w:rPr>
                <w:color w:val="000000"/>
              </w:rPr>
            </w:pPr>
            <w:r w:rsidRPr="00F13466">
              <w:rPr>
                <w:color w:val="000000"/>
              </w:rPr>
              <w:t>WOTH</w:t>
            </w:r>
          </w:p>
        </w:tc>
        <w:tc>
          <w:tcPr>
            <w:tcW w:w="1757" w:type="dxa"/>
            <w:tcBorders>
              <w:top w:val="nil"/>
              <w:left w:val="nil"/>
              <w:bottom w:val="nil"/>
              <w:right w:val="nil"/>
            </w:tcBorders>
            <w:shd w:val="clear" w:color="auto" w:fill="auto"/>
            <w:noWrap/>
            <w:vAlign w:val="center"/>
          </w:tcPr>
          <w:p w14:paraId="52FDC67E" w14:textId="77777777" w:rsidR="00F13466" w:rsidRPr="00F13466" w:rsidRDefault="00F13466" w:rsidP="00F13466">
            <w:pPr>
              <w:spacing w:after="0" w:line="240" w:lineRule="auto"/>
              <w:ind w:firstLine="0"/>
              <w:rPr>
                <w:i/>
                <w:iCs/>
                <w:color w:val="000000"/>
              </w:rPr>
            </w:pPr>
            <w:r w:rsidRPr="00F13466">
              <w:rPr>
                <w:i/>
                <w:iCs/>
                <w:color w:val="000000"/>
              </w:rPr>
              <w:t>minimum</w:t>
            </w:r>
          </w:p>
        </w:tc>
        <w:tc>
          <w:tcPr>
            <w:tcW w:w="1061" w:type="dxa"/>
            <w:tcBorders>
              <w:top w:val="nil"/>
              <w:left w:val="nil"/>
              <w:bottom w:val="nil"/>
              <w:right w:val="nil"/>
            </w:tcBorders>
            <w:shd w:val="clear" w:color="auto" w:fill="auto"/>
            <w:noWrap/>
            <w:vAlign w:val="bottom"/>
          </w:tcPr>
          <w:p w14:paraId="6CB4A69D" w14:textId="77777777" w:rsidR="00F13466" w:rsidRPr="00F13466" w:rsidRDefault="00F13466" w:rsidP="00F13466">
            <w:pPr>
              <w:spacing w:after="0" w:line="240" w:lineRule="auto"/>
              <w:ind w:firstLine="0"/>
              <w:jc w:val="center"/>
              <w:rPr>
                <w:color w:val="000000"/>
              </w:rPr>
            </w:pPr>
            <w:r w:rsidRPr="00F13466">
              <w:rPr>
                <w:rFonts w:eastAsia="Calibri"/>
                <w:color w:val="000000"/>
              </w:rPr>
              <w:t>0.584</w:t>
            </w:r>
          </w:p>
        </w:tc>
        <w:tc>
          <w:tcPr>
            <w:tcW w:w="1211" w:type="dxa"/>
            <w:tcBorders>
              <w:top w:val="nil"/>
              <w:left w:val="nil"/>
              <w:bottom w:val="nil"/>
              <w:right w:val="nil"/>
            </w:tcBorders>
            <w:shd w:val="clear" w:color="auto" w:fill="auto"/>
            <w:noWrap/>
            <w:vAlign w:val="bottom"/>
          </w:tcPr>
          <w:p w14:paraId="6968C2E1" w14:textId="77777777" w:rsidR="00F13466" w:rsidRPr="00F13466" w:rsidRDefault="00F13466" w:rsidP="00F13466">
            <w:pPr>
              <w:spacing w:after="0" w:line="240" w:lineRule="auto"/>
              <w:ind w:firstLine="0"/>
              <w:jc w:val="center"/>
              <w:rPr>
                <w:color w:val="000000"/>
              </w:rPr>
            </w:pPr>
            <w:r w:rsidRPr="00F13466">
              <w:rPr>
                <w:rFonts w:eastAsia="Calibri"/>
                <w:color w:val="000000"/>
              </w:rPr>
              <w:t>0.428</w:t>
            </w:r>
          </w:p>
        </w:tc>
        <w:tc>
          <w:tcPr>
            <w:tcW w:w="1061" w:type="dxa"/>
            <w:tcBorders>
              <w:top w:val="nil"/>
              <w:left w:val="nil"/>
              <w:bottom w:val="nil"/>
              <w:right w:val="nil"/>
            </w:tcBorders>
            <w:shd w:val="clear" w:color="auto" w:fill="auto"/>
            <w:noWrap/>
            <w:vAlign w:val="bottom"/>
          </w:tcPr>
          <w:p w14:paraId="730916AA" w14:textId="77777777" w:rsidR="00F13466" w:rsidRPr="00F13466" w:rsidRDefault="00F13466" w:rsidP="00F13466">
            <w:pPr>
              <w:spacing w:after="0" w:line="240" w:lineRule="auto"/>
              <w:ind w:firstLine="0"/>
              <w:jc w:val="center"/>
              <w:rPr>
                <w:color w:val="000000"/>
              </w:rPr>
            </w:pPr>
            <w:r w:rsidRPr="00F13466">
              <w:rPr>
                <w:rFonts w:eastAsia="Calibri"/>
                <w:color w:val="000000"/>
              </w:rPr>
              <w:t>0.722</w:t>
            </w:r>
          </w:p>
        </w:tc>
        <w:tc>
          <w:tcPr>
            <w:tcW w:w="1061" w:type="dxa"/>
            <w:tcBorders>
              <w:top w:val="nil"/>
              <w:left w:val="nil"/>
              <w:bottom w:val="nil"/>
              <w:right w:val="nil"/>
            </w:tcBorders>
            <w:shd w:val="clear" w:color="auto" w:fill="auto"/>
            <w:noWrap/>
            <w:vAlign w:val="bottom"/>
          </w:tcPr>
          <w:p w14:paraId="3EB76B4C" w14:textId="77777777" w:rsidR="00F13466" w:rsidRPr="00F13466" w:rsidRDefault="00F13466" w:rsidP="00F13466">
            <w:pPr>
              <w:spacing w:after="0" w:line="240" w:lineRule="auto"/>
              <w:ind w:firstLine="0"/>
              <w:jc w:val="center"/>
              <w:rPr>
                <w:color w:val="000000"/>
              </w:rPr>
            </w:pPr>
            <w:r w:rsidRPr="00F13466">
              <w:rPr>
                <w:rFonts w:eastAsia="Calibri"/>
                <w:color w:val="000000"/>
              </w:rPr>
              <w:t>0.846</w:t>
            </w:r>
          </w:p>
        </w:tc>
        <w:tc>
          <w:tcPr>
            <w:tcW w:w="1061" w:type="dxa"/>
            <w:tcBorders>
              <w:top w:val="nil"/>
              <w:left w:val="nil"/>
              <w:bottom w:val="nil"/>
              <w:right w:val="nil"/>
            </w:tcBorders>
            <w:shd w:val="clear" w:color="auto" w:fill="auto"/>
            <w:noWrap/>
            <w:vAlign w:val="bottom"/>
          </w:tcPr>
          <w:p w14:paraId="1D9C200C" w14:textId="77777777" w:rsidR="00F13466" w:rsidRPr="00F13466" w:rsidRDefault="00F13466" w:rsidP="00F13466">
            <w:pPr>
              <w:spacing w:after="0" w:line="240" w:lineRule="auto"/>
              <w:ind w:firstLine="0"/>
              <w:jc w:val="center"/>
              <w:rPr>
                <w:color w:val="000000"/>
              </w:rPr>
            </w:pPr>
            <w:r w:rsidRPr="00F13466">
              <w:rPr>
                <w:rFonts w:eastAsia="Calibri"/>
                <w:color w:val="000000"/>
              </w:rPr>
              <w:t>0.521</w:t>
            </w:r>
          </w:p>
        </w:tc>
        <w:tc>
          <w:tcPr>
            <w:tcW w:w="1061" w:type="dxa"/>
            <w:tcBorders>
              <w:top w:val="nil"/>
              <w:left w:val="nil"/>
              <w:bottom w:val="nil"/>
              <w:right w:val="nil"/>
            </w:tcBorders>
            <w:shd w:val="clear" w:color="auto" w:fill="auto"/>
            <w:noWrap/>
            <w:vAlign w:val="bottom"/>
          </w:tcPr>
          <w:p w14:paraId="0986333F" w14:textId="77777777" w:rsidR="00F13466" w:rsidRPr="00F13466" w:rsidRDefault="00F13466" w:rsidP="00F13466">
            <w:pPr>
              <w:spacing w:after="0" w:line="240" w:lineRule="auto"/>
              <w:ind w:firstLine="0"/>
              <w:jc w:val="center"/>
              <w:rPr>
                <w:color w:val="000000"/>
              </w:rPr>
            </w:pPr>
            <w:r w:rsidRPr="00F13466">
              <w:rPr>
                <w:rFonts w:eastAsia="Calibri"/>
                <w:color w:val="000000"/>
              </w:rPr>
              <w:t>0.845</w:t>
            </w:r>
          </w:p>
        </w:tc>
        <w:tc>
          <w:tcPr>
            <w:tcW w:w="1061" w:type="dxa"/>
            <w:tcBorders>
              <w:top w:val="nil"/>
              <w:left w:val="nil"/>
              <w:bottom w:val="nil"/>
              <w:right w:val="nil"/>
            </w:tcBorders>
            <w:shd w:val="clear" w:color="auto" w:fill="auto"/>
            <w:noWrap/>
            <w:vAlign w:val="bottom"/>
          </w:tcPr>
          <w:p w14:paraId="7C68A4EA" w14:textId="77777777" w:rsidR="00F13466" w:rsidRPr="00F13466" w:rsidRDefault="00F13466" w:rsidP="00F13466">
            <w:pPr>
              <w:spacing w:after="0" w:line="240" w:lineRule="auto"/>
              <w:ind w:firstLine="0"/>
              <w:jc w:val="center"/>
              <w:rPr>
                <w:color w:val="000000"/>
              </w:rPr>
            </w:pPr>
            <w:r w:rsidRPr="00F13466">
              <w:rPr>
                <w:rFonts w:eastAsia="Calibri"/>
                <w:color w:val="000000"/>
              </w:rPr>
              <w:t>0.571</w:t>
            </w:r>
          </w:p>
        </w:tc>
        <w:tc>
          <w:tcPr>
            <w:tcW w:w="1061" w:type="dxa"/>
            <w:tcBorders>
              <w:top w:val="nil"/>
              <w:left w:val="nil"/>
              <w:bottom w:val="nil"/>
              <w:right w:val="nil"/>
            </w:tcBorders>
            <w:shd w:val="clear" w:color="auto" w:fill="auto"/>
            <w:noWrap/>
            <w:vAlign w:val="bottom"/>
          </w:tcPr>
          <w:p w14:paraId="558BAB94" w14:textId="77777777" w:rsidR="00F13466" w:rsidRPr="00F13466" w:rsidRDefault="00F13466" w:rsidP="00F13466">
            <w:pPr>
              <w:spacing w:after="0" w:line="240" w:lineRule="auto"/>
              <w:ind w:firstLine="0"/>
              <w:jc w:val="center"/>
              <w:rPr>
                <w:color w:val="000000"/>
              </w:rPr>
            </w:pPr>
            <w:r w:rsidRPr="00F13466">
              <w:rPr>
                <w:rFonts w:eastAsia="Calibri"/>
                <w:color w:val="000000"/>
              </w:rPr>
              <w:t>0.731</w:t>
            </w:r>
          </w:p>
        </w:tc>
        <w:tc>
          <w:tcPr>
            <w:tcW w:w="1061" w:type="dxa"/>
            <w:tcBorders>
              <w:top w:val="nil"/>
              <w:left w:val="nil"/>
              <w:bottom w:val="nil"/>
              <w:right w:val="nil"/>
            </w:tcBorders>
            <w:shd w:val="clear" w:color="auto" w:fill="auto"/>
            <w:noWrap/>
            <w:vAlign w:val="bottom"/>
          </w:tcPr>
          <w:p w14:paraId="6A422F4B" w14:textId="77777777" w:rsidR="00F13466" w:rsidRPr="00F13466" w:rsidRDefault="00F13466" w:rsidP="00F13466">
            <w:pPr>
              <w:spacing w:after="0" w:line="240" w:lineRule="auto"/>
              <w:ind w:firstLine="0"/>
              <w:jc w:val="center"/>
              <w:rPr>
                <w:color w:val="000000"/>
              </w:rPr>
            </w:pPr>
            <w:r w:rsidRPr="00F13466">
              <w:rPr>
                <w:rFonts w:eastAsia="Calibri"/>
                <w:color w:val="000000"/>
              </w:rPr>
              <w:t>0.530</w:t>
            </w:r>
          </w:p>
        </w:tc>
      </w:tr>
      <w:tr w:rsidR="00F13466" w:rsidRPr="00F13466" w14:paraId="53A56470" w14:textId="77777777" w:rsidTr="00BA1B52">
        <w:trPr>
          <w:trHeight w:val="314"/>
        </w:trPr>
        <w:tc>
          <w:tcPr>
            <w:tcW w:w="1433" w:type="dxa"/>
            <w:tcBorders>
              <w:top w:val="nil"/>
              <w:left w:val="nil"/>
              <w:bottom w:val="nil"/>
              <w:right w:val="nil"/>
            </w:tcBorders>
            <w:shd w:val="clear" w:color="auto" w:fill="auto"/>
            <w:noWrap/>
            <w:vAlign w:val="center"/>
          </w:tcPr>
          <w:p w14:paraId="66D246E3"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2BF66C26" w14:textId="77777777" w:rsidR="00F13466" w:rsidRPr="00F13466" w:rsidRDefault="00F13466" w:rsidP="00F13466">
            <w:pPr>
              <w:spacing w:after="0" w:line="240" w:lineRule="auto"/>
              <w:ind w:firstLine="0"/>
              <w:rPr>
                <w:i/>
                <w:iCs/>
                <w:color w:val="000000"/>
              </w:rPr>
            </w:pPr>
            <w:r w:rsidRPr="00F13466">
              <w:rPr>
                <w:i/>
                <w:iCs/>
                <w:color w:val="000000"/>
              </w:rPr>
              <w:t>maximum</w:t>
            </w:r>
          </w:p>
        </w:tc>
        <w:tc>
          <w:tcPr>
            <w:tcW w:w="1061" w:type="dxa"/>
            <w:tcBorders>
              <w:top w:val="nil"/>
              <w:left w:val="nil"/>
              <w:bottom w:val="nil"/>
              <w:right w:val="nil"/>
            </w:tcBorders>
            <w:shd w:val="clear" w:color="auto" w:fill="auto"/>
            <w:noWrap/>
            <w:vAlign w:val="bottom"/>
          </w:tcPr>
          <w:p w14:paraId="279FC70C" w14:textId="77777777" w:rsidR="00F13466" w:rsidRPr="00F13466" w:rsidRDefault="00F13466" w:rsidP="00F13466">
            <w:pPr>
              <w:spacing w:after="0" w:line="240" w:lineRule="auto"/>
              <w:ind w:firstLine="0"/>
              <w:jc w:val="center"/>
              <w:rPr>
                <w:color w:val="000000"/>
              </w:rPr>
            </w:pPr>
            <w:r w:rsidRPr="00F13466">
              <w:rPr>
                <w:rFonts w:eastAsia="Calibri"/>
                <w:color w:val="000000"/>
              </w:rPr>
              <w:t>1.288</w:t>
            </w:r>
          </w:p>
        </w:tc>
        <w:tc>
          <w:tcPr>
            <w:tcW w:w="1211" w:type="dxa"/>
            <w:tcBorders>
              <w:top w:val="nil"/>
              <w:left w:val="nil"/>
              <w:bottom w:val="nil"/>
              <w:right w:val="nil"/>
            </w:tcBorders>
            <w:shd w:val="clear" w:color="auto" w:fill="auto"/>
            <w:noWrap/>
            <w:vAlign w:val="bottom"/>
          </w:tcPr>
          <w:p w14:paraId="37A3D7A6" w14:textId="77777777" w:rsidR="00F13466" w:rsidRPr="00F13466" w:rsidRDefault="00F13466" w:rsidP="00F13466">
            <w:pPr>
              <w:spacing w:after="0" w:line="240" w:lineRule="auto"/>
              <w:ind w:firstLine="0"/>
              <w:jc w:val="center"/>
              <w:rPr>
                <w:color w:val="000000"/>
              </w:rPr>
            </w:pPr>
            <w:r w:rsidRPr="00F13466">
              <w:rPr>
                <w:rFonts w:eastAsia="Calibri"/>
                <w:color w:val="000000"/>
              </w:rPr>
              <w:t>1.494</w:t>
            </w:r>
          </w:p>
        </w:tc>
        <w:tc>
          <w:tcPr>
            <w:tcW w:w="1061" w:type="dxa"/>
            <w:tcBorders>
              <w:top w:val="nil"/>
              <w:left w:val="nil"/>
              <w:bottom w:val="nil"/>
              <w:right w:val="nil"/>
            </w:tcBorders>
            <w:shd w:val="clear" w:color="auto" w:fill="auto"/>
            <w:noWrap/>
            <w:vAlign w:val="bottom"/>
          </w:tcPr>
          <w:p w14:paraId="2394CF4D" w14:textId="77777777" w:rsidR="00F13466" w:rsidRPr="00F13466" w:rsidRDefault="00F13466" w:rsidP="00F13466">
            <w:pPr>
              <w:spacing w:after="0" w:line="240" w:lineRule="auto"/>
              <w:ind w:firstLine="0"/>
              <w:jc w:val="center"/>
              <w:rPr>
                <w:color w:val="000000"/>
              </w:rPr>
            </w:pPr>
            <w:r w:rsidRPr="00F13466">
              <w:rPr>
                <w:rFonts w:eastAsia="Calibri"/>
                <w:color w:val="000000"/>
              </w:rPr>
              <w:t>1.034</w:t>
            </w:r>
          </w:p>
        </w:tc>
        <w:tc>
          <w:tcPr>
            <w:tcW w:w="1061" w:type="dxa"/>
            <w:tcBorders>
              <w:top w:val="nil"/>
              <w:left w:val="nil"/>
              <w:bottom w:val="nil"/>
              <w:right w:val="nil"/>
            </w:tcBorders>
            <w:shd w:val="clear" w:color="auto" w:fill="auto"/>
            <w:noWrap/>
            <w:vAlign w:val="bottom"/>
          </w:tcPr>
          <w:p w14:paraId="1EE18834" w14:textId="77777777" w:rsidR="00F13466" w:rsidRPr="00F13466" w:rsidRDefault="00F13466" w:rsidP="00F13466">
            <w:pPr>
              <w:spacing w:after="0" w:line="240" w:lineRule="auto"/>
              <w:ind w:firstLine="0"/>
              <w:jc w:val="center"/>
              <w:rPr>
                <w:color w:val="000000"/>
              </w:rPr>
            </w:pPr>
            <w:r w:rsidRPr="00F13466">
              <w:rPr>
                <w:rFonts w:eastAsia="Calibri"/>
                <w:color w:val="000000"/>
              </w:rPr>
              <w:t>1.019</w:t>
            </w:r>
          </w:p>
        </w:tc>
        <w:tc>
          <w:tcPr>
            <w:tcW w:w="1061" w:type="dxa"/>
            <w:tcBorders>
              <w:top w:val="nil"/>
              <w:left w:val="nil"/>
              <w:bottom w:val="nil"/>
              <w:right w:val="nil"/>
            </w:tcBorders>
            <w:shd w:val="clear" w:color="auto" w:fill="auto"/>
            <w:noWrap/>
            <w:vAlign w:val="bottom"/>
          </w:tcPr>
          <w:p w14:paraId="4D32F474" w14:textId="77777777" w:rsidR="00F13466" w:rsidRPr="00F13466" w:rsidRDefault="00F13466" w:rsidP="00F13466">
            <w:pPr>
              <w:spacing w:after="0" w:line="240" w:lineRule="auto"/>
              <w:ind w:firstLine="0"/>
              <w:jc w:val="center"/>
              <w:rPr>
                <w:color w:val="000000"/>
              </w:rPr>
            </w:pPr>
            <w:r w:rsidRPr="00F13466">
              <w:rPr>
                <w:rFonts w:eastAsia="Calibri"/>
                <w:color w:val="000000"/>
              </w:rPr>
              <w:t>1.033</w:t>
            </w:r>
          </w:p>
        </w:tc>
        <w:tc>
          <w:tcPr>
            <w:tcW w:w="1061" w:type="dxa"/>
            <w:tcBorders>
              <w:top w:val="nil"/>
              <w:left w:val="nil"/>
              <w:bottom w:val="nil"/>
              <w:right w:val="nil"/>
            </w:tcBorders>
            <w:shd w:val="clear" w:color="auto" w:fill="auto"/>
            <w:noWrap/>
            <w:vAlign w:val="bottom"/>
          </w:tcPr>
          <w:p w14:paraId="36D8DD82" w14:textId="77777777" w:rsidR="00F13466" w:rsidRPr="00F13466" w:rsidRDefault="00F13466" w:rsidP="00F13466">
            <w:pPr>
              <w:spacing w:after="0" w:line="240" w:lineRule="auto"/>
              <w:ind w:firstLine="0"/>
              <w:jc w:val="center"/>
              <w:rPr>
                <w:color w:val="000000"/>
              </w:rPr>
            </w:pPr>
            <w:r w:rsidRPr="00F13466">
              <w:rPr>
                <w:rFonts w:eastAsia="Calibri"/>
                <w:color w:val="000000"/>
              </w:rPr>
              <w:t>1.078</w:t>
            </w:r>
          </w:p>
        </w:tc>
        <w:tc>
          <w:tcPr>
            <w:tcW w:w="1061" w:type="dxa"/>
            <w:tcBorders>
              <w:top w:val="nil"/>
              <w:left w:val="nil"/>
              <w:bottom w:val="nil"/>
              <w:right w:val="nil"/>
            </w:tcBorders>
            <w:shd w:val="clear" w:color="auto" w:fill="auto"/>
            <w:noWrap/>
            <w:vAlign w:val="bottom"/>
          </w:tcPr>
          <w:p w14:paraId="38B69620" w14:textId="77777777" w:rsidR="00F13466" w:rsidRPr="00F13466" w:rsidRDefault="00F13466" w:rsidP="00F13466">
            <w:pPr>
              <w:spacing w:after="0" w:line="240" w:lineRule="auto"/>
              <w:ind w:firstLine="0"/>
              <w:jc w:val="center"/>
              <w:rPr>
                <w:color w:val="000000"/>
              </w:rPr>
            </w:pPr>
            <w:r w:rsidRPr="00F13466">
              <w:rPr>
                <w:rFonts w:eastAsia="Calibri"/>
                <w:color w:val="000000"/>
              </w:rPr>
              <w:t>1.411</w:t>
            </w:r>
          </w:p>
        </w:tc>
        <w:tc>
          <w:tcPr>
            <w:tcW w:w="1061" w:type="dxa"/>
            <w:tcBorders>
              <w:top w:val="nil"/>
              <w:left w:val="nil"/>
              <w:bottom w:val="nil"/>
              <w:right w:val="nil"/>
            </w:tcBorders>
            <w:shd w:val="clear" w:color="auto" w:fill="auto"/>
            <w:noWrap/>
            <w:vAlign w:val="bottom"/>
          </w:tcPr>
          <w:p w14:paraId="4FAA118E" w14:textId="77777777" w:rsidR="00F13466" w:rsidRPr="00F13466" w:rsidRDefault="00F13466" w:rsidP="00F13466">
            <w:pPr>
              <w:spacing w:after="0" w:line="240" w:lineRule="auto"/>
              <w:ind w:firstLine="0"/>
              <w:jc w:val="center"/>
              <w:rPr>
                <w:color w:val="000000"/>
              </w:rPr>
            </w:pPr>
            <w:r w:rsidRPr="00F13466">
              <w:rPr>
                <w:rFonts w:eastAsia="Calibri"/>
                <w:color w:val="000000"/>
              </w:rPr>
              <w:t>1.051</w:t>
            </w:r>
          </w:p>
        </w:tc>
        <w:tc>
          <w:tcPr>
            <w:tcW w:w="1061" w:type="dxa"/>
            <w:tcBorders>
              <w:top w:val="nil"/>
              <w:left w:val="nil"/>
              <w:bottom w:val="nil"/>
              <w:right w:val="nil"/>
            </w:tcBorders>
            <w:shd w:val="clear" w:color="auto" w:fill="auto"/>
            <w:noWrap/>
            <w:vAlign w:val="bottom"/>
          </w:tcPr>
          <w:p w14:paraId="4A705CD0" w14:textId="77777777" w:rsidR="00F13466" w:rsidRPr="00F13466" w:rsidRDefault="00F13466" w:rsidP="00F13466">
            <w:pPr>
              <w:spacing w:after="0" w:line="240" w:lineRule="auto"/>
              <w:ind w:firstLine="0"/>
              <w:jc w:val="center"/>
              <w:rPr>
                <w:color w:val="000000"/>
              </w:rPr>
            </w:pPr>
            <w:r w:rsidRPr="00F13466">
              <w:rPr>
                <w:rFonts w:eastAsia="Calibri"/>
                <w:color w:val="000000"/>
              </w:rPr>
              <w:t>1.121</w:t>
            </w:r>
          </w:p>
        </w:tc>
      </w:tr>
      <w:tr w:rsidR="00F13466" w:rsidRPr="00F13466" w14:paraId="65CD9EDF" w14:textId="77777777" w:rsidTr="00BA1B52">
        <w:trPr>
          <w:trHeight w:val="314"/>
        </w:trPr>
        <w:tc>
          <w:tcPr>
            <w:tcW w:w="1433" w:type="dxa"/>
            <w:tcBorders>
              <w:top w:val="nil"/>
              <w:left w:val="nil"/>
              <w:bottom w:val="nil"/>
              <w:right w:val="nil"/>
            </w:tcBorders>
            <w:shd w:val="clear" w:color="auto" w:fill="auto"/>
            <w:noWrap/>
            <w:vAlign w:val="center"/>
          </w:tcPr>
          <w:p w14:paraId="0B0B0477"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40B712A9" w14:textId="77777777" w:rsidR="00F13466" w:rsidRPr="00F13466" w:rsidRDefault="00F13466" w:rsidP="00F13466">
            <w:pPr>
              <w:spacing w:after="0" w:line="240" w:lineRule="auto"/>
              <w:ind w:firstLine="0"/>
              <w:rPr>
                <w:i/>
                <w:iCs/>
                <w:color w:val="000000"/>
              </w:rPr>
            </w:pPr>
            <w:r w:rsidRPr="00F13466">
              <w:rPr>
                <w:i/>
                <w:iCs/>
                <w:color w:val="000000"/>
              </w:rPr>
              <w:t>difference</w:t>
            </w:r>
          </w:p>
        </w:tc>
        <w:tc>
          <w:tcPr>
            <w:tcW w:w="1061" w:type="dxa"/>
            <w:tcBorders>
              <w:top w:val="nil"/>
              <w:left w:val="nil"/>
              <w:bottom w:val="nil"/>
              <w:right w:val="nil"/>
            </w:tcBorders>
            <w:shd w:val="clear" w:color="auto" w:fill="auto"/>
            <w:noWrap/>
            <w:vAlign w:val="bottom"/>
          </w:tcPr>
          <w:p w14:paraId="4A53B788" w14:textId="77777777" w:rsidR="00F13466" w:rsidRPr="00F13466" w:rsidRDefault="00F13466" w:rsidP="00F13466">
            <w:pPr>
              <w:spacing w:after="0" w:line="240" w:lineRule="auto"/>
              <w:ind w:firstLine="0"/>
              <w:jc w:val="center"/>
              <w:rPr>
                <w:color w:val="000000"/>
              </w:rPr>
            </w:pPr>
            <w:r w:rsidRPr="00F13466">
              <w:rPr>
                <w:rFonts w:eastAsia="Calibri"/>
                <w:color w:val="000000"/>
              </w:rPr>
              <w:t>0.704</w:t>
            </w:r>
          </w:p>
        </w:tc>
        <w:tc>
          <w:tcPr>
            <w:tcW w:w="1211" w:type="dxa"/>
            <w:tcBorders>
              <w:top w:val="nil"/>
              <w:left w:val="nil"/>
              <w:bottom w:val="nil"/>
              <w:right w:val="nil"/>
            </w:tcBorders>
            <w:shd w:val="clear" w:color="auto" w:fill="auto"/>
            <w:noWrap/>
            <w:vAlign w:val="bottom"/>
          </w:tcPr>
          <w:p w14:paraId="08B4C9F5" w14:textId="77777777" w:rsidR="00F13466" w:rsidRPr="00F13466" w:rsidRDefault="00F13466" w:rsidP="00F13466">
            <w:pPr>
              <w:spacing w:after="0" w:line="240" w:lineRule="auto"/>
              <w:ind w:firstLine="0"/>
              <w:jc w:val="center"/>
              <w:rPr>
                <w:color w:val="000000"/>
              </w:rPr>
            </w:pPr>
            <w:r w:rsidRPr="00F13466">
              <w:rPr>
                <w:rFonts w:eastAsia="Calibri"/>
                <w:color w:val="000000"/>
              </w:rPr>
              <w:t>1.066</w:t>
            </w:r>
          </w:p>
        </w:tc>
        <w:tc>
          <w:tcPr>
            <w:tcW w:w="1061" w:type="dxa"/>
            <w:tcBorders>
              <w:top w:val="nil"/>
              <w:left w:val="nil"/>
              <w:bottom w:val="nil"/>
              <w:right w:val="nil"/>
            </w:tcBorders>
            <w:shd w:val="clear" w:color="auto" w:fill="auto"/>
            <w:noWrap/>
            <w:vAlign w:val="bottom"/>
          </w:tcPr>
          <w:p w14:paraId="1AB45E8C" w14:textId="77777777" w:rsidR="00F13466" w:rsidRPr="00F13466" w:rsidRDefault="00F13466" w:rsidP="00F13466">
            <w:pPr>
              <w:spacing w:after="0" w:line="240" w:lineRule="auto"/>
              <w:ind w:firstLine="0"/>
              <w:jc w:val="center"/>
              <w:rPr>
                <w:color w:val="000000"/>
              </w:rPr>
            </w:pPr>
            <w:r w:rsidRPr="00F13466">
              <w:rPr>
                <w:rFonts w:eastAsia="Calibri"/>
                <w:color w:val="000000"/>
              </w:rPr>
              <w:t>0.312</w:t>
            </w:r>
          </w:p>
        </w:tc>
        <w:tc>
          <w:tcPr>
            <w:tcW w:w="1061" w:type="dxa"/>
            <w:tcBorders>
              <w:top w:val="nil"/>
              <w:left w:val="nil"/>
              <w:bottom w:val="nil"/>
              <w:right w:val="nil"/>
            </w:tcBorders>
            <w:shd w:val="clear" w:color="auto" w:fill="auto"/>
            <w:noWrap/>
            <w:vAlign w:val="bottom"/>
          </w:tcPr>
          <w:p w14:paraId="149BF096" w14:textId="77777777" w:rsidR="00F13466" w:rsidRPr="00F13466" w:rsidRDefault="00F13466" w:rsidP="00F13466">
            <w:pPr>
              <w:spacing w:after="0" w:line="240" w:lineRule="auto"/>
              <w:ind w:firstLine="0"/>
              <w:jc w:val="center"/>
              <w:rPr>
                <w:color w:val="000000"/>
              </w:rPr>
            </w:pPr>
            <w:r w:rsidRPr="00F13466">
              <w:rPr>
                <w:rFonts w:eastAsia="Calibri"/>
                <w:color w:val="000000"/>
              </w:rPr>
              <w:t>0.173</w:t>
            </w:r>
          </w:p>
        </w:tc>
        <w:tc>
          <w:tcPr>
            <w:tcW w:w="1061" w:type="dxa"/>
            <w:tcBorders>
              <w:top w:val="nil"/>
              <w:left w:val="nil"/>
              <w:bottom w:val="nil"/>
              <w:right w:val="nil"/>
            </w:tcBorders>
            <w:shd w:val="clear" w:color="auto" w:fill="auto"/>
            <w:noWrap/>
            <w:vAlign w:val="bottom"/>
          </w:tcPr>
          <w:p w14:paraId="3D696829" w14:textId="77777777" w:rsidR="00F13466" w:rsidRPr="00F13466" w:rsidRDefault="00F13466" w:rsidP="00F13466">
            <w:pPr>
              <w:spacing w:after="0" w:line="240" w:lineRule="auto"/>
              <w:ind w:firstLine="0"/>
              <w:jc w:val="center"/>
              <w:rPr>
                <w:color w:val="000000"/>
              </w:rPr>
            </w:pPr>
            <w:r w:rsidRPr="00F13466">
              <w:rPr>
                <w:rFonts w:eastAsia="Calibri"/>
                <w:color w:val="000000"/>
              </w:rPr>
              <w:t>0.511</w:t>
            </w:r>
          </w:p>
        </w:tc>
        <w:tc>
          <w:tcPr>
            <w:tcW w:w="1061" w:type="dxa"/>
            <w:tcBorders>
              <w:top w:val="nil"/>
              <w:left w:val="nil"/>
              <w:bottom w:val="nil"/>
              <w:right w:val="nil"/>
            </w:tcBorders>
            <w:shd w:val="clear" w:color="auto" w:fill="auto"/>
            <w:noWrap/>
            <w:vAlign w:val="bottom"/>
          </w:tcPr>
          <w:p w14:paraId="0FCDB32E" w14:textId="77777777" w:rsidR="00F13466" w:rsidRPr="00F13466" w:rsidRDefault="00F13466" w:rsidP="00F13466">
            <w:pPr>
              <w:spacing w:after="0" w:line="240" w:lineRule="auto"/>
              <w:ind w:firstLine="0"/>
              <w:jc w:val="center"/>
              <w:rPr>
                <w:color w:val="000000"/>
              </w:rPr>
            </w:pPr>
            <w:r w:rsidRPr="00F13466">
              <w:rPr>
                <w:rFonts w:eastAsia="Calibri"/>
                <w:color w:val="000000"/>
              </w:rPr>
              <w:t>0.232</w:t>
            </w:r>
          </w:p>
        </w:tc>
        <w:tc>
          <w:tcPr>
            <w:tcW w:w="1061" w:type="dxa"/>
            <w:tcBorders>
              <w:top w:val="nil"/>
              <w:left w:val="nil"/>
              <w:bottom w:val="nil"/>
              <w:right w:val="nil"/>
            </w:tcBorders>
            <w:shd w:val="clear" w:color="auto" w:fill="auto"/>
            <w:noWrap/>
            <w:vAlign w:val="bottom"/>
          </w:tcPr>
          <w:p w14:paraId="615FADB9" w14:textId="77777777" w:rsidR="00F13466" w:rsidRPr="00F13466" w:rsidRDefault="00F13466" w:rsidP="00F13466">
            <w:pPr>
              <w:spacing w:after="0" w:line="240" w:lineRule="auto"/>
              <w:ind w:firstLine="0"/>
              <w:jc w:val="center"/>
              <w:rPr>
                <w:color w:val="000000"/>
              </w:rPr>
            </w:pPr>
            <w:r w:rsidRPr="00F13466">
              <w:rPr>
                <w:rFonts w:eastAsia="Calibri"/>
                <w:color w:val="000000"/>
              </w:rPr>
              <w:t>0.840</w:t>
            </w:r>
          </w:p>
        </w:tc>
        <w:tc>
          <w:tcPr>
            <w:tcW w:w="1061" w:type="dxa"/>
            <w:tcBorders>
              <w:top w:val="nil"/>
              <w:left w:val="nil"/>
              <w:bottom w:val="nil"/>
              <w:right w:val="nil"/>
            </w:tcBorders>
            <w:shd w:val="clear" w:color="auto" w:fill="auto"/>
            <w:noWrap/>
            <w:vAlign w:val="bottom"/>
          </w:tcPr>
          <w:p w14:paraId="2E986D06" w14:textId="77777777" w:rsidR="00F13466" w:rsidRPr="00F13466" w:rsidRDefault="00F13466" w:rsidP="00F13466">
            <w:pPr>
              <w:spacing w:after="0" w:line="240" w:lineRule="auto"/>
              <w:ind w:firstLine="0"/>
              <w:jc w:val="center"/>
              <w:rPr>
                <w:color w:val="000000"/>
              </w:rPr>
            </w:pPr>
            <w:r w:rsidRPr="00F13466">
              <w:rPr>
                <w:rFonts w:eastAsia="Calibri"/>
                <w:color w:val="000000"/>
              </w:rPr>
              <w:t>0.320</w:t>
            </w:r>
          </w:p>
        </w:tc>
        <w:tc>
          <w:tcPr>
            <w:tcW w:w="1061" w:type="dxa"/>
            <w:tcBorders>
              <w:top w:val="nil"/>
              <w:left w:val="nil"/>
              <w:bottom w:val="nil"/>
              <w:right w:val="nil"/>
            </w:tcBorders>
            <w:shd w:val="clear" w:color="auto" w:fill="auto"/>
            <w:noWrap/>
            <w:vAlign w:val="bottom"/>
          </w:tcPr>
          <w:p w14:paraId="289B385A" w14:textId="77777777" w:rsidR="00F13466" w:rsidRPr="00F13466" w:rsidRDefault="00F13466" w:rsidP="00F13466">
            <w:pPr>
              <w:spacing w:after="0" w:line="240" w:lineRule="auto"/>
              <w:ind w:firstLine="0"/>
              <w:jc w:val="center"/>
              <w:rPr>
                <w:color w:val="000000"/>
              </w:rPr>
            </w:pPr>
            <w:r w:rsidRPr="00F13466">
              <w:rPr>
                <w:rFonts w:eastAsia="Calibri"/>
                <w:color w:val="000000"/>
              </w:rPr>
              <w:t>0.592</w:t>
            </w:r>
          </w:p>
        </w:tc>
      </w:tr>
      <w:tr w:rsidR="00F13466" w:rsidRPr="00F13466" w14:paraId="3D88C0D2" w14:textId="77777777" w:rsidTr="00BA1B52">
        <w:trPr>
          <w:trHeight w:val="329"/>
        </w:trPr>
        <w:tc>
          <w:tcPr>
            <w:tcW w:w="1433" w:type="dxa"/>
            <w:tcBorders>
              <w:top w:val="nil"/>
              <w:left w:val="nil"/>
              <w:bottom w:val="single" w:sz="12" w:space="0" w:color="auto"/>
              <w:right w:val="nil"/>
            </w:tcBorders>
            <w:shd w:val="clear" w:color="auto" w:fill="auto"/>
            <w:vAlign w:val="center"/>
          </w:tcPr>
          <w:p w14:paraId="1C54CA79" w14:textId="77777777" w:rsidR="00F13466" w:rsidRPr="00F13466" w:rsidRDefault="00F13466" w:rsidP="00F13466">
            <w:pPr>
              <w:spacing w:after="0" w:line="240" w:lineRule="auto"/>
              <w:ind w:firstLine="0"/>
              <w:rPr>
                <w:b/>
                <w:bCs/>
                <w:color w:val="000000"/>
              </w:rPr>
            </w:pPr>
          </w:p>
        </w:tc>
        <w:tc>
          <w:tcPr>
            <w:tcW w:w="1757" w:type="dxa"/>
            <w:tcBorders>
              <w:top w:val="nil"/>
              <w:left w:val="nil"/>
              <w:bottom w:val="single" w:sz="12" w:space="0" w:color="auto"/>
              <w:right w:val="nil"/>
            </w:tcBorders>
            <w:shd w:val="clear" w:color="auto" w:fill="auto"/>
            <w:noWrap/>
            <w:vAlign w:val="center"/>
          </w:tcPr>
          <w:p w14:paraId="7BE8484A" w14:textId="77777777" w:rsidR="00F13466" w:rsidRPr="00F13466" w:rsidRDefault="00F13466" w:rsidP="00F13466">
            <w:pPr>
              <w:spacing w:after="0" w:line="240" w:lineRule="auto"/>
              <w:ind w:firstLine="0"/>
              <w:rPr>
                <w:i/>
                <w:iCs/>
                <w:color w:val="000000"/>
              </w:rPr>
            </w:pPr>
            <w:r w:rsidRPr="00F13466">
              <w:rPr>
                <w:i/>
                <w:iCs/>
                <w:color w:val="000000"/>
              </w:rPr>
              <w:t>% difference</w:t>
            </w:r>
          </w:p>
        </w:tc>
        <w:tc>
          <w:tcPr>
            <w:tcW w:w="1061" w:type="dxa"/>
            <w:tcBorders>
              <w:top w:val="nil"/>
              <w:left w:val="nil"/>
              <w:bottom w:val="single" w:sz="12" w:space="0" w:color="auto"/>
              <w:right w:val="nil"/>
            </w:tcBorders>
            <w:shd w:val="clear" w:color="auto" w:fill="auto"/>
            <w:noWrap/>
            <w:vAlign w:val="bottom"/>
          </w:tcPr>
          <w:p w14:paraId="192A31E7" w14:textId="77777777" w:rsidR="00F13466" w:rsidRPr="00F13466" w:rsidRDefault="00F13466" w:rsidP="00F13466">
            <w:pPr>
              <w:spacing w:after="0" w:line="240" w:lineRule="auto"/>
              <w:ind w:firstLine="0"/>
              <w:jc w:val="center"/>
              <w:rPr>
                <w:color w:val="000000"/>
              </w:rPr>
            </w:pPr>
            <w:r w:rsidRPr="00F13466">
              <w:rPr>
                <w:rFonts w:eastAsia="Calibri"/>
                <w:color w:val="000000"/>
              </w:rPr>
              <w:t>47.1</w:t>
            </w:r>
          </w:p>
        </w:tc>
        <w:tc>
          <w:tcPr>
            <w:tcW w:w="1211" w:type="dxa"/>
            <w:tcBorders>
              <w:top w:val="nil"/>
              <w:left w:val="nil"/>
              <w:bottom w:val="single" w:sz="12" w:space="0" w:color="auto"/>
              <w:right w:val="nil"/>
            </w:tcBorders>
            <w:shd w:val="clear" w:color="auto" w:fill="auto"/>
            <w:noWrap/>
            <w:vAlign w:val="bottom"/>
          </w:tcPr>
          <w:p w14:paraId="02C91781" w14:textId="77777777" w:rsidR="00F13466" w:rsidRPr="00F13466" w:rsidRDefault="00F13466" w:rsidP="00F13466">
            <w:pPr>
              <w:spacing w:after="0" w:line="240" w:lineRule="auto"/>
              <w:ind w:firstLine="0"/>
              <w:jc w:val="center"/>
              <w:rPr>
                <w:color w:val="000000"/>
              </w:rPr>
            </w:pPr>
            <w:r w:rsidRPr="00F13466">
              <w:rPr>
                <w:rFonts w:eastAsia="Calibri"/>
                <w:color w:val="000000"/>
              </w:rPr>
              <w:t>71.4</w:t>
            </w:r>
          </w:p>
        </w:tc>
        <w:tc>
          <w:tcPr>
            <w:tcW w:w="1061" w:type="dxa"/>
            <w:tcBorders>
              <w:top w:val="nil"/>
              <w:left w:val="nil"/>
              <w:bottom w:val="single" w:sz="12" w:space="0" w:color="auto"/>
              <w:right w:val="nil"/>
            </w:tcBorders>
            <w:shd w:val="clear" w:color="auto" w:fill="auto"/>
            <w:noWrap/>
            <w:vAlign w:val="bottom"/>
          </w:tcPr>
          <w:p w14:paraId="77976642" w14:textId="77777777" w:rsidR="00F13466" w:rsidRPr="00F13466" w:rsidRDefault="00F13466" w:rsidP="00F13466">
            <w:pPr>
              <w:spacing w:after="0" w:line="240" w:lineRule="auto"/>
              <w:ind w:firstLine="0"/>
              <w:jc w:val="center"/>
              <w:rPr>
                <w:color w:val="000000"/>
              </w:rPr>
            </w:pPr>
            <w:r w:rsidRPr="00F13466">
              <w:rPr>
                <w:rFonts w:eastAsia="Calibri"/>
                <w:color w:val="000000"/>
              </w:rPr>
              <w:t>20.9</w:t>
            </w:r>
          </w:p>
        </w:tc>
        <w:tc>
          <w:tcPr>
            <w:tcW w:w="1061" w:type="dxa"/>
            <w:tcBorders>
              <w:top w:val="nil"/>
              <w:left w:val="nil"/>
              <w:bottom w:val="single" w:sz="12" w:space="0" w:color="auto"/>
              <w:right w:val="nil"/>
            </w:tcBorders>
            <w:shd w:val="clear" w:color="auto" w:fill="auto"/>
            <w:noWrap/>
            <w:vAlign w:val="bottom"/>
          </w:tcPr>
          <w:p w14:paraId="063AED3D" w14:textId="77777777" w:rsidR="00F13466" w:rsidRPr="00F13466" w:rsidRDefault="00F13466" w:rsidP="00F13466">
            <w:pPr>
              <w:spacing w:after="0" w:line="240" w:lineRule="auto"/>
              <w:ind w:firstLine="0"/>
              <w:jc w:val="center"/>
              <w:rPr>
                <w:color w:val="000000"/>
              </w:rPr>
            </w:pPr>
            <w:r w:rsidRPr="00F13466">
              <w:rPr>
                <w:rFonts w:eastAsia="Calibri"/>
                <w:color w:val="000000"/>
              </w:rPr>
              <w:t>11.6</w:t>
            </w:r>
          </w:p>
        </w:tc>
        <w:tc>
          <w:tcPr>
            <w:tcW w:w="1061" w:type="dxa"/>
            <w:tcBorders>
              <w:top w:val="nil"/>
              <w:left w:val="nil"/>
              <w:bottom w:val="single" w:sz="12" w:space="0" w:color="auto"/>
              <w:right w:val="nil"/>
            </w:tcBorders>
            <w:shd w:val="clear" w:color="auto" w:fill="auto"/>
            <w:noWrap/>
            <w:vAlign w:val="bottom"/>
          </w:tcPr>
          <w:p w14:paraId="1DABFFEC" w14:textId="77777777" w:rsidR="00F13466" w:rsidRPr="00F13466" w:rsidRDefault="00F13466" w:rsidP="00F13466">
            <w:pPr>
              <w:spacing w:after="0" w:line="240" w:lineRule="auto"/>
              <w:ind w:firstLine="0"/>
              <w:jc w:val="center"/>
              <w:rPr>
                <w:color w:val="000000"/>
              </w:rPr>
            </w:pPr>
            <w:r w:rsidRPr="00F13466">
              <w:rPr>
                <w:rFonts w:eastAsia="Calibri"/>
                <w:color w:val="000000"/>
              </w:rPr>
              <w:t>34.2</w:t>
            </w:r>
          </w:p>
        </w:tc>
        <w:tc>
          <w:tcPr>
            <w:tcW w:w="1061" w:type="dxa"/>
            <w:tcBorders>
              <w:top w:val="nil"/>
              <w:left w:val="nil"/>
              <w:bottom w:val="single" w:sz="12" w:space="0" w:color="auto"/>
              <w:right w:val="nil"/>
            </w:tcBorders>
            <w:shd w:val="clear" w:color="auto" w:fill="auto"/>
            <w:noWrap/>
            <w:vAlign w:val="bottom"/>
          </w:tcPr>
          <w:p w14:paraId="6A85D480" w14:textId="77777777" w:rsidR="00F13466" w:rsidRPr="00F13466" w:rsidRDefault="00F13466" w:rsidP="00F13466">
            <w:pPr>
              <w:spacing w:after="0" w:line="240" w:lineRule="auto"/>
              <w:ind w:firstLine="0"/>
              <w:jc w:val="center"/>
              <w:rPr>
                <w:color w:val="000000"/>
              </w:rPr>
            </w:pPr>
            <w:r w:rsidRPr="00F13466">
              <w:rPr>
                <w:rFonts w:eastAsia="Calibri"/>
                <w:color w:val="000000"/>
              </w:rPr>
              <w:t>15.6</w:t>
            </w:r>
          </w:p>
        </w:tc>
        <w:tc>
          <w:tcPr>
            <w:tcW w:w="1061" w:type="dxa"/>
            <w:tcBorders>
              <w:top w:val="nil"/>
              <w:left w:val="nil"/>
              <w:bottom w:val="single" w:sz="12" w:space="0" w:color="auto"/>
              <w:right w:val="nil"/>
            </w:tcBorders>
            <w:shd w:val="clear" w:color="auto" w:fill="auto"/>
            <w:noWrap/>
            <w:vAlign w:val="bottom"/>
          </w:tcPr>
          <w:p w14:paraId="2B36358D" w14:textId="77777777" w:rsidR="00F13466" w:rsidRPr="00F13466" w:rsidRDefault="00F13466" w:rsidP="00F13466">
            <w:pPr>
              <w:spacing w:after="0" w:line="240" w:lineRule="auto"/>
              <w:ind w:firstLine="0"/>
              <w:jc w:val="center"/>
              <w:rPr>
                <w:color w:val="000000"/>
              </w:rPr>
            </w:pPr>
            <w:r w:rsidRPr="00F13466">
              <w:rPr>
                <w:rFonts w:eastAsia="Calibri"/>
                <w:color w:val="000000"/>
              </w:rPr>
              <w:t>56.2</w:t>
            </w:r>
          </w:p>
        </w:tc>
        <w:tc>
          <w:tcPr>
            <w:tcW w:w="1061" w:type="dxa"/>
            <w:tcBorders>
              <w:top w:val="nil"/>
              <w:left w:val="nil"/>
              <w:bottom w:val="single" w:sz="12" w:space="0" w:color="auto"/>
              <w:right w:val="nil"/>
            </w:tcBorders>
            <w:shd w:val="clear" w:color="auto" w:fill="auto"/>
            <w:noWrap/>
            <w:vAlign w:val="bottom"/>
          </w:tcPr>
          <w:p w14:paraId="59B13026" w14:textId="77777777" w:rsidR="00F13466" w:rsidRPr="00F13466" w:rsidRDefault="00F13466" w:rsidP="00F13466">
            <w:pPr>
              <w:spacing w:after="0" w:line="240" w:lineRule="auto"/>
              <w:ind w:firstLine="0"/>
              <w:jc w:val="center"/>
              <w:rPr>
                <w:color w:val="000000"/>
              </w:rPr>
            </w:pPr>
            <w:r w:rsidRPr="00F13466">
              <w:rPr>
                <w:rFonts w:eastAsia="Calibri"/>
                <w:color w:val="000000"/>
              </w:rPr>
              <w:t>21.4</w:t>
            </w:r>
          </w:p>
        </w:tc>
        <w:tc>
          <w:tcPr>
            <w:tcW w:w="1061" w:type="dxa"/>
            <w:tcBorders>
              <w:top w:val="nil"/>
              <w:left w:val="nil"/>
              <w:bottom w:val="single" w:sz="12" w:space="0" w:color="auto"/>
              <w:right w:val="nil"/>
            </w:tcBorders>
            <w:shd w:val="clear" w:color="auto" w:fill="auto"/>
            <w:noWrap/>
            <w:vAlign w:val="bottom"/>
          </w:tcPr>
          <w:p w14:paraId="7D90F80B" w14:textId="77777777" w:rsidR="00F13466" w:rsidRPr="00F13466" w:rsidRDefault="00F13466" w:rsidP="00F13466">
            <w:pPr>
              <w:spacing w:after="0" w:line="240" w:lineRule="auto"/>
              <w:ind w:firstLine="0"/>
              <w:jc w:val="center"/>
              <w:rPr>
                <w:color w:val="000000"/>
              </w:rPr>
            </w:pPr>
            <w:r w:rsidRPr="00F13466">
              <w:rPr>
                <w:rFonts w:eastAsia="Calibri"/>
                <w:color w:val="000000"/>
              </w:rPr>
              <w:t>39.6</w:t>
            </w:r>
          </w:p>
        </w:tc>
      </w:tr>
    </w:tbl>
    <w:p w14:paraId="524AF075" w14:textId="25D88009" w:rsidR="00F13466" w:rsidRPr="00D37DFD" w:rsidRDefault="00F13466" w:rsidP="00D37DFD">
      <w:pPr>
        <w:spacing w:line="240" w:lineRule="auto"/>
        <w:ind w:firstLine="0"/>
        <w:sectPr w:rsidR="00F13466" w:rsidRPr="00D37DFD" w:rsidSect="00D37DFD">
          <w:pgSz w:w="15840" w:h="12240" w:orient="landscape"/>
          <w:pgMar w:top="1440" w:right="1440" w:bottom="1440" w:left="1440" w:header="720" w:footer="720" w:gutter="0"/>
          <w:cols w:space="720"/>
          <w:docGrid w:linePitch="360"/>
        </w:sectPr>
      </w:pPr>
    </w:p>
    <w:p w14:paraId="036C843D" w14:textId="54B1DA56" w:rsidR="00D37DFD" w:rsidRPr="00F13466" w:rsidRDefault="00F13466" w:rsidP="002B688D">
      <w:pPr>
        <w:pStyle w:val="Caption"/>
      </w:pPr>
      <w:bookmarkStart w:id="48" w:name="_Toc136826189"/>
      <w:r w:rsidRPr="00F13466">
        <w:lastRenderedPageBreak/>
        <w:t xml:space="preserve">Table </w:t>
      </w:r>
      <w:r>
        <w:fldChar w:fldCharType="begin"/>
      </w:r>
      <w:r w:rsidRPr="00F13466">
        <w:instrText xml:space="preserve"> SEQ Table \* ARABIC </w:instrText>
      </w:r>
      <w:r>
        <w:fldChar w:fldCharType="separate"/>
      </w:r>
      <w:r w:rsidR="008E6063">
        <w:t>5</w:t>
      </w:r>
      <w:r>
        <w:fldChar w:fldCharType="end"/>
      </w:r>
      <w:r w:rsidRPr="00F13466">
        <w:t>. Mean and standard deviation (SD) of growing season (March-April) and breeding season (May-June) temperatures (°C) and precipitation (mm) in 2100 predicted by the 6 combinations of 3 general circulation models (Community Climate System Model  [CCSM], Geophysical Fluid Dynamics Laboratory model [GFDL], and Hadley GEM2-ES [HAD] model) and 2 representative concentration pathways (RCP) that correspond to lower (4.5) and higher (8.5) levels of greenhouse gas emissions, as well as the averages of the 3 general circulation models for each RCP (ALE: average 4.5 RCP, AHE: average 8.5 RCP).</w:t>
      </w:r>
      <w:bookmarkEnd w:id="48"/>
    </w:p>
    <w:tbl>
      <w:tblPr>
        <w:tblStyle w:val="TableGrid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1"/>
        <w:gridCol w:w="916"/>
        <w:gridCol w:w="925"/>
        <w:gridCol w:w="915"/>
        <w:gridCol w:w="919"/>
        <w:gridCol w:w="915"/>
        <w:gridCol w:w="917"/>
        <w:gridCol w:w="915"/>
        <w:gridCol w:w="897"/>
      </w:tblGrid>
      <w:tr w:rsidR="00F13466" w:rsidRPr="00F13466" w14:paraId="446A8F6E" w14:textId="77777777" w:rsidTr="00F13466">
        <w:trPr>
          <w:trHeight w:val="581"/>
        </w:trPr>
        <w:tc>
          <w:tcPr>
            <w:tcW w:w="1090" w:type="pct"/>
            <w:vMerge w:val="restart"/>
            <w:tcBorders>
              <w:top w:val="single" w:sz="12" w:space="0" w:color="auto"/>
            </w:tcBorders>
            <w:vAlign w:val="center"/>
          </w:tcPr>
          <w:p w14:paraId="3467F712" w14:textId="77777777" w:rsidR="00F13466" w:rsidRPr="00F13466" w:rsidRDefault="00F13466" w:rsidP="00F13466">
            <w:pPr>
              <w:spacing w:after="0" w:line="240" w:lineRule="auto"/>
              <w:ind w:firstLine="0"/>
              <w:rPr>
                <w:rFonts w:ascii="Times New Roman" w:hAnsi="Times New Roman"/>
                <w:b/>
                <w:bCs/>
              </w:rPr>
            </w:pPr>
            <w:r w:rsidRPr="00F13466">
              <w:rPr>
                <w:rFonts w:ascii="Times New Roman" w:hAnsi="Times New Roman"/>
                <w:b/>
                <w:bCs/>
              </w:rPr>
              <w:t>Climate scenario</w:t>
            </w:r>
          </w:p>
        </w:tc>
        <w:tc>
          <w:tcPr>
            <w:tcW w:w="983" w:type="pct"/>
            <w:gridSpan w:val="2"/>
            <w:tcBorders>
              <w:top w:val="single" w:sz="12" w:space="0" w:color="auto"/>
              <w:bottom w:val="single" w:sz="4" w:space="0" w:color="auto"/>
            </w:tcBorders>
          </w:tcPr>
          <w:p w14:paraId="137E4236"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rch-April Temperature</w:t>
            </w:r>
          </w:p>
        </w:tc>
        <w:tc>
          <w:tcPr>
            <w:tcW w:w="980" w:type="pct"/>
            <w:gridSpan w:val="2"/>
            <w:tcBorders>
              <w:top w:val="single" w:sz="12" w:space="0" w:color="auto"/>
              <w:bottom w:val="single" w:sz="4" w:space="0" w:color="auto"/>
            </w:tcBorders>
          </w:tcPr>
          <w:p w14:paraId="6DBECED5"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y-June Temperature</w:t>
            </w:r>
          </w:p>
        </w:tc>
        <w:tc>
          <w:tcPr>
            <w:tcW w:w="979" w:type="pct"/>
            <w:gridSpan w:val="2"/>
            <w:tcBorders>
              <w:top w:val="single" w:sz="12" w:space="0" w:color="auto"/>
              <w:bottom w:val="single" w:sz="4" w:space="0" w:color="auto"/>
            </w:tcBorders>
          </w:tcPr>
          <w:p w14:paraId="4C11AA94"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rch-April Precipitation</w:t>
            </w:r>
          </w:p>
        </w:tc>
        <w:tc>
          <w:tcPr>
            <w:tcW w:w="968" w:type="pct"/>
            <w:gridSpan w:val="2"/>
            <w:tcBorders>
              <w:top w:val="single" w:sz="12" w:space="0" w:color="auto"/>
              <w:bottom w:val="single" w:sz="4" w:space="0" w:color="auto"/>
            </w:tcBorders>
          </w:tcPr>
          <w:p w14:paraId="5CC9CA81"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y-June Precipitation</w:t>
            </w:r>
          </w:p>
        </w:tc>
      </w:tr>
      <w:tr w:rsidR="00F13466" w:rsidRPr="00F13466" w14:paraId="102A9790" w14:textId="77777777" w:rsidTr="00F13466">
        <w:trPr>
          <w:trHeight w:val="216"/>
        </w:trPr>
        <w:tc>
          <w:tcPr>
            <w:tcW w:w="1090" w:type="pct"/>
            <w:vMerge/>
            <w:tcBorders>
              <w:bottom w:val="single" w:sz="12" w:space="0" w:color="auto"/>
            </w:tcBorders>
            <w:vAlign w:val="center"/>
          </w:tcPr>
          <w:p w14:paraId="470D3D43" w14:textId="77777777" w:rsidR="00F13466" w:rsidRPr="00F13466" w:rsidRDefault="00F13466" w:rsidP="00F13466">
            <w:pPr>
              <w:spacing w:after="0" w:line="240" w:lineRule="auto"/>
              <w:ind w:firstLine="0"/>
              <w:rPr>
                <w:rFonts w:ascii="Times New Roman" w:hAnsi="Times New Roman"/>
              </w:rPr>
            </w:pPr>
          </w:p>
        </w:tc>
        <w:tc>
          <w:tcPr>
            <w:tcW w:w="489" w:type="pct"/>
            <w:tcBorders>
              <w:top w:val="single" w:sz="4" w:space="0" w:color="auto"/>
              <w:bottom w:val="single" w:sz="12" w:space="0" w:color="auto"/>
            </w:tcBorders>
          </w:tcPr>
          <w:p w14:paraId="61F4060F"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94" w:type="pct"/>
            <w:tcBorders>
              <w:top w:val="single" w:sz="4" w:space="0" w:color="auto"/>
              <w:bottom w:val="single" w:sz="12" w:space="0" w:color="auto"/>
            </w:tcBorders>
          </w:tcPr>
          <w:p w14:paraId="69995BAB"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c>
          <w:tcPr>
            <w:tcW w:w="489" w:type="pct"/>
            <w:tcBorders>
              <w:top w:val="single" w:sz="4" w:space="0" w:color="auto"/>
              <w:bottom w:val="single" w:sz="12" w:space="0" w:color="auto"/>
            </w:tcBorders>
          </w:tcPr>
          <w:p w14:paraId="3B5E9061"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91" w:type="pct"/>
            <w:tcBorders>
              <w:top w:val="single" w:sz="4" w:space="0" w:color="auto"/>
              <w:bottom w:val="single" w:sz="12" w:space="0" w:color="auto"/>
            </w:tcBorders>
          </w:tcPr>
          <w:p w14:paraId="35D5AA3D"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c>
          <w:tcPr>
            <w:tcW w:w="489" w:type="pct"/>
            <w:tcBorders>
              <w:top w:val="single" w:sz="4" w:space="0" w:color="auto"/>
              <w:bottom w:val="single" w:sz="12" w:space="0" w:color="auto"/>
            </w:tcBorders>
          </w:tcPr>
          <w:p w14:paraId="60F0A732"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90" w:type="pct"/>
            <w:tcBorders>
              <w:top w:val="single" w:sz="4" w:space="0" w:color="auto"/>
              <w:bottom w:val="single" w:sz="12" w:space="0" w:color="auto"/>
            </w:tcBorders>
          </w:tcPr>
          <w:p w14:paraId="0B4B1C7B"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c>
          <w:tcPr>
            <w:tcW w:w="489" w:type="pct"/>
            <w:tcBorders>
              <w:top w:val="single" w:sz="4" w:space="0" w:color="auto"/>
              <w:bottom w:val="single" w:sz="12" w:space="0" w:color="auto"/>
            </w:tcBorders>
          </w:tcPr>
          <w:p w14:paraId="5B906310"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79" w:type="pct"/>
            <w:tcBorders>
              <w:top w:val="single" w:sz="4" w:space="0" w:color="auto"/>
              <w:bottom w:val="single" w:sz="12" w:space="0" w:color="auto"/>
            </w:tcBorders>
          </w:tcPr>
          <w:p w14:paraId="4D35487C"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r>
      <w:tr w:rsidR="00F13466" w:rsidRPr="00F13466" w14:paraId="163131E4" w14:textId="77777777" w:rsidTr="00F13466">
        <w:trPr>
          <w:trHeight w:val="216"/>
        </w:trPr>
        <w:tc>
          <w:tcPr>
            <w:tcW w:w="1090" w:type="pct"/>
            <w:tcBorders>
              <w:top w:val="single" w:sz="12" w:space="0" w:color="auto"/>
            </w:tcBorders>
            <w:vAlign w:val="bottom"/>
          </w:tcPr>
          <w:p w14:paraId="4D0532F9" w14:textId="77777777" w:rsidR="00F13466" w:rsidRPr="00F13466" w:rsidRDefault="00F13466" w:rsidP="00F13466">
            <w:pPr>
              <w:spacing w:after="0" w:line="240" w:lineRule="auto"/>
              <w:ind w:firstLine="0"/>
              <w:rPr>
                <w:rFonts w:ascii="Times New Roman" w:hAnsi="Times New Roman"/>
                <w:color w:val="000000"/>
              </w:rPr>
            </w:pPr>
            <w:r w:rsidRPr="00F13466">
              <w:rPr>
                <w:rFonts w:ascii="Times New Roman" w:hAnsi="Times New Roman"/>
                <w:color w:val="000000"/>
              </w:rPr>
              <w:t>CCSM-4.5 RCP</w:t>
            </w:r>
          </w:p>
        </w:tc>
        <w:tc>
          <w:tcPr>
            <w:tcW w:w="489" w:type="pct"/>
            <w:tcBorders>
              <w:top w:val="single" w:sz="12" w:space="0" w:color="auto"/>
            </w:tcBorders>
            <w:vAlign w:val="bottom"/>
          </w:tcPr>
          <w:p w14:paraId="5B81551E"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9.90</w:t>
            </w:r>
          </w:p>
        </w:tc>
        <w:tc>
          <w:tcPr>
            <w:tcW w:w="494" w:type="pct"/>
            <w:tcBorders>
              <w:top w:val="single" w:sz="12" w:space="0" w:color="auto"/>
            </w:tcBorders>
            <w:vAlign w:val="bottom"/>
          </w:tcPr>
          <w:p w14:paraId="0BAB57DD"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3.09</w:t>
            </w:r>
          </w:p>
        </w:tc>
        <w:tc>
          <w:tcPr>
            <w:tcW w:w="489" w:type="pct"/>
            <w:tcBorders>
              <w:top w:val="single" w:sz="12" w:space="0" w:color="auto"/>
            </w:tcBorders>
            <w:vAlign w:val="bottom"/>
          </w:tcPr>
          <w:p w14:paraId="47566558"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0.75</w:t>
            </w:r>
          </w:p>
        </w:tc>
        <w:tc>
          <w:tcPr>
            <w:tcW w:w="491" w:type="pct"/>
            <w:tcBorders>
              <w:top w:val="single" w:sz="12" w:space="0" w:color="auto"/>
            </w:tcBorders>
            <w:vAlign w:val="bottom"/>
          </w:tcPr>
          <w:p w14:paraId="587AB350"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14</w:t>
            </w:r>
          </w:p>
        </w:tc>
        <w:tc>
          <w:tcPr>
            <w:tcW w:w="489" w:type="pct"/>
            <w:tcBorders>
              <w:top w:val="single" w:sz="12" w:space="0" w:color="auto"/>
            </w:tcBorders>
            <w:vAlign w:val="bottom"/>
          </w:tcPr>
          <w:p w14:paraId="763DF5CD"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02.42</w:t>
            </w:r>
          </w:p>
        </w:tc>
        <w:tc>
          <w:tcPr>
            <w:tcW w:w="490" w:type="pct"/>
            <w:tcBorders>
              <w:top w:val="single" w:sz="12" w:space="0" w:color="auto"/>
            </w:tcBorders>
            <w:vAlign w:val="bottom"/>
          </w:tcPr>
          <w:p w14:paraId="420BAF56"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7.65</w:t>
            </w:r>
          </w:p>
        </w:tc>
        <w:tc>
          <w:tcPr>
            <w:tcW w:w="489" w:type="pct"/>
            <w:tcBorders>
              <w:top w:val="single" w:sz="12" w:space="0" w:color="auto"/>
            </w:tcBorders>
            <w:vAlign w:val="bottom"/>
          </w:tcPr>
          <w:p w14:paraId="55524571"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12.10</w:t>
            </w:r>
          </w:p>
        </w:tc>
        <w:tc>
          <w:tcPr>
            <w:tcW w:w="479" w:type="pct"/>
            <w:tcBorders>
              <w:top w:val="single" w:sz="12" w:space="0" w:color="auto"/>
            </w:tcBorders>
            <w:vAlign w:val="bottom"/>
          </w:tcPr>
          <w:p w14:paraId="503ED9AA"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8.86</w:t>
            </w:r>
          </w:p>
        </w:tc>
      </w:tr>
      <w:tr w:rsidR="00F13466" w:rsidRPr="00F13466" w14:paraId="5A5087BC" w14:textId="77777777" w:rsidTr="00F13466">
        <w:trPr>
          <w:trHeight w:val="216"/>
        </w:trPr>
        <w:tc>
          <w:tcPr>
            <w:tcW w:w="1090" w:type="pct"/>
            <w:vAlign w:val="bottom"/>
          </w:tcPr>
          <w:p w14:paraId="7853B737"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CCSM-8.5 RCP</w:t>
            </w:r>
          </w:p>
        </w:tc>
        <w:tc>
          <w:tcPr>
            <w:tcW w:w="489" w:type="pct"/>
            <w:vAlign w:val="bottom"/>
          </w:tcPr>
          <w:p w14:paraId="3EA8AC72"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87</w:t>
            </w:r>
          </w:p>
        </w:tc>
        <w:tc>
          <w:tcPr>
            <w:tcW w:w="494" w:type="pct"/>
            <w:vAlign w:val="bottom"/>
          </w:tcPr>
          <w:p w14:paraId="67EC67C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3.07</w:t>
            </w:r>
          </w:p>
        </w:tc>
        <w:tc>
          <w:tcPr>
            <w:tcW w:w="489" w:type="pct"/>
            <w:vAlign w:val="bottom"/>
          </w:tcPr>
          <w:p w14:paraId="7357343B"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2.86</w:t>
            </w:r>
          </w:p>
        </w:tc>
        <w:tc>
          <w:tcPr>
            <w:tcW w:w="491" w:type="pct"/>
            <w:vAlign w:val="bottom"/>
          </w:tcPr>
          <w:p w14:paraId="737BB8F0"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8</w:t>
            </w:r>
          </w:p>
        </w:tc>
        <w:tc>
          <w:tcPr>
            <w:tcW w:w="489" w:type="pct"/>
            <w:vAlign w:val="bottom"/>
          </w:tcPr>
          <w:p w14:paraId="6C72B29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4.95</w:t>
            </w:r>
          </w:p>
        </w:tc>
        <w:tc>
          <w:tcPr>
            <w:tcW w:w="490" w:type="pct"/>
            <w:vAlign w:val="bottom"/>
          </w:tcPr>
          <w:p w14:paraId="073B32B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2.41</w:t>
            </w:r>
          </w:p>
        </w:tc>
        <w:tc>
          <w:tcPr>
            <w:tcW w:w="489" w:type="pct"/>
            <w:vAlign w:val="bottom"/>
          </w:tcPr>
          <w:p w14:paraId="0516405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1.30</w:t>
            </w:r>
          </w:p>
        </w:tc>
        <w:tc>
          <w:tcPr>
            <w:tcW w:w="479" w:type="pct"/>
            <w:vAlign w:val="bottom"/>
          </w:tcPr>
          <w:p w14:paraId="41AE6474"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65</w:t>
            </w:r>
          </w:p>
        </w:tc>
      </w:tr>
      <w:tr w:rsidR="00F13466" w:rsidRPr="00F13466" w14:paraId="72515B1C" w14:textId="77777777" w:rsidTr="00F13466">
        <w:trPr>
          <w:trHeight w:val="216"/>
        </w:trPr>
        <w:tc>
          <w:tcPr>
            <w:tcW w:w="1090" w:type="pct"/>
            <w:vAlign w:val="bottom"/>
          </w:tcPr>
          <w:p w14:paraId="5E743014"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GFDL-4.5 RCP</w:t>
            </w:r>
          </w:p>
        </w:tc>
        <w:tc>
          <w:tcPr>
            <w:tcW w:w="489" w:type="pct"/>
            <w:vAlign w:val="bottom"/>
          </w:tcPr>
          <w:p w14:paraId="2A6567F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02</w:t>
            </w:r>
          </w:p>
        </w:tc>
        <w:tc>
          <w:tcPr>
            <w:tcW w:w="494" w:type="pct"/>
            <w:vAlign w:val="bottom"/>
          </w:tcPr>
          <w:p w14:paraId="0F52AD34"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86</w:t>
            </w:r>
          </w:p>
        </w:tc>
        <w:tc>
          <w:tcPr>
            <w:tcW w:w="489" w:type="pct"/>
            <w:vAlign w:val="bottom"/>
          </w:tcPr>
          <w:p w14:paraId="71CB4D06"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2.05</w:t>
            </w:r>
          </w:p>
        </w:tc>
        <w:tc>
          <w:tcPr>
            <w:tcW w:w="491" w:type="pct"/>
            <w:vAlign w:val="bottom"/>
          </w:tcPr>
          <w:p w14:paraId="1F56D4AB"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92</w:t>
            </w:r>
          </w:p>
        </w:tc>
        <w:tc>
          <w:tcPr>
            <w:tcW w:w="489" w:type="pct"/>
            <w:vAlign w:val="bottom"/>
          </w:tcPr>
          <w:p w14:paraId="612976C4"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22.34</w:t>
            </w:r>
          </w:p>
        </w:tc>
        <w:tc>
          <w:tcPr>
            <w:tcW w:w="490" w:type="pct"/>
            <w:vAlign w:val="bottom"/>
          </w:tcPr>
          <w:p w14:paraId="0EBE247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90</w:t>
            </w:r>
          </w:p>
        </w:tc>
        <w:tc>
          <w:tcPr>
            <w:tcW w:w="489" w:type="pct"/>
            <w:vAlign w:val="bottom"/>
          </w:tcPr>
          <w:p w14:paraId="2F895B8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0.67</w:t>
            </w:r>
          </w:p>
        </w:tc>
        <w:tc>
          <w:tcPr>
            <w:tcW w:w="479" w:type="pct"/>
            <w:vAlign w:val="bottom"/>
          </w:tcPr>
          <w:p w14:paraId="4388CDF0"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4.81</w:t>
            </w:r>
          </w:p>
        </w:tc>
      </w:tr>
      <w:tr w:rsidR="00F13466" w:rsidRPr="00F13466" w14:paraId="7C28ADE7" w14:textId="77777777" w:rsidTr="00F13466">
        <w:trPr>
          <w:trHeight w:val="216"/>
        </w:trPr>
        <w:tc>
          <w:tcPr>
            <w:tcW w:w="1090" w:type="pct"/>
            <w:vAlign w:val="bottom"/>
          </w:tcPr>
          <w:p w14:paraId="362122BB"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GFDL-8.5 RCP</w:t>
            </w:r>
          </w:p>
        </w:tc>
        <w:tc>
          <w:tcPr>
            <w:tcW w:w="489" w:type="pct"/>
            <w:vAlign w:val="bottom"/>
          </w:tcPr>
          <w:p w14:paraId="303E2698"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62</w:t>
            </w:r>
          </w:p>
        </w:tc>
        <w:tc>
          <w:tcPr>
            <w:tcW w:w="494" w:type="pct"/>
            <w:vAlign w:val="bottom"/>
          </w:tcPr>
          <w:p w14:paraId="5B5B53B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68</w:t>
            </w:r>
          </w:p>
        </w:tc>
        <w:tc>
          <w:tcPr>
            <w:tcW w:w="489" w:type="pct"/>
            <w:vAlign w:val="bottom"/>
          </w:tcPr>
          <w:p w14:paraId="59A7335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3.84</w:t>
            </w:r>
          </w:p>
        </w:tc>
        <w:tc>
          <w:tcPr>
            <w:tcW w:w="491" w:type="pct"/>
            <w:vAlign w:val="bottom"/>
          </w:tcPr>
          <w:p w14:paraId="7E68D88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91</w:t>
            </w:r>
          </w:p>
        </w:tc>
        <w:tc>
          <w:tcPr>
            <w:tcW w:w="489" w:type="pct"/>
            <w:vAlign w:val="bottom"/>
          </w:tcPr>
          <w:p w14:paraId="1748C4E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29.21</w:t>
            </w:r>
          </w:p>
        </w:tc>
        <w:tc>
          <w:tcPr>
            <w:tcW w:w="490" w:type="pct"/>
            <w:vAlign w:val="bottom"/>
          </w:tcPr>
          <w:p w14:paraId="5DB5F15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7.32</w:t>
            </w:r>
          </w:p>
        </w:tc>
        <w:tc>
          <w:tcPr>
            <w:tcW w:w="489" w:type="pct"/>
            <w:vAlign w:val="bottom"/>
          </w:tcPr>
          <w:p w14:paraId="27F844E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3.89</w:t>
            </w:r>
          </w:p>
        </w:tc>
        <w:tc>
          <w:tcPr>
            <w:tcW w:w="479" w:type="pct"/>
            <w:vAlign w:val="bottom"/>
          </w:tcPr>
          <w:p w14:paraId="7A788239"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4.19</w:t>
            </w:r>
          </w:p>
        </w:tc>
      </w:tr>
      <w:tr w:rsidR="00F13466" w:rsidRPr="00F13466" w14:paraId="0EB2B285" w14:textId="77777777" w:rsidTr="00F13466">
        <w:trPr>
          <w:trHeight w:val="216"/>
        </w:trPr>
        <w:tc>
          <w:tcPr>
            <w:tcW w:w="1090" w:type="pct"/>
            <w:vAlign w:val="bottom"/>
          </w:tcPr>
          <w:p w14:paraId="3FA47805"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HAD-4.5 RCP</w:t>
            </w:r>
          </w:p>
        </w:tc>
        <w:tc>
          <w:tcPr>
            <w:tcW w:w="489" w:type="pct"/>
            <w:vAlign w:val="bottom"/>
          </w:tcPr>
          <w:p w14:paraId="239D307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87</w:t>
            </w:r>
          </w:p>
        </w:tc>
        <w:tc>
          <w:tcPr>
            <w:tcW w:w="494" w:type="pct"/>
            <w:vAlign w:val="bottom"/>
          </w:tcPr>
          <w:p w14:paraId="6058CDC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91</w:t>
            </w:r>
          </w:p>
        </w:tc>
        <w:tc>
          <w:tcPr>
            <w:tcW w:w="489" w:type="pct"/>
            <w:vAlign w:val="bottom"/>
          </w:tcPr>
          <w:p w14:paraId="49DAF387"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71</w:t>
            </w:r>
          </w:p>
        </w:tc>
        <w:tc>
          <w:tcPr>
            <w:tcW w:w="491" w:type="pct"/>
            <w:vAlign w:val="bottom"/>
          </w:tcPr>
          <w:p w14:paraId="6FBD70A2"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08</w:t>
            </w:r>
          </w:p>
        </w:tc>
        <w:tc>
          <w:tcPr>
            <w:tcW w:w="489" w:type="pct"/>
            <w:vAlign w:val="bottom"/>
          </w:tcPr>
          <w:p w14:paraId="5196FAF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7.11</w:t>
            </w:r>
          </w:p>
        </w:tc>
        <w:tc>
          <w:tcPr>
            <w:tcW w:w="490" w:type="pct"/>
            <w:vAlign w:val="bottom"/>
          </w:tcPr>
          <w:p w14:paraId="28261F1C"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3.28</w:t>
            </w:r>
          </w:p>
        </w:tc>
        <w:tc>
          <w:tcPr>
            <w:tcW w:w="489" w:type="pct"/>
            <w:vAlign w:val="bottom"/>
          </w:tcPr>
          <w:p w14:paraId="59843F0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3.44</w:t>
            </w:r>
          </w:p>
        </w:tc>
        <w:tc>
          <w:tcPr>
            <w:tcW w:w="479" w:type="pct"/>
            <w:vAlign w:val="bottom"/>
          </w:tcPr>
          <w:p w14:paraId="4173B34F"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0.90</w:t>
            </w:r>
          </w:p>
        </w:tc>
      </w:tr>
      <w:tr w:rsidR="00F13466" w:rsidRPr="00F13466" w14:paraId="73FE1034" w14:textId="77777777" w:rsidTr="00F13466">
        <w:trPr>
          <w:trHeight w:val="216"/>
        </w:trPr>
        <w:tc>
          <w:tcPr>
            <w:tcW w:w="1090" w:type="pct"/>
            <w:tcBorders>
              <w:bottom w:val="single" w:sz="4" w:space="0" w:color="auto"/>
            </w:tcBorders>
            <w:vAlign w:val="bottom"/>
          </w:tcPr>
          <w:p w14:paraId="78776377"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HAD-8.5 RCP</w:t>
            </w:r>
          </w:p>
        </w:tc>
        <w:tc>
          <w:tcPr>
            <w:tcW w:w="489" w:type="pct"/>
            <w:tcBorders>
              <w:bottom w:val="single" w:sz="4" w:space="0" w:color="auto"/>
            </w:tcBorders>
            <w:vAlign w:val="bottom"/>
          </w:tcPr>
          <w:p w14:paraId="172FD38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43</w:t>
            </w:r>
          </w:p>
        </w:tc>
        <w:tc>
          <w:tcPr>
            <w:tcW w:w="494" w:type="pct"/>
            <w:tcBorders>
              <w:bottom w:val="single" w:sz="4" w:space="0" w:color="auto"/>
            </w:tcBorders>
            <w:vAlign w:val="bottom"/>
          </w:tcPr>
          <w:p w14:paraId="20D3A3D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85</w:t>
            </w:r>
          </w:p>
        </w:tc>
        <w:tc>
          <w:tcPr>
            <w:tcW w:w="489" w:type="pct"/>
            <w:tcBorders>
              <w:bottom w:val="single" w:sz="4" w:space="0" w:color="auto"/>
            </w:tcBorders>
            <w:vAlign w:val="bottom"/>
          </w:tcPr>
          <w:p w14:paraId="72420E61"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3.81</w:t>
            </w:r>
          </w:p>
        </w:tc>
        <w:tc>
          <w:tcPr>
            <w:tcW w:w="491" w:type="pct"/>
            <w:tcBorders>
              <w:bottom w:val="single" w:sz="4" w:space="0" w:color="auto"/>
            </w:tcBorders>
            <w:vAlign w:val="bottom"/>
          </w:tcPr>
          <w:p w14:paraId="6B2E88CF"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44</w:t>
            </w:r>
          </w:p>
        </w:tc>
        <w:tc>
          <w:tcPr>
            <w:tcW w:w="489" w:type="pct"/>
            <w:tcBorders>
              <w:bottom w:val="single" w:sz="4" w:space="0" w:color="auto"/>
            </w:tcBorders>
            <w:vAlign w:val="bottom"/>
          </w:tcPr>
          <w:p w14:paraId="73436AD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24.18</w:t>
            </w:r>
          </w:p>
        </w:tc>
        <w:tc>
          <w:tcPr>
            <w:tcW w:w="490" w:type="pct"/>
            <w:tcBorders>
              <w:bottom w:val="single" w:sz="4" w:space="0" w:color="auto"/>
            </w:tcBorders>
            <w:vAlign w:val="bottom"/>
          </w:tcPr>
          <w:p w14:paraId="7C671E8F"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7.97</w:t>
            </w:r>
          </w:p>
        </w:tc>
        <w:tc>
          <w:tcPr>
            <w:tcW w:w="489" w:type="pct"/>
            <w:tcBorders>
              <w:bottom w:val="single" w:sz="4" w:space="0" w:color="auto"/>
            </w:tcBorders>
            <w:vAlign w:val="bottom"/>
          </w:tcPr>
          <w:p w14:paraId="1B0C4D69"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7.94</w:t>
            </w:r>
          </w:p>
        </w:tc>
        <w:tc>
          <w:tcPr>
            <w:tcW w:w="479" w:type="pct"/>
            <w:tcBorders>
              <w:bottom w:val="single" w:sz="4" w:space="0" w:color="auto"/>
            </w:tcBorders>
            <w:vAlign w:val="bottom"/>
          </w:tcPr>
          <w:p w14:paraId="4202798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0.95</w:t>
            </w:r>
          </w:p>
        </w:tc>
      </w:tr>
      <w:tr w:rsidR="00F13466" w:rsidRPr="00F13466" w14:paraId="08A86B80" w14:textId="77777777" w:rsidTr="00D75806">
        <w:trPr>
          <w:trHeight w:val="216"/>
        </w:trPr>
        <w:tc>
          <w:tcPr>
            <w:tcW w:w="1090" w:type="pct"/>
            <w:tcBorders>
              <w:top w:val="single" w:sz="4" w:space="0" w:color="auto"/>
            </w:tcBorders>
            <w:vAlign w:val="bottom"/>
          </w:tcPr>
          <w:p w14:paraId="74C09000"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ALE</w:t>
            </w:r>
          </w:p>
        </w:tc>
        <w:tc>
          <w:tcPr>
            <w:tcW w:w="489" w:type="pct"/>
            <w:tcBorders>
              <w:top w:val="single" w:sz="4" w:space="0" w:color="auto"/>
            </w:tcBorders>
            <w:vAlign w:val="bottom"/>
          </w:tcPr>
          <w:p w14:paraId="1A614C9C"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0.93</w:t>
            </w:r>
          </w:p>
        </w:tc>
        <w:tc>
          <w:tcPr>
            <w:tcW w:w="494" w:type="pct"/>
            <w:tcBorders>
              <w:top w:val="single" w:sz="4" w:space="0" w:color="auto"/>
            </w:tcBorders>
            <w:vAlign w:val="bottom"/>
          </w:tcPr>
          <w:p w14:paraId="21C4B2D9"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95</w:t>
            </w:r>
          </w:p>
        </w:tc>
        <w:tc>
          <w:tcPr>
            <w:tcW w:w="489" w:type="pct"/>
            <w:tcBorders>
              <w:top w:val="single" w:sz="4" w:space="0" w:color="auto"/>
            </w:tcBorders>
            <w:vAlign w:val="bottom"/>
          </w:tcPr>
          <w:p w14:paraId="120DEED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50</w:t>
            </w:r>
          </w:p>
        </w:tc>
        <w:tc>
          <w:tcPr>
            <w:tcW w:w="491" w:type="pct"/>
            <w:tcBorders>
              <w:top w:val="single" w:sz="4" w:space="0" w:color="auto"/>
            </w:tcBorders>
            <w:vAlign w:val="bottom"/>
          </w:tcPr>
          <w:p w14:paraId="3B8FCCC6"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05</w:t>
            </w:r>
          </w:p>
        </w:tc>
        <w:tc>
          <w:tcPr>
            <w:tcW w:w="489" w:type="pct"/>
            <w:tcBorders>
              <w:top w:val="single" w:sz="4" w:space="0" w:color="auto"/>
            </w:tcBorders>
            <w:vAlign w:val="bottom"/>
          </w:tcPr>
          <w:p w14:paraId="16AFA3A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3.96</w:t>
            </w:r>
          </w:p>
        </w:tc>
        <w:tc>
          <w:tcPr>
            <w:tcW w:w="490" w:type="pct"/>
            <w:tcBorders>
              <w:top w:val="single" w:sz="4" w:space="0" w:color="auto"/>
            </w:tcBorders>
            <w:vAlign w:val="bottom"/>
          </w:tcPr>
          <w:p w14:paraId="6B25B101"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0.73</w:t>
            </w:r>
          </w:p>
        </w:tc>
        <w:tc>
          <w:tcPr>
            <w:tcW w:w="489" w:type="pct"/>
            <w:tcBorders>
              <w:top w:val="single" w:sz="4" w:space="0" w:color="auto"/>
            </w:tcBorders>
            <w:vAlign w:val="bottom"/>
          </w:tcPr>
          <w:p w14:paraId="200458D2"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8.73</w:t>
            </w:r>
          </w:p>
        </w:tc>
        <w:tc>
          <w:tcPr>
            <w:tcW w:w="479" w:type="pct"/>
            <w:tcBorders>
              <w:top w:val="single" w:sz="4" w:space="0" w:color="auto"/>
            </w:tcBorders>
            <w:vAlign w:val="bottom"/>
          </w:tcPr>
          <w:p w14:paraId="61D021A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0.83</w:t>
            </w:r>
          </w:p>
        </w:tc>
      </w:tr>
      <w:tr w:rsidR="00F13466" w:rsidRPr="00F13466" w14:paraId="67A83D2A" w14:textId="77777777" w:rsidTr="00D75806">
        <w:trPr>
          <w:trHeight w:val="198"/>
        </w:trPr>
        <w:tc>
          <w:tcPr>
            <w:tcW w:w="1090" w:type="pct"/>
            <w:tcBorders>
              <w:bottom w:val="single" w:sz="12" w:space="0" w:color="auto"/>
            </w:tcBorders>
            <w:vAlign w:val="bottom"/>
          </w:tcPr>
          <w:p w14:paraId="4030C0D4" w14:textId="77777777" w:rsidR="00F13466" w:rsidRPr="00F13466" w:rsidRDefault="00F13466" w:rsidP="00F13466">
            <w:pPr>
              <w:spacing w:after="0" w:line="240" w:lineRule="auto"/>
              <w:ind w:firstLine="0"/>
              <w:rPr>
                <w:rFonts w:ascii="Times New Roman" w:hAnsi="Times New Roman"/>
                <w:color w:val="000000"/>
              </w:rPr>
            </w:pPr>
            <w:r w:rsidRPr="00F13466">
              <w:rPr>
                <w:rFonts w:ascii="Times New Roman" w:hAnsi="Times New Roman"/>
                <w:color w:val="000000"/>
              </w:rPr>
              <w:t>AHE</w:t>
            </w:r>
          </w:p>
        </w:tc>
        <w:tc>
          <w:tcPr>
            <w:tcW w:w="489" w:type="pct"/>
            <w:tcBorders>
              <w:bottom w:val="single" w:sz="12" w:space="0" w:color="auto"/>
            </w:tcBorders>
            <w:vAlign w:val="bottom"/>
          </w:tcPr>
          <w:p w14:paraId="296248C1"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2.97</w:t>
            </w:r>
          </w:p>
        </w:tc>
        <w:tc>
          <w:tcPr>
            <w:tcW w:w="494" w:type="pct"/>
            <w:tcBorders>
              <w:bottom w:val="single" w:sz="12" w:space="0" w:color="auto"/>
            </w:tcBorders>
            <w:vAlign w:val="bottom"/>
          </w:tcPr>
          <w:p w14:paraId="3A8DCF62"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87</w:t>
            </w:r>
          </w:p>
        </w:tc>
        <w:tc>
          <w:tcPr>
            <w:tcW w:w="489" w:type="pct"/>
            <w:tcBorders>
              <w:bottom w:val="single" w:sz="12" w:space="0" w:color="auto"/>
            </w:tcBorders>
            <w:vAlign w:val="bottom"/>
          </w:tcPr>
          <w:p w14:paraId="6D59B013"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3.50</w:t>
            </w:r>
          </w:p>
        </w:tc>
        <w:tc>
          <w:tcPr>
            <w:tcW w:w="491" w:type="pct"/>
            <w:tcBorders>
              <w:bottom w:val="single" w:sz="12" w:space="0" w:color="auto"/>
            </w:tcBorders>
            <w:vAlign w:val="bottom"/>
          </w:tcPr>
          <w:p w14:paraId="24C4C210"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17</w:t>
            </w:r>
          </w:p>
        </w:tc>
        <w:tc>
          <w:tcPr>
            <w:tcW w:w="489" w:type="pct"/>
            <w:tcBorders>
              <w:bottom w:val="single" w:sz="12" w:space="0" w:color="auto"/>
            </w:tcBorders>
            <w:vAlign w:val="bottom"/>
          </w:tcPr>
          <w:p w14:paraId="2B55AEB7"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22.78</w:t>
            </w:r>
          </w:p>
        </w:tc>
        <w:tc>
          <w:tcPr>
            <w:tcW w:w="490" w:type="pct"/>
            <w:tcBorders>
              <w:bottom w:val="single" w:sz="12" w:space="0" w:color="auto"/>
            </w:tcBorders>
            <w:vAlign w:val="bottom"/>
          </w:tcPr>
          <w:p w14:paraId="111C6039"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8.63</w:t>
            </w:r>
          </w:p>
        </w:tc>
        <w:tc>
          <w:tcPr>
            <w:tcW w:w="489" w:type="pct"/>
            <w:tcBorders>
              <w:bottom w:val="single" w:sz="12" w:space="0" w:color="auto"/>
            </w:tcBorders>
            <w:vAlign w:val="bottom"/>
          </w:tcPr>
          <w:p w14:paraId="08A437F6"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21.04</w:t>
            </w:r>
          </w:p>
        </w:tc>
        <w:tc>
          <w:tcPr>
            <w:tcW w:w="479" w:type="pct"/>
            <w:tcBorders>
              <w:bottom w:val="single" w:sz="12" w:space="0" w:color="auto"/>
            </w:tcBorders>
            <w:vAlign w:val="bottom"/>
          </w:tcPr>
          <w:p w14:paraId="1F039643"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0.50</w:t>
            </w:r>
          </w:p>
        </w:tc>
      </w:tr>
    </w:tbl>
    <w:p w14:paraId="38FCCCC3" w14:textId="77777777" w:rsidR="00F13466" w:rsidRDefault="00F13466" w:rsidP="00F13466">
      <w:pPr>
        <w:ind w:firstLine="0"/>
      </w:pPr>
    </w:p>
    <w:p w14:paraId="532271BA" w14:textId="77777777" w:rsidR="004F175C" w:rsidRDefault="004F175C" w:rsidP="002B688D">
      <w:pPr>
        <w:pStyle w:val="Caption"/>
        <w:sectPr w:rsidR="004F175C" w:rsidSect="007A4B05">
          <w:pgSz w:w="12240" w:h="15840"/>
          <w:pgMar w:top="1440" w:right="1440" w:bottom="1440" w:left="1440" w:header="720" w:footer="720" w:gutter="0"/>
          <w:cols w:space="720"/>
          <w:docGrid w:linePitch="360"/>
        </w:sectPr>
      </w:pPr>
    </w:p>
    <w:p w14:paraId="4DE5D2DD" w14:textId="0188B2AF" w:rsidR="004F175C" w:rsidRPr="004F175C" w:rsidRDefault="004F175C" w:rsidP="002B688D">
      <w:pPr>
        <w:pStyle w:val="Caption"/>
      </w:pPr>
      <w:bookmarkStart w:id="49" w:name="_Toc136826190"/>
      <w:r w:rsidRPr="004F175C">
        <w:lastRenderedPageBreak/>
        <w:t xml:space="preserve">Table </w:t>
      </w:r>
      <w:r>
        <w:fldChar w:fldCharType="begin"/>
      </w:r>
      <w:r w:rsidRPr="004F175C">
        <w:instrText xml:space="preserve"> SEQ Table \* ARABIC </w:instrText>
      </w:r>
      <w:r>
        <w:fldChar w:fldCharType="separate"/>
      </w:r>
      <w:r w:rsidR="008E6063">
        <w:t>6</w:t>
      </w:r>
      <w:r>
        <w:fldChar w:fldCharType="end"/>
      </w:r>
      <w:r w:rsidRPr="004F175C">
        <w:t xml:space="preserve">. Range in values of mean March-April (MAT) and May-June (MJT) temperatures (°C), mean total March-April (MAP) and May-June (MJP) precipitation (mm), and proportions of deciduous and mixed forest (DF), conifer forest (CF), and developed land (DL) across the AMBCR in 2000 and 2100, </w:t>
      </w:r>
      <w:r w:rsidR="00350A4A">
        <w:t>using</w:t>
      </w:r>
      <w:r w:rsidRPr="004F175C">
        <w:t xml:space="preserve"> </w:t>
      </w:r>
      <w:r w:rsidR="00350A4A">
        <w:t>the 4</w:t>
      </w:r>
      <w:r w:rsidRPr="004F175C">
        <w:t xml:space="preserve"> future climate and land cover combination scenarios (COOL: </w:t>
      </w:r>
      <w:r w:rsidRPr="004F175C">
        <w:rPr>
          <w:color w:val="000000"/>
        </w:rPr>
        <w:t>CCSM-4.5 RCP</w:t>
      </w:r>
      <w:r w:rsidRPr="004F175C">
        <w:t xml:space="preserve">, ALE: average of lower emissions, AHE: average of higher emissions, and WARM: GFDL-8.5 RCP), as well as the mean and maximum differences </w:t>
      </w:r>
      <w:r w:rsidR="00350A4A">
        <w:t>in values</w:t>
      </w:r>
      <w:r w:rsidRPr="004F175C">
        <w:t>.</w:t>
      </w:r>
      <w:bookmarkEnd w:id="49"/>
    </w:p>
    <w:tbl>
      <w:tblPr>
        <w:tblW w:w="9270" w:type="dxa"/>
        <w:tblLook w:val="04A0" w:firstRow="1" w:lastRow="0" w:firstColumn="1" w:lastColumn="0" w:noHBand="0" w:noVBand="1"/>
      </w:tblPr>
      <w:tblGrid>
        <w:gridCol w:w="1279"/>
        <w:gridCol w:w="3041"/>
        <w:gridCol w:w="916"/>
        <w:gridCol w:w="1117"/>
        <w:gridCol w:w="916"/>
        <w:gridCol w:w="916"/>
        <w:gridCol w:w="1085"/>
      </w:tblGrid>
      <w:tr w:rsidR="004F175C" w:rsidRPr="004F175C" w14:paraId="72257816" w14:textId="77777777" w:rsidTr="00BA1B52">
        <w:trPr>
          <w:trHeight w:val="296"/>
        </w:trPr>
        <w:tc>
          <w:tcPr>
            <w:tcW w:w="1279" w:type="dxa"/>
            <w:tcBorders>
              <w:top w:val="single" w:sz="12" w:space="0" w:color="auto"/>
              <w:left w:val="nil"/>
              <w:bottom w:val="single" w:sz="12" w:space="0" w:color="auto"/>
              <w:right w:val="nil"/>
            </w:tcBorders>
            <w:shd w:val="clear" w:color="auto" w:fill="auto"/>
            <w:noWrap/>
            <w:vAlign w:val="bottom"/>
            <w:hideMark/>
          </w:tcPr>
          <w:p w14:paraId="464177D5" w14:textId="77777777" w:rsidR="004F175C" w:rsidRPr="004F175C" w:rsidRDefault="004F175C" w:rsidP="004F175C">
            <w:pPr>
              <w:spacing w:after="0" w:line="240" w:lineRule="auto"/>
              <w:ind w:firstLine="0"/>
              <w:rPr>
                <w:b/>
                <w:bCs/>
                <w:color w:val="000000"/>
              </w:rPr>
            </w:pPr>
            <w:r w:rsidRPr="004F175C">
              <w:rPr>
                <w:b/>
                <w:bCs/>
                <w:color w:val="000000"/>
              </w:rPr>
              <w:t>Variable</w:t>
            </w:r>
          </w:p>
        </w:tc>
        <w:tc>
          <w:tcPr>
            <w:tcW w:w="3041" w:type="dxa"/>
            <w:tcBorders>
              <w:top w:val="single" w:sz="12" w:space="0" w:color="auto"/>
              <w:left w:val="nil"/>
              <w:bottom w:val="single" w:sz="12" w:space="0" w:color="auto"/>
              <w:right w:val="nil"/>
            </w:tcBorders>
            <w:shd w:val="clear" w:color="auto" w:fill="auto"/>
            <w:noWrap/>
            <w:vAlign w:val="bottom"/>
            <w:hideMark/>
          </w:tcPr>
          <w:p w14:paraId="589F0550" w14:textId="77777777" w:rsidR="004F175C" w:rsidRPr="004F175C" w:rsidRDefault="004F175C" w:rsidP="004F175C">
            <w:pPr>
              <w:spacing w:after="0" w:line="240" w:lineRule="auto"/>
              <w:ind w:firstLine="0"/>
              <w:rPr>
                <w:b/>
                <w:bCs/>
                <w:color w:val="000000"/>
              </w:rPr>
            </w:pPr>
            <w:r w:rsidRPr="004F175C">
              <w:rPr>
                <w:b/>
                <w:bCs/>
                <w:color w:val="000000"/>
              </w:rPr>
              <w:t>Metric </w:t>
            </w:r>
          </w:p>
        </w:tc>
        <w:tc>
          <w:tcPr>
            <w:tcW w:w="916" w:type="dxa"/>
            <w:tcBorders>
              <w:top w:val="single" w:sz="12" w:space="0" w:color="auto"/>
              <w:left w:val="nil"/>
              <w:bottom w:val="single" w:sz="12" w:space="0" w:color="auto"/>
              <w:right w:val="nil"/>
            </w:tcBorders>
            <w:shd w:val="clear" w:color="auto" w:fill="auto"/>
            <w:noWrap/>
            <w:vAlign w:val="center"/>
            <w:hideMark/>
          </w:tcPr>
          <w:p w14:paraId="679BAD38" w14:textId="77777777" w:rsidR="004F175C" w:rsidRPr="004F175C" w:rsidRDefault="004F175C" w:rsidP="004F175C">
            <w:pPr>
              <w:spacing w:after="0" w:line="240" w:lineRule="auto"/>
              <w:ind w:firstLine="0"/>
              <w:jc w:val="center"/>
              <w:rPr>
                <w:b/>
                <w:bCs/>
                <w:color w:val="000000"/>
              </w:rPr>
            </w:pPr>
            <w:r w:rsidRPr="004F175C">
              <w:rPr>
                <w:b/>
                <w:bCs/>
                <w:color w:val="000000"/>
              </w:rPr>
              <w:t>2000</w:t>
            </w:r>
          </w:p>
        </w:tc>
        <w:tc>
          <w:tcPr>
            <w:tcW w:w="1117" w:type="dxa"/>
            <w:tcBorders>
              <w:top w:val="single" w:sz="12" w:space="0" w:color="auto"/>
              <w:left w:val="nil"/>
              <w:bottom w:val="single" w:sz="12" w:space="0" w:color="auto"/>
              <w:right w:val="nil"/>
            </w:tcBorders>
            <w:shd w:val="clear" w:color="auto" w:fill="auto"/>
            <w:noWrap/>
            <w:vAlign w:val="center"/>
            <w:hideMark/>
          </w:tcPr>
          <w:p w14:paraId="5A513168" w14:textId="77777777" w:rsidR="004F175C" w:rsidRPr="004F175C" w:rsidRDefault="004F175C" w:rsidP="004F175C">
            <w:pPr>
              <w:spacing w:after="0" w:line="240" w:lineRule="auto"/>
              <w:ind w:firstLine="0"/>
              <w:jc w:val="center"/>
              <w:rPr>
                <w:b/>
                <w:bCs/>
                <w:color w:val="000000"/>
              </w:rPr>
            </w:pPr>
            <w:r w:rsidRPr="004F175C">
              <w:rPr>
                <w:b/>
                <w:bCs/>
                <w:color w:val="000000"/>
              </w:rPr>
              <w:t>COOL</w:t>
            </w:r>
          </w:p>
        </w:tc>
        <w:tc>
          <w:tcPr>
            <w:tcW w:w="916" w:type="dxa"/>
            <w:tcBorders>
              <w:top w:val="single" w:sz="12" w:space="0" w:color="auto"/>
              <w:left w:val="nil"/>
              <w:bottom w:val="single" w:sz="12" w:space="0" w:color="auto"/>
              <w:right w:val="nil"/>
            </w:tcBorders>
            <w:shd w:val="clear" w:color="auto" w:fill="auto"/>
            <w:noWrap/>
            <w:vAlign w:val="center"/>
            <w:hideMark/>
          </w:tcPr>
          <w:p w14:paraId="77E14A7B" w14:textId="77777777" w:rsidR="004F175C" w:rsidRPr="004F175C" w:rsidRDefault="004F175C" w:rsidP="004F175C">
            <w:pPr>
              <w:spacing w:after="0" w:line="240" w:lineRule="auto"/>
              <w:ind w:firstLine="0"/>
              <w:jc w:val="center"/>
              <w:rPr>
                <w:b/>
                <w:bCs/>
                <w:color w:val="000000"/>
              </w:rPr>
            </w:pPr>
            <w:r w:rsidRPr="004F175C">
              <w:rPr>
                <w:b/>
                <w:bCs/>
                <w:color w:val="000000"/>
              </w:rPr>
              <w:t>ALE</w:t>
            </w:r>
          </w:p>
        </w:tc>
        <w:tc>
          <w:tcPr>
            <w:tcW w:w="916" w:type="dxa"/>
            <w:tcBorders>
              <w:top w:val="single" w:sz="12" w:space="0" w:color="auto"/>
              <w:left w:val="nil"/>
              <w:bottom w:val="single" w:sz="12" w:space="0" w:color="auto"/>
              <w:right w:val="nil"/>
            </w:tcBorders>
            <w:shd w:val="clear" w:color="auto" w:fill="auto"/>
            <w:noWrap/>
            <w:vAlign w:val="center"/>
            <w:hideMark/>
          </w:tcPr>
          <w:p w14:paraId="18F33983" w14:textId="77777777" w:rsidR="004F175C" w:rsidRPr="004F175C" w:rsidRDefault="004F175C" w:rsidP="004F175C">
            <w:pPr>
              <w:spacing w:after="0" w:line="240" w:lineRule="auto"/>
              <w:ind w:firstLine="0"/>
              <w:jc w:val="center"/>
              <w:rPr>
                <w:b/>
                <w:bCs/>
                <w:color w:val="000000"/>
              </w:rPr>
            </w:pPr>
            <w:r w:rsidRPr="004F175C">
              <w:rPr>
                <w:b/>
                <w:bCs/>
                <w:color w:val="000000"/>
              </w:rPr>
              <w:t>AHE</w:t>
            </w:r>
          </w:p>
        </w:tc>
        <w:tc>
          <w:tcPr>
            <w:tcW w:w="1085" w:type="dxa"/>
            <w:tcBorders>
              <w:top w:val="single" w:sz="12" w:space="0" w:color="auto"/>
              <w:left w:val="nil"/>
              <w:bottom w:val="single" w:sz="12" w:space="0" w:color="auto"/>
              <w:right w:val="nil"/>
            </w:tcBorders>
            <w:shd w:val="clear" w:color="auto" w:fill="auto"/>
            <w:noWrap/>
            <w:vAlign w:val="center"/>
            <w:hideMark/>
          </w:tcPr>
          <w:p w14:paraId="45F20E90" w14:textId="77777777" w:rsidR="004F175C" w:rsidRPr="004F175C" w:rsidRDefault="004F175C" w:rsidP="004F175C">
            <w:pPr>
              <w:spacing w:after="0" w:line="240" w:lineRule="auto"/>
              <w:ind w:firstLine="0"/>
              <w:jc w:val="center"/>
              <w:rPr>
                <w:b/>
                <w:bCs/>
                <w:color w:val="000000"/>
              </w:rPr>
            </w:pPr>
            <w:r w:rsidRPr="004F175C">
              <w:rPr>
                <w:b/>
                <w:bCs/>
                <w:color w:val="000000"/>
              </w:rPr>
              <w:t>WARM</w:t>
            </w:r>
          </w:p>
        </w:tc>
      </w:tr>
      <w:tr w:rsidR="004F175C" w:rsidRPr="004F175C" w14:paraId="0EE7D771" w14:textId="77777777" w:rsidTr="00BA1B52">
        <w:trPr>
          <w:trHeight w:val="296"/>
        </w:trPr>
        <w:tc>
          <w:tcPr>
            <w:tcW w:w="1279" w:type="dxa"/>
            <w:tcBorders>
              <w:top w:val="single" w:sz="12" w:space="0" w:color="auto"/>
              <w:left w:val="nil"/>
              <w:bottom w:val="nil"/>
              <w:right w:val="nil"/>
            </w:tcBorders>
            <w:shd w:val="clear" w:color="auto" w:fill="auto"/>
            <w:noWrap/>
            <w:vAlign w:val="center"/>
            <w:hideMark/>
          </w:tcPr>
          <w:p w14:paraId="227CD2AA" w14:textId="77777777" w:rsidR="004F175C" w:rsidRPr="004F175C" w:rsidRDefault="004F175C" w:rsidP="004F175C">
            <w:pPr>
              <w:spacing w:after="0" w:line="240" w:lineRule="auto"/>
              <w:ind w:firstLine="0"/>
              <w:rPr>
                <w:color w:val="000000"/>
              </w:rPr>
            </w:pPr>
            <w:r w:rsidRPr="004F175C">
              <w:rPr>
                <w:color w:val="000000"/>
              </w:rPr>
              <w:t>MAT</w:t>
            </w:r>
          </w:p>
        </w:tc>
        <w:tc>
          <w:tcPr>
            <w:tcW w:w="3041" w:type="dxa"/>
            <w:tcBorders>
              <w:top w:val="single" w:sz="12" w:space="0" w:color="auto"/>
              <w:left w:val="nil"/>
              <w:bottom w:val="nil"/>
              <w:right w:val="nil"/>
            </w:tcBorders>
            <w:shd w:val="clear" w:color="auto" w:fill="auto"/>
            <w:noWrap/>
            <w:vAlign w:val="center"/>
            <w:hideMark/>
          </w:tcPr>
          <w:p w14:paraId="29AA822D"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single" w:sz="12" w:space="0" w:color="auto"/>
              <w:left w:val="nil"/>
              <w:bottom w:val="nil"/>
              <w:right w:val="nil"/>
            </w:tcBorders>
            <w:shd w:val="clear" w:color="auto" w:fill="auto"/>
            <w:noWrap/>
            <w:vAlign w:val="center"/>
            <w:hideMark/>
          </w:tcPr>
          <w:p w14:paraId="0D50B797" w14:textId="77777777" w:rsidR="004F175C" w:rsidRPr="004F175C" w:rsidRDefault="004F175C" w:rsidP="004F175C">
            <w:pPr>
              <w:spacing w:after="0" w:line="240" w:lineRule="auto"/>
              <w:ind w:firstLine="0"/>
              <w:jc w:val="center"/>
              <w:rPr>
                <w:color w:val="000000"/>
              </w:rPr>
            </w:pPr>
            <w:r w:rsidRPr="004F175C">
              <w:rPr>
                <w:color w:val="000000"/>
              </w:rPr>
              <w:t>2.1</w:t>
            </w:r>
          </w:p>
        </w:tc>
        <w:tc>
          <w:tcPr>
            <w:tcW w:w="1117" w:type="dxa"/>
            <w:tcBorders>
              <w:top w:val="single" w:sz="12" w:space="0" w:color="auto"/>
              <w:left w:val="nil"/>
              <w:bottom w:val="nil"/>
              <w:right w:val="nil"/>
            </w:tcBorders>
            <w:shd w:val="clear" w:color="auto" w:fill="auto"/>
            <w:noWrap/>
            <w:vAlign w:val="center"/>
            <w:hideMark/>
          </w:tcPr>
          <w:p w14:paraId="6C9FDB05" w14:textId="77777777" w:rsidR="004F175C" w:rsidRPr="004F175C" w:rsidRDefault="004F175C" w:rsidP="004F175C">
            <w:pPr>
              <w:spacing w:after="0" w:line="240" w:lineRule="auto"/>
              <w:ind w:firstLine="0"/>
              <w:jc w:val="center"/>
              <w:rPr>
                <w:color w:val="000000"/>
              </w:rPr>
            </w:pPr>
            <w:r w:rsidRPr="004F175C">
              <w:rPr>
                <w:color w:val="000000"/>
              </w:rPr>
              <w:t>3.9</w:t>
            </w:r>
          </w:p>
        </w:tc>
        <w:tc>
          <w:tcPr>
            <w:tcW w:w="916" w:type="dxa"/>
            <w:tcBorders>
              <w:top w:val="single" w:sz="12" w:space="0" w:color="auto"/>
              <w:left w:val="nil"/>
              <w:bottom w:val="nil"/>
              <w:right w:val="nil"/>
            </w:tcBorders>
            <w:shd w:val="clear" w:color="auto" w:fill="auto"/>
            <w:noWrap/>
            <w:vAlign w:val="center"/>
            <w:hideMark/>
          </w:tcPr>
          <w:p w14:paraId="4BA22D60" w14:textId="77777777" w:rsidR="004F175C" w:rsidRPr="004F175C" w:rsidRDefault="004F175C" w:rsidP="004F175C">
            <w:pPr>
              <w:spacing w:after="0" w:line="240" w:lineRule="auto"/>
              <w:ind w:firstLine="0"/>
              <w:jc w:val="center"/>
              <w:rPr>
                <w:color w:val="000000"/>
              </w:rPr>
            </w:pPr>
            <w:r w:rsidRPr="004F175C">
              <w:rPr>
                <w:color w:val="000000"/>
              </w:rPr>
              <w:t>5.1</w:t>
            </w:r>
          </w:p>
        </w:tc>
        <w:tc>
          <w:tcPr>
            <w:tcW w:w="916" w:type="dxa"/>
            <w:tcBorders>
              <w:top w:val="single" w:sz="12" w:space="0" w:color="auto"/>
              <w:left w:val="nil"/>
              <w:bottom w:val="nil"/>
              <w:right w:val="nil"/>
            </w:tcBorders>
            <w:shd w:val="clear" w:color="auto" w:fill="auto"/>
            <w:noWrap/>
            <w:vAlign w:val="center"/>
            <w:hideMark/>
          </w:tcPr>
          <w:p w14:paraId="27B39EB5" w14:textId="77777777" w:rsidR="004F175C" w:rsidRPr="004F175C" w:rsidRDefault="004F175C" w:rsidP="004F175C">
            <w:pPr>
              <w:spacing w:after="0" w:line="240" w:lineRule="auto"/>
              <w:ind w:firstLine="0"/>
              <w:jc w:val="center"/>
              <w:rPr>
                <w:color w:val="000000"/>
              </w:rPr>
            </w:pPr>
            <w:r w:rsidRPr="004F175C">
              <w:rPr>
                <w:color w:val="000000"/>
              </w:rPr>
              <w:t>7.3</w:t>
            </w:r>
          </w:p>
        </w:tc>
        <w:tc>
          <w:tcPr>
            <w:tcW w:w="1085" w:type="dxa"/>
            <w:tcBorders>
              <w:top w:val="single" w:sz="12" w:space="0" w:color="auto"/>
              <w:left w:val="nil"/>
              <w:bottom w:val="nil"/>
              <w:right w:val="nil"/>
            </w:tcBorders>
            <w:shd w:val="clear" w:color="auto" w:fill="auto"/>
            <w:noWrap/>
            <w:vAlign w:val="center"/>
            <w:hideMark/>
          </w:tcPr>
          <w:p w14:paraId="30DC4FA2" w14:textId="77777777" w:rsidR="004F175C" w:rsidRPr="004F175C" w:rsidRDefault="004F175C" w:rsidP="004F175C">
            <w:pPr>
              <w:spacing w:after="0" w:line="240" w:lineRule="auto"/>
              <w:ind w:firstLine="0"/>
              <w:jc w:val="center"/>
              <w:rPr>
                <w:color w:val="000000"/>
              </w:rPr>
            </w:pPr>
            <w:r w:rsidRPr="004F175C">
              <w:rPr>
                <w:color w:val="000000"/>
              </w:rPr>
              <w:t>8.3</w:t>
            </w:r>
          </w:p>
        </w:tc>
      </w:tr>
      <w:tr w:rsidR="004F175C" w:rsidRPr="004F175C" w14:paraId="7A886389" w14:textId="77777777" w:rsidTr="00BA1B52">
        <w:trPr>
          <w:trHeight w:val="296"/>
        </w:trPr>
        <w:tc>
          <w:tcPr>
            <w:tcW w:w="1279" w:type="dxa"/>
            <w:tcBorders>
              <w:top w:val="nil"/>
              <w:left w:val="nil"/>
              <w:bottom w:val="nil"/>
              <w:right w:val="nil"/>
            </w:tcBorders>
            <w:shd w:val="clear" w:color="auto" w:fill="auto"/>
            <w:noWrap/>
            <w:vAlign w:val="center"/>
            <w:hideMark/>
          </w:tcPr>
          <w:p w14:paraId="6F40B881"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20F31E62"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29E15046" w14:textId="77777777" w:rsidR="004F175C" w:rsidRPr="004F175C" w:rsidRDefault="004F175C" w:rsidP="004F175C">
            <w:pPr>
              <w:spacing w:after="0" w:line="240" w:lineRule="auto"/>
              <w:ind w:firstLine="0"/>
              <w:jc w:val="center"/>
              <w:rPr>
                <w:color w:val="000000"/>
              </w:rPr>
            </w:pPr>
            <w:r w:rsidRPr="004F175C">
              <w:rPr>
                <w:color w:val="000000"/>
              </w:rPr>
              <w:t>14.8</w:t>
            </w:r>
          </w:p>
        </w:tc>
        <w:tc>
          <w:tcPr>
            <w:tcW w:w="1117" w:type="dxa"/>
            <w:tcBorders>
              <w:top w:val="nil"/>
              <w:left w:val="nil"/>
              <w:bottom w:val="nil"/>
              <w:right w:val="nil"/>
            </w:tcBorders>
            <w:shd w:val="clear" w:color="auto" w:fill="auto"/>
            <w:noWrap/>
            <w:vAlign w:val="center"/>
            <w:hideMark/>
          </w:tcPr>
          <w:p w14:paraId="43D14986" w14:textId="77777777" w:rsidR="004F175C" w:rsidRPr="004F175C" w:rsidRDefault="004F175C" w:rsidP="004F175C">
            <w:pPr>
              <w:spacing w:after="0" w:line="240" w:lineRule="auto"/>
              <w:ind w:firstLine="0"/>
              <w:jc w:val="center"/>
              <w:rPr>
                <w:color w:val="000000"/>
              </w:rPr>
            </w:pPr>
            <w:r w:rsidRPr="004F175C">
              <w:rPr>
                <w:color w:val="000000"/>
              </w:rPr>
              <w:t>16.5</w:t>
            </w:r>
          </w:p>
        </w:tc>
        <w:tc>
          <w:tcPr>
            <w:tcW w:w="916" w:type="dxa"/>
            <w:tcBorders>
              <w:top w:val="nil"/>
              <w:left w:val="nil"/>
              <w:bottom w:val="nil"/>
              <w:right w:val="nil"/>
            </w:tcBorders>
            <w:shd w:val="clear" w:color="auto" w:fill="auto"/>
            <w:noWrap/>
            <w:vAlign w:val="center"/>
            <w:hideMark/>
          </w:tcPr>
          <w:p w14:paraId="4EFE6714" w14:textId="77777777" w:rsidR="004F175C" w:rsidRPr="004F175C" w:rsidRDefault="004F175C" w:rsidP="004F175C">
            <w:pPr>
              <w:spacing w:after="0" w:line="240" w:lineRule="auto"/>
              <w:ind w:firstLine="0"/>
              <w:jc w:val="center"/>
              <w:rPr>
                <w:color w:val="000000"/>
              </w:rPr>
            </w:pPr>
            <w:r w:rsidRPr="004F175C">
              <w:rPr>
                <w:color w:val="000000"/>
              </w:rPr>
              <w:t>17.3</w:t>
            </w:r>
          </w:p>
        </w:tc>
        <w:tc>
          <w:tcPr>
            <w:tcW w:w="916" w:type="dxa"/>
            <w:tcBorders>
              <w:top w:val="nil"/>
              <w:left w:val="nil"/>
              <w:bottom w:val="nil"/>
              <w:right w:val="nil"/>
            </w:tcBorders>
            <w:shd w:val="clear" w:color="auto" w:fill="auto"/>
            <w:noWrap/>
            <w:vAlign w:val="center"/>
            <w:hideMark/>
          </w:tcPr>
          <w:p w14:paraId="10C55C76" w14:textId="77777777" w:rsidR="004F175C" w:rsidRPr="004F175C" w:rsidRDefault="004F175C" w:rsidP="004F175C">
            <w:pPr>
              <w:spacing w:after="0" w:line="240" w:lineRule="auto"/>
              <w:ind w:firstLine="0"/>
              <w:jc w:val="center"/>
              <w:rPr>
                <w:color w:val="000000"/>
              </w:rPr>
            </w:pPr>
            <w:r w:rsidRPr="004F175C">
              <w:rPr>
                <w:color w:val="000000"/>
              </w:rPr>
              <w:t>19.1</w:t>
            </w:r>
          </w:p>
        </w:tc>
        <w:tc>
          <w:tcPr>
            <w:tcW w:w="1085" w:type="dxa"/>
            <w:tcBorders>
              <w:top w:val="nil"/>
              <w:left w:val="nil"/>
              <w:bottom w:val="nil"/>
              <w:right w:val="nil"/>
            </w:tcBorders>
            <w:shd w:val="clear" w:color="auto" w:fill="auto"/>
            <w:noWrap/>
            <w:vAlign w:val="center"/>
            <w:hideMark/>
          </w:tcPr>
          <w:p w14:paraId="7E78C772" w14:textId="77777777" w:rsidR="004F175C" w:rsidRPr="004F175C" w:rsidRDefault="004F175C" w:rsidP="004F175C">
            <w:pPr>
              <w:spacing w:after="0" w:line="240" w:lineRule="auto"/>
              <w:ind w:firstLine="0"/>
              <w:jc w:val="center"/>
              <w:rPr>
                <w:color w:val="000000"/>
              </w:rPr>
            </w:pPr>
            <w:r w:rsidRPr="004F175C">
              <w:rPr>
                <w:color w:val="000000"/>
              </w:rPr>
              <w:t>19.5</w:t>
            </w:r>
          </w:p>
        </w:tc>
      </w:tr>
      <w:tr w:rsidR="004F175C" w:rsidRPr="004F175C" w14:paraId="0F9DF3E9" w14:textId="77777777" w:rsidTr="00BA1B52">
        <w:trPr>
          <w:trHeight w:val="296"/>
        </w:trPr>
        <w:tc>
          <w:tcPr>
            <w:tcW w:w="1279" w:type="dxa"/>
            <w:tcBorders>
              <w:top w:val="nil"/>
              <w:left w:val="nil"/>
              <w:bottom w:val="nil"/>
              <w:right w:val="nil"/>
            </w:tcBorders>
            <w:shd w:val="clear" w:color="auto" w:fill="auto"/>
            <w:noWrap/>
            <w:vAlign w:val="center"/>
            <w:hideMark/>
          </w:tcPr>
          <w:p w14:paraId="5D5F7A2D"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2DEF07B"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2DBC7A3F" w14:textId="77777777" w:rsidR="004F175C" w:rsidRPr="004F175C" w:rsidRDefault="004F175C" w:rsidP="004F175C">
            <w:pPr>
              <w:spacing w:after="0" w:line="240" w:lineRule="auto"/>
              <w:ind w:firstLine="0"/>
              <w:jc w:val="center"/>
              <w:rPr>
                <w:color w:val="000000"/>
              </w:rPr>
            </w:pPr>
            <w:r w:rsidRPr="004F175C">
              <w:rPr>
                <w:color w:val="000000"/>
              </w:rPr>
              <w:t>12.7</w:t>
            </w:r>
          </w:p>
        </w:tc>
        <w:tc>
          <w:tcPr>
            <w:tcW w:w="1117" w:type="dxa"/>
            <w:tcBorders>
              <w:top w:val="nil"/>
              <w:left w:val="nil"/>
              <w:bottom w:val="nil"/>
              <w:right w:val="nil"/>
            </w:tcBorders>
            <w:shd w:val="clear" w:color="auto" w:fill="auto"/>
            <w:noWrap/>
            <w:vAlign w:val="bottom"/>
            <w:hideMark/>
          </w:tcPr>
          <w:p w14:paraId="32AA9B61" w14:textId="77777777" w:rsidR="004F175C" w:rsidRPr="004F175C" w:rsidRDefault="004F175C" w:rsidP="004F175C">
            <w:pPr>
              <w:spacing w:after="0" w:line="240" w:lineRule="auto"/>
              <w:ind w:firstLine="0"/>
              <w:jc w:val="center"/>
              <w:rPr>
                <w:color w:val="000000"/>
              </w:rPr>
            </w:pPr>
            <w:r w:rsidRPr="004F175C">
              <w:rPr>
                <w:color w:val="000000"/>
              </w:rPr>
              <w:t>12.6</w:t>
            </w:r>
          </w:p>
        </w:tc>
        <w:tc>
          <w:tcPr>
            <w:tcW w:w="916" w:type="dxa"/>
            <w:tcBorders>
              <w:top w:val="nil"/>
              <w:left w:val="nil"/>
              <w:bottom w:val="nil"/>
              <w:right w:val="nil"/>
            </w:tcBorders>
            <w:shd w:val="clear" w:color="auto" w:fill="auto"/>
            <w:noWrap/>
            <w:vAlign w:val="bottom"/>
            <w:hideMark/>
          </w:tcPr>
          <w:p w14:paraId="56179F92" w14:textId="77777777" w:rsidR="004F175C" w:rsidRPr="004F175C" w:rsidRDefault="004F175C" w:rsidP="004F175C">
            <w:pPr>
              <w:spacing w:after="0" w:line="240" w:lineRule="auto"/>
              <w:ind w:firstLine="0"/>
              <w:jc w:val="center"/>
              <w:rPr>
                <w:color w:val="000000"/>
              </w:rPr>
            </w:pPr>
            <w:r w:rsidRPr="004F175C">
              <w:rPr>
                <w:color w:val="000000"/>
              </w:rPr>
              <w:t>12.2</w:t>
            </w:r>
          </w:p>
        </w:tc>
        <w:tc>
          <w:tcPr>
            <w:tcW w:w="916" w:type="dxa"/>
            <w:tcBorders>
              <w:top w:val="nil"/>
              <w:left w:val="nil"/>
              <w:bottom w:val="nil"/>
              <w:right w:val="nil"/>
            </w:tcBorders>
            <w:shd w:val="clear" w:color="auto" w:fill="auto"/>
            <w:noWrap/>
            <w:vAlign w:val="bottom"/>
            <w:hideMark/>
          </w:tcPr>
          <w:p w14:paraId="63517AE1" w14:textId="77777777" w:rsidR="004F175C" w:rsidRPr="004F175C" w:rsidRDefault="004F175C" w:rsidP="004F175C">
            <w:pPr>
              <w:spacing w:after="0" w:line="240" w:lineRule="auto"/>
              <w:ind w:firstLine="0"/>
              <w:jc w:val="center"/>
              <w:rPr>
                <w:color w:val="000000"/>
              </w:rPr>
            </w:pPr>
            <w:r w:rsidRPr="004F175C">
              <w:rPr>
                <w:color w:val="000000"/>
              </w:rPr>
              <w:t>11.8</w:t>
            </w:r>
          </w:p>
        </w:tc>
        <w:tc>
          <w:tcPr>
            <w:tcW w:w="1085" w:type="dxa"/>
            <w:tcBorders>
              <w:top w:val="nil"/>
              <w:left w:val="nil"/>
              <w:bottom w:val="nil"/>
              <w:right w:val="nil"/>
            </w:tcBorders>
            <w:shd w:val="clear" w:color="auto" w:fill="auto"/>
            <w:noWrap/>
            <w:vAlign w:val="bottom"/>
            <w:hideMark/>
          </w:tcPr>
          <w:p w14:paraId="47E3F795" w14:textId="77777777" w:rsidR="004F175C" w:rsidRPr="004F175C" w:rsidRDefault="004F175C" w:rsidP="004F175C">
            <w:pPr>
              <w:spacing w:after="0" w:line="240" w:lineRule="auto"/>
              <w:ind w:firstLine="0"/>
              <w:jc w:val="center"/>
              <w:rPr>
                <w:color w:val="000000"/>
              </w:rPr>
            </w:pPr>
            <w:r w:rsidRPr="004F175C">
              <w:rPr>
                <w:color w:val="000000"/>
              </w:rPr>
              <w:t>11.2</w:t>
            </w:r>
          </w:p>
        </w:tc>
      </w:tr>
      <w:tr w:rsidR="004F175C" w:rsidRPr="004F175C" w14:paraId="681E96E0" w14:textId="77777777" w:rsidTr="00BA1B52">
        <w:trPr>
          <w:trHeight w:val="296"/>
        </w:trPr>
        <w:tc>
          <w:tcPr>
            <w:tcW w:w="1279" w:type="dxa"/>
            <w:tcBorders>
              <w:top w:val="nil"/>
              <w:left w:val="nil"/>
              <w:bottom w:val="nil"/>
              <w:right w:val="nil"/>
            </w:tcBorders>
            <w:shd w:val="clear" w:color="auto" w:fill="auto"/>
            <w:noWrap/>
            <w:vAlign w:val="center"/>
            <w:hideMark/>
          </w:tcPr>
          <w:p w14:paraId="39A2F0E2"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3AFFF3A1"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0832460D"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0BB61D0B" w14:textId="77777777" w:rsidR="004F175C" w:rsidRPr="004F175C" w:rsidRDefault="004F175C" w:rsidP="004F175C">
            <w:pPr>
              <w:spacing w:after="0" w:line="240" w:lineRule="auto"/>
              <w:ind w:firstLine="0"/>
              <w:jc w:val="center"/>
              <w:rPr>
                <w:color w:val="000000"/>
              </w:rPr>
            </w:pPr>
            <w:r w:rsidRPr="004F175C">
              <w:rPr>
                <w:color w:val="000000"/>
              </w:rPr>
              <w:t>1.6</w:t>
            </w:r>
          </w:p>
        </w:tc>
        <w:tc>
          <w:tcPr>
            <w:tcW w:w="916" w:type="dxa"/>
            <w:tcBorders>
              <w:top w:val="nil"/>
              <w:left w:val="nil"/>
              <w:bottom w:val="nil"/>
              <w:right w:val="nil"/>
            </w:tcBorders>
            <w:shd w:val="clear" w:color="auto" w:fill="auto"/>
            <w:noWrap/>
            <w:vAlign w:val="center"/>
            <w:hideMark/>
          </w:tcPr>
          <w:p w14:paraId="6484EAF0" w14:textId="77777777" w:rsidR="004F175C" w:rsidRPr="004F175C" w:rsidRDefault="004F175C" w:rsidP="004F175C">
            <w:pPr>
              <w:spacing w:after="0" w:line="240" w:lineRule="auto"/>
              <w:ind w:firstLine="0"/>
              <w:jc w:val="center"/>
              <w:rPr>
                <w:color w:val="000000"/>
              </w:rPr>
            </w:pPr>
            <w:r w:rsidRPr="004F175C">
              <w:rPr>
                <w:color w:val="000000"/>
              </w:rPr>
              <w:t>2.7</w:t>
            </w:r>
          </w:p>
        </w:tc>
        <w:tc>
          <w:tcPr>
            <w:tcW w:w="916" w:type="dxa"/>
            <w:tcBorders>
              <w:top w:val="nil"/>
              <w:left w:val="nil"/>
              <w:bottom w:val="nil"/>
              <w:right w:val="nil"/>
            </w:tcBorders>
            <w:shd w:val="clear" w:color="auto" w:fill="auto"/>
            <w:noWrap/>
            <w:vAlign w:val="center"/>
            <w:hideMark/>
          </w:tcPr>
          <w:p w14:paraId="5A35DF04" w14:textId="77777777" w:rsidR="004F175C" w:rsidRPr="004F175C" w:rsidRDefault="004F175C" w:rsidP="004F175C">
            <w:pPr>
              <w:spacing w:after="0" w:line="240" w:lineRule="auto"/>
              <w:ind w:firstLine="0"/>
              <w:jc w:val="center"/>
              <w:rPr>
                <w:color w:val="000000"/>
              </w:rPr>
            </w:pPr>
            <w:r w:rsidRPr="004F175C">
              <w:rPr>
                <w:color w:val="000000"/>
              </w:rPr>
              <w:t>4.7</w:t>
            </w:r>
          </w:p>
        </w:tc>
        <w:tc>
          <w:tcPr>
            <w:tcW w:w="1085" w:type="dxa"/>
            <w:tcBorders>
              <w:top w:val="nil"/>
              <w:left w:val="nil"/>
              <w:bottom w:val="nil"/>
              <w:right w:val="nil"/>
            </w:tcBorders>
            <w:shd w:val="clear" w:color="auto" w:fill="auto"/>
            <w:noWrap/>
            <w:vAlign w:val="center"/>
            <w:hideMark/>
          </w:tcPr>
          <w:p w14:paraId="5FB97085" w14:textId="77777777" w:rsidR="004F175C" w:rsidRPr="004F175C" w:rsidRDefault="004F175C" w:rsidP="004F175C">
            <w:pPr>
              <w:spacing w:after="0" w:line="240" w:lineRule="auto"/>
              <w:ind w:firstLine="0"/>
              <w:jc w:val="center"/>
              <w:rPr>
                <w:color w:val="000000"/>
              </w:rPr>
            </w:pPr>
            <w:r w:rsidRPr="004F175C">
              <w:rPr>
                <w:color w:val="000000"/>
              </w:rPr>
              <w:t>5.4</w:t>
            </w:r>
          </w:p>
        </w:tc>
      </w:tr>
      <w:tr w:rsidR="004F175C" w:rsidRPr="004F175C" w14:paraId="09AC619A"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788EF32D"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1F140374"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5DD54797"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5A284C83" w14:textId="77777777" w:rsidR="004F175C" w:rsidRPr="004F175C" w:rsidRDefault="004F175C" w:rsidP="004F175C">
            <w:pPr>
              <w:spacing w:after="0" w:line="240" w:lineRule="auto"/>
              <w:ind w:firstLine="0"/>
              <w:jc w:val="center"/>
              <w:rPr>
                <w:color w:val="000000"/>
              </w:rPr>
            </w:pPr>
            <w:r w:rsidRPr="004F175C">
              <w:rPr>
                <w:color w:val="000000"/>
              </w:rPr>
              <w:t>2.0</w:t>
            </w:r>
          </w:p>
        </w:tc>
        <w:tc>
          <w:tcPr>
            <w:tcW w:w="916" w:type="dxa"/>
            <w:tcBorders>
              <w:top w:val="nil"/>
              <w:left w:val="nil"/>
              <w:bottom w:val="single" w:sz="4" w:space="0" w:color="auto"/>
              <w:right w:val="nil"/>
            </w:tcBorders>
            <w:shd w:val="clear" w:color="auto" w:fill="auto"/>
            <w:noWrap/>
            <w:vAlign w:val="center"/>
            <w:hideMark/>
          </w:tcPr>
          <w:p w14:paraId="570C2391" w14:textId="77777777" w:rsidR="004F175C" w:rsidRPr="004F175C" w:rsidRDefault="004F175C" w:rsidP="004F175C">
            <w:pPr>
              <w:spacing w:after="0" w:line="240" w:lineRule="auto"/>
              <w:ind w:firstLine="0"/>
              <w:jc w:val="center"/>
              <w:rPr>
                <w:color w:val="000000"/>
              </w:rPr>
            </w:pPr>
            <w:r w:rsidRPr="004F175C">
              <w:rPr>
                <w:color w:val="000000"/>
              </w:rPr>
              <w:t>3.2</w:t>
            </w:r>
          </w:p>
        </w:tc>
        <w:tc>
          <w:tcPr>
            <w:tcW w:w="916" w:type="dxa"/>
            <w:tcBorders>
              <w:top w:val="nil"/>
              <w:left w:val="nil"/>
              <w:bottom w:val="single" w:sz="4" w:space="0" w:color="auto"/>
              <w:right w:val="nil"/>
            </w:tcBorders>
            <w:shd w:val="clear" w:color="auto" w:fill="auto"/>
            <w:noWrap/>
            <w:vAlign w:val="center"/>
            <w:hideMark/>
          </w:tcPr>
          <w:p w14:paraId="07BD53B0" w14:textId="77777777" w:rsidR="004F175C" w:rsidRPr="004F175C" w:rsidRDefault="004F175C" w:rsidP="004F175C">
            <w:pPr>
              <w:spacing w:after="0" w:line="240" w:lineRule="auto"/>
              <w:ind w:firstLine="0"/>
              <w:jc w:val="center"/>
              <w:rPr>
                <w:color w:val="000000"/>
              </w:rPr>
            </w:pPr>
            <w:r w:rsidRPr="004F175C">
              <w:rPr>
                <w:color w:val="000000"/>
              </w:rPr>
              <w:t>5.5</w:t>
            </w:r>
          </w:p>
        </w:tc>
        <w:tc>
          <w:tcPr>
            <w:tcW w:w="1085" w:type="dxa"/>
            <w:tcBorders>
              <w:top w:val="nil"/>
              <w:left w:val="nil"/>
              <w:bottom w:val="single" w:sz="4" w:space="0" w:color="auto"/>
              <w:right w:val="nil"/>
            </w:tcBorders>
            <w:shd w:val="clear" w:color="auto" w:fill="auto"/>
            <w:noWrap/>
            <w:vAlign w:val="center"/>
            <w:hideMark/>
          </w:tcPr>
          <w:p w14:paraId="05402A88" w14:textId="77777777" w:rsidR="004F175C" w:rsidRPr="004F175C" w:rsidRDefault="004F175C" w:rsidP="004F175C">
            <w:pPr>
              <w:spacing w:after="0" w:line="240" w:lineRule="auto"/>
              <w:ind w:firstLine="0"/>
              <w:jc w:val="center"/>
              <w:rPr>
                <w:color w:val="000000"/>
              </w:rPr>
            </w:pPr>
            <w:r w:rsidRPr="004F175C">
              <w:rPr>
                <w:color w:val="000000"/>
              </w:rPr>
              <w:t>6.7</w:t>
            </w:r>
          </w:p>
        </w:tc>
      </w:tr>
      <w:tr w:rsidR="004F175C" w:rsidRPr="004F175C" w14:paraId="146E9C95" w14:textId="77777777" w:rsidTr="00BA1B52">
        <w:trPr>
          <w:trHeight w:val="296"/>
        </w:trPr>
        <w:tc>
          <w:tcPr>
            <w:tcW w:w="1279" w:type="dxa"/>
            <w:tcBorders>
              <w:top w:val="nil"/>
              <w:left w:val="nil"/>
              <w:bottom w:val="nil"/>
              <w:right w:val="nil"/>
            </w:tcBorders>
            <w:shd w:val="clear" w:color="auto" w:fill="auto"/>
            <w:noWrap/>
            <w:vAlign w:val="center"/>
            <w:hideMark/>
          </w:tcPr>
          <w:p w14:paraId="3528FB48" w14:textId="77777777" w:rsidR="004F175C" w:rsidRPr="004F175C" w:rsidRDefault="004F175C" w:rsidP="004F175C">
            <w:pPr>
              <w:spacing w:after="0" w:line="240" w:lineRule="auto"/>
              <w:ind w:firstLine="0"/>
              <w:rPr>
                <w:color w:val="000000"/>
              </w:rPr>
            </w:pPr>
            <w:r w:rsidRPr="004F175C">
              <w:rPr>
                <w:color w:val="000000"/>
              </w:rPr>
              <w:t>MJT</w:t>
            </w:r>
          </w:p>
        </w:tc>
        <w:tc>
          <w:tcPr>
            <w:tcW w:w="3041" w:type="dxa"/>
            <w:tcBorders>
              <w:top w:val="nil"/>
              <w:left w:val="nil"/>
              <w:bottom w:val="nil"/>
              <w:right w:val="nil"/>
            </w:tcBorders>
            <w:shd w:val="clear" w:color="auto" w:fill="auto"/>
            <w:noWrap/>
            <w:vAlign w:val="center"/>
            <w:hideMark/>
          </w:tcPr>
          <w:p w14:paraId="003CC4B0"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36524B03" w14:textId="77777777" w:rsidR="004F175C" w:rsidRPr="004F175C" w:rsidRDefault="004F175C" w:rsidP="004F175C">
            <w:pPr>
              <w:spacing w:after="0" w:line="240" w:lineRule="auto"/>
              <w:ind w:firstLine="0"/>
              <w:jc w:val="center"/>
              <w:rPr>
                <w:color w:val="000000"/>
              </w:rPr>
            </w:pPr>
            <w:r w:rsidRPr="004F175C">
              <w:rPr>
                <w:color w:val="000000"/>
              </w:rPr>
              <w:t>13.6</w:t>
            </w:r>
          </w:p>
        </w:tc>
        <w:tc>
          <w:tcPr>
            <w:tcW w:w="1117" w:type="dxa"/>
            <w:tcBorders>
              <w:top w:val="nil"/>
              <w:left w:val="nil"/>
              <w:bottom w:val="nil"/>
              <w:right w:val="nil"/>
            </w:tcBorders>
            <w:shd w:val="clear" w:color="auto" w:fill="auto"/>
            <w:noWrap/>
            <w:vAlign w:val="center"/>
            <w:hideMark/>
          </w:tcPr>
          <w:p w14:paraId="0E1478FA" w14:textId="77777777" w:rsidR="004F175C" w:rsidRPr="004F175C" w:rsidRDefault="004F175C" w:rsidP="004F175C">
            <w:pPr>
              <w:spacing w:after="0" w:line="240" w:lineRule="auto"/>
              <w:ind w:firstLine="0"/>
              <w:jc w:val="center"/>
              <w:rPr>
                <w:color w:val="000000"/>
              </w:rPr>
            </w:pPr>
            <w:r w:rsidRPr="004F175C">
              <w:rPr>
                <w:color w:val="000000"/>
              </w:rPr>
              <w:t>16.0</w:t>
            </w:r>
          </w:p>
        </w:tc>
        <w:tc>
          <w:tcPr>
            <w:tcW w:w="916" w:type="dxa"/>
            <w:tcBorders>
              <w:top w:val="nil"/>
              <w:left w:val="nil"/>
              <w:bottom w:val="nil"/>
              <w:right w:val="nil"/>
            </w:tcBorders>
            <w:shd w:val="clear" w:color="auto" w:fill="auto"/>
            <w:noWrap/>
            <w:vAlign w:val="center"/>
            <w:hideMark/>
          </w:tcPr>
          <w:p w14:paraId="4271CA3D" w14:textId="77777777" w:rsidR="004F175C" w:rsidRPr="004F175C" w:rsidRDefault="004F175C" w:rsidP="004F175C">
            <w:pPr>
              <w:spacing w:after="0" w:line="240" w:lineRule="auto"/>
              <w:ind w:firstLine="0"/>
              <w:jc w:val="center"/>
              <w:rPr>
                <w:color w:val="000000"/>
              </w:rPr>
            </w:pPr>
            <w:r w:rsidRPr="004F175C">
              <w:rPr>
                <w:color w:val="000000"/>
              </w:rPr>
              <w:t>16.9</w:t>
            </w:r>
          </w:p>
        </w:tc>
        <w:tc>
          <w:tcPr>
            <w:tcW w:w="916" w:type="dxa"/>
            <w:tcBorders>
              <w:top w:val="nil"/>
              <w:left w:val="nil"/>
              <w:bottom w:val="nil"/>
              <w:right w:val="nil"/>
            </w:tcBorders>
            <w:shd w:val="clear" w:color="auto" w:fill="auto"/>
            <w:noWrap/>
            <w:vAlign w:val="center"/>
            <w:hideMark/>
          </w:tcPr>
          <w:p w14:paraId="22686193" w14:textId="77777777" w:rsidR="004F175C" w:rsidRPr="004F175C" w:rsidRDefault="004F175C" w:rsidP="004F175C">
            <w:pPr>
              <w:spacing w:after="0" w:line="240" w:lineRule="auto"/>
              <w:ind w:firstLine="0"/>
              <w:jc w:val="center"/>
              <w:rPr>
                <w:color w:val="000000"/>
              </w:rPr>
            </w:pPr>
            <w:r w:rsidRPr="004F175C">
              <w:rPr>
                <w:color w:val="000000"/>
              </w:rPr>
              <w:t>18.8</w:t>
            </w:r>
          </w:p>
        </w:tc>
        <w:tc>
          <w:tcPr>
            <w:tcW w:w="1085" w:type="dxa"/>
            <w:tcBorders>
              <w:top w:val="nil"/>
              <w:left w:val="nil"/>
              <w:bottom w:val="nil"/>
              <w:right w:val="nil"/>
            </w:tcBorders>
            <w:shd w:val="clear" w:color="auto" w:fill="auto"/>
            <w:noWrap/>
            <w:vAlign w:val="center"/>
            <w:hideMark/>
          </w:tcPr>
          <w:p w14:paraId="19740EF5" w14:textId="77777777" w:rsidR="004F175C" w:rsidRPr="004F175C" w:rsidRDefault="004F175C" w:rsidP="004F175C">
            <w:pPr>
              <w:spacing w:after="0" w:line="240" w:lineRule="auto"/>
              <w:ind w:firstLine="0"/>
              <w:jc w:val="center"/>
              <w:rPr>
                <w:color w:val="000000"/>
              </w:rPr>
            </w:pPr>
            <w:r w:rsidRPr="004F175C">
              <w:rPr>
                <w:color w:val="000000"/>
              </w:rPr>
              <w:t>19.5</w:t>
            </w:r>
          </w:p>
        </w:tc>
      </w:tr>
      <w:tr w:rsidR="004F175C" w:rsidRPr="004F175C" w14:paraId="43C8F7F8" w14:textId="77777777" w:rsidTr="00BA1B52">
        <w:trPr>
          <w:trHeight w:val="296"/>
        </w:trPr>
        <w:tc>
          <w:tcPr>
            <w:tcW w:w="1279" w:type="dxa"/>
            <w:tcBorders>
              <w:top w:val="nil"/>
              <w:left w:val="nil"/>
              <w:bottom w:val="nil"/>
              <w:right w:val="nil"/>
            </w:tcBorders>
            <w:shd w:val="clear" w:color="auto" w:fill="auto"/>
            <w:noWrap/>
            <w:vAlign w:val="center"/>
            <w:hideMark/>
          </w:tcPr>
          <w:p w14:paraId="7279AFDB"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15C5972"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0EE0520B" w14:textId="77777777" w:rsidR="004F175C" w:rsidRPr="004F175C" w:rsidRDefault="004F175C" w:rsidP="004F175C">
            <w:pPr>
              <w:spacing w:after="0" w:line="240" w:lineRule="auto"/>
              <w:ind w:firstLine="0"/>
              <w:jc w:val="center"/>
              <w:rPr>
                <w:color w:val="000000"/>
              </w:rPr>
            </w:pPr>
            <w:r w:rsidRPr="004F175C">
              <w:rPr>
                <w:color w:val="000000"/>
              </w:rPr>
              <w:t>23.4</w:t>
            </w:r>
          </w:p>
        </w:tc>
        <w:tc>
          <w:tcPr>
            <w:tcW w:w="1117" w:type="dxa"/>
            <w:tcBorders>
              <w:top w:val="nil"/>
              <w:left w:val="nil"/>
              <w:bottom w:val="nil"/>
              <w:right w:val="nil"/>
            </w:tcBorders>
            <w:shd w:val="clear" w:color="auto" w:fill="auto"/>
            <w:noWrap/>
            <w:vAlign w:val="center"/>
            <w:hideMark/>
          </w:tcPr>
          <w:p w14:paraId="4EB82B7D" w14:textId="77777777" w:rsidR="004F175C" w:rsidRPr="004F175C" w:rsidRDefault="004F175C" w:rsidP="004F175C">
            <w:pPr>
              <w:spacing w:after="0" w:line="240" w:lineRule="auto"/>
              <w:ind w:firstLine="0"/>
              <w:jc w:val="center"/>
              <w:rPr>
                <w:color w:val="000000"/>
              </w:rPr>
            </w:pPr>
            <w:r w:rsidRPr="004F175C">
              <w:rPr>
                <w:color w:val="000000"/>
              </w:rPr>
              <w:t>25.6</w:t>
            </w:r>
          </w:p>
        </w:tc>
        <w:tc>
          <w:tcPr>
            <w:tcW w:w="916" w:type="dxa"/>
            <w:tcBorders>
              <w:top w:val="nil"/>
              <w:left w:val="nil"/>
              <w:bottom w:val="nil"/>
              <w:right w:val="nil"/>
            </w:tcBorders>
            <w:shd w:val="clear" w:color="auto" w:fill="auto"/>
            <w:noWrap/>
            <w:vAlign w:val="center"/>
            <w:hideMark/>
          </w:tcPr>
          <w:p w14:paraId="0A693CCB" w14:textId="77777777" w:rsidR="004F175C" w:rsidRPr="004F175C" w:rsidRDefault="004F175C" w:rsidP="004F175C">
            <w:pPr>
              <w:spacing w:after="0" w:line="240" w:lineRule="auto"/>
              <w:ind w:firstLine="0"/>
              <w:jc w:val="center"/>
              <w:rPr>
                <w:color w:val="000000"/>
              </w:rPr>
            </w:pPr>
            <w:r w:rsidRPr="004F175C">
              <w:rPr>
                <w:color w:val="000000"/>
              </w:rPr>
              <w:t>26.3</w:t>
            </w:r>
          </w:p>
        </w:tc>
        <w:tc>
          <w:tcPr>
            <w:tcW w:w="916" w:type="dxa"/>
            <w:tcBorders>
              <w:top w:val="nil"/>
              <w:left w:val="nil"/>
              <w:bottom w:val="nil"/>
              <w:right w:val="nil"/>
            </w:tcBorders>
            <w:shd w:val="clear" w:color="auto" w:fill="auto"/>
            <w:noWrap/>
            <w:vAlign w:val="center"/>
            <w:hideMark/>
          </w:tcPr>
          <w:p w14:paraId="024DFE2F" w14:textId="77777777" w:rsidR="004F175C" w:rsidRPr="004F175C" w:rsidRDefault="004F175C" w:rsidP="004F175C">
            <w:pPr>
              <w:spacing w:after="0" w:line="240" w:lineRule="auto"/>
              <w:ind w:firstLine="0"/>
              <w:jc w:val="center"/>
              <w:rPr>
                <w:color w:val="000000"/>
              </w:rPr>
            </w:pPr>
            <w:r w:rsidRPr="004F175C">
              <w:rPr>
                <w:color w:val="000000"/>
              </w:rPr>
              <w:t>28.5</w:t>
            </w:r>
          </w:p>
        </w:tc>
        <w:tc>
          <w:tcPr>
            <w:tcW w:w="1085" w:type="dxa"/>
            <w:tcBorders>
              <w:top w:val="nil"/>
              <w:left w:val="nil"/>
              <w:bottom w:val="nil"/>
              <w:right w:val="nil"/>
            </w:tcBorders>
            <w:shd w:val="clear" w:color="auto" w:fill="auto"/>
            <w:noWrap/>
            <w:vAlign w:val="center"/>
            <w:hideMark/>
          </w:tcPr>
          <w:p w14:paraId="051CFAAA" w14:textId="77777777" w:rsidR="004F175C" w:rsidRPr="004F175C" w:rsidRDefault="004F175C" w:rsidP="004F175C">
            <w:pPr>
              <w:spacing w:after="0" w:line="240" w:lineRule="auto"/>
              <w:ind w:firstLine="0"/>
              <w:jc w:val="center"/>
              <w:rPr>
                <w:color w:val="000000"/>
              </w:rPr>
            </w:pPr>
            <w:r w:rsidRPr="004F175C">
              <w:rPr>
                <w:color w:val="000000"/>
              </w:rPr>
              <w:t>28.5</w:t>
            </w:r>
          </w:p>
        </w:tc>
      </w:tr>
      <w:tr w:rsidR="004F175C" w:rsidRPr="004F175C" w14:paraId="07B9787E" w14:textId="77777777" w:rsidTr="00BA1B52">
        <w:trPr>
          <w:trHeight w:val="296"/>
        </w:trPr>
        <w:tc>
          <w:tcPr>
            <w:tcW w:w="1279" w:type="dxa"/>
            <w:tcBorders>
              <w:top w:val="nil"/>
              <w:left w:val="nil"/>
              <w:bottom w:val="nil"/>
              <w:right w:val="nil"/>
            </w:tcBorders>
            <w:shd w:val="clear" w:color="auto" w:fill="auto"/>
            <w:noWrap/>
            <w:vAlign w:val="center"/>
            <w:hideMark/>
          </w:tcPr>
          <w:p w14:paraId="0FDDB603"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79C3BE0"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4FB1CF59" w14:textId="77777777" w:rsidR="004F175C" w:rsidRPr="004F175C" w:rsidRDefault="004F175C" w:rsidP="004F175C">
            <w:pPr>
              <w:spacing w:after="0" w:line="240" w:lineRule="auto"/>
              <w:ind w:firstLine="0"/>
              <w:jc w:val="center"/>
              <w:rPr>
                <w:color w:val="000000"/>
              </w:rPr>
            </w:pPr>
            <w:r w:rsidRPr="004F175C">
              <w:rPr>
                <w:color w:val="000000"/>
              </w:rPr>
              <w:t>9.8</w:t>
            </w:r>
          </w:p>
        </w:tc>
        <w:tc>
          <w:tcPr>
            <w:tcW w:w="1117" w:type="dxa"/>
            <w:tcBorders>
              <w:top w:val="nil"/>
              <w:left w:val="nil"/>
              <w:bottom w:val="nil"/>
              <w:right w:val="nil"/>
            </w:tcBorders>
            <w:shd w:val="clear" w:color="auto" w:fill="auto"/>
            <w:noWrap/>
            <w:vAlign w:val="bottom"/>
            <w:hideMark/>
          </w:tcPr>
          <w:p w14:paraId="736C7467" w14:textId="77777777" w:rsidR="004F175C" w:rsidRPr="004F175C" w:rsidRDefault="004F175C" w:rsidP="004F175C">
            <w:pPr>
              <w:spacing w:after="0" w:line="240" w:lineRule="auto"/>
              <w:ind w:firstLine="0"/>
              <w:jc w:val="center"/>
              <w:rPr>
                <w:color w:val="000000"/>
              </w:rPr>
            </w:pPr>
            <w:r w:rsidRPr="004F175C">
              <w:rPr>
                <w:color w:val="000000"/>
              </w:rPr>
              <w:t>9.6</w:t>
            </w:r>
          </w:p>
        </w:tc>
        <w:tc>
          <w:tcPr>
            <w:tcW w:w="916" w:type="dxa"/>
            <w:tcBorders>
              <w:top w:val="nil"/>
              <w:left w:val="nil"/>
              <w:bottom w:val="nil"/>
              <w:right w:val="nil"/>
            </w:tcBorders>
            <w:shd w:val="clear" w:color="auto" w:fill="auto"/>
            <w:noWrap/>
            <w:vAlign w:val="bottom"/>
            <w:hideMark/>
          </w:tcPr>
          <w:p w14:paraId="22BA82EA" w14:textId="77777777" w:rsidR="004F175C" w:rsidRPr="004F175C" w:rsidRDefault="004F175C" w:rsidP="004F175C">
            <w:pPr>
              <w:spacing w:after="0" w:line="240" w:lineRule="auto"/>
              <w:ind w:firstLine="0"/>
              <w:jc w:val="center"/>
              <w:rPr>
                <w:color w:val="000000"/>
              </w:rPr>
            </w:pPr>
            <w:r w:rsidRPr="004F175C">
              <w:rPr>
                <w:color w:val="000000"/>
              </w:rPr>
              <w:t>9.4</w:t>
            </w:r>
          </w:p>
        </w:tc>
        <w:tc>
          <w:tcPr>
            <w:tcW w:w="916" w:type="dxa"/>
            <w:tcBorders>
              <w:top w:val="nil"/>
              <w:left w:val="nil"/>
              <w:bottom w:val="nil"/>
              <w:right w:val="nil"/>
            </w:tcBorders>
            <w:shd w:val="clear" w:color="auto" w:fill="auto"/>
            <w:noWrap/>
            <w:vAlign w:val="bottom"/>
            <w:hideMark/>
          </w:tcPr>
          <w:p w14:paraId="683D0945" w14:textId="77777777" w:rsidR="004F175C" w:rsidRPr="004F175C" w:rsidRDefault="004F175C" w:rsidP="004F175C">
            <w:pPr>
              <w:spacing w:after="0" w:line="240" w:lineRule="auto"/>
              <w:ind w:firstLine="0"/>
              <w:jc w:val="center"/>
              <w:rPr>
                <w:color w:val="000000"/>
              </w:rPr>
            </w:pPr>
            <w:r w:rsidRPr="004F175C">
              <w:rPr>
                <w:color w:val="000000"/>
              </w:rPr>
              <w:t>9.8</w:t>
            </w:r>
          </w:p>
        </w:tc>
        <w:tc>
          <w:tcPr>
            <w:tcW w:w="1085" w:type="dxa"/>
            <w:tcBorders>
              <w:top w:val="nil"/>
              <w:left w:val="nil"/>
              <w:bottom w:val="nil"/>
              <w:right w:val="nil"/>
            </w:tcBorders>
            <w:shd w:val="clear" w:color="auto" w:fill="auto"/>
            <w:noWrap/>
            <w:vAlign w:val="bottom"/>
            <w:hideMark/>
          </w:tcPr>
          <w:p w14:paraId="08999A19" w14:textId="77777777" w:rsidR="004F175C" w:rsidRPr="004F175C" w:rsidRDefault="004F175C" w:rsidP="004F175C">
            <w:pPr>
              <w:spacing w:after="0" w:line="240" w:lineRule="auto"/>
              <w:ind w:firstLine="0"/>
              <w:jc w:val="center"/>
              <w:rPr>
                <w:color w:val="000000"/>
              </w:rPr>
            </w:pPr>
            <w:r w:rsidRPr="004F175C">
              <w:rPr>
                <w:color w:val="000000"/>
              </w:rPr>
              <w:t>9.0</w:t>
            </w:r>
          </w:p>
        </w:tc>
      </w:tr>
      <w:tr w:rsidR="004F175C" w:rsidRPr="004F175C" w14:paraId="161FB37D" w14:textId="77777777" w:rsidTr="00BA1B52">
        <w:trPr>
          <w:trHeight w:val="296"/>
        </w:trPr>
        <w:tc>
          <w:tcPr>
            <w:tcW w:w="1279" w:type="dxa"/>
            <w:tcBorders>
              <w:top w:val="nil"/>
              <w:left w:val="nil"/>
              <w:bottom w:val="nil"/>
              <w:right w:val="nil"/>
            </w:tcBorders>
            <w:shd w:val="clear" w:color="auto" w:fill="auto"/>
            <w:noWrap/>
            <w:vAlign w:val="center"/>
            <w:hideMark/>
          </w:tcPr>
          <w:p w14:paraId="71503138"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2C7D1B12"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56844067"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2AA79878" w14:textId="77777777" w:rsidR="004F175C" w:rsidRPr="004F175C" w:rsidRDefault="004F175C" w:rsidP="004F175C">
            <w:pPr>
              <w:spacing w:after="0" w:line="240" w:lineRule="auto"/>
              <w:ind w:firstLine="0"/>
              <w:jc w:val="center"/>
              <w:rPr>
                <w:color w:val="000000"/>
              </w:rPr>
            </w:pPr>
            <w:r w:rsidRPr="004F175C">
              <w:rPr>
                <w:color w:val="000000"/>
              </w:rPr>
              <w:t>2.4</w:t>
            </w:r>
          </w:p>
        </w:tc>
        <w:tc>
          <w:tcPr>
            <w:tcW w:w="916" w:type="dxa"/>
            <w:tcBorders>
              <w:top w:val="nil"/>
              <w:left w:val="nil"/>
              <w:bottom w:val="nil"/>
              <w:right w:val="nil"/>
            </w:tcBorders>
            <w:shd w:val="clear" w:color="auto" w:fill="auto"/>
            <w:noWrap/>
            <w:vAlign w:val="center"/>
            <w:hideMark/>
          </w:tcPr>
          <w:p w14:paraId="7A910064" w14:textId="77777777" w:rsidR="004F175C" w:rsidRPr="004F175C" w:rsidRDefault="004F175C" w:rsidP="004F175C">
            <w:pPr>
              <w:spacing w:after="0" w:line="240" w:lineRule="auto"/>
              <w:ind w:firstLine="0"/>
              <w:jc w:val="center"/>
              <w:rPr>
                <w:color w:val="000000"/>
              </w:rPr>
            </w:pPr>
            <w:r w:rsidRPr="004F175C">
              <w:rPr>
                <w:color w:val="000000"/>
              </w:rPr>
              <w:t>3.2</w:t>
            </w:r>
          </w:p>
        </w:tc>
        <w:tc>
          <w:tcPr>
            <w:tcW w:w="916" w:type="dxa"/>
            <w:tcBorders>
              <w:top w:val="nil"/>
              <w:left w:val="nil"/>
              <w:bottom w:val="nil"/>
              <w:right w:val="nil"/>
            </w:tcBorders>
            <w:shd w:val="clear" w:color="auto" w:fill="auto"/>
            <w:noWrap/>
            <w:vAlign w:val="center"/>
            <w:hideMark/>
          </w:tcPr>
          <w:p w14:paraId="27C90380" w14:textId="77777777" w:rsidR="004F175C" w:rsidRPr="004F175C" w:rsidRDefault="004F175C" w:rsidP="004F175C">
            <w:pPr>
              <w:spacing w:after="0" w:line="240" w:lineRule="auto"/>
              <w:ind w:firstLine="0"/>
              <w:jc w:val="center"/>
              <w:rPr>
                <w:color w:val="000000"/>
              </w:rPr>
            </w:pPr>
            <w:r w:rsidRPr="004F175C">
              <w:rPr>
                <w:color w:val="000000"/>
              </w:rPr>
              <w:t>5.2</w:t>
            </w:r>
          </w:p>
        </w:tc>
        <w:tc>
          <w:tcPr>
            <w:tcW w:w="1085" w:type="dxa"/>
            <w:tcBorders>
              <w:top w:val="nil"/>
              <w:left w:val="nil"/>
              <w:bottom w:val="nil"/>
              <w:right w:val="nil"/>
            </w:tcBorders>
            <w:shd w:val="clear" w:color="auto" w:fill="auto"/>
            <w:noWrap/>
            <w:vAlign w:val="center"/>
            <w:hideMark/>
          </w:tcPr>
          <w:p w14:paraId="6598130C" w14:textId="77777777" w:rsidR="004F175C" w:rsidRPr="004F175C" w:rsidRDefault="004F175C" w:rsidP="004F175C">
            <w:pPr>
              <w:spacing w:after="0" w:line="240" w:lineRule="auto"/>
              <w:ind w:firstLine="0"/>
              <w:jc w:val="center"/>
              <w:rPr>
                <w:color w:val="000000"/>
              </w:rPr>
            </w:pPr>
            <w:r w:rsidRPr="004F175C">
              <w:rPr>
                <w:color w:val="000000"/>
              </w:rPr>
              <w:t>5.5</w:t>
            </w:r>
          </w:p>
        </w:tc>
      </w:tr>
      <w:tr w:rsidR="004F175C" w:rsidRPr="004F175C" w14:paraId="62D3036D"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59358D1D"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76736F0B"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4577ED36"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24D3FFF8" w14:textId="77777777" w:rsidR="004F175C" w:rsidRPr="004F175C" w:rsidRDefault="004F175C" w:rsidP="004F175C">
            <w:pPr>
              <w:spacing w:after="0" w:line="240" w:lineRule="auto"/>
              <w:ind w:firstLine="0"/>
              <w:jc w:val="center"/>
              <w:rPr>
                <w:color w:val="000000"/>
              </w:rPr>
            </w:pPr>
            <w:r w:rsidRPr="004F175C">
              <w:rPr>
                <w:color w:val="000000"/>
              </w:rPr>
              <w:t>2.6</w:t>
            </w:r>
          </w:p>
        </w:tc>
        <w:tc>
          <w:tcPr>
            <w:tcW w:w="916" w:type="dxa"/>
            <w:tcBorders>
              <w:top w:val="nil"/>
              <w:left w:val="nil"/>
              <w:bottom w:val="single" w:sz="4" w:space="0" w:color="auto"/>
              <w:right w:val="nil"/>
            </w:tcBorders>
            <w:shd w:val="clear" w:color="auto" w:fill="auto"/>
            <w:noWrap/>
            <w:vAlign w:val="center"/>
            <w:hideMark/>
          </w:tcPr>
          <w:p w14:paraId="740F8E47" w14:textId="77777777" w:rsidR="004F175C" w:rsidRPr="004F175C" w:rsidRDefault="004F175C" w:rsidP="004F175C">
            <w:pPr>
              <w:spacing w:after="0" w:line="240" w:lineRule="auto"/>
              <w:ind w:firstLine="0"/>
              <w:jc w:val="center"/>
              <w:rPr>
                <w:color w:val="000000"/>
              </w:rPr>
            </w:pPr>
            <w:r w:rsidRPr="004F175C">
              <w:rPr>
                <w:color w:val="000000"/>
              </w:rPr>
              <w:t>3.7</w:t>
            </w:r>
          </w:p>
        </w:tc>
        <w:tc>
          <w:tcPr>
            <w:tcW w:w="916" w:type="dxa"/>
            <w:tcBorders>
              <w:top w:val="nil"/>
              <w:left w:val="nil"/>
              <w:bottom w:val="single" w:sz="4" w:space="0" w:color="auto"/>
              <w:right w:val="nil"/>
            </w:tcBorders>
            <w:shd w:val="clear" w:color="auto" w:fill="auto"/>
            <w:noWrap/>
            <w:vAlign w:val="center"/>
            <w:hideMark/>
          </w:tcPr>
          <w:p w14:paraId="13D23B0C" w14:textId="77777777" w:rsidR="004F175C" w:rsidRPr="004F175C" w:rsidRDefault="004F175C" w:rsidP="004F175C">
            <w:pPr>
              <w:spacing w:after="0" w:line="240" w:lineRule="auto"/>
              <w:ind w:firstLine="0"/>
              <w:jc w:val="center"/>
              <w:rPr>
                <w:color w:val="000000"/>
              </w:rPr>
            </w:pPr>
            <w:r w:rsidRPr="004F175C">
              <w:rPr>
                <w:color w:val="000000"/>
              </w:rPr>
              <w:t>5.9</w:t>
            </w:r>
          </w:p>
        </w:tc>
        <w:tc>
          <w:tcPr>
            <w:tcW w:w="1085" w:type="dxa"/>
            <w:tcBorders>
              <w:top w:val="nil"/>
              <w:left w:val="nil"/>
              <w:bottom w:val="single" w:sz="4" w:space="0" w:color="auto"/>
              <w:right w:val="nil"/>
            </w:tcBorders>
            <w:shd w:val="clear" w:color="auto" w:fill="auto"/>
            <w:noWrap/>
            <w:vAlign w:val="center"/>
            <w:hideMark/>
          </w:tcPr>
          <w:p w14:paraId="032FFB94" w14:textId="77777777" w:rsidR="004F175C" w:rsidRPr="004F175C" w:rsidRDefault="004F175C" w:rsidP="004F175C">
            <w:pPr>
              <w:spacing w:after="0" w:line="240" w:lineRule="auto"/>
              <w:ind w:firstLine="0"/>
              <w:jc w:val="center"/>
              <w:rPr>
                <w:color w:val="000000"/>
              </w:rPr>
            </w:pPr>
            <w:r w:rsidRPr="004F175C">
              <w:rPr>
                <w:color w:val="000000"/>
              </w:rPr>
              <w:t>6.7</w:t>
            </w:r>
          </w:p>
        </w:tc>
      </w:tr>
      <w:tr w:rsidR="004F175C" w:rsidRPr="004F175C" w14:paraId="2951B3B4" w14:textId="77777777" w:rsidTr="00BA1B52">
        <w:trPr>
          <w:trHeight w:val="296"/>
        </w:trPr>
        <w:tc>
          <w:tcPr>
            <w:tcW w:w="1279" w:type="dxa"/>
            <w:tcBorders>
              <w:top w:val="nil"/>
              <w:left w:val="nil"/>
              <w:bottom w:val="nil"/>
              <w:right w:val="nil"/>
            </w:tcBorders>
            <w:shd w:val="clear" w:color="auto" w:fill="auto"/>
            <w:noWrap/>
            <w:vAlign w:val="center"/>
            <w:hideMark/>
          </w:tcPr>
          <w:p w14:paraId="54376250" w14:textId="77777777" w:rsidR="004F175C" w:rsidRPr="004F175C" w:rsidRDefault="004F175C" w:rsidP="004F175C">
            <w:pPr>
              <w:spacing w:after="0" w:line="240" w:lineRule="auto"/>
              <w:ind w:firstLine="0"/>
              <w:rPr>
                <w:color w:val="000000"/>
              </w:rPr>
            </w:pPr>
            <w:r w:rsidRPr="004F175C">
              <w:rPr>
                <w:color w:val="000000"/>
              </w:rPr>
              <w:t>MAP</w:t>
            </w:r>
          </w:p>
        </w:tc>
        <w:tc>
          <w:tcPr>
            <w:tcW w:w="3041" w:type="dxa"/>
            <w:tcBorders>
              <w:top w:val="nil"/>
              <w:left w:val="nil"/>
              <w:bottom w:val="nil"/>
              <w:right w:val="nil"/>
            </w:tcBorders>
            <w:shd w:val="clear" w:color="auto" w:fill="auto"/>
            <w:noWrap/>
            <w:vAlign w:val="center"/>
            <w:hideMark/>
          </w:tcPr>
          <w:p w14:paraId="6BC36F40"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438FE26F" w14:textId="77777777" w:rsidR="004F175C" w:rsidRPr="004F175C" w:rsidRDefault="004F175C" w:rsidP="004F175C">
            <w:pPr>
              <w:spacing w:after="0" w:line="240" w:lineRule="auto"/>
              <w:ind w:firstLine="0"/>
              <w:jc w:val="center"/>
              <w:rPr>
                <w:color w:val="000000"/>
              </w:rPr>
            </w:pPr>
            <w:r w:rsidRPr="004F175C">
              <w:rPr>
                <w:color w:val="000000"/>
              </w:rPr>
              <w:t>67.4</w:t>
            </w:r>
          </w:p>
        </w:tc>
        <w:tc>
          <w:tcPr>
            <w:tcW w:w="1117" w:type="dxa"/>
            <w:tcBorders>
              <w:top w:val="nil"/>
              <w:left w:val="nil"/>
              <w:bottom w:val="nil"/>
              <w:right w:val="nil"/>
            </w:tcBorders>
            <w:shd w:val="clear" w:color="auto" w:fill="auto"/>
            <w:noWrap/>
            <w:vAlign w:val="center"/>
            <w:hideMark/>
          </w:tcPr>
          <w:p w14:paraId="01EEA3A8" w14:textId="77777777" w:rsidR="004F175C" w:rsidRPr="004F175C" w:rsidRDefault="004F175C" w:rsidP="004F175C">
            <w:pPr>
              <w:spacing w:after="0" w:line="240" w:lineRule="auto"/>
              <w:ind w:firstLine="0"/>
              <w:jc w:val="center"/>
              <w:rPr>
                <w:color w:val="000000"/>
              </w:rPr>
            </w:pPr>
            <w:r w:rsidRPr="004F175C">
              <w:rPr>
                <w:color w:val="000000"/>
              </w:rPr>
              <w:t>66.6</w:t>
            </w:r>
          </w:p>
        </w:tc>
        <w:tc>
          <w:tcPr>
            <w:tcW w:w="916" w:type="dxa"/>
            <w:tcBorders>
              <w:top w:val="nil"/>
              <w:left w:val="nil"/>
              <w:bottom w:val="nil"/>
              <w:right w:val="nil"/>
            </w:tcBorders>
            <w:shd w:val="clear" w:color="auto" w:fill="auto"/>
            <w:noWrap/>
            <w:vAlign w:val="center"/>
            <w:hideMark/>
          </w:tcPr>
          <w:p w14:paraId="3B0903A7" w14:textId="77777777" w:rsidR="004F175C" w:rsidRPr="004F175C" w:rsidRDefault="004F175C" w:rsidP="004F175C">
            <w:pPr>
              <w:spacing w:after="0" w:line="240" w:lineRule="auto"/>
              <w:ind w:firstLine="0"/>
              <w:jc w:val="center"/>
              <w:rPr>
                <w:color w:val="000000"/>
              </w:rPr>
            </w:pPr>
            <w:r w:rsidRPr="004F175C">
              <w:rPr>
                <w:color w:val="000000"/>
              </w:rPr>
              <w:t>75.6</w:t>
            </w:r>
          </w:p>
        </w:tc>
        <w:tc>
          <w:tcPr>
            <w:tcW w:w="916" w:type="dxa"/>
            <w:tcBorders>
              <w:top w:val="nil"/>
              <w:left w:val="nil"/>
              <w:bottom w:val="nil"/>
              <w:right w:val="nil"/>
            </w:tcBorders>
            <w:shd w:val="clear" w:color="auto" w:fill="auto"/>
            <w:noWrap/>
            <w:vAlign w:val="center"/>
            <w:hideMark/>
          </w:tcPr>
          <w:p w14:paraId="63DDEA2C" w14:textId="77777777" w:rsidR="004F175C" w:rsidRPr="004F175C" w:rsidRDefault="004F175C" w:rsidP="004F175C">
            <w:pPr>
              <w:spacing w:after="0" w:line="240" w:lineRule="auto"/>
              <w:ind w:firstLine="0"/>
              <w:jc w:val="center"/>
              <w:rPr>
                <w:color w:val="000000"/>
              </w:rPr>
            </w:pPr>
            <w:r w:rsidRPr="004F175C">
              <w:rPr>
                <w:color w:val="000000"/>
              </w:rPr>
              <w:t>86.4</w:t>
            </w:r>
          </w:p>
        </w:tc>
        <w:tc>
          <w:tcPr>
            <w:tcW w:w="1085" w:type="dxa"/>
            <w:tcBorders>
              <w:top w:val="nil"/>
              <w:left w:val="nil"/>
              <w:bottom w:val="nil"/>
              <w:right w:val="nil"/>
            </w:tcBorders>
            <w:shd w:val="clear" w:color="auto" w:fill="auto"/>
            <w:noWrap/>
            <w:vAlign w:val="center"/>
            <w:hideMark/>
          </w:tcPr>
          <w:p w14:paraId="536D75EC" w14:textId="77777777" w:rsidR="004F175C" w:rsidRPr="004F175C" w:rsidRDefault="004F175C" w:rsidP="004F175C">
            <w:pPr>
              <w:spacing w:after="0" w:line="240" w:lineRule="auto"/>
              <w:ind w:firstLine="0"/>
              <w:jc w:val="center"/>
              <w:rPr>
                <w:color w:val="000000"/>
              </w:rPr>
            </w:pPr>
            <w:r w:rsidRPr="004F175C">
              <w:rPr>
                <w:color w:val="000000"/>
              </w:rPr>
              <w:t>99.8</w:t>
            </w:r>
          </w:p>
        </w:tc>
      </w:tr>
      <w:tr w:rsidR="004F175C" w:rsidRPr="004F175C" w14:paraId="26B08804" w14:textId="77777777" w:rsidTr="00BA1B52">
        <w:trPr>
          <w:trHeight w:val="296"/>
        </w:trPr>
        <w:tc>
          <w:tcPr>
            <w:tcW w:w="1279" w:type="dxa"/>
            <w:tcBorders>
              <w:top w:val="nil"/>
              <w:left w:val="nil"/>
              <w:bottom w:val="nil"/>
              <w:right w:val="nil"/>
            </w:tcBorders>
            <w:shd w:val="clear" w:color="auto" w:fill="auto"/>
            <w:noWrap/>
            <w:vAlign w:val="center"/>
            <w:hideMark/>
          </w:tcPr>
          <w:p w14:paraId="3E67D97B"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10F1C66"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2BC1514B" w14:textId="77777777" w:rsidR="004F175C" w:rsidRPr="004F175C" w:rsidRDefault="004F175C" w:rsidP="004F175C">
            <w:pPr>
              <w:spacing w:after="0" w:line="240" w:lineRule="auto"/>
              <w:ind w:firstLine="0"/>
              <w:jc w:val="center"/>
              <w:rPr>
                <w:color w:val="000000"/>
              </w:rPr>
            </w:pPr>
            <w:r w:rsidRPr="004F175C">
              <w:rPr>
                <w:color w:val="000000"/>
              </w:rPr>
              <w:t>143.5</w:t>
            </w:r>
          </w:p>
        </w:tc>
        <w:tc>
          <w:tcPr>
            <w:tcW w:w="1117" w:type="dxa"/>
            <w:tcBorders>
              <w:top w:val="nil"/>
              <w:left w:val="nil"/>
              <w:bottom w:val="nil"/>
              <w:right w:val="nil"/>
            </w:tcBorders>
            <w:shd w:val="clear" w:color="auto" w:fill="auto"/>
            <w:noWrap/>
            <w:vAlign w:val="center"/>
            <w:hideMark/>
          </w:tcPr>
          <w:p w14:paraId="325874BA" w14:textId="77777777" w:rsidR="004F175C" w:rsidRPr="004F175C" w:rsidRDefault="004F175C" w:rsidP="004F175C">
            <w:pPr>
              <w:spacing w:after="0" w:line="240" w:lineRule="auto"/>
              <w:ind w:firstLine="0"/>
              <w:jc w:val="center"/>
              <w:rPr>
                <w:color w:val="000000"/>
              </w:rPr>
            </w:pPr>
            <w:r w:rsidRPr="004F175C">
              <w:rPr>
                <w:color w:val="000000"/>
              </w:rPr>
              <w:t>150.0</w:t>
            </w:r>
          </w:p>
        </w:tc>
        <w:tc>
          <w:tcPr>
            <w:tcW w:w="916" w:type="dxa"/>
            <w:tcBorders>
              <w:top w:val="nil"/>
              <w:left w:val="nil"/>
              <w:bottom w:val="nil"/>
              <w:right w:val="nil"/>
            </w:tcBorders>
            <w:shd w:val="clear" w:color="auto" w:fill="auto"/>
            <w:noWrap/>
            <w:vAlign w:val="center"/>
            <w:hideMark/>
          </w:tcPr>
          <w:p w14:paraId="0682CC2E" w14:textId="77777777" w:rsidR="004F175C" w:rsidRPr="004F175C" w:rsidRDefault="004F175C" w:rsidP="004F175C">
            <w:pPr>
              <w:spacing w:after="0" w:line="240" w:lineRule="auto"/>
              <w:ind w:firstLine="0"/>
              <w:jc w:val="center"/>
              <w:rPr>
                <w:color w:val="000000"/>
              </w:rPr>
            </w:pPr>
            <w:r w:rsidRPr="004F175C">
              <w:rPr>
                <w:color w:val="000000"/>
              </w:rPr>
              <w:t>166.1</w:t>
            </w:r>
          </w:p>
        </w:tc>
        <w:tc>
          <w:tcPr>
            <w:tcW w:w="916" w:type="dxa"/>
            <w:tcBorders>
              <w:top w:val="nil"/>
              <w:left w:val="nil"/>
              <w:bottom w:val="nil"/>
              <w:right w:val="nil"/>
            </w:tcBorders>
            <w:shd w:val="clear" w:color="auto" w:fill="auto"/>
            <w:noWrap/>
            <w:vAlign w:val="center"/>
            <w:hideMark/>
          </w:tcPr>
          <w:p w14:paraId="62DFB48F" w14:textId="77777777" w:rsidR="004F175C" w:rsidRPr="004F175C" w:rsidRDefault="004F175C" w:rsidP="004F175C">
            <w:pPr>
              <w:spacing w:after="0" w:line="240" w:lineRule="auto"/>
              <w:ind w:firstLine="0"/>
              <w:jc w:val="center"/>
              <w:rPr>
                <w:color w:val="000000"/>
              </w:rPr>
            </w:pPr>
            <w:r w:rsidRPr="004F175C">
              <w:rPr>
                <w:color w:val="000000"/>
              </w:rPr>
              <w:t>171.9</w:t>
            </w:r>
          </w:p>
        </w:tc>
        <w:tc>
          <w:tcPr>
            <w:tcW w:w="1085" w:type="dxa"/>
            <w:tcBorders>
              <w:top w:val="nil"/>
              <w:left w:val="nil"/>
              <w:bottom w:val="nil"/>
              <w:right w:val="nil"/>
            </w:tcBorders>
            <w:shd w:val="clear" w:color="auto" w:fill="auto"/>
            <w:noWrap/>
            <w:vAlign w:val="center"/>
            <w:hideMark/>
          </w:tcPr>
          <w:p w14:paraId="3B1EC677" w14:textId="77777777" w:rsidR="004F175C" w:rsidRPr="004F175C" w:rsidRDefault="004F175C" w:rsidP="004F175C">
            <w:pPr>
              <w:spacing w:after="0" w:line="240" w:lineRule="auto"/>
              <w:ind w:firstLine="0"/>
              <w:jc w:val="center"/>
              <w:rPr>
                <w:color w:val="000000"/>
              </w:rPr>
            </w:pPr>
            <w:r w:rsidRPr="004F175C">
              <w:rPr>
                <w:color w:val="000000"/>
              </w:rPr>
              <w:t>173.9</w:t>
            </w:r>
          </w:p>
        </w:tc>
      </w:tr>
      <w:tr w:rsidR="004F175C" w:rsidRPr="004F175C" w14:paraId="52EE7F8E" w14:textId="77777777" w:rsidTr="00BA1B52">
        <w:trPr>
          <w:trHeight w:val="296"/>
        </w:trPr>
        <w:tc>
          <w:tcPr>
            <w:tcW w:w="1279" w:type="dxa"/>
            <w:tcBorders>
              <w:top w:val="nil"/>
              <w:left w:val="nil"/>
              <w:bottom w:val="nil"/>
              <w:right w:val="nil"/>
            </w:tcBorders>
            <w:shd w:val="clear" w:color="auto" w:fill="auto"/>
            <w:noWrap/>
            <w:vAlign w:val="center"/>
            <w:hideMark/>
          </w:tcPr>
          <w:p w14:paraId="5D5ED18D"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999EEBC"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416853F9" w14:textId="77777777" w:rsidR="004F175C" w:rsidRPr="004F175C" w:rsidRDefault="004F175C" w:rsidP="004F175C">
            <w:pPr>
              <w:spacing w:after="0" w:line="240" w:lineRule="auto"/>
              <w:ind w:firstLine="0"/>
              <w:jc w:val="center"/>
              <w:rPr>
                <w:color w:val="000000"/>
              </w:rPr>
            </w:pPr>
            <w:r w:rsidRPr="004F175C">
              <w:rPr>
                <w:color w:val="000000"/>
              </w:rPr>
              <w:t>76.1</w:t>
            </w:r>
          </w:p>
        </w:tc>
        <w:tc>
          <w:tcPr>
            <w:tcW w:w="1117" w:type="dxa"/>
            <w:tcBorders>
              <w:top w:val="nil"/>
              <w:left w:val="nil"/>
              <w:bottom w:val="nil"/>
              <w:right w:val="nil"/>
            </w:tcBorders>
            <w:shd w:val="clear" w:color="auto" w:fill="auto"/>
            <w:noWrap/>
            <w:vAlign w:val="bottom"/>
            <w:hideMark/>
          </w:tcPr>
          <w:p w14:paraId="5A6A61B4" w14:textId="77777777" w:rsidR="004F175C" w:rsidRPr="004F175C" w:rsidRDefault="004F175C" w:rsidP="004F175C">
            <w:pPr>
              <w:spacing w:after="0" w:line="240" w:lineRule="auto"/>
              <w:ind w:firstLine="0"/>
              <w:jc w:val="center"/>
              <w:rPr>
                <w:color w:val="000000"/>
              </w:rPr>
            </w:pPr>
            <w:r w:rsidRPr="004F175C">
              <w:rPr>
                <w:color w:val="000000"/>
              </w:rPr>
              <w:t>83.4</w:t>
            </w:r>
          </w:p>
        </w:tc>
        <w:tc>
          <w:tcPr>
            <w:tcW w:w="916" w:type="dxa"/>
            <w:tcBorders>
              <w:top w:val="nil"/>
              <w:left w:val="nil"/>
              <w:bottom w:val="nil"/>
              <w:right w:val="nil"/>
            </w:tcBorders>
            <w:shd w:val="clear" w:color="auto" w:fill="auto"/>
            <w:noWrap/>
            <w:vAlign w:val="bottom"/>
            <w:hideMark/>
          </w:tcPr>
          <w:p w14:paraId="3E3325F6" w14:textId="77777777" w:rsidR="004F175C" w:rsidRPr="004F175C" w:rsidRDefault="004F175C" w:rsidP="004F175C">
            <w:pPr>
              <w:spacing w:after="0" w:line="240" w:lineRule="auto"/>
              <w:ind w:firstLine="0"/>
              <w:jc w:val="center"/>
              <w:rPr>
                <w:color w:val="000000"/>
              </w:rPr>
            </w:pPr>
            <w:r w:rsidRPr="004F175C">
              <w:rPr>
                <w:color w:val="000000"/>
              </w:rPr>
              <w:t>90.5</w:t>
            </w:r>
          </w:p>
        </w:tc>
        <w:tc>
          <w:tcPr>
            <w:tcW w:w="916" w:type="dxa"/>
            <w:tcBorders>
              <w:top w:val="nil"/>
              <w:left w:val="nil"/>
              <w:bottom w:val="nil"/>
              <w:right w:val="nil"/>
            </w:tcBorders>
            <w:shd w:val="clear" w:color="auto" w:fill="auto"/>
            <w:noWrap/>
            <w:vAlign w:val="bottom"/>
            <w:hideMark/>
          </w:tcPr>
          <w:p w14:paraId="4B44139A" w14:textId="77777777" w:rsidR="004F175C" w:rsidRPr="004F175C" w:rsidRDefault="004F175C" w:rsidP="004F175C">
            <w:pPr>
              <w:spacing w:after="0" w:line="240" w:lineRule="auto"/>
              <w:ind w:firstLine="0"/>
              <w:jc w:val="center"/>
              <w:rPr>
                <w:color w:val="000000"/>
              </w:rPr>
            </w:pPr>
            <w:r w:rsidRPr="004F175C">
              <w:rPr>
                <w:color w:val="000000"/>
              </w:rPr>
              <w:t>85.5</w:t>
            </w:r>
          </w:p>
        </w:tc>
        <w:tc>
          <w:tcPr>
            <w:tcW w:w="1085" w:type="dxa"/>
            <w:tcBorders>
              <w:top w:val="nil"/>
              <w:left w:val="nil"/>
              <w:bottom w:val="nil"/>
              <w:right w:val="nil"/>
            </w:tcBorders>
            <w:shd w:val="clear" w:color="auto" w:fill="auto"/>
            <w:noWrap/>
            <w:vAlign w:val="bottom"/>
            <w:hideMark/>
          </w:tcPr>
          <w:p w14:paraId="0DB0CE7E" w14:textId="77777777" w:rsidR="004F175C" w:rsidRPr="004F175C" w:rsidRDefault="004F175C" w:rsidP="004F175C">
            <w:pPr>
              <w:spacing w:after="0" w:line="240" w:lineRule="auto"/>
              <w:ind w:firstLine="0"/>
              <w:jc w:val="center"/>
              <w:rPr>
                <w:color w:val="000000"/>
              </w:rPr>
            </w:pPr>
            <w:r w:rsidRPr="004F175C">
              <w:rPr>
                <w:color w:val="000000"/>
              </w:rPr>
              <w:t>74.1</w:t>
            </w:r>
          </w:p>
        </w:tc>
      </w:tr>
      <w:tr w:rsidR="004F175C" w:rsidRPr="004F175C" w14:paraId="1AB25242" w14:textId="77777777" w:rsidTr="00BA1B52">
        <w:trPr>
          <w:trHeight w:val="296"/>
        </w:trPr>
        <w:tc>
          <w:tcPr>
            <w:tcW w:w="1279" w:type="dxa"/>
            <w:tcBorders>
              <w:top w:val="nil"/>
              <w:left w:val="nil"/>
              <w:bottom w:val="nil"/>
              <w:right w:val="nil"/>
            </w:tcBorders>
            <w:shd w:val="clear" w:color="auto" w:fill="auto"/>
            <w:noWrap/>
            <w:vAlign w:val="center"/>
            <w:hideMark/>
          </w:tcPr>
          <w:p w14:paraId="22A044E0"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797F1A7E"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1C283ACD"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4E649B05" w14:textId="77777777" w:rsidR="004F175C" w:rsidRPr="004F175C" w:rsidRDefault="004F175C" w:rsidP="004F175C">
            <w:pPr>
              <w:spacing w:after="0" w:line="240" w:lineRule="auto"/>
              <w:ind w:firstLine="0"/>
              <w:jc w:val="center"/>
              <w:rPr>
                <w:color w:val="000000"/>
              </w:rPr>
            </w:pPr>
            <w:r w:rsidRPr="004F175C">
              <w:rPr>
                <w:color w:val="000000"/>
              </w:rPr>
              <w:t>2.8</w:t>
            </w:r>
          </w:p>
        </w:tc>
        <w:tc>
          <w:tcPr>
            <w:tcW w:w="916" w:type="dxa"/>
            <w:tcBorders>
              <w:top w:val="nil"/>
              <w:left w:val="nil"/>
              <w:bottom w:val="nil"/>
              <w:right w:val="nil"/>
            </w:tcBorders>
            <w:shd w:val="clear" w:color="auto" w:fill="auto"/>
            <w:noWrap/>
            <w:vAlign w:val="center"/>
            <w:hideMark/>
          </w:tcPr>
          <w:p w14:paraId="049BF2C6" w14:textId="77777777" w:rsidR="004F175C" w:rsidRPr="004F175C" w:rsidRDefault="004F175C" w:rsidP="004F175C">
            <w:pPr>
              <w:spacing w:after="0" w:line="240" w:lineRule="auto"/>
              <w:ind w:firstLine="0"/>
              <w:jc w:val="center"/>
              <w:rPr>
                <w:color w:val="000000"/>
              </w:rPr>
            </w:pPr>
            <w:r w:rsidRPr="004F175C">
              <w:rPr>
                <w:color w:val="000000"/>
              </w:rPr>
              <w:t>14.3</w:t>
            </w:r>
          </w:p>
        </w:tc>
        <w:tc>
          <w:tcPr>
            <w:tcW w:w="916" w:type="dxa"/>
            <w:tcBorders>
              <w:top w:val="nil"/>
              <w:left w:val="nil"/>
              <w:bottom w:val="nil"/>
              <w:right w:val="nil"/>
            </w:tcBorders>
            <w:shd w:val="clear" w:color="auto" w:fill="auto"/>
            <w:noWrap/>
            <w:vAlign w:val="center"/>
            <w:hideMark/>
          </w:tcPr>
          <w:p w14:paraId="6DBD553E" w14:textId="77777777" w:rsidR="004F175C" w:rsidRPr="004F175C" w:rsidRDefault="004F175C" w:rsidP="004F175C">
            <w:pPr>
              <w:spacing w:after="0" w:line="240" w:lineRule="auto"/>
              <w:ind w:firstLine="0"/>
              <w:jc w:val="center"/>
              <w:rPr>
                <w:color w:val="000000"/>
              </w:rPr>
            </w:pPr>
            <w:r w:rsidRPr="004F175C">
              <w:rPr>
                <w:color w:val="000000"/>
              </w:rPr>
              <w:t>23.2</w:t>
            </w:r>
          </w:p>
        </w:tc>
        <w:tc>
          <w:tcPr>
            <w:tcW w:w="1085" w:type="dxa"/>
            <w:tcBorders>
              <w:top w:val="nil"/>
              <w:left w:val="nil"/>
              <w:bottom w:val="nil"/>
              <w:right w:val="nil"/>
            </w:tcBorders>
            <w:shd w:val="clear" w:color="auto" w:fill="auto"/>
            <w:noWrap/>
            <w:vAlign w:val="center"/>
            <w:hideMark/>
          </w:tcPr>
          <w:p w14:paraId="137C1806" w14:textId="77777777" w:rsidR="004F175C" w:rsidRPr="004F175C" w:rsidRDefault="004F175C" w:rsidP="004F175C">
            <w:pPr>
              <w:spacing w:after="0" w:line="240" w:lineRule="auto"/>
              <w:ind w:firstLine="0"/>
              <w:jc w:val="center"/>
              <w:rPr>
                <w:color w:val="000000"/>
              </w:rPr>
            </w:pPr>
            <w:r w:rsidRPr="004F175C">
              <w:rPr>
                <w:color w:val="000000"/>
              </w:rPr>
              <w:t>29.6</w:t>
            </w:r>
          </w:p>
        </w:tc>
      </w:tr>
      <w:tr w:rsidR="004F175C" w:rsidRPr="004F175C" w14:paraId="2EB71D69"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460A6AAB"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18AB00E8"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734E958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28CA4BCF" w14:textId="77777777" w:rsidR="004F175C" w:rsidRPr="004F175C" w:rsidRDefault="004F175C" w:rsidP="004F175C">
            <w:pPr>
              <w:spacing w:after="0" w:line="240" w:lineRule="auto"/>
              <w:ind w:firstLine="0"/>
              <w:jc w:val="center"/>
              <w:rPr>
                <w:color w:val="000000"/>
              </w:rPr>
            </w:pPr>
            <w:r w:rsidRPr="004F175C">
              <w:rPr>
                <w:color w:val="000000"/>
              </w:rPr>
              <w:t>13.0</w:t>
            </w:r>
          </w:p>
        </w:tc>
        <w:tc>
          <w:tcPr>
            <w:tcW w:w="916" w:type="dxa"/>
            <w:tcBorders>
              <w:top w:val="nil"/>
              <w:left w:val="nil"/>
              <w:bottom w:val="single" w:sz="4" w:space="0" w:color="auto"/>
              <w:right w:val="nil"/>
            </w:tcBorders>
            <w:shd w:val="clear" w:color="auto" w:fill="auto"/>
            <w:noWrap/>
            <w:vAlign w:val="center"/>
            <w:hideMark/>
          </w:tcPr>
          <w:p w14:paraId="73CB04DC" w14:textId="77777777" w:rsidR="004F175C" w:rsidRPr="004F175C" w:rsidRDefault="004F175C" w:rsidP="004F175C">
            <w:pPr>
              <w:spacing w:after="0" w:line="240" w:lineRule="auto"/>
              <w:ind w:firstLine="0"/>
              <w:jc w:val="center"/>
              <w:rPr>
                <w:color w:val="000000"/>
              </w:rPr>
            </w:pPr>
            <w:r w:rsidRPr="004F175C">
              <w:rPr>
                <w:color w:val="000000"/>
              </w:rPr>
              <w:t>33.5</w:t>
            </w:r>
          </w:p>
        </w:tc>
        <w:tc>
          <w:tcPr>
            <w:tcW w:w="916" w:type="dxa"/>
            <w:tcBorders>
              <w:top w:val="nil"/>
              <w:left w:val="nil"/>
              <w:bottom w:val="single" w:sz="4" w:space="0" w:color="auto"/>
              <w:right w:val="nil"/>
            </w:tcBorders>
            <w:shd w:val="clear" w:color="auto" w:fill="auto"/>
            <w:noWrap/>
            <w:vAlign w:val="center"/>
            <w:hideMark/>
          </w:tcPr>
          <w:p w14:paraId="4E8662C2" w14:textId="77777777" w:rsidR="004F175C" w:rsidRPr="004F175C" w:rsidRDefault="004F175C" w:rsidP="004F175C">
            <w:pPr>
              <w:spacing w:after="0" w:line="240" w:lineRule="auto"/>
              <w:ind w:firstLine="0"/>
              <w:jc w:val="center"/>
              <w:rPr>
                <w:color w:val="000000"/>
              </w:rPr>
            </w:pPr>
            <w:r w:rsidRPr="004F175C">
              <w:rPr>
                <w:color w:val="000000"/>
              </w:rPr>
              <w:t>40.3</w:t>
            </w:r>
          </w:p>
        </w:tc>
        <w:tc>
          <w:tcPr>
            <w:tcW w:w="1085" w:type="dxa"/>
            <w:tcBorders>
              <w:top w:val="nil"/>
              <w:left w:val="nil"/>
              <w:bottom w:val="single" w:sz="4" w:space="0" w:color="auto"/>
              <w:right w:val="nil"/>
            </w:tcBorders>
            <w:shd w:val="clear" w:color="auto" w:fill="auto"/>
            <w:noWrap/>
            <w:vAlign w:val="center"/>
            <w:hideMark/>
          </w:tcPr>
          <w:p w14:paraId="1487899E" w14:textId="77777777" w:rsidR="004F175C" w:rsidRPr="004F175C" w:rsidRDefault="004F175C" w:rsidP="004F175C">
            <w:pPr>
              <w:spacing w:after="0" w:line="240" w:lineRule="auto"/>
              <w:ind w:firstLine="0"/>
              <w:jc w:val="center"/>
              <w:rPr>
                <w:color w:val="000000"/>
              </w:rPr>
            </w:pPr>
            <w:r w:rsidRPr="004F175C">
              <w:rPr>
                <w:color w:val="000000"/>
              </w:rPr>
              <w:t>45.9</w:t>
            </w:r>
          </w:p>
        </w:tc>
      </w:tr>
      <w:tr w:rsidR="004F175C" w:rsidRPr="004F175C" w14:paraId="610D2725" w14:textId="77777777" w:rsidTr="00BA1B52">
        <w:trPr>
          <w:trHeight w:val="296"/>
        </w:trPr>
        <w:tc>
          <w:tcPr>
            <w:tcW w:w="1279" w:type="dxa"/>
            <w:tcBorders>
              <w:top w:val="nil"/>
              <w:left w:val="nil"/>
              <w:bottom w:val="nil"/>
              <w:right w:val="nil"/>
            </w:tcBorders>
            <w:shd w:val="clear" w:color="auto" w:fill="auto"/>
            <w:noWrap/>
            <w:vAlign w:val="center"/>
            <w:hideMark/>
          </w:tcPr>
          <w:p w14:paraId="41F002A9" w14:textId="77777777" w:rsidR="004F175C" w:rsidRPr="004F175C" w:rsidRDefault="004F175C" w:rsidP="004F175C">
            <w:pPr>
              <w:spacing w:after="0" w:line="240" w:lineRule="auto"/>
              <w:ind w:firstLine="0"/>
              <w:rPr>
                <w:color w:val="000000"/>
              </w:rPr>
            </w:pPr>
            <w:r w:rsidRPr="004F175C">
              <w:rPr>
                <w:color w:val="000000"/>
              </w:rPr>
              <w:t>MJP</w:t>
            </w:r>
          </w:p>
        </w:tc>
        <w:tc>
          <w:tcPr>
            <w:tcW w:w="3041" w:type="dxa"/>
            <w:tcBorders>
              <w:top w:val="nil"/>
              <w:left w:val="nil"/>
              <w:bottom w:val="nil"/>
              <w:right w:val="nil"/>
            </w:tcBorders>
            <w:shd w:val="clear" w:color="auto" w:fill="auto"/>
            <w:noWrap/>
            <w:vAlign w:val="center"/>
            <w:hideMark/>
          </w:tcPr>
          <w:p w14:paraId="2FA2EC1B"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18489211" w14:textId="77777777" w:rsidR="004F175C" w:rsidRPr="004F175C" w:rsidRDefault="004F175C" w:rsidP="004F175C">
            <w:pPr>
              <w:spacing w:after="0" w:line="240" w:lineRule="auto"/>
              <w:ind w:firstLine="0"/>
              <w:jc w:val="center"/>
              <w:rPr>
                <w:color w:val="000000"/>
              </w:rPr>
            </w:pPr>
            <w:r w:rsidRPr="004F175C">
              <w:rPr>
                <w:color w:val="000000"/>
              </w:rPr>
              <w:t>81.9</w:t>
            </w:r>
          </w:p>
        </w:tc>
        <w:tc>
          <w:tcPr>
            <w:tcW w:w="1117" w:type="dxa"/>
            <w:tcBorders>
              <w:top w:val="nil"/>
              <w:left w:val="nil"/>
              <w:bottom w:val="nil"/>
              <w:right w:val="nil"/>
            </w:tcBorders>
            <w:shd w:val="clear" w:color="auto" w:fill="auto"/>
            <w:noWrap/>
            <w:vAlign w:val="center"/>
            <w:hideMark/>
          </w:tcPr>
          <w:p w14:paraId="331849E1" w14:textId="77777777" w:rsidR="004F175C" w:rsidRPr="004F175C" w:rsidRDefault="004F175C" w:rsidP="004F175C">
            <w:pPr>
              <w:spacing w:after="0" w:line="240" w:lineRule="auto"/>
              <w:ind w:firstLine="0"/>
              <w:jc w:val="center"/>
              <w:rPr>
                <w:color w:val="000000"/>
              </w:rPr>
            </w:pPr>
            <w:r w:rsidRPr="004F175C">
              <w:rPr>
                <w:color w:val="000000"/>
              </w:rPr>
              <w:t>79.5</w:t>
            </w:r>
          </w:p>
        </w:tc>
        <w:tc>
          <w:tcPr>
            <w:tcW w:w="916" w:type="dxa"/>
            <w:tcBorders>
              <w:top w:val="nil"/>
              <w:left w:val="nil"/>
              <w:bottom w:val="nil"/>
              <w:right w:val="nil"/>
            </w:tcBorders>
            <w:shd w:val="clear" w:color="auto" w:fill="auto"/>
            <w:noWrap/>
            <w:vAlign w:val="center"/>
            <w:hideMark/>
          </w:tcPr>
          <w:p w14:paraId="45D6FCF4" w14:textId="77777777" w:rsidR="004F175C" w:rsidRPr="004F175C" w:rsidRDefault="004F175C" w:rsidP="004F175C">
            <w:pPr>
              <w:spacing w:after="0" w:line="240" w:lineRule="auto"/>
              <w:ind w:firstLine="0"/>
              <w:jc w:val="center"/>
              <w:rPr>
                <w:color w:val="000000"/>
              </w:rPr>
            </w:pPr>
            <w:r w:rsidRPr="004F175C">
              <w:rPr>
                <w:color w:val="000000"/>
              </w:rPr>
              <w:t>83.3</w:t>
            </w:r>
          </w:p>
        </w:tc>
        <w:tc>
          <w:tcPr>
            <w:tcW w:w="916" w:type="dxa"/>
            <w:tcBorders>
              <w:top w:val="nil"/>
              <w:left w:val="nil"/>
              <w:bottom w:val="nil"/>
              <w:right w:val="nil"/>
            </w:tcBorders>
            <w:shd w:val="clear" w:color="auto" w:fill="auto"/>
            <w:noWrap/>
            <w:vAlign w:val="center"/>
            <w:hideMark/>
          </w:tcPr>
          <w:p w14:paraId="63B2E9AA" w14:textId="77777777" w:rsidR="004F175C" w:rsidRPr="004F175C" w:rsidRDefault="004F175C" w:rsidP="004F175C">
            <w:pPr>
              <w:spacing w:after="0" w:line="240" w:lineRule="auto"/>
              <w:ind w:firstLine="0"/>
              <w:jc w:val="center"/>
              <w:rPr>
                <w:color w:val="000000"/>
              </w:rPr>
            </w:pPr>
            <w:r w:rsidRPr="004F175C">
              <w:rPr>
                <w:color w:val="000000"/>
              </w:rPr>
              <w:t>84.1</w:t>
            </w:r>
          </w:p>
        </w:tc>
        <w:tc>
          <w:tcPr>
            <w:tcW w:w="1085" w:type="dxa"/>
            <w:tcBorders>
              <w:top w:val="nil"/>
              <w:left w:val="nil"/>
              <w:bottom w:val="nil"/>
              <w:right w:val="nil"/>
            </w:tcBorders>
            <w:shd w:val="clear" w:color="auto" w:fill="auto"/>
            <w:noWrap/>
            <w:vAlign w:val="center"/>
            <w:hideMark/>
          </w:tcPr>
          <w:p w14:paraId="61BB1478" w14:textId="77777777" w:rsidR="004F175C" w:rsidRPr="004F175C" w:rsidRDefault="004F175C" w:rsidP="004F175C">
            <w:pPr>
              <w:spacing w:after="0" w:line="240" w:lineRule="auto"/>
              <w:ind w:firstLine="0"/>
              <w:jc w:val="center"/>
              <w:rPr>
                <w:color w:val="000000"/>
              </w:rPr>
            </w:pPr>
            <w:r w:rsidRPr="004F175C">
              <w:rPr>
                <w:color w:val="000000"/>
              </w:rPr>
              <w:t>87.9</w:t>
            </w:r>
          </w:p>
        </w:tc>
      </w:tr>
      <w:tr w:rsidR="004F175C" w:rsidRPr="004F175C" w14:paraId="3E5550B7" w14:textId="77777777" w:rsidTr="00BA1B52">
        <w:trPr>
          <w:trHeight w:val="296"/>
        </w:trPr>
        <w:tc>
          <w:tcPr>
            <w:tcW w:w="1279" w:type="dxa"/>
            <w:tcBorders>
              <w:top w:val="nil"/>
              <w:left w:val="nil"/>
              <w:bottom w:val="nil"/>
              <w:right w:val="nil"/>
            </w:tcBorders>
            <w:shd w:val="clear" w:color="auto" w:fill="auto"/>
            <w:noWrap/>
            <w:vAlign w:val="center"/>
            <w:hideMark/>
          </w:tcPr>
          <w:p w14:paraId="50A39154"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2E0B2A05"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7D57C7DF" w14:textId="77777777" w:rsidR="004F175C" w:rsidRPr="004F175C" w:rsidRDefault="004F175C" w:rsidP="004F175C">
            <w:pPr>
              <w:spacing w:after="0" w:line="240" w:lineRule="auto"/>
              <w:ind w:firstLine="0"/>
              <w:jc w:val="center"/>
              <w:rPr>
                <w:color w:val="000000"/>
              </w:rPr>
            </w:pPr>
            <w:r w:rsidRPr="004F175C">
              <w:rPr>
                <w:color w:val="000000"/>
              </w:rPr>
              <w:t>143.2</w:t>
            </w:r>
          </w:p>
        </w:tc>
        <w:tc>
          <w:tcPr>
            <w:tcW w:w="1117" w:type="dxa"/>
            <w:tcBorders>
              <w:top w:val="nil"/>
              <w:left w:val="nil"/>
              <w:bottom w:val="nil"/>
              <w:right w:val="nil"/>
            </w:tcBorders>
            <w:shd w:val="clear" w:color="auto" w:fill="auto"/>
            <w:noWrap/>
            <w:vAlign w:val="center"/>
            <w:hideMark/>
          </w:tcPr>
          <w:p w14:paraId="2B9BAFD9" w14:textId="77777777" w:rsidR="004F175C" w:rsidRPr="004F175C" w:rsidRDefault="004F175C" w:rsidP="004F175C">
            <w:pPr>
              <w:spacing w:after="0" w:line="240" w:lineRule="auto"/>
              <w:ind w:firstLine="0"/>
              <w:jc w:val="center"/>
              <w:rPr>
                <w:color w:val="000000"/>
              </w:rPr>
            </w:pPr>
            <w:r w:rsidRPr="004F175C">
              <w:rPr>
                <w:color w:val="000000"/>
              </w:rPr>
              <w:t>144.9</w:t>
            </w:r>
          </w:p>
        </w:tc>
        <w:tc>
          <w:tcPr>
            <w:tcW w:w="916" w:type="dxa"/>
            <w:tcBorders>
              <w:top w:val="nil"/>
              <w:left w:val="nil"/>
              <w:bottom w:val="nil"/>
              <w:right w:val="nil"/>
            </w:tcBorders>
            <w:shd w:val="clear" w:color="auto" w:fill="auto"/>
            <w:noWrap/>
            <w:vAlign w:val="center"/>
            <w:hideMark/>
          </w:tcPr>
          <w:p w14:paraId="0EB5D8CC" w14:textId="77777777" w:rsidR="004F175C" w:rsidRPr="004F175C" w:rsidRDefault="004F175C" w:rsidP="004F175C">
            <w:pPr>
              <w:spacing w:after="0" w:line="240" w:lineRule="auto"/>
              <w:ind w:firstLine="0"/>
              <w:jc w:val="center"/>
              <w:rPr>
                <w:color w:val="000000"/>
              </w:rPr>
            </w:pPr>
            <w:r w:rsidRPr="004F175C">
              <w:rPr>
                <w:color w:val="000000"/>
              </w:rPr>
              <w:t>157.8</w:t>
            </w:r>
          </w:p>
        </w:tc>
        <w:tc>
          <w:tcPr>
            <w:tcW w:w="916" w:type="dxa"/>
            <w:tcBorders>
              <w:top w:val="nil"/>
              <w:left w:val="nil"/>
              <w:bottom w:val="nil"/>
              <w:right w:val="nil"/>
            </w:tcBorders>
            <w:shd w:val="clear" w:color="auto" w:fill="auto"/>
            <w:noWrap/>
            <w:vAlign w:val="center"/>
            <w:hideMark/>
          </w:tcPr>
          <w:p w14:paraId="714AD017" w14:textId="77777777" w:rsidR="004F175C" w:rsidRPr="004F175C" w:rsidRDefault="004F175C" w:rsidP="004F175C">
            <w:pPr>
              <w:spacing w:after="0" w:line="240" w:lineRule="auto"/>
              <w:ind w:firstLine="0"/>
              <w:jc w:val="center"/>
              <w:rPr>
                <w:color w:val="000000"/>
              </w:rPr>
            </w:pPr>
            <w:r w:rsidRPr="004F175C">
              <w:rPr>
                <w:color w:val="000000"/>
              </w:rPr>
              <w:t>164.8</w:t>
            </w:r>
          </w:p>
        </w:tc>
        <w:tc>
          <w:tcPr>
            <w:tcW w:w="1085" w:type="dxa"/>
            <w:tcBorders>
              <w:top w:val="nil"/>
              <w:left w:val="nil"/>
              <w:bottom w:val="nil"/>
              <w:right w:val="nil"/>
            </w:tcBorders>
            <w:shd w:val="clear" w:color="auto" w:fill="auto"/>
            <w:noWrap/>
            <w:vAlign w:val="center"/>
            <w:hideMark/>
          </w:tcPr>
          <w:p w14:paraId="5E1DF538" w14:textId="77777777" w:rsidR="004F175C" w:rsidRPr="004F175C" w:rsidRDefault="004F175C" w:rsidP="004F175C">
            <w:pPr>
              <w:spacing w:after="0" w:line="240" w:lineRule="auto"/>
              <w:ind w:firstLine="0"/>
              <w:jc w:val="center"/>
              <w:rPr>
                <w:color w:val="000000"/>
              </w:rPr>
            </w:pPr>
            <w:r w:rsidRPr="004F175C">
              <w:rPr>
                <w:color w:val="000000"/>
              </w:rPr>
              <w:t>178.0</w:t>
            </w:r>
          </w:p>
        </w:tc>
      </w:tr>
      <w:tr w:rsidR="004F175C" w:rsidRPr="004F175C" w14:paraId="7F8485E0" w14:textId="77777777" w:rsidTr="00BA1B52">
        <w:trPr>
          <w:trHeight w:val="296"/>
        </w:trPr>
        <w:tc>
          <w:tcPr>
            <w:tcW w:w="1279" w:type="dxa"/>
            <w:tcBorders>
              <w:top w:val="nil"/>
              <w:left w:val="nil"/>
              <w:bottom w:val="nil"/>
              <w:right w:val="nil"/>
            </w:tcBorders>
            <w:shd w:val="clear" w:color="auto" w:fill="auto"/>
            <w:noWrap/>
            <w:vAlign w:val="center"/>
            <w:hideMark/>
          </w:tcPr>
          <w:p w14:paraId="6A06617B"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1D6A632"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72B27EF6" w14:textId="77777777" w:rsidR="004F175C" w:rsidRPr="004F175C" w:rsidRDefault="004F175C" w:rsidP="004F175C">
            <w:pPr>
              <w:spacing w:after="0" w:line="240" w:lineRule="auto"/>
              <w:ind w:firstLine="0"/>
              <w:jc w:val="center"/>
              <w:rPr>
                <w:color w:val="000000"/>
              </w:rPr>
            </w:pPr>
            <w:r w:rsidRPr="004F175C">
              <w:rPr>
                <w:color w:val="000000"/>
              </w:rPr>
              <w:t>61.3</w:t>
            </w:r>
          </w:p>
        </w:tc>
        <w:tc>
          <w:tcPr>
            <w:tcW w:w="1117" w:type="dxa"/>
            <w:tcBorders>
              <w:top w:val="nil"/>
              <w:left w:val="nil"/>
              <w:bottom w:val="nil"/>
              <w:right w:val="nil"/>
            </w:tcBorders>
            <w:shd w:val="clear" w:color="auto" w:fill="auto"/>
            <w:noWrap/>
            <w:vAlign w:val="bottom"/>
            <w:hideMark/>
          </w:tcPr>
          <w:p w14:paraId="44BDA96A" w14:textId="77777777" w:rsidR="004F175C" w:rsidRPr="004F175C" w:rsidRDefault="004F175C" w:rsidP="004F175C">
            <w:pPr>
              <w:spacing w:after="0" w:line="240" w:lineRule="auto"/>
              <w:ind w:firstLine="0"/>
              <w:jc w:val="center"/>
              <w:rPr>
                <w:color w:val="000000"/>
              </w:rPr>
            </w:pPr>
            <w:r w:rsidRPr="004F175C">
              <w:rPr>
                <w:color w:val="000000"/>
              </w:rPr>
              <w:t>65.4</w:t>
            </w:r>
          </w:p>
        </w:tc>
        <w:tc>
          <w:tcPr>
            <w:tcW w:w="916" w:type="dxa"/>
            <w:tcBorders>
              <w:top w:val="nil"/>
              <w:left w:val="nil"/>
              <w:bottom w:val="nil"/>
              <w:right w:val="nil"/>
            </w:tcBorders>
            <w:shd w:val="clear" w:color="auto" w:fill="auto"/>
            <w:noWrap/>
            <w:vAlign w:val="bottom"/>
            <w:hideMark/>
          </w:tcPr>
          <w:p w14:paraId="3B191FB3" w14:textId="77777777" w:rsidR="004F175C" w:rsidRPr="004F175C" w:rsidRDefault="004F175C" w:rsidP="004F175C">
            <w:pPr>
              <w:spacing w:after="0" w:line="240" w:lineRule="auto"/>
              <w:ind w:firstLine="0"/>
              <w:jc w:val="center"/>
              <w:rPr>
                <w:color w:val="000000"/>
              </w:rPr>
            </w:pPr>
            <w:r w:rsidRPr="004F175C">
              <w:rPr>
                <w:color w:val="000000"/>
              </w:rPr>
              <w:t>74.5</w:t>
            </w:r>
          </w:p>
        </w:tc>
        <w:tc>
          <w:tcPr>
            <w:tcW w:w="916" w:type="dxa"/>
            <w:tcBorders>
              <w:top w:val="nil"/>
              <w:left w:val="nil"/>
              <w:bottom w:val="nil"/>
              <w:right w:val="nil"/>
            </w:tcBorders>
            <w:shd w:val="clear" w:color="auto" w:fill="auto"/>
            <w:noWrap/>
            <w:vAlign w:val="bottom"/>
            <w:hideMark/>
          </w:tcPr>
          <w:p w14:paraId="4DE1E7D9" w14:textId="77777777" w:rsidR="004F175C" w:rsidRPr="004F175C" w:rsidRDefault="004F175C" w:rsidP="004F175C">
            <w:pPr>
              <w:spacing w:after="0" w:line="240" w:lineRule="auto"/>
              <w:ind w:firstLine="0"/>
              <w:jc w:val="center"/>
              <w:rPr>
                <w:color w:val="000000"/>
              </w:rPr>
            </w:pPr>
            <w:r w:rsidRPr="004F175C">
              <w:rPr>
                <w:color w:val="000000"/>
              </w:rPr>
              <w:t>80.7</w:t>
            </w:r>
          </w:p>
        </w:tc>
        <w:tc>
          <w:tcPr>
            <w:tcW w:w="1085" w:type="dxa"/>
            <w:tcBorders>
              <w:top w:val="nil"/>
              <w:left w:val="nil"/>
              <w:bottom w:val="nil"/>
              <w:right w:val="nil"/>
            </w:tcBorders>
            <w:shd w:val="clear" w:color="auto" w:fill="auto"/>
            <w:noWrap/>
            <w:vAlign w:val="bottom"/>
            <w:hideMark/>
          </w:tcPr>
          <w:p w14:paraId="6E885728" w14:textId="77777777" w:rsidR="004F175C" w:rsidRPr="004F175C" w:rsidRDefault="004F175C" w:rsidP="004F175C">
            <w:pPr>
              <w:spacing w:after="0" w:line="240" w:lineRule="auto"/>
              <w:ind w:firstLine="0"/>
              <w:jc w:val="center"/>
              <w:rPr>
                <w:color w:val="000000"/>
              </w:rPr>
            </w:pPr>
            <w:r w:rsidRPr="004F175C">
              <w:rPr>
                <w:color w:val="000000"/>
              </w:rPr>
              <w:t>90.1</w:t>
            </w:r>
          </w:p>
        </w:tc>
      </w:tr>
      <w:tr w:rsidR="004F175C" w:rsidRPr="004F175C" w14:paraId="118C4D3D" w14:textId="77777777" w:rsidTr="00BA1B52">
        <w:trPr>
          <w:trHeight w:val="296"/>
        </w:trPr>
        <w:tc>
          <w:tcPr>
            <w:tcW w:w="1279" w:type="dxa"/>
            <w:tcBorders>
              <w:top w:val="nil"/>
              <w:left w:val="nil"/>
              <w:bottom w:val="nil"/>
              <w:right w:val="nil"/>
            </w:tcBorders>
            <w:shd w:val="clear" w:color="auto" w:fill="auto"/>
            <w:noWrap/>
            <w:vAlign w:val="center"/>
            <w:hideMark/>
          </w:tcPr>
          <w:p w14:paraId="1A10D564"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12D73047"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6463CA3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63508EB1" w14:textId="77777777" w:rsidR="004F175C" w:rsidRPr="004F175C" w:rsidRDefault="004F175C" w:rsidP="004F175C">
            <w:pPr>
              <w:spacing w:after="0" w:line="240" w:lineRule="auto"/>
              <w:ind w:firstLine="0"/>
              <w:jc w:val="center"/>
              <w:rPr>
                <w:color w:val="000000"/>
              </w:rPr>
            </w:pPr>
            <w:r w:rsidRPr="004F175C">
              <w:rPr>
                <w:color w:val="000000"/>
              </w:rPr>
              <w:t>0.0</w:t>
            </w:r>
          </w:p>
        </w:tc>
        <w:tc>
          <w:tcPr>
            <w:tcW w:w="916" w:type="dxa"/>
            <w:tcBorders>
              <w:top w:val="nil"/>
              <w:left w:val="nil"/>
              <w:bottom w:val="nil"/>
              <w:right w:val="nil"/>
            </w:tcBorders>
            <w:shd w:val="clear" w:color="auto" w:fill="auto"/>
            <w:noWrap/>
            <w:vAlign w:val="center"/>
            <w:hideMark/>
          </w:tcPr>
          <w:p w14:paraId="247F14CA" w14:textId="77777777" w:rsidR="004F175C" w:rsidRPr="004F175C" w:rsidRDefault="004F175C" w:rsidP="004F175C">
            <w:pPr>
              <w:spacing w:after="0" w:line="240" w:lineRule="auto"/>
              <w:ind w:firstLine="0"/>
              <w:jc w:val="center"/>
              <w:rPr>
                <w:color w:val="000000"/>
              </w:rPr>
            </w:pPr>
            <w:r w:rsidRPr="004F175C">
              <w:rPr>
                <w:color w:val="000000"/>
              </w:rPr>
              <w:t>6.6</w:t>
            </w:r>
          </w:p>
        </w:tc>
        <w:tc>
          <w:tcPr>
            <w:tcW w:w="916" w:type="dxa"/>
            <w:tcBorders>
              <w:top w:val="nil"/>
              <w:left w:val="nil"/>
              <w:bottom w:val="nil"/>
              <w:right w:val="nil"/>
            </w:tcBorders>
            <w:shd w:val="clear" w:color="auto" w:fill="auto"/>
            <w:noWrap/>
            <w:vAlign w:val="center"/>
            <w:hideMark/>
          </w:tcPr>
          <w:p w14:paraId="3A4D3FDB" w14:textId="77777777" w:rsidR="004F175C" w:rsidRPr="004F175C" w:rsidRDefault="004F175C" w:rsidP="004F175C">
            <w:pPr>
              <w:spacing w:after="0" w:line="240" w:lineRule="auto"/>
              <w:ind w:firstLine="0"/>
              <w:jc w:val="center"/>
              <w:rPr>
                <w:color w:val="000000"/>
              </w:rPr>
            </w:pPr>
            <w:r w:rsidRPr="004F175C">
              <w:rPr>
                <w:color w:val="000000"/>
              </w:rPr>
              <w:t>8.9</w:t>
            </w:r>
          </w:p>
        </w:tc>
        <w:tc>
          <w:tcPr>
            <w:tcW w:w="1085" w:type="dxa"/>
            <w:tcBorders>
              <w:top w:val="nil"/>
              <w:left w:val="nil"/>
              <w:bottom w:val="nil"/>
              <w:right w:val="nil"/>
            </w:tcBorders>
            <w:shd w:val="clear" w:color="auto" w:fill="auto"/>
            <w:noWrap/>
            <w:vAlign w:val="center"/>
            <w:hideMark/>
          </w:tcPr>
          <w:p w14:paraId="4097906C" w14:textId="77777777" w:rsidR="004F175C" w:rsidRPr="004F175C" w:rsidRDefault="004F175C" w:rsidP="004F175C">
            <w:pPr>
              <w:spacing w:after="0" w:line="240" w:lineRule="auto"/>
              <w:ind w:firstLine="0"/>
              <w:jc w:val="center"/>
              <w:rPr>
                <w:color w:val="000000"/>
              </w:rPr>
            </w:pPr>
            <w:r w:rsidRPr="004F175C">
              <w:rPr>
                <w:color w:val="000000"/>
              </w:rPr>
              <w:t>21.8</w:t>
            </w:r>
          </w:p>
        </w:tc>
      </w:tr>
      <w:tr w:rsidR="004F175C" w:rsidRPr="004F175C" w14:paraId="2AFDAC0E"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4E7BD402"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7F812910"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191150F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485AC00F" w14:textId="77777777" w:rsidR="004F175C" w:rsidRPr="004F175C" w:rsidRDefault="004F175C" w:rsidP="004F175C">
            <w:pPr>
              <w:spacing w:after="0" w:line="240" w:lineRule="auto"/>
              <w:ind w:firstLine="0"/>
              <w:jc w:val="center"/>
              <w:rPr>
                <w:color w:val="000000"/>
              </w:rPr>
            </w:pPr>
            <w:r w:rsidRPr="004F175C">
              <w:rPr>
                <w:color w:val="000000"/>
              </w:rPr>
              <w:t>12.9</w:t>
            </w:r>
          </w:p>
        </w:tc>
        <w:tc>
          <w:tcPr>
            <w:tcW w:w="916" w:type="dxa"/>
            <w:tcBorders>
              <w:top w:val="nil"/>
              <w:left w:val="nil"/>
              <w:bottom w:val="single" w:sz="4" w:space="0" w:color="auto"/>
              <w:right w:val="nil"/>
            </w:tcBorders>
            <w:shd w:val="clear" w:color="auto" w:fill="auto"/>
            <w:noWrap/>
            <w:vAlign w:val="center"/>
            <w:hideMark/>
          </w:tcPr>
          <w:p w14:paraId="5C86D41E" w14:textId="77777777" w:rsidR="004F175C" w:rsidRPr="004F175C" w:rsidRDefault="004F175C" w:rsidP="004F175C">
            <w:pPr>
              <w:spacing w:after="0" w:line="240" w:lineRule="auto"/>
              <w:ind w:firstLine="0"/>
              <w:jc w:val="center"/>
              <w:rPr>
                <w:color w:val="000000"/>
              </w:rPr>
            </w:pPr>
            <w:r w:rsidRPr="004F175C">
              <w:rPr>
                <w:color w:val="000000"/>
              </w:rPr>
              <w:t>20.9</w:t>
            </w:r>
          </w:p>
        </w:tc>
        <w:tc>
          <w:tcPr>
            <w:tcW w:w="916" w:type="dxa"/>
            <w:tcBorders>
              <w:top w:val="nil"/>
              <w:left w:val="nil"/>
              <w:bottom w:val="single" w:sz="4" w:space="0" w:color="auto"/>
              <w:right w:val="nil"/>
            </w:tcBorders>
            <w:shd w:val="clear" w:color="auto" w:fill="auto"/>
            <w:noWrap/>
            <w:vAlign w:val="center"/>
            <w:hideMark/>
          </w:tcPr>
          <w:p w14:paraId="3B84667B" w14:textId="77777777" w:rsidR="004F175C" w:rsidRPr="004F175C" w:rsidRDefault="004F175C" w:rsidP="004F175C">
            <w:pPr>
              <w:spacing w:after="0" w:line="240" w:lineRule="auto"/>
              <w:ind w:firstLine="0"/>
              <w:jc w:val="center"/>
              <w:rPr>
                <w:color w:val="000000"/>
              </w:rPr>
            </w:pPr>
            <w:r w:rsidRPr="004F175C">
              <w:rPr>
                <w:color w:val="000000"/>
              </w:rPr>
              <w:t>29.9</w:t>
            </w:r>
          </w:p>
        </w:tc>
        <w:tc>
          <w:tcPr>
            <w:tcW w:w="1085" w:type="dxa"/>
            <w:tcBorders>
              <w:top w:val="nil"/>
              <w:left w:val="nil"/>
              <w:bottom w:val="single" w:sz="4" w:space="0" w:color="auto"/>
              <w:right w:val="nil"/>
            </w:tcBorders>
            <w:shd w:val="clear" w:color="auto" w:fill="auto"/>
            <w:noWrap/>
            <w:vAlign w:val="center"/>
            <w:hideMark/>
          </w:tcPr>
          <w:p w14:paraId="615C3F85" w14:textId="77777777" w:rsidR="004F175C" w:rsidRPr="004F175C" w:rsidRDefault="004F175C" w:rsidP="004F175C">
            <w:pPr>
              <w:spacing w:after="0" w:line="240" w:lineRule="auto"/>
              <w:ind w:firstLine="0"/>
              <w:jc w:val="center"/>
              <w:rPr>
                <w:color w:val="000000"/>
              </w:rPr>
            </w:pPr>
            <w:r w:rsidRPr="004F175C">
              <w:rPr>
                <w:color w:val="000000"/>
              </w:rPr>
              <w:t>37.1</w:t>
            </w:r>
          </w:p>
        </w:tc>
      </w:tr>
      <w:tr w:rsidR="004F175C" w:rsidRPr="004F175C" w14:paraId="008C3E5D" w14:textId="77777777" w:rsidTr="00BA1B52">
        <w:trPr>
          <w:trHeight w:val="296"/>
        </w:trPr>
        <w:tc>
          <w:tcPr>
            <w:tcW w:w="1279" w:type="dxa"/>
            <w:tcBorders>
              <w:top w:val="nil"/>
              <w:left w:val="nil"/>
              <w:bottom w:val="nil"/>
              <w:right w:val="nil"/>
            </w:tcBorders>
            <w:shd w:val="clear" w:color="auto" w:fill="auto"/>
            <w:noWrap/>
            <w:vAlign w:val="center"/>
            <w:hideMark/>
          </w:tcPr>
          <w:p w14:paraId="60BE6DA6" w14:textId="77777777" w:rsidR="004F175C" w:rsidRPr="004F175C" w:rsidRDefault="004F175C" w:rsidP="004F175C">
            <w:pPr>
              <w:spacing w:after="0" w:line="240" w:lineRule="auto"/>
              <w:ind w:firstLine="0"/>
              <w:rPr>
                <w:color w:val="000000"/>
              </w:rPr>
            </w:pPr>
            <w:r w:rsidRPr="004F175C">
              <w:rPr>
                <w:color w:val="000000"/>
              </w:rPr>
              <w:t>DF</w:t>
            </w:r>
          </w:p>
        </w:tc>
        <w:tc>
          <w:tcPr>
            <w:tcW w:w="3041" w:type="dxa"/>
            <w:tcBorders>
              <w:top w:val="nil"/>
              <w:left w:val="nil"/>
              <w:bottom w:val="nil"/>
              <w:right w:val="nil"/>
            </w:tcBorders>
            <w:shd w:val="clear" w:color="auto" w:fill="auto"/>
            <w:noWrap/>
            <w:vAlign w:val="center"/>
            <w:hideMark/>
          </w:tcPr>
          <w:p w14:paraId="04816DF9"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746495D0" w14:textId="77777777" w:rsidR="004F175C" w:rsidRPr="004F175C" w:rsidRDefault="004F175C" w:rsidP="004F175C">
            <w:pPr>
              <w:spacing w:after="0" w:line="240" w:lineRule="auto"/>
              <w:ind w:firstLine="0"/>
              <w:jc w:val="center"/>
              <w:rPr>
                <w:color w:val="000000"/>
              </w:rPr>
            </w:pPr>
            <w:r w:rsidRPr="004F175C">
              <w:rPr>
                <w:color w:val="000000"/>
              </w:rPr>
              <w:t>0.199</w:t>
            </w:r>
          </w:p>
        </w:tc>
        <w:tc>
          <w:tcPr>
            <w:tcW w:w="1117" w:type="dxa"/>
            <w:tcBorders>
              <w:top w:val="nil"/>
              <w:left w:val="nil"/>
              <w:bottom w:val="nil"/>
              <w:right w:val="nil"/>
            </w:tcBorders>
            <w:shd w:val="clear" w:color="auto" w:fill="auto"/>
            <w:noWrap/>
            <w:vAlign w:val="bottom"/>
            <w:hideMark/>
          </w:tcPr>
          <w:p w14:paraId="51D43AC8" w14:textId="77777777" w:rsidR="004F175C" w:rsidRPr="004F175C" w:rsidRDefault="004F175C" w:rsidP="004F175C">
            <w:pPr>
              <w:spacing w:after="0" w:line="240" w:lineRule="auto"/>
              <w:ind w:firstLine="0"/>
              <w:jc w:val="center"/>
              <w:rPr>
                <w:color w:val="000000"/>
              </w:rPr>
            </w:pPr>
            <w:r w:rsidRPr="004F175C">
              <w:rPr>
                <w:color w:val="000000"/>
              </w:rPr>
              <w:t>0.202</w:t>
            </w:r>
          </w:p>
        </w:tc>
        <w:tc>
          <w:tcPr>
            <w:tcW w:w="916" w:type="dxa"/>
            <w:tcBorders>
              <w:top w:val="nil"/>
              <w:left w:val="nil"/>
              <w:bottom w:val="nil"/>
              <w:right w:val="nil"/>
            </w:tcBorders>
            <w:shd w:val="clear" w:color="auto" w:fill="auto"/>
            <w:noWrap/>
            <w:vAlign w:val="bottom"/>
            <w:hideMark/>
          </w:tcPr>
          <w:p w14:paraId="55DFEBFD" w14:textId="77777777" w:rsidR="004F175C" w:rsidRPr="004F175C" w:rsidRDefault="004F175C" w:rsidP="004F175C">
            <w:pPr>
              <w:spacing w:after="0" w:line="240" w:lineRule="auto"/>
              <w:ind w:firstLine="0"/>
              <w:jc w:val="center"/>
              <w:rPr>
                <w:color w:val="000000"/>
              </w:rPr>
            </w:pPr>
            <w:r w:rsidRPr="004F175C">
              <w:rPr>
                <w:color w:val="000000"/>
              </w:rPr>
              <w:t>0.202</w:t>
            </w:r>
          </w:p>
        </w:tc>
        <w:tc>
          <w:tcPr>
            <w:tcW w:w="916" w:type="dxa"/>
            <w:tcBorders>
              <w:top w:val="nil"/>
              <w:left w:val="nil"/>
              <w:bottom w:val="nil"/>
              <w:right w:val="nil"/>
            </w:tcBorders>
            <w:shd w:val="clear" w:color="auto" w:fill="auto"/>
            <w:noWrap/>
            <w:vAlign w:val="bottom"/>
            <w:hideMark/>
          </w:tcPr>
          <w:p w14:paraId="0A6D20E1" w14:textId="77777777" w:rsidR="004F175C" w:rsidRPr="004F175C" w:rsidRDefault="004F175C" w:rsidP="004F175C">
            <w:pPr>
              <w:spacing w:after="0" w:line="240" w:lineRule="auto"/>
              <w:ind w:firstLine="0"/>
              <w:jc w:val="center"/>
              <w:rPr>
                <w:color w:val="000000"/>
              </w:rPr>
            </w:pPr>
            <w:r w:rsidRPr="004F175C">
              <w:rPr>
                <w:color w:val="000000"/>
              </w:rPr>
              <w:t>0.153</w:t>
            </w:r>
          </w:p>
        </w:tc>
        <w:tc>
          <w:tcPr>
            <w:tcW w:w="1085" w:type="dxa"/>
            <w:tcBorders>
              <w:top w:val="nil"/>
              <w:left w:val="nil"/>
              <w:bottom w:val="nil"/>
              <w:right w:val="nil"/>
            </w:tcBorders>
            <w:shd w:val="clear" w:color="auto" w:fill="auto"/>
            <w:noWrap/>
            <w:vAlign w:val="bottom"/>
            <w:hideMark/>
          </w:tcPr>
          <w:p w14:paraId="179314A8" w14:textId="77777777" w:rsidR="004F175C" w:rsidRPr="004F175C" w:rsidRDefault="004F175C" w:rsidP="004F175C">
            <w:pPr>
              <w:spacing w:after="0" w:line="240" w:lineRule="auto"/>
              <w:ind w:firstLine="0"/>
              <w:jc w:val="center"/>
              <w:rPr>
                <w:color w:val="000000"/>
              </w:rPr>
            </w:pPr>
            <w:r w:rsidRPr="004F175C">
              <w:rPr>
                <w:color w:val="000000"/>
              </w:rPr>
              <w:t>0.153</w:t>
            </w:r>
          </w:p>
        </w:tc>
      </w:tr>
      <w:tr w:rsidR="004F175C" w:rsidRPr="004F175C" w14:paraId="745660AC" w14:textId="77777777" w:rsidTr="00BA1B52">
        <w:trPr>
          <w:trHeight w:val="296"/>
        </w:trPr>
        <w:tc>
          <w:tcPr>
            <w:tcW w:w="1279" w:type="dxa"/>
            <w:tcBorders>
              <w:top w:val="nil"/>
              <w:left w:val="nil"/>
              <w:bottom w:val="nil"/>
              <w:right w:val="nil"/>
            </w:tcBorders>
            <w:shd w:val="clear" w:color="auto" w:fill="auto"/>
            <w:noWrap/>
            <w:vAlign w:val="center"/>
            <w:hideMark/>
          </w:tcPr>
          <w:p w14:paraId="1F411449"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EB3E53A"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766DA398" w14:textId="77777777" w:rsidR="004F175C" w:rsidRPr="004F175C" w:rsidRDefault="004F175C" w:rsidP="004F175C">
            <w:pPr>
              <w:spacing w:after="0" w:line="240" w:lineRule="auto"/>
              <w:ind w:firstLine="0"/>
              <w:jc w:val="center"/>
              <w:rPr>
                <w:color w:val="000000"/>
              </w:rPr>
            </w:pPr>
            <w:r w:rsidRPr="004F175C">
              <w:rPr>
                <w:color w:val="000000"/>
              </w:rPr>
              <w:t>0.968</w:t>
            </w:r>
          </w:p>
        </w:tc>
        <w:tc>
          <w:tcPr>
            <w:tcW w:w="1117" w:type="dxa"/>
            <w:tcBorders>
              <w:top w:val="nil"/>
              <w:left w:val="nil"/>
              <w:bottom w:val="nil"/>
              <w:right w:val="nil"/>
            </w:tcBorders>
            <w:shd w:val="clear" w:color="auto" w:fill="auto"/>
            <w:noWrap/>
            <w:vAlign w:val="bottom"/>
            <w:hideMark/>
          </w:tcPr>
          <w:p w14:paraId="6729E548" w14:textId="77777777" w:rsidR="004F175C" w:rsidRPr="004F175C" w:rsidRDefault="004F175C" w:rsidP="004F175C">
            <w:pPr>
              <w:spacing w:after="0" w:line="240" w:lineRule="auto"/>
              <w:ind w:firstLine="0"/>
              <w:jc w:val="center"/>
              <w:rPr>
                <w:color w:val="000000"/>
              </w:rPr>
            </w:pPr>
            <w:r w:rsidRPr="004F175C">
              <w:rPr>
                <w:color w:val="000000"/>
              </w:rPr>
              <w:t>0.976</w:t>
            </w:r>
          </w:p>
        </w:tc>
        <w:tc>
          <w:tcPr>
            <w:tcW w:w="916" w:type="dxa"/>
            <w:tcBorders>
              <w:top w:val="nil"/>
              <w:left w:val="nil"/>
              <w:bottom w:val="nil"/>
              <w:right w:val="nil"/>
            </w:tcBorders>
            <w:shd w:val="clear" w:color="auto" w:fill="auto"/>
            <w:noWrap/>
            <w:vAlign w:val="bottom"/>
            <w:hideMark/>
          </w:tcPr>
          <w:p w14:paraId="4D4DE255" w14:textId="77777777" w:rsidR="004F175C" w:rsidRPr="004F175C" w:rsidRDefault="004F175C" w:rsidP="004F175C">
            <w:pPr>
              <w:spacing w:after="0" w:line="240" w:lineRule="auto"/>
              <w:ind w:firstLine="0"/>
              <w:jc w:val="center"/>
              <w:rPr>
                <w:color w:val="000000"/>
              </w:rPr>
            </w:pPr>
            <w:r w:rsidRPr="004F175C">
              <w:rPr>
                <w:color w:val="000000"/>
              </w:rPr>
              <w:t>0.976</w:t>
            </w:r>
          </w:p>
        </w:tc>
        <w:tc>
          <w:tcPr>
            <w:tcW w:w="916" w:type="dxa"/>
            <w:tcBorders>
              <w:top w:val="nil"/>
              <w:left w:val="nil"/>
              <w:bottom w:val="nil"/>
              <w:right w:val="nil"/>
            </w:tcBorders>
            <w:shd w:val="clear" w:color="auto" w:fill="auto"/>
            <w:noWrap/>
            <w:vAlign w:val="bottom"/>
            <w:hideMark/>
          </w:tcPr>
          <w:p w14:paraId="3FF0B54A" w14:textId="77777777" w:rsidR="004F175C" w:rsidRPr="004F175C" w:rsidRDefault="004F175C" w:rsidP="004F175C">
            <w:pPr>
              <w:spacing w:after="0" w:line="240" w:lineRule="auto"/>
              <w:ind w:firstLine="0"/>
              <w:jc w:val="center"/>
              <w:rPr>
                <w:color w:val="000000"/>
              </w:rPr>
            </w:pPr>
            <w:r w:rsidRPr="004F175C">
              <w:rPr>
                <w:color w:val="000000"/>
              </w:rPr>
              <w:t>0.943</w:t>
            </w:r>
          </w:p>
        </w:tc>
        <w:tc>
          <w:tcPr>
            <w:tcW w:w="1085" w:type="dxa"/>
            <w:tcBorders>
              <w:top w:val="nil"/>
              <w:left w:val="nil"/>
              <w:bottom w:val="nil"/>
              <w:right w:val="nil"/>
            </w:tcBorders>
            <w:shd w:val="clear" w:color="auto" w:fill="auto"/>
            <w:noWrap/>
            <w:vAlign w:val="bottom"/>
            <w:hideMark/>
          </w:tcPr>
          <w:p w14:paraId="1067ACA1" w14:textId="77777777" w:rsidR="004F175C" w:rsidRPr="004F175C" w:rsidRDefault="004F175C" w:rsidP="004F175C">
            <w:pPr>
              <w:spacing w:after="0" w:line="240" w:lineRule="auto"/>
              <w:ind w:firstLine="0"/>
              <w:jc w:val="center"/>
              <w:rPr>
                <w:color w:val="000000"/>
              </w:rPr>
            </w:pPr>
            <w:r w:rsidRPr="004F175C">
              <w:rPr>
                <w:color w:val="000000"/>
              </w:rPr>
              <w:t>0.943</w:t>
            </w:r>
          </w:p>
        </w:tc>
      </w:tr>
      <w:tr w:rsidR="004F175C" w:rsidRPr="004F175C" w14:paraId="55AB63D5" w14:textId="77777777" w:rsidTr="00BA1B52">
        <w:trPr>
          <w:trHeight w:val="296"/>
        </w:trPr>
        <w:tc>
          <w:tcPr>
            <w:tcW w:w="1279" w:type="dxa"/>
            <w:tcBorders>
              <w:top w:val="nil"/>
              <w:left w:val="nil"/>
              <w:bottom w:val="nil"/>
              <w:right w:val="nil"/>
            </w:tcBorders>
            <w:shd w:val="clear" w:color="auto" w:fill="auto"/>
            <w:noWrap/>
            <w:vAlign w:val="center"/>
            <w:hideMark/>
          </w:tcPr>
          <w:p w14:paraId="30C78B90"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7241EE7F"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66678083" w14:textId="77777777" w:rsidR="004F175C" w:rsidRPr="004F175C" w:rsidRDefault="004F175C" w:rsidP="004F175C">
            <w:pPr>
              <w:spacing w:after="0" w:line="240" w:lineRule="auto"/>
              <w:ind w:firstLine="0"/>
              <w:jc w:val="center"/>
              <w:rPr>
                <w:color w:val="000000"/>
              </w:rPr>
            </w:pPr>
            <w:r w:rsidRPr="004F175C">
              <w:rPr>
                <w:color w:val="000000"/>
              </w:rPr>
              <w:t>0.769</w:t>
            </w:r>
          </w:p>
        </w:tc>
        <w:tc>
          <w:tcPr>
            <w:tcW w:w="1117" w:type="dxa"/>
            <w:tcBorders>
              <w:top w:val="nil"/>
              <w:left w:val="nil"/>
              <w:bottom w:val="nil"/>
              <w:right w:val="nil"/>
            </w:tcBorders>
            <w:shd w:val="clear" w:color="auto" w:fill="auto"/>
            <w:noWrap/>
            <w:vAlign w:val="bottom"/>
            <w:hideMark/>
          </w:tcPr>
          <w:p w14:paraId="2BB9FD87" w14:textId="77777777" w:rsidR="004F175C" w:rsidRPr="004F175C" w:rsidRDefault="004F175C" w:rsidP="004F175C">
            <w:pPr>
              <w:spacing w:after="0" w:line="240" w:lineRule="auto"/>
              <w:ind w:firstLine="0"/>
              <w:jc w:val="center"/>
              <w:rPr>
                <w:color w:val="000000"/>
              </w:rPr>
            </w:pPr>
            <w:r w:rsidRPr="004F175C">
              <w:rPr>
                <w:color w:val="000000"/>
              </w:rPr>
              <w:t>0.774</w:t>
            </w:r>
          </w:p>
        </w:tc>
        <w:tc>
          <w:tcPr>
            <w:tcW w:w="916" w:type="dxa"/>
            <w:tcBorders>
              <w:top w:val="nil"/>
              <w:left w:val="nil"/>
              <w:bottom w:val="nil"/>
              <w:right w:val="nil"/>
            </w:tcBorders>
            <w:shd w:val="clear" w:color="auto" w:fill="auto"/>
            <w:noWrap/>
            <w:vAlign w:val="bottom"/>
            <w:hideMark/>
          </w:tcPr>
          <w:p w14:paraId="193FF904" w14:textId="77777777" w:rsidR="004F175C" w:rsidRPr="004F175C" w:rsidRDefault="004F175C" w:rsidP="004F175C">
            <w:pPr>
              <w:spacing w:after="0" w:line="240" w:lineRule="auto"/>
              <w:ind w:firstLine="0"/>
              <w:jc w:val="center"/>
              <w:rPr>
                <w:color w:val="000000"/>
              </w:rPr>
            </w:pPr>
            <w:r w:rsidRPr="004F175C">
              <w:rPr>
                <w:color w:val="000000"/>
              </w:rPr>
              <w:t>0.774</w:t>
            </w:r>
          </w:p>
        </w:tc>
        <w:tc>
          <w:tcPr>
            <w:tcW w:w="916" w:type="dxa"/>
            <w:tcBorders>
              <w:top w:val="nil"/>
              <w:left w:val="nil"/>
              <w:bottom w:val="nil"/>
              <w:right w:val="nil"/>
            </w:tcBorders>
            <w:shd w:val="clear" w:color="auto" w:fill="auto"/>
            <w:noWrap/>
            <w:vAlign w:val="bottom"/>
            <w:hideMark/>
          </w:tcPr>
          <w:p w14:paraId="4640C12E" w14:textId="77777777" w:rsidR="004F175C" w:rsidRPr="004F175C" w:rsidRDefault="004F175C" w:rsidP="004F175C">
            <w:pPr>
              <w:spacing w:after="0" w:line="240" w:lineRule="auto"/>
              <w:ind w:firstLine="0"/>
              <w:jc w:val="center"/>
              <w:rPr>
                <w:color w:val="000000"/>
              </w:rPr>
            </w:pPr>
            <w:r w:rsidRPr="004F175C">
              <w:rPr>
                <w:color w:val="000000"/>
              </w:rPr>
              <w:t>0.790</w:t>
            </w:r>
          </w:p>
        </w:tc>
        <w:tc>
          <w:tcPr>
            <w:tcW w:w="1085" w:type="dxa"/>
            <w:tcBorders>
              <w:top w:val="nil"/>
              <w:left w:val="nil"/>
              <w:bottom w:val="nil"/>
              <w:right w:val="nil"/>
            </w:tcBorders>
            <w:shd w:val="clear" w:color="auto" w:fill="auto"/>
            <w:noWrap/>
            <w:vAlign w:val="bottom"/>
            <w:hideMark/>
          </w:tcPr>
          <w:p w14:paraId="3D3FDA6D" w14:textId="77777777" w:rsidR="004F175C" w:rsidRPr="004F175C" w:rsidRDefault="004F175C" w:rsidP="004F175C">
            <w:pPr>
              <w:spacing w:after="0" w:line="240" w:lineRule="auto"/>
              <w:ind w:firstLine="0"/>
              <w:jc w:val="center"/>
              <w:rPr>
                <w:color w:val="000000"/>
              </w:rPr>
            </w:pPr>
            <w:r w:rsidRPr="004F175C">
              <w:rPr>
                <w:color w:val="000000"/>
              </w:rPr>
              <w:t>0.790</w:t>
            </w:r>
          </w:p>
        </w:tc>
      </w:tr>
      <w:tr w:rsidR="004F175C" w:rsidRPr="004F175C" w14:paraId="64964564" w14:textId="77777777" w:rsidTr="00BA1B52">
        <w:trPr>
          <w:trHeight w:val="296"/>
        </w:trPr>
        <w:tc>
          <w:tcPr>
            <w:tcW w:w="1279" w:type="dxa"/>
            <w:tcBorders>
              <w:top w:val="nil"/>
              <w:left w:val="nil"/>
              <w:bottom w:val="nil"/>
              <w:right w:val="nil"/>
            </w:tcBorders>
            <w:shd w:val="clear" w:color="auto" w:fill="auto"/>
            <w:noWrap/>
            <w:vAlign w:val="center"/>
            <w:hideMark/>
          </w:tcPr>
          <w:p w14:paraId="2B21D339"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4BB0FA50"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5F7FA946"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bottom"/>
            <w:hideMark/>
          </w:tcPr>
          <w:p w14:paraId="3F8DD6F2" w14:textId="77777777" w:rsidR="004F175C" w:rsidRPr="004F175C" w:rsidRDefault="004F175C" w:rsidP="004F175C">
            <w:pPr>
              <w:spacing w:after="0" w:line="240" w:lineRule="auto"/>
              <w:ind w:firstLine="0"/>
              <w:jc w:val="center"/>
              <w:rPr>
                <w:color w:val="000000"/>
              </w:rPr>
            </w:pPr>
            <w:r w:rsidRPr="004F175C">
              <w:rPr>
                <w:color w:val="000000"/>
              </w:rPr>
              <w:t>-0.010</w:t>
            </w:r>
          </w:p>
        </w:tc>
        <w:tc>
          <w:tcPr>
            <w:tcW w:w="916" w:type="dxa"/>
            <w:tcBorders>
              <w:top w:val="nil"/>
              <w:left w:val="nil"/>
              <w:bottom w:val="nil"/>
              <w:right w:val="nil"/>
            </w:tcBorders>
            <w:shd w:val="clear" w:color="auto" w:fill="auto"/>
            <w:noWrap/>
            <w:vAlign w:val="bottom"/>
            <w:hideMark/>
          </w:tcPr>
          <w:p w14:paraId="3F7BC6B3" w14:textId="77777777" w:rsidR="004F175C" w:rsidRPr="004F175C" w:rsidRDefault="004F175C" w:rsidP="004F175C">
            <w:pPr>
              <w:spacing w:after="0" w:line="240" w:lineRule="auto"/>
              <w:ind w:firstLine="0"/>
              <w:jc w:val="center"/>
              <w:rPr>
                <w:color w:val="000000"/>
              </w:rPr>
            </w:pPr>
            <w:r w:rsidRPr="004F175C">
              <w:rPr>
                <w:color w:val="000000"/>
              </w:rPr>
              <w:t>-0.010</w:t>
            </w:r>
          </w:p>
        </w:tc>
        <w:tc>
          <w:tcPr>
            <w:tcW w:w="916" w:type="dxa"/>
            <w:tcBorders>
              <w:top w:val="nil"/>
              <w:left w:val="nil"/>
              <w:bottom w:val="nil"/>
              <w:right w:val="nil"/>
            </w:tcBorders>
            <w:shd w:val="clear" w:color="auto" w:fill="auto"/>
            <w:noWrap/>
            <w:vAlign w:val="bottom"/>
            <w:hideMark/>
          </w:tcPr>
          <w:p w14:paraId="0A829121" w14:textId="77777777" w:rsidR="004F175C" w:rsidRPr="004F175C" w:rsidRDefault="004F175C" w:rsidP="004F175C">
            <w:pPr>
              <w:spacing w:after="0" w:line="240" w:lineRule="auto"/>
              <w:ind w:firstLine="0"/>
              <w:jc w:val="center"/>
              <w:rPr>
                <w:color w:val="000000"/>
              </w:rPr>
            </w:pPr>
            <w:r w:rsidRPr="004F175C">
              <w:rPr>
                <w:color w:val="000000"/>
              </w:rPr>
              <w:t>-0.084</w:t>
            </w:r>
          </w:p>
        </w:tc>
        <w:tc>
          <w:tcPr>
            <w:tcW w:w="1085" w:type="dxa"/>
            <w:tcBorders>
              <w:top w:val="nil"/>
              <w:left w:val="nil"/>
              <w:bottom w:val="nil"/>
              <w:right w:val="nil"/>
            </w:tcBorders>
            <w:shd w:val="clear" w:color="auto" w:fill="auto"/>
            <w:noWrap/>
            <w:vAlign w:val="bottom"/>
            <w:hideMark/>
          </w:tcPr>
          <w:p w14:paraId="4E065922" w14:textId="77777777" w:rsidR="004F175C" w:rsidRPr="004F175C" w:rsidRDefault="004F175C" w:rsidP="004F175C">
            <w:pPr>
              <w:spacing w:after="0" w:line="240" w:lineRule="auto"/>
              <w:ind w:firstLine="0"/>
              <w:jc w:val="center"/>
              <w:rPr>
                <w:color w:val="000000"/>
              </w:rPr>
            </w:pPr>
            <w:r w:rsidRPr="004F175C">
              <w:rPr>
                <w:color w:val="000000"/>
              </w:rPr>
              <w:t>-0.084</w:t>
            </w:r>
          </w:p>
        </w:tc>
      </w:tr>
      <w:tr w:rsidR="004F175C" w:rsidRPr="004F175C" w14:paraId="31F9715F"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73F0F793"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7E56B1F8"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5EF662C4"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bottom"/>
            <w:hideMark/>
          </w:tcPr>
          <w:p w14:paraId="2D37D3CB" w14:textId="77777777" w:rsidR="004F175C" w:rsidRPr="004F175C" w:rsidRDefault="004F175C" w:rsidP="004F175C">
            <w:pPr>
              <w:spacing w:after="0" w:line="240" w:lineRule="auto"/>
              <w:ind w:firstLine="0"/>
              <w:jc w:val="center"/>
              <w:rPr>
                <w:color w:val="000000"/>
              </w:rPr>
            </w:pPr>
            <w:r w:rsidRPr="004F175C">
              <w:rPr>
                <w:color w:val="000000"/>
              </w:rPr>
              <w:t>0.075</w:t>
            </w:r>
          </w:p>
        </w:tc>
        <w:tc>
          <w:tcPr>
            <w:tcW w:w="916" w:type="dxa"/>
            <w:tcBorders>
              <w:top w:val="nil"/>
              <w:left w:val="nil"/>
              <w:bottom w:val="single" w:sz="4" w:space="0" w:color="auto"/>
              <w:right w:val="nil"/>
            </w:tcBorders>
            <w:shd w:val="clear" w:color="auto" w:fill="auto"/>
            <w:noWrap/>
            <w:vAlign w:val="bottom"/>
            <w:hideMark/>
          </w:tcPr>
          <w:p w14:paraId="51C4DD60" w14:textId="77777777" w:rsidR="004F175C" w:rsidRPr="004F175C" w:rsidRDefault="004F175C" w:rsidP="004F175C">
            <w:pPr>
              <w:spacing w:after="0" w:line="240" w:lineRule="auto"/>
              <w:ind w:firstLine="0"/>
              <w:jc w:val="center"/>
              <w:rPr>
                <w:color w:val="000000"/>
              </w:rPr>
            </w:pPr>
            <w:r w:rsidRPr="004F175C">
              <w:rPr>
                <w:color w:val="000000"/>
              </w:rPr>
              <w:t>0.075</w:t>
            </w:r>
          </w:p>
        </w:tc>
        <w:tc>
          <w:tcPr>
            <w:tcW w:w="916" w:type="dxa"/>
            <w:tcBorders>
              <w:top w:val="nil"/>
              <w:left w:val="nil"/>
              <w:bottom w:val="single" w:sz="4" w:space="0" w:color="auto"/>
              <w:right w:val="nil"/>
            </w:tcBorders>
            <w:shd w:val="clear" w:color="auto" w:fill="auto"/>
            <w:noWrap/>
            <w:vAlign w:val="bottom"/>
            <w:hideMark/>
          </w:tcPr>
          <w:p w14:paraId="086D826C" w14:textId="77777777" w:rsidR="004F175C" w:rsidRPr="004F175C" w:rsidRDefault="004F175C" w:rsidP="004F175C">
            <w:pPr>
              <w:spacing w:after="0" w:line="240" w:lineRule="auto"/>
              <w:ind w:firstLine="0"/>
              <w:jc w:val="center"/>
              <w:rPr>
                <w:color w:val="000000"/>
              </w:rPr>
            </w:pPr>
            <w:r w:rsidRPr="004F175C">
              <w:rPr>
                <w:color w:val="000000"/>
              </w:rPr>
              <w:t>0.035</w:t>
            </w:r>
          </w:p>
        </w:tc>
        <w:tc>
          <w:tcPr>
            <w:tcW w:w="1085" w:type="dxa"/>
            <w:tcBorders>
              <w:top w:val="nil"/>
              <w:left w:val="nil"/>
              <w:bottom w:val="single" w:sz="4" w:space="0" w:color="auto"/>
              <w:right w:val="nil"/>
            </w:tcBorders>
            <w:shd w:val="clear" w:color="auto" w:fill="auto"/>
            <w:noWrap/>
            <w:vAlign w:val="bottom"/>
            <w:hideMark/>
          </w:tcPr>
          <w:p w14:paraId="6C3114D7" w14:textId="77777777" w:rsidR="004F175C" w:rsidRPr="004F175C" w:rsidRDefault="004F175C" w:rsidP="004F175C">
            <w:pPr>
              <w:spacing w:after="0" w:line="240" w:lineRule="auto"/>
              <w:ind w:firstLine="0"/>
              <w:jc w:val="center"/>
              <w:rPr>
                <w:color w:val="000000"/>
              </w:rPr>
            </w:pPr>
            <w:r w:rsidRPr="004F175C">
              <w:rPr>
                <w:color w:val="000000"/>
              </w:rPr>
              <w:t>0.035</w:t>
            </w:r>
          </w:p>
        </w:tc>
      </w:tr>
      <w:tr w:rsidR="004F175C" w:rsidRPr="004F175C" w14:paraId="11F8D8F5" w14:textId="77777777" w:rsidTr="00BA1B52">
        <w:trPr>
          <w:trHeight w:val="296"/>
        </w:trPr>
        <w:tc>
          <w:tcPr>
            <w:tcW w:w="1279" w:type="dxa"/>
            <w:tcBorders>
              <w:top w:val="nil"/>
              <w:left w:val="nil"/>
              <w:bottom w:val="nil"/>
              <w:right w:val="nil"/>
            </w:tcBorders>
            <w:shd w:val="clear" w:color="auto" w:fill="auto"/>
            <w:noWrap/>
            <w:vAlign w:val="center"/>
            <w:hideMark/>
          </w:tcPr>
          <w:p w14:paraId="497F0754" w14:textId="77777777" w:rsidR="004F175C" w:rsidRPr="004F175C" w:rsidRDefault="004F175C" w:rsidP="004F175C">
            <w:pPr>
              <w:spacing w:after="0" w:line="240" w:lineRule="auto"/>
              <w:ind w:firstLine="0"/>
              <w:rPr>
                <w:color w:val="000000"/>
              </w:rPr>
            </w:pPr>
            <w:r w:rsidRPr="004F175C">
              <w:rPr>
                <w:color w:val="000000"/>
              </w:rPr>
              <w:t>CF</w:t>
            </w:r>
          </w:p>
        </w:tc>
        <w:tc>
          <w:tcPr>
            <w:tcW w:w="3041" w:type="dxa"/>
            <w:tcBorders>
              <w:top w:val="nil"/>
              <w:left w:val="nil"/>
              <w:bottom w:val="nil"/>
              <w:right w:val="nil"/>
            </w:tcBorders>
            <w:shd w:val="clear" w:color="auto" w:fill="auto"/>
            <w:noWrap/>
            <w:vAlign w:val="center"/>
            <w:hideMark/>
          </w:tcPr>
          <w:p w14:paraId="2948F5BD"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6F080D6D"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1117" w:type="dxa"/>
            <w:tcBorders>
              <w:top w:val="nil"/>
              <w:left w:val="nil"/>
              <w:bottom w:val="nil"/>
              <w:right w:val="nil"/>
            </w:tcBorders>
            <w:shd w:val="clear" w:color="auto" w:fill="auto"/>
            <w:noWrap/>
            <w:vAlign w:val="bottom"/>
            <w:hideMark/>
          </w:tcPr>
          <w:p w14:paraId="22F81087"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219EBD52"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61D1C80E"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1085" w:type="dxa"/>
            <w:tcBorders>
              <w:top w:val="nil"/>
              <w:left w:val="nil"/>
              <w:bottom w:val="nil"/>
              <w:right w:val="nil"/>
            </w:tcBorders>
            <w:shd w:val="clear" w:color="auto" w:fill="auto"/>
            <w:noWrap/>
            <w:vAlign w:val="bottom"/>
            <w:hideMark/>
          </w:tcPr>
          <w:p w14:paraId="47F4B60D" w14:textId="77777777" w:rsidR="004F175C" w:rsidRPr="004F175C" w:rsidRDefault="004F175C" w:rsidP="004F175C">
            <w:pPr>
              <w:spacing w:after="0" w:line="240" w:lineRule="auto"/>
              <w:ind w:firstLine="0"/>
              <w:jc w:val="center"/>
              <w:rPr>
                <w:color w:val="000000"/>
              </w:rPr>
            </w:pPr>
            <w:r w:rsidRPr="004F175C">
              <w:rPr>
                <w:color w:val="000000"/>
              </w:rPr>
              <w:t>0.002</w:t>
            </w:r>
          </w:p>
        </w:tc>
      </w:tr>
      <w:tr w:rsidR="004F175C" w:rsidRPr="004F175C" w14:paraId="4E8F4063" w14:textId="77777777" w:rsidTr="00BA1B52">
        <w:trPr>
          <w:trHeight w:val="296"/>
        </w:trPr>
        <w:tc>
          <w:tcPr>
            <w:tcW w:w="1279" w:type="dxa"/>
            <w:tcBorders>
              <w:top w:val="nil"/>
              <w:left w:val="nil"/>
              <w:bottom w:val="nil"/>
              <w:right w:val="nil"/>
            </w:tcBorders>
            <w:shd w:val="clear" w:color="auto" w:fill="auto"/>
            <w:noWrap/>
            <w:vAlign w:val="center"/>
            <w:hideMark/>
          </w:tcPr>
          <w:p w14:paraId="12A7E661"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E3DD3A1"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34ECB0C3" w14:textId="77777777" w:rsidR="004F175C" w:rsidRPr="004F175C" w:rsidRDefault="004F175C" w:rsidP="004F175C">
            <w:pPr>
              <w:spacing w:after="0" w:line="240" w:lineRule="auto"/>
              <w:ind w:firstLine="0"/>
              <w:jc w:val="center"/>
              <w:rPr>
                <w:color w:val="000000"/>
              </w:rPr>
            </w:pPr>
            <w:r w:rsidRPr="004F175C">
              <w:rPr>
                <w:color w:val="000000"/>
              </w:rPr>
              <w:t>0.297</w:t>
            </w:r>
          </w:p>
        </w:tc>
        <w:tc>
          <w:tcPr>
            <w:tcW w:w="1117" w:type="dxa"/>
            <w:tcBorders>
              <w:top w:val="nil"/>
              <w:left w:val="nil"/>
              <w:bottom w:val="nil"/>
              <w:right w:val="nil"/>
            </w:tcBorders>
            <w:shd w:val="clear" w:color="auto" w:fill="auto"/>
            <w:noWrap/>
            <w:vAlign w:val="bottom"/>
            <w:hideMark/>
          </w:tcPr>
          <w:p w14:paraId="77460A8B" w14:textId="77777777" w:rsidR="004F175C" w:rsidRPr="004F175C" w:rsidRDefault="004F175C" w:rsidP="004F175C">
            <w:pPr>
              <w:spacing w:after="0" w:line="240" w:lineRule="auto"/>
              <w:ind w:firstLine="0"/>
              <w:jc w:val="center"/>
              <w:rPr>
                <w:color w:val="000000"/>
              </w:rPr>
            </w:pPr>
            <w:r w:rsidRPr="004F175C">
              <w:rPr>
                <w:color w:val="000000"/>
              </w:rPr>
              <w:t>0.302</w:t>
            </w:r>
          </w:p>
        </w:tc>
        <w:tc>
          <w:tcPr>
            <w:tcW w:w="916" w:type="dxa"/>
            <w:tcBorders>
              <w:top w:val="nil"/>
              <w:left w:val="nil"/>
              <w:bottom w:val="nil"/>
              <w:right w:val="nil"/>
            </w:tcBorders>
            <w:shd w:val="clear" w:color="auto" w:fill="auto"/>
            <w:noWrap/>
            <w:vAlign w:val="bottom"/>
            <w:hideMark/>
          </w:tcPr>
          <w:p w14:paraId="550F714D" w14:textId="77777777" w:rsidR="004F175C" w:rsidRPr="004F175C" w:rsidRDefault="004F175C" w:rsidP="004F175C">
            <w:pPr>
              <w:spacing w:after="0" w:line="240" w:lineRule="auto"/>
              <w:ind w:firstLine="0"/>
              <w:jc w:val="center"/>
              <w:rPr>
                <w:color w:val="000000"/>
              </w:rPr>
            </w:pPr>
            <w:r w:rsidRPr="004F175C">
              <w:rPr>
                <w:color w:val="000000"/>
              </w:rPr>
              <w:t>0.302</w:t>
            </w:r>
          </w:p>
        </w:tc>
        <w:tc>
          <w:tcPr>
            <w:tcW w:w="916" w:type="dxa"/>
            <w:tcBorders>
              <w:top w:val="nil"/>
              <w:left w:val="nil"/>
              <w:bottom w:val="nil"/>
              <w:right w:val="nil"/>
            </w:tcBorders>
            <w:shd w:val="clear" w:color="auto" w:fill="auto"/>
            <w:noWrap/>
            <w:vAlign w:val="bottom"/>
            <w:hideMark/>
          </w:tcPr>
          <w:p w14:paraId="4C7A8C16" w14:textId="77777777" w:rsidR="004F175C" w:rsidRPr="004F175C" w:rsidRDefault="004F175C" w:rsidP="004F175C">
            <w:pPr>
              <w:spacing w:after="0" w:line="240" w:lineRule="auto"/>
              <w:ind w:firstLine="0"/>
              <w:jc w:val="center"/>
              <w:rPr>
                <w:color w:val="000000"/>
              </w:rPr>
            </w:pPr>
            <w:r w:rsidRPr="004F175C">
              <w:rPr>
                <w:color w:val="000000"/>
              </w:rPr>
              <w:t>0.277</w:t>
            </w:r>
          </w:p>
        </w:tc>
        <w:tc>
          <w:tcPr>
            <w:tcW w:w="1085" w:type="dxa"/>
            <w:tcBorders>
              <w:top w:val="nil"/>
              <w:left w:val="nil"/>
              <w:bottom w:val="nil"/>
              <w:right w:val="nil"/>
            </w:tcBorders>
            <w:shd w:val="clear" w:color="auto" w:fill="auto"/>
            <w:noWrap/>
            <w:vAlign w:val="bottom"/>
            <w:hideMark/>
          </w:tcPr>
          <w:p w14:paraId="145CFE2A" w14:textId="77777777" w:rsidR="004F175C" w:rsidRPr="004F175C" w:rsidRDefault="004F175C" w:rsidP="004F175C">
            <w:pPr>
              <w:spacing w:after="0" w:line="240" w:lineRule="auto"/>
              <w:ind w:firstLine="0"/>
              <w:jc w:val="center"/>
              <w:rPr>
                <w:color w:val="000000"/>
              </w:rPr>
            </w:pPr>
            <w:r w:rsidRPr="004F175C">
              <w:rPr>
                <w:color w:val="000000"/>
              </w:rPr>
              <w:t>0.277</w:t>
            </w:r>
          </w:p>
        </w:tc>
      </w:tr>
      <w:tr w:rsidR="004F175C" w:rsidRPr="004F175C" w14:paraId="5C738E62" w14:textId="77777777" w:rsidTr="00BA1B52">
        <w:trPr>
          <w:trHeight w:val="296"/>
        </w:trPr>
        <w:tc>
          <w:tcPr>
            <w:tcW w:w="1279" w:type="dxa"/>
            <w:tcBorders>
              <w:top w:val="nil"/>
              <w:left w:val="nil"/>
              <w:bottom w:val="nil"/>
              <w:right w:val="nil"/>
            </w:tcBorders>
            <w:shd w:val="clear" w:color="auto" w:fill="auto"/>
            <w:noWrap/>
            <w:vAlign w:val="center"/>
            <w:hideMark/>
          </w:tcPr>
          <w:p w14:paraId="68A5F978"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26052D3"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04564784" w14:textId="77777777" w:rsidR="004F175C" w:rsidRPr="004F175C" w:rsidRDefault="004F175C" w:rsidP="004F175C">
            <w:pPr>
              <w:spacing w:after="0" w:line="240" w:lineRule="auto"/>
              <w:ind w:firstLine="0"/>
              <w:jc w:val="center"/>
              <w:rPr>
                <w:color w:val="000000"/>
              </w:rPr>
            </w:pPr>
            <w:r w:rsidRPr="004F175C">
              <w:rPr>
                <w:color w:val="000000"/>
              </w:rPr>
              <w:t>0.295</w:t>
            </w:r>
          </w:p>
        </w:tc>
        <w:tc>
          <w:tcPr>
            <w:tcW w:w="1117" w:type="dxa"/>
            <w:tcBorders>
              <w:top w:val="nil"/>
              <w:left w:val="nil"/>
              <w:bottom w:val="nil"/>
              <w:right w:val="nil"/>
            </w:tcBorders>
            <w:shd w:val="clear" w:color="auto" w:fill="auto"/>
            <w:noWrap/>
            <w:vAlign w:val="bottom"/>
            <w:hideMark/>
          </w:tcPr>
          <w:p w14:paraId="7D0244C7" w14:textId="77777777" w:rsidR="004F175C" w:rsidRPr="004F175C" w:rsidRDefault="004F175C" w:rsidP="004F175C">
            <w:pPr>
              <w:spacing w:after="0" w:line="240" w:lineRule="auto"/>
              <w:ind w:firstLine="0"/>
              <w:jc w:val="center"/>
              <w:rPr>
                <w:color w:val="000000"/>
              </w:rPr>
            </w:pPr>
            <w:r w:rsidRPr="004F175C">
              <w:rPr>
                <w:color w:val="000000"/>
              </w:rPr>
              <w:t>0.301</w:t>
            </w:r>
          </w:p>
        </w:tc>
        <w:tc>
          <w:tcPr>
            <w:tcW w:w="916" w:type="dxa"/>
            <w:tcBorders>
              <w:top w:val="nil"/>
              <w:left w:val="nil"/>
              <w:bottom w:val="nil"/>
              <w:right w:val="nil"/>
            </w:tcBorders>
            <w:shd w:val="clear" w:color="auto" w:fill="auto"/>
            <w:noWrap/>
            <w:vAlign w:val="bottom"/>
            <w:hideMark/>
          </w:tcPr>
          <w:p w14:paraId="5B157E7A" w14:textId="77777777" w:rsidR="004F175C" w:rsidRPr="004F175C" w:rsidRDefault="004F175C" w:rsidP="004F175C">
            <w:pPr>
              <w:spacing w:after="0" w:line="240" w:lineRule="auto"/>
              <w:ind w:firstLine="0"/>
              <w:jc w:val="center"/>
              <w:rPr>
                <w:color w:val="000000"/>
              </w:rPr>
            </w:pPr>
            <w:r w:rsidRPr="004F175C">
              <w:rPr>
                <w:color w:val="000000"/>
              </w:rPr>
              <w:t>0.301</w:t>
            </w:r>
          </w:p>
        </w:tc>
        <w:tc>
          <w:tcPr>
            <w:tcW w:w="916" w:type="dxa"/>
            <w:tcBorders>
              <w:top w:val="nil"/>
              <w:left w:val="nil"/>
              <w:bottom w:val="nil"/>
              <w:right w:val="nil"/>
            </w:tcBorders>
            <w:shd w:val="clear" w:color="auto" w:fill="auto"/>
            <w:noWrap/>
            <w:vAlign w:val="bottom"/>
            <w:hideMark/>
          </w:tcPr>
          <w:p w14:paraId="62A1F5A5" w14:textId="77777777" w:rsidR="004F175C" w:rsidRPr="004F175C" w:rsidRDefault="004F175C" w:rsidP="004F175C">
            <w:pPr>
              <w:spacing w:after="0" w:line="240" w:lineRule="auto"/>
              <w:ind w:firstLine="0"/>
              <w:jc w:val="center"/>
              <w:rPr>
                <w:color w:val="000000"/>
              </w:rPr>
            </w:pPr>
            <w:r w:rsidRPr="004F175C">
              <w:rPr>
                <w:color w:val="000000"/>
              </w:rPr>
              <w:t>0.275</w:t>
            </w:r>
          </w:p>
        </w:tc>
        <w:tc>
          <w:tcPr>
            <w:tcW w:w="1085" w:type="dxa"/>
            <w:tcBorders>
              <w:top w:val="nil"/>
              <w:left w:val="nil"/>
              <w:bottom w:val="nil"/>
              <w:right w:val="nil"/>
            </w:tcBorders>
            <w:shd w:val="clear" w:color="auto" w:fill="auto"/>
            <w:noWrap/>
            <w:vAlign w:val="bottom"/>
            <w:hideMark/>
          </w:tcPr>
          <w:p w14:paraId="7A59A749" w14:textId="77777777" w:rsidR="004F175C" w:rsidRPr="004F175C" w:rsidRDefault="004F175C" w:rsidP="004F175C">
            <w:pPr>
              <w:spacing w:after="0" w:line="240" w:lineRule="auto"/>
              <w:ind w:firstLine="0"/>
              <w:jc w:val="center"/>
              <w:rPr>
                <w:color w:val="000000"/>
              </w:rPr>
            </w:pPr>
            <w:r w:rsidRPr="004F175C">
              <w:rPr>
                <w:color w:val="000000"/>
              </w:rPr>
              <w:t>0.275</w:t>
            </w:r>
          </w:p>
        </w:tc>
      </w:tr>
      <w:tr w:rsidR="004F175C" w:rsidRPr="004F175C" w14:paraId="02ECB0B0" w14:textId="77777777" w:rsidTr="00BA1B52">
        <w:trPr>
          <w:trHeight w:val="296"/>
        </w:trPr>
        <w:tc>
          <w:tcPr>
            <w:tcW w:w="1279" w:type="dxa"/>
            <w:tcBorders>
              <w:top w:val="nil"/>
              <w:left w:val="nil"/>
              <w:bottom w:val="nil"/>
              <w:right w:val="nil"/>
            </w:tcBorders>
            <w:shd w:val="clear" w:color="auto" w:fill="auto"/>
            <w:noWrap/>
            <w:vAlign w:val="center"/>
            <w:hideMark/>
          </w:tcPr>
          <w:p w14:paraId="582A30F9"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65A5A575"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1EC97404"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bottom"/>
            <w:hideMark/>
          </w:tcPr>
          <w:p w14:paraId="31747041"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5B034D4C"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28B934BA" w14:textId="77777777" w:rsidR="004F175C" w:rsidRPr="004F175C" w:rsidRDefault="004F175C" w:rsidP="004F175C">
            <w:pPr>
              <w:spacing w:after="0" w:line="240" w:lineRule="auto"/>
              <w:ind w:firstLine="0"/>
              <w:jc w:val="center"/>
              <w:rPr>
                <w:color w:val="000000"/>
              </w:rPr>
            </w:pPr>
            <w:r w:rsidRPr="004F175C">
              <w:rPr>
                <w:color w:val="000000"/>
              </w:rPr>
              <w:t>-0.011</w:t>
            </w:r>
          </w:p>
        </w:tc>
        <w:tc>
          <w:tcPr>
            <w:tcW w:w="1085" w:type="dxa"/>
            <w:tcBorders>
              <w:top w:val="nil"/>
              <w:left w:val="nil"/>
              <w:bottom w:val="nil"/>
              <w:right w:val="nil"/>
            </w:tcBorders>
            <w:shd w:val="clear" w:color="auto" w:fill="auto"/>
            <w:noWrap/>
            <w:vAlign w:val="bottom"/>
            <w:hideMark/>
          </w:tcPr>
          <w:p w14:paraId="64288E6C" w14:textId="77777777" w:rsidR="004F175C" w:rsidRPr="004F175C" w:rsidRDefault="004F175C" w:rsidP="004F175C">
            <w:pPr>
              <w:spacing w:after="0" w:line="240" w:lineRule="auto"/>
              <w:ind w:firstLine="0"/>
              <w:jc w:val="center"/>
              <w:rPr>
                <w:color w:val="000000"/>
              </w:rPr>
            </w:pPr>
            <w:r w:rsidRPr="004F175C">
              <w:rPr>
                <w:color w:val="000000"/>
              </w:rPr>
              <w:t>-0.011</w:t>
            </w:r>
          </w:p>
        </w:tc>
      </w:tr>
      <w:tr w:rsidR="004F175C" w:rsidRPr="004F175C" w14:paraId="3599E616"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4D42EF2F"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1BDEAE1A"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48C9E5A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bottom"/>
            <w:hideMark/>
          </w:tcPr>
          <w:p w14:paraId="047AFE39" w14:textId="77777777" w:rsidR="004F175C" w:rsidRPr="004F175C" w:rsidRDefault="004F175C" w:rsidP="004F175C">
            <w:pPr>
              <w:spacing w:after="0" w:line="240" w:lineRule="auto"/>
              <w:ind w:firstLine="0"/>
              <w:jc w:val="center"/>
              <w:rPr>
                <w:color w:val="000000"/>
              </w:rPr>
            </w:pPr>
            <w:r w:rsidRPr="004F175C">
              <w:rPr>
                <w:color w:val="000000"/>
              </w:rPr>
              <w:t>0.024</w:t>
            </w:r>
          </w:p>
        </w:tc>
        <w:tc>
          <w:tcPr>
            <w:tcW w:w="916" w:type="dxa"/>
            <w:tcBorders>
              <w:top w:val="nil"/>
              <w:left w:val="nil"/>
              <w:bottom w:val="single" w:sz="4" w:space="0" w:color="auto"/>
              <w:right w:val="nil"/>
            </w:tcBorders>
            <w:shd w:val="clear" w:color="auto" w:fill="auto"/>
            <w:noWrap/>
            <w:vAlign w:val="bottom"/>
            <w:hideMark/>
          </w:tcPr>
          <w:p w14:paraId="7D77950A" w14:textId="77777777" w:rsidR="004F175C" w:rsidRPr="004F175C" w:rsidRDefault="004F175C" w:rsidP="004F175C">
            <w:pPr>
              <w:spacing w:after="0" w:line="240" w:lineRule="auto"/>
              <w:ind w:firstLine="0"/>
              <w:jc w:val="center"/>
              <w:rPr>
                <w:color w:val="000000"/>
              </w:rPr>
            </w:pPr>
            <w:r w:rsidRPr="004F175C">
              <w:rPr>
                <w:color w:val="000000"/>
              </w:rPr>
              <w:t>0.024</w:t>
            </w:r>
          </w:p>
        </w:tc>
        <w:tc>
          <w:tcPr>
            <w:tcW w:w="916" w:type="dxa"/>
            <w:tcBorders>
              <w:top w:val="nil"/>
              <w:left w:val="nil"/>
              <w:bottom w:val="single" w:sz="4" w:space="0" w:color="auto"/>
              <w:right w:val="nil"/>
            </w:tcBorders>
            <w:shd w:val="clear" w:color="auto" w:fill="auto"/>
            <w:noWrap/>
            <w:vAlign w:val="bottom"/>
            <w:hideMark/>
          </w:tcPr>
          <w:p w14:paraId="6F9D93A5" w14:textId="77777777" w:rsidR="004F175C" w:rsidRPr="004F175C" w:rsidRDefault="004F175C" w:rsidP="004F175C">
            <w:pPr>
              <w:spacing w:after="0" w:line="240" w:lineRule="auto"/>
              <w:ind w:firstLine="0"/>
              <w:jc w:val="center"/>
              <w:rPr>
                <w:color w:val="000000"/>
              </w:rPr>
            </w:pPr>
            <w:r w:rsidRPr="004F175C">
              <w:rPr>
                <w:color w:val="000000"/>
              </w:rPr>
              <w:t>0.004</w:t>
            </w:r>
          </w:p>
        </w:tc>
        <w:tc>
          <w:tcPr>
            <w:tcW w:w="1085" w:type="dxa"/>
            <w:tcBorders>
              <w:top w:val="nil"/>
              <w:left w:val="nil"/>
              <w:bottom w:val="single" w:sz="4" w:space="0" w:color="auto"/>
              <w:right w:val="nil"/>
            </w:tcBorders>
            <w:shd w:val="clear" w:color="auto" w:fill="auto"/>
            <w:noWrap/>
            <w:vAlign w:val="bottom"/>
            <w:hideMark/>
          </w:tcPr>
          <w:p w14:paraId="0B361A41" w14:textId="77777777" w:rsidR="004F175C" w:rsidRPr="004F175C" w:rsidRDefault="004F175C" w:rsidP="004F175C">
            <w:pPr>
              <w:spacing w:after="0" w:line="240" w:lineRule="auto"/>
              <w:ind w:firstLine="0"/>
              <w:jc w:val="center"/>
              <w:rPr>
                <w:color w:val="000000"/>
              </w:rPr>
            </w:pPr>
            <w:r w:rsidRPr="004F175C">
              <w:rPr>
                <w:color w:val="000000"/>
              </w:rPr>
              <w:t>0.004</w:t>
            </w:r>
          </w:p>
        </w:tc>
      </w:tr>
      <w:tr w:rsidR="004F175C" w:rsidRPr="004F175C" w14:paraId="3CA0728C" w14:textId="77777777" w:rsidTr="00BA1B52">
        <w:trPr>
          <w:trHeight w:val="296"/>
        </w:trPr>
        <w:tc>
          <w:tcPr>
            <w:tcW w:w="1279" w:type="dxa"/>
            <w:tcBorders>
              <w:top w:val="nil"/>
              <w:left w:val="nil"/>
              <w:bottom w:val="nil"/>
              <w:right w:val="nil"/>
            </w:tcBorders>
            <w:shd w:val="clear" w:color="auto" w:fill="auto"/>
            <w:noWrap/>
            <w:vAlign w:val="center"/>
            <w:hideMark/>
          </w:tcPr>
          <w:p w14:paraId="6C1CB5DA" w14:textId="77777777" w:rsidR="004F175C" w:rsidRPr="004F175C" w:rsidRDefault="004F175C" w:rsidP="004F175C">
            <w:pPr>
              <w:spacing w:after="0" w:line="240" w:lineRule="auto"/>
              <w:ind w:firstLine="0"/>
              <w:rPr>
                <w:color w:val="000000"/>
              </w:rPr>
            </w:pPr>
            <w:r w:rsidRPr="004F175C">
              <w:rPr>
                <w:color w:val="000000"/>
              </w:rPr>
              <w:t>DL</w:t>
            </w:r>
          </w:p>
        </w:tc>
        <w:tc>
          <w:tcPr>
            <w:tcW w:w="3041" w:type="dxa"/>
            <w:tcBorders>
              <w:top w:val="nil"/>
              <w:left w:val="nil"/>
              <w:bottom w:val="nil"/>
              <w:right w:val="nil"/>
            </w:tcBorders>
            <w:shd w:val="clear" w:color="auto" w:fill="auto"/>
            <w:noWrap/>
            <w:vAlign w:val="center"/>
            <w:hideMark/>
          </w:tcPr>
          <w:p w14:paraId="24796090"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5F7A2B3C"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1117" w:type="dxa"/>
            <w:tcBorders>
              <w:top w:val="nil"/>
              <w:left w:val="nil"/>
              <w:bottom w:val="nil"/>
              <w:right w:val="nil"/>
            </w:tcBorders>
            <w:shd w:val="clear" w:color="auto" w:fill="auto"/>
            <w:noWrap/>
            <w:vAlign w:val="bottom"/>
            <w:hideMark/>
          </w:tcPr>
          <w:p w14:paraId="6CD97C1A"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916" w:type="dxa"/>
            <w:tcBorders>
              <w:top w:val="nil"/>
              <w:left w:val="nil"/>
              <w:bottom w:val="nil"/>
              <w:right w:val="nil"/>
            </w:tcBorders>
            <w:shd w:val="clear" w:color="auto" w:fill="auto"/>
            <w:noWrap/>
            <w:vAlign w:val="bottom"/>
            <w:hideMark/>
          </w:tcPr>
          <w:p w14:paraId="6E7AF372"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916" w:type="dxa"/>
            <w:tcBorders>
              <w:top w:val="nil"/>
              <w:left w:val="nil"/>
              <w:bottom w:val="nil"/>
              <w:right w:val="nil"/>
            </w:tcBorders>
            <w:shd w:val="clear" w:color="auto" w:fill="auto"/>
            <w:noWrap/>
            <w:vAlign w:val="bottom"/>
            <w:hideMark/>
          </w:tcPr>
          <w:p w14:paraId="7DDA3BF2"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1085" w:type="dxa"/>
            <w:tcBorders>
              <w:top w:val="nil"/>
              <w:left w:val="nil"/>
              <w:bottom w:val="nil"/>
              <w:right w:val="nil"/>
            </w:tcBorders>
            <w:shd w:val="clear" w:color="auto" w:fill="auto"/>
            <w:noWrap/>
            <w:vAlign w:val="bottom"/>
            <w:hideMark/>
          </w:tcPr>
          <w:p w14:paraId="383AA388" w14:textId="77777777" w:rsidR="004F175C" w:rsidRPr="004F175C" w:rsidRDefault="004F175C" w:rsidP="004F175C">
            <w:pPr>
              <w:spacing w:after="0" w:line="240" w:lineRule="auto"/>
              <w:ind w:firstLine="0"/>
              <w:jc w:val="center"/>
              <w:rPr>
                <w:color w:val="000000"/>
              </w:rPr>
            </w:pPr>
            <w:r w:rsidRPr="004F175C">
              <w:rPr>
                <w:color w:val="000000"/>
              </w:rPr>
              <w:t>0.001</w:t>
            </w:r>
          </w:p>
        </w:tc>
      </w:tr>
      <w:tr w:rsidR="004F175C" w:rsidRPr="004F175C" w14:paraId="7218A037" w14:textId="77777777" w:rsidTr="00BA1B52">
        <w:trPr>
          <w:trHeight w:val="296"/>
        </w:trPr>
        <w:tc>
          <w:tcPr>
            <w:tcW w:w="1279" w:type="dxa"/>
            <w:tcBorders>
              <w:top w:val="nil"/>
              <w:left w:val="nil"/>
              <w:bottom w:val="nil"/>
              <w:right w:val="nil"/>
            </w:tcBorders>
            <w:shd w:val="clear" w:color="auto" w:fill="auto"/>
            <w:noWrap/>
            <w:vAlign w:val="center"/>
            <w:hideMark/>
          </w:tcPr>
          <w:p w14:paraId="72572C0A"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5416AE7"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09AEEFB8" w14:textId="77777777" w:rsidR="004F175C" w:rsidRPr="004F175C" w:rsidRDefault="004F175C" w:rsidP="004F175C">
            <w:pPr>
              <w:spacing w:after="0" w:line="240" w:lineRule="auto"/>
              <w:ind w:firstLine="0"/>
              <w:jc w:val="center"/>
              <w:rPr>
                <w:color w:val="000000"/>
              </w:rPr>
            </w:pPr>
            <w:r w:rsidRPr="004F175C">
              <w:rPr>
                <w:color w:val="000000"/>
              </w:rPr>
              <w:t>0.493</w:t>
            </w:r>
          </w:p>
        </w:tc>
        <w:tc>
          <w:tcPr>
            <w:tcW w:w="1117" w:type="dxa"/>
            <w:tcBorders>
              <w:top w:val="nil"/>
              <w:left w:val="nil"/>
              <w:bottom w:val="nil"/>
              <w:right w:val="nil"/>
            </w:tcBorders>
            <w:shd w:val="clear" w:color="auto" w:fill="auto"/>
            <w:noWrap/>
            <w:vAlign w:val="bottom"/>
            <w:hideMark/>
          </w:tcPr>
          <w:p w14:paraId="172F2A7B" w14:textId="77777777" w:rsidR="004F175C" w:rsidRPr="004F175C" w:rsidRDefault="004F175C" w:rsidP="004F175C">
            <w:pPr>
              <w:spacing w:after="0" w:line="240" w:lineRule="auto"/>
              <w:ind w:firstLine="0"/>
              <w:jc w:val="center"/>
              <w:rPr>
                <w:color w:val="000000"/>
              </w:rPr>
            </w:pPr>
            <w:r w:rsidRPr="004F175C">
              <w:rPr>
                <w:color w:val="000000"/>
              </w:rPr>
              <w:t>0.627</w:t>
            </w:r>
          </w:p>
        </w:tc>
        <w:tc>
          <w:tcPr>
            <w:tcW w:w="916" w:type="dxa"/>
            <w:tcBorders>
              <w:top w:val="nil"/>
              <w:left w:val="nil"/>
              <w:bottom w:val="nil"/>
              <w:right w:val="nil"/>
            </w:tcBorders>
            <w:shd w:val="clear" w:color="auto" w:fill="auto"/>
            <w:noWrap/>
            <w:vAlign w:val="bottom"/>
            <w:hideMark/>
          </w:tcPr>
          <w:p w14:paraId="077D72D9" w14:textId="77777777" w:rsidR="004F175C" w:rsidRPr="004F175C" w:rsidRDefault="004F175C" w:rsidP="004F175C">
            <w:pPr>
              <w:spacing w:after="0" w:line="240" w:lineRule="auto"/>
              <w:ind w:firstLine="0"/>
              <w:jc w:val="center"/>
              <w:rPr>
                <w:color w:val="000000"/>
              </w:rPr>
            </w:pPr>
            <w:r w:rsidRPr="004F175C">
              <w:rPr>
                <w:color w:val="000000"/>
              </w:rPr>
              <w:t>0.627</w:t>
            </w:r>
          </w:p>
        </w:tc>
        <w:tc>
          <w:tcPr>
            <w:tcW w:w="916" w:type="dxa"/>
            <w:tcBorders>
              <w:top w:val="nil"/>
              <w:left w:val="nil"/>
              <w:bottom w:val="nil"/>
              <w:right w:val="nil"/>
            </w:tcBorders>
            <w:shd w:val="clear" w:color="auto" w:fill="auto"/>
            <w:noWrap/>
            <w:vAlign w:val="bottom"/>
            <w:hideMark/>
          </w:tcPr>
          <w:p w14:paraId="72ABB137" w14:textId="77777777" w:rsidR="004F175C" w:rsidRPr="004F175C" w:rsidRDefault="004F175C" w:rsidP="004F175C">
            <w:pPr>
              <w:spacing w:after="0" w:line="240" w:lineRule="auto"/>
              <w:ind w:firstLine="0"/>
              <w:jc w:val="center"/>
              <w:rPr>
                <w:color w:val="000000"/>
              </w:rPr>
            </w:pPr>
            <w:r w:rsidRPr="004F175C">
              <w:rPr>
                <w:color w:val="000000"/>
              </w:rPr>
              <w:t>0.771</w:t>
            </w:r>
          </w:p>
        </w:tc>
        <w:tc>
          <w:tcPr>
            <w:tcW w:w="1085" w:type="dxa"/>
            <w:tcBorders>
              <w:top w:val="nil"/>
              <w:left w:val="nil"/>
              <w:bottom w:val="nil"/>
              <w:right w:val="nil"/>
            </w:tcBorders>
            <w:shd w:val="clear" w:color="auto" w:fill="auto"/>
            <w:noWrap/>
            <w:vAlign w:val="bottom"/>
            <w:hideMark/>
          </w:tcPr>
          <w:p w14:paraId="3FBA88A3" w14:textId="77777777" w:rsidR="004F175C" w:rsidRPr="004F175C" w:rsidRDefault="004F175C" w:rsidP="004F175C">
            <w:pPr>
              <w:spacing w:after="0" w:line="240" w:lineRule="auto"/>
              <w:ind w:firstLine="0"/>
              <w:jc w:val="center"/>
              <w:rPr>
                <w:color w:val="000000"/>
              </w:rPr>
            </w:pPr>
            <w:r w:rsidRPr="004F175C">
              <w:rPr>
                <w:color w:val="000000"/>
              </w:rPr>
              <w:t>0.771</w:t>
            </w:r>
          </w:p>
        </w:tc>
      </w:tr>
      <w:tr w:rsidR="004F175C" w:rsidRPr="004F175C" w14:paraId="3948F042" w14:textId="77777777" w:rsidTr="00BA1B52">
        <w:trPr>
          <w:trHeight w:val="296"/>
        </w:trPr>
        <w:tc>
          <w:tcPr>
            <w:tcW w:w="1279" w:type="dxa"/>
            <w:tcBorders>
              <w:top w:val="nil"/>
              <w:left w:val="nil"/>
              <w:bottom w:val="nil"/>
              <w:right w:val="nil"/>
            </w:tcBorders>
            <w:shd w:val="clear" w:color="auto" w:fill="auto"/>
            <w:noWrap/>
            <w:vAlign w:val="center"/>
            <w:hideMark/>
          </w:tcPr>
          <w:p w14:paraId="35C7575E"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B6F6E84"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3CEF8EBA" w14:textId="77777777" w:rsidR="004F175C" w:rsidRPr="004F175C" w:rsidRDefault="004F175C" w:rsidP="004F175C">
            <w:pPr>
              <w:spacing w:after="0" w:line="240" w:lineRule="auto"/>
              <w:ind w:firstLine="0"/>
              <w:jc w:val="center"/>
              <w:rPr>
                <w:color w:val="000000"/>
              </w:rPr>
            </w:pPr>
            <w:r w:rsidRPr="004F175C">
              <w:rPr>
                <w:color w:val="000000"/>
              </w:rPr>
              <w:t>0.493</w:t>
            </w:r>
          </w:p>
        </w:tc>
        <w:tc>
          <w:tcPr>
            <w:tcW w:w="1117" w:type="dxa"/>
            <w:tcBorders>
              <w:top w:val="nil"/>
              <w:left w:val="nil"/>
              <w:bottom w:val="nil"/>
              <w:right w:val="nil"/>
            </w:tcBorders>
            <w:shd w:val="clear" w:color="auto" w:fill="auto"/>
            <w:noWrap/>
            <w:vAlign w:val="bottom"/>
            <w:hideMark/>
          </w:tcPr>
          <w:p w14:paraId="4D434811" w14:textId="77777777" w:rsidR="004F175C" w:rsidRPr="004F175C" w:rsidRDefault="004F175C" w:rsidP="004F175C">
            <w:pPr>
              <w:spacing w:after="0" w:line="240" w:lineRule="auto"/>
              <w:ind w:firstLine="0"/>
              <w:jc w:val="center"/>
              <w:rPr>
                <w:color w:val="000000"/>
              </w:rPr>
            </w:pPr>
            <w:r w:rsidRPr="004F175C">
              <w:rPr>
                <w:color w:val="000000"/>
              </w:rPr>
              <w:t>0.626</w:t>
            </w:r>
          </w:p>
        </w:tc>
        <w:tc>
          <w:tcPr>
            <w:tcW w:w="916" w:type="dxa"/>
            <w:tcBorders>
              <w:top w:val="nil"/>
              <w:left w:val="nil"/>
              <w:bottom w:val="nil"/>
              <w:right w:val="nil"/>
            </w:tcBorders>
            <w:shd w:val="clear" w:color="auto" w:fill="auto"/>
            <w:noWrap/>
            <w:vAlign w:val="bottom"/>
            <w:hideMark/>
          </w:tcPr>
          <w:p w14:paraId="29308D7E" w14:textId="77777777" w:rsidR="004F175C" w:rsidRPr="004F175C" w:rsidRDefault="004F175C" w:rsidP="004F175C">
            <w:pPr>
              <w:spacing w:after="0" w:line="240" w:lineRule="auto"/>
              <w:ind w:firstLine="0"/>
              <w:jc w:val="center"/>
              <w:rPr>
                <w:color w:val="000000"/>
              </w:rPr>
            </w:pPr>
            <w:r w:rsidRPr="004F175C">
              <w:rPr>
                <w:color w:val="000000"/>
              </w:rPr>
              <w:t>0.626</w:t>
            </w:r>
          </w:p>
        </w:tc>
        <w:tc>
          <w:tcPr>
            <w:tcW w:w="916" w:type="dxa"/>
            <w:tcBorders>
              <w:top w:val="nil"/>
              <w:left w:val="nil"/>
              <w:bottom w:val="nil"/>
              <w:right w:val="nil"/>
            </w:tcBorders>
            <w:shd w:val="clear" w:color="auto" w:fill="auto"/>
            <w:noWrap/>
            <w:vAlign w:val="bottom"/>
            <w:hideMark/>
          </w:tcPr>
          <w:p w14:paraId="46B0E208" w14:textId="77777777" w:rsidR="004F175C" w:rsidRPr="004F175C" w:rsidRDefault="004F175C" w:rsidP="004F175C">
            <w:pPr>
              <w:spacing w:after="0" w:line="240" w:lineRule="auto"/>
              <w:ind w:firstLine="0"/>
              <w:jc w:val="center"/>
              <w:rPr>
                <w:color w:val="000000"/>
              </w:rPr>
            </w:pPr>
            <w:r w:rsidRPr="004F175C">
              <w:rPr>
                <w:color w:val="000000"/>
              </w:rPr>
              <w:t>0.771</w:t>
            </w:r>
          </w:p>
        </w:tc>
        <w:tc>
          <w:tcPr>
            <w:tcW w:w="1085" w:type="dxa"/>
            <w:tcBorders>
              <w:top w:val="nil"/>
              <w:left w:val="nil"/>
              <w:bottom w:val="nil"/>
              <w:right w:val="nil"/>
            </w:tcBorders>
            <w:shd w:val="clear" w:color="auto" w:fill="auto"/>
            <w:noWrap/>
            <w:vAlign w:val="bottom"/>
            <w:hideMark/>
          </w:tcPr>
          <w:p w14:paraId="0ADC1CC9" w14:textId="77777777" w:rsidR="004F175C" w:rsidRPr="004F175C" w:rsidRDefault="004F175C" w:rsidP="004F175C">
            <w:pPr>
              <w:spacing w:after="0" w:line="240" w:lineRule="auto"/>
              <w:ind w:firstLine="0"/>
              <w:jc w:val="center"/>
              <w:rPr>
                <w:color w:val="000000"/>
              </w:rPr>
            </w:pPr>
            <w:r w:rsidRPr="004F175C">
              <w:rPr>
                <w:color w:val="000000"/>
              </w:rPr>
              <w:t>0.771</w:t>
            </w:r>
          </w:p>
        </w:tc>
      </w:tr>
      <w:tr w:rsidR="004F175C" w:rsidRPr="004F175C" w14:paraId="51E54C94" w14:textId="77777777" w:rsidTr="00BA1B52">
        <w:trPr>
          <w:trHeight w:val="296"/>
        </w:trPr>
        <w:tc>
          <w:tcPr>
            <w:tcW w:w="1279" w:type="dxa"/>
            <w:tcBorders>
              <w:top w:val="nil"/>
              <w:left w:val="nil"/>
              <w:bottom w:val="nil"/>
              <w:right w:val="nil"/>
            </w:tcBorders>
            <w:shd w:val="clear" w:color="auto" w:fill="auto"/>
            <w:noWrap/>
            <w:vAlign w:val="center"/>
            <w:hideMark/>
          </w:tcPr>
          <w:p w14:paraId="3E35F862"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37868A5D"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3F76E58E"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bottom"/>
            <w:hideMark/>
          </w:tcPr>
          <w:p w14:paraId="4F515546" w14:textId="77777777" w:rsidR="004F175C" w:rsidRPr="004F175C" w:rsidRDefault="004F175C" w:rsidP="004F175C">
            <w:pPr>
              <w:spacing w:after="0" w:line="240" w:lineRule="auto"/>
              <w:ind w:firstLine="0"/>
              <w:jc w:val="center"/>
              <w:rPr>
                <w:color w:val="000000"/>
              </w:rPr>
            </w:pPr>
            <w:r w:rsidRPr="004F175C">
              <w:rPr>
                <w:color w:val="000000"/>
              </w:rPr>
              <w:t>0.028</w:t>
            </w:r>
          </w:p>
        </w:tc>
        <w:tc>
          <w:tcPr>
            <w:tcW w:w="916" w:type="dxa"/>
            <w:tcBorders>
              <w:top w:val="nil"/>
              <w:left w:val="nil"/>
              <w:bottom w:val="nil"/>
              <w:right w:val="nil"/>
            </w:tcBorders>
            <w:shd w:val="clear" w:color="auto" w:fill="auto"/>
            <w:noWrap/>
            <w:vAlign w:val="bottom"/>
            <w:hideMark/>
          </w:tcPr>
          <w:p w14:paraId="7E412C5A" w14:textId="77777777" w:rsidR="004F175C" w:rsidRPr="004F175C" w:rsidRDefault="004F175C" w:rsidP="004F175C">
            <w:pPr>
              <w:spacing w:after="0" w:line="240" w:lineRule="auto"/>
              <w:ind w:firstLine="0"/>
              <w:jc w:val="center"/>
              <w:rPr>
                <w:color w:val="000000"/>
              </w:rPr>
            </w:pPr>
            <w:r w:rsidRPr="004F175C">
              <w:rPr>
                <w:color w:val="000000"/>
              </w:rPr>
              <w:t>0.028</w:t>
            </w:r>
          </w:p>
        </w:tc>
        <w:tc>
          <w:tcPr>
            <w:tcW w:w="916" w:type="dxa"/>
            <w:tcBorders>
              <w:top w:val="nil"/>
              <w:left w:val="nil"/>
              <w:bottom w:val="nil"/>
              <w:right w:val="nil"/>
            </w:tcBorders>
            <w:shd w:val="clear" w:color="auto" w:fill="auto"/>
            <w:noWrap/>
            <w:vAlign w:val="bottom"/>
            <w:hideMark/>
          </w:tcPr>
          <w:p w14:paraId="254F754E" w14:textId="77777777" w:rsidR="004F175C" w:rsidRPr="004F175C" w:rsidRDefault="004F175C" w:rsidP="004F175C">
            <w:pPr>
              <w:spacing w:after="0" w:line="240" w:lineRule="auto"/>
              <w:ind w:firstLine="0"/>
              <w:jc w:val="center"/>
              <w:rPr>
                <w:color w:val="000000"/>
              </w:rPr>
            </w:pPr>
            <w:r w:rsidRPr="004F175C">
              <w:rPr>
                <w:color w:val="000000"/>
              </w:rPr>
              <w:t>0.050</w:t>
            </w:r>
          </w:p>
        </w:tc>
        <w:tc>
          <w:tcPr>
            <w:tcW w:w="1085" w:type="dxa"/>
            <w:tcBorders>
              <w:top w:val="nil"/>
              <w:left w:val="nil"/>
              <w:bottom w:val="nil"/>
              <w:right w:val="nil"/>
            </w:tcBorders>
            <w:shd w:val="clear" w:color="auto" w:fill="auto"/>
            <w:noWrap/>
            <w:vAlign w:val="bottom"/>
            <w:hideMark/>
          </w:tcPr>
          <w:p w14:paraId="7453E782" w14:textId="77777777" w:rsidR="004F175C" w:rsidRPr="004F175C" w:rsidRDefault="004F175C" w:rsidP="004F175C">
            <w:pPr>
              <w:spacing w:after="0" w:line="240" w:lineRule="auto"/>
              <w:ind w:firstLine="0"/>
              <w:jc w:val="center"/>
              <w:rPr>
                <w:color w:val="000000"/>
              </w:rPr>
            </w:pPr>
            <w:r w:rsidRPr="004F175C">
              <w:rPr>
                <w:color w:val="000000"/>
              </w:rPr>
              <w:t>0.050</w:t>
            </w:r>
          </w:p>
        </w:tc>
      </w:tr>
      <w:tr w:rsidR="004F175C" w:rsidRPr="004F175C" w14:paraId="33898092" w14:textId="77777777" w:rsidTr="00BA1B52">
        <w:trPr>
          <w:trHeight w:val="296"/>
        </w:trPr>
        <w:tc>
          <w:tcPr>
            <w:tcW w:w="1279" w:type="dxa"/>
            <w:tcBorders>
              <w:top w:val="nil"/>
              <w:left w:val="nil"/>
              <w:bottom w:val="single" w:sz="12" w:space="0" w:color="auto"/>
              <w:right w:val="nil"/>
            </w:tcBorders>
            <w:shd w:val="clear" w:color="auto" w:fill="auto"/>
            <w:noWrap/>
            <w:vAlign w:val="center"/>
            <w:hideMark/>
          </w:tcPr>
          <w:p w14:paraId="64B7A866"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12" w:space="0" w:color="auto"/>
              <w:right w:val="nil"/>
            </w:tcBorders>
            <w:shd w:val="clear" w:color="auto" w:fill="auto"/>
            <w:noWrap/>
            <w:vAlign w:val="center"/>
            <w:hideMark/>
          </w:tcPr>
          <w:p w14:paraId="74C43AB3"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12" w:space="0" w:color="auto"/>
              <w:right w:val="nil"/>
            </w:tcBorders>
            <w:shd w:val="clear" w:color="auto" w:fill="auto"/>
            <w:noWrap/>
            <w:vAlign w:val="center"/>
            <w:hideMark/>
          </w:tcPr>
          <w:p w14:paraId="270CE994"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12" w:space="0" w:color="auto"/>
              <w:right w:val="nil"/>
            </w:tcBorders>
            <w:shd w:val="clear" w:color="auto" w:fill="auto"/>
            <w:noWrap/>
            <w:vAlign w:val="bottom"/>
            <w:hideMark/>
          </w:tcPr>
          <w:p w14:paraId="356992AE" w14:textId="77777777" w:rsidR="004F175C" w:rsidRPr="004F175C" w:rsidRDefault="004F175C" w:rsidP="004F175C">
            <w:pPr>
              <w:spacing w:after="0" w:line="240" w:lineRule="auto"/>
              <w:ind w:firstLine="0"/>
              <w:jc w:val="center"/>
              <w:rPr>
                <w:color w:val="000000"/>
              </w:rPr>
            </w:pPr>
            <w:r w:rsidRPr="004F175C">
              <w:rPr>
                <w:color w:val="000000"/>
              </w:rPr>
              <w:t>0.358</w:t>
            </w:r>
          </w:p>
        </w:tc>
        <w:tc>
          <w:tcPr>
            <w:tcW w:w="916" w:type="dxa"/>
            <w:tcBorders>
              <w:top w:val="nil"/>
              <w:left w:val="nil"/>
              <w:bottom w:val="single" w:sz="12" w:space="0" w:color="auto"/>
              <w:right w:val="nil"/>
            </w:tcBorders>
            <w:shd w:val="clear" w:color="auto" w:fill="auto"/>
            <w:noWrap/>
            <w:vAlign w:val="bottom"/>
            <w:hideMark/>
          </w:tcPr>
          <w:p w14:paraId="2E2CF4BB" w14:textId="77777777" w:rsidR="004F175C" w:rsidRPr="004F175C" w:rsidRDefault="004F175C" w:rsidP="004F175C">
            <w:pPr>
              <w:spacing w:after="0" w:line="240" w:lineRule="auto"/>
              <w:ind w:firstLine="0"/>
              <w:jc w:val="center"/>
              <w:rPr>
                <w:color w:val="000000"/>
              </w:rPr>
            </w:pPr>
            <w:r w:rsidRPr="004F175C">
              <w:rPr>
                <w:color w:val="000000"/>
              </w:rPr>
              <w:t>0.358</w:t>
            </w:r>
          </w:p>
        </w:tc>
        <w:tc>
          <w:tcPr>
            <w:tcW w:w="916" w:type="dxa"/>
            <w:tcBorders>
              <w:top w:val="nil"/>
              <w:left w:val="nil"/>
              <w:bottom w:val="single" w:sz="12" w:space="0" w:color="auto"/>
              <w:right w:val="nil"/>
            </w:tcBorders>
            <w:shd w:val="clear" w:color="auto" w:fill="auto"/>
            <w:noWrap/>
            <w:vAlign w:val="bottom"/>
            <w:hideMark/>
          </w:tcPr>
          <w:p w14:paraId="0DB56368" w14:textId="77777777" w:rsidR="004F175C" w:rsidRPr="004F175C" w:rsidRDefault="004F175C" w:rsidP="004F175C">
            <w:pPr>
              <w:spacing w:after="0" w:line="240" w:lineRule="auto"/>
              <w:ind w:firstLine="0"/>
              <w:jc w:val="center"/>
              <w:rPr>
                <w:color w:val="000000"/>
              </w:rPr>
            </w:pPr>
            <w:r w:rsidRPr="004F175C">
              <w:rPr>
                <w:color w:val="000000"/>
              </w:rPr>
              <w:t>0.489</w:t>
            </w:r>
          </w:p>
        </w:tc>
        <w:tc>
          <w:tcPr>
            <w:tcW w:w="1085" w:type="dxa"/>
            <w:tcBorders>
              <w:top w:val="nil"/>
              <w:left w:val="nil"/>
              <w:bottom w:val="single" w:sz="12" w:space="0" w:color="auto"/>
              <w:right w:val="nil"/>
            </w:tcBorders>
            <w:shd w:val="clear" w:color="auto" w:fill="auto"/>
            <w:noWrap/>
            <w:vAlign w:val="bottom"/>
            <w:hideMark/>
          </w:tcPr>
          <w:p w14:paraId="02B34C79" w14:textId="77777777" w:rsidR="004F175C" w:rsidRPr="004F175C" w:rsidRDefault="004F175C" w:rsidP="004F175C">
            <w:pPr>
              <w:spacing w:after="0" w:line="240" w:lineRule="auto"/>
              <w:ind w:firstLine="0"/>
              <w:jc w:val="center"/>
              <w:rPr>
                <w:color w:val="000000"/>
              </w:rPr>
            </w:pPr>
            <w:r w:rsidRPr="004F175C">
              <w:rPr>
                <w:color w:val="000000"/>
              </w:rPr>
              <w:t>0.489</w:t>
            </w:r>
          </w:p>
        </w:tc>
      </w:tr>
    </w:tbl>
    <w:p w14:paraId="40DFF364" w14:textId="7C5E569F" w:rsidR="00EF076B" w:rsidRDefault="00EF076B" w:rsidP="002B688D">
      <w:pPr>
        <w:pStyle w:val="Caption"/>
      </w:pPr>
      <w:bookmarkStart w:id="50" w:name="_Toc136826191"/>
      <w:r w:rsidRPr="00EF076B">
        <w:lastRenderedPageBreak/>
        <w:t xml:space="preserve">Table </w:t>
      </w:r>
      <w:r>
        <w:fldChar w:fldCharType="begin"/>
      </w:r>
      <w:r w:rsidRPr="00EF076B">
        <w:instrText xml:space="preserve"> SEQ Table \* ARABIC </w:instrText>
      </w:r>
      <w:r>
        <w:fldChar w:fldCharType="separate"/>
      </w:r>
      <w:r w:rsidR="008E6063">
        <w:t>7</w:t>
      </w:r>
      <w:r>
        <w:fldChar w:fldCharType="end"/>
      </w:r>
      <w:r w:rsidRPr="00EF076B">
        <w:t xml:space="preserve">. Total projected count of individuals for each species (see Table 1 for species codes) across the entire study region (“Count”) in 2000 and 2100, based on the 4 future climate and land cover combination scenarios (COOL: </w:t>
      </w:r>
      <w:r w:rsidRPr="00EF076B">
        <w:rPr>
          <w:color w:val="000000"/>
        </w:rPr>
        <w:t>CCSM-4.5 RCP</w:t>
      </w:r>
      <w:r w:rsidRPr="00EF076B">
        <w:t>, ALE: average of lower emissions, AHE: average of higher emissions, and WARM: GFDL-8.5 RCP), as well as the percent change from 2000 to 2100 (“%”). Bolded text indicates a statistically significant difference between years. Horizontal lines delineate the cold-associated species (N = 5), warm-associated species (N = 4), and climate generalists (N = 5).</w:t>
      </w:r>
      <w:bookmarkEnd w:id="50"/>
    </w:p>
    <w:tbl>
      <w:tblPr>
        <w:tblStyle w:val="TableGrid5"/>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EF076B" w:rsidRPr="00EF076B" w14:paraId="7BC00170" w14:textId="77777777" w:rsidTr="00BA1B52">
        <w:tc>
          <w:tcPr>
            <w:tcW w:w="631" w:type="pct"/>
            <w:vMerge w:val="restart"/>
            <w:tcBorders>
              <w:top w:val="single" w:sz="12" w:space="0" w:color="auto"/>
            </w:tcBorders>
            <w:vAlign w:val="center"/>
          </w:tcPr>
          <w:p w14:paraId="5219A142" w14:textId="77777777" w:rsidR="00EF076B" w:rsidRPr="00EF076B" w:rsidRDefault="00EF076B" w:rsidP="00EF076B">
            <w:pPr>
              <w:spacing w:after="0" w:line="240" w:lineRule="auto"/>
              <w:ind w:firstLine="0"/>
              <w:rPr>
                <w:rFonts w:ascii="Times New Roman" w:hAnsi="Times New Roman"/>
                <w:b/>
                <w:bCs/>
              </w:rPr>
            </w:pPr>
            <w:r w:rsidRPr="00EF076B">
              <w:rPr>
                <w:rFonts w:ascii="Times New Roman" w:hAnsi="Times New Roman"/>
                <w:b/>
                <w:bCs/>
              </w:rPr>
              <w:t>Species</w:t>
            </w:r>
          </w:p>
        </w:tc>
        <w:tc>
          <w:tcPr>
            <w:tcW w:w="413" w:type="pct"/>
            <w:tcBorders>
              <w:top w:val="single" w:sz="12" w:space="0" w:color="auto"/>
              <w:bottom w:val="single" w:sz="4" w:space="0" w:color="auto"/>
            </w:tcBorders>
            <w:vAlign w:val="center"/>
          </w:tcPr>
          <w:p w14:paraId="3C4C3EDD"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rPr>
              <w:t>2000</w:t>
            </w:r>
          </w:p>
        </w:tc>
        <w:tc>
          <w:tcPr>
            <w:tcW w:w="993" w:type="pct"/>
            <w:gridSpan w:val="2"/>
            <w:tcBorders>
              <w:top w:val="single" w:sz="12" w:space="0" w:color="auto"/>
              <w:bottom w:val="single" w:sz="4" w:space="0" w:color="auto"/>
            </w:tcBorders>
            <w:vAlign w:val="center"/>
          </w:tcPr>
          <w:p w14:paraId="54146E9D"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COOL</w:t>
            </w:r>
          </w:p>
        </w:tc>
        <w:tc>
          <w:tcPr>
            <w:tcW w:w="1027" w:type="pct"/>
            <w:gridSpan w:val="2"/>
            <w:tcBorders>
              <w:top w:val="single" w:sz="12" w:space="0" w:color="auto"/>
              <w:bottom w:val="single" w:sz="4" w:space="0" w:color="auto"/>
            </w:tcBorders>
            <w:vAlign w:val="center"/>
          </w:tcPr>
          <w:p w14:paraId="2EE45E12"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LE</w:t>
            </w:r>
          </w:p>
        </w:tc>
        <w:tc>
          <w:tcPr>
            <w:tcW w:w="972" w:type="pct"/>
            <w:gridSpan w:val="2"/>
            <w:tcBorders>
              <w:top w:val="single" w:sz="12" w:space="0" w:color="auto"/>
              <w:bottom w:val="single" w:sz="4" w:space="0" w:color="auto"/>
            </w:tcBorders>
            <w:vAlign w:val="center"/>
          </w:tcPr>
          <w:p w14:paraId="09F994A3"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HE</w:t>
            </w:r>
          </w:p>
        </w:tc>
        <w:tc>
          <w:tcPr>
            <w:tcW w:w="964" w:type="pct"/>
            <w:gridSpan w:val="2"/>
            <w:tcBorders>
              <w:top w:val="single" w:sz="12" w:space="0" w:color="auto"/>
              <w:bottom w:val="single" w:sz="4" w:space="0" w:color="auto"/>
            </w:tcBorders>
            <w:vAlign w:val="center"/>
          </w:tcPr>
          <w:p w14:paraId="46C7D841"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WARM</w:t>
            </w:r>
          </w:p>
        </w:tc>
      </w:tr>
      <w:tr w:rsidR="00EF076B" w:rsidRPr="00EF076B" w14:paraId="67161143" w14:textId="77777777" w:rsidTr="00BA1B52">
        <w:tc>
          <w:tcPr>
            <w:tcW w:w="631" w:type="pct"/>
            <w:vMerge/>
            <w:tcBorders>
              <w:bottom w:val="single" w:sz="12" w:space="0" w:color="auto"/>
            </w:tcBorders>
          </w:tcPr>
          <w:p w14:paraId="10041F00" w14:textId="77777777" w:rsidR="00EF076B" w:rsidRPr="00EF076B" w:rsidRDefault="00EF076B" w:rsidP="00EF076B">
            <w:pPr>
              <w:spacing w:after="0" w:line="240" w:lineRule="auto"/>
              <w:ind w:firstLine="0"/>
              <w:rPr>
                <w:rFonts w:ascii="Times New Roman" w:hAnsi="Times New Roman"/>
              </w:rPr>
            </w:pPr>
          </w:p>
        </w:tc>
        <w:tc>
          <w:tcPr>
            <w:tcW w:w="413" w:type="pct"/>
            <w:tcBorders>
              <w:top w:val="single" w:sz="4" w:space="0" w:color="auto"/>
              <w:bottom w:val="single" w:sz="12" w:space="0" w:color="auto"/>
            </w:tcBorders>
            <w:vAlign w:val="center"/>
          </w:tcPr>
          <w:p w14:paraId="0925F97A"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413" w:type="pct"/>
            <w:tcBorders>
              <w:top w:val="single" w:sz="4" w:space="0" w:color="auto"/>
              <w:bottom w:val="single" w:sz="12" w:space="0" w:color="auto"/>
            </w:tcBorders>
            <w:vAlign w:val="center"/>
          </w:tcPr>
          <w:p w14:paraId="10E072D3"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580" w:type="pct"/>
            <w:tcBorders>
              <w:top w:val="single" w:sz="4" w:space="0" w:color="auto"/>
              <w:bottom w:val="single" w:sz="12" w:space="0" w:color="auto"/>
            </w:tcBorders>
            <w:vAlign w:val="center"/>
          </w:tcPr>
          <w:p w14:paraId="0DA1B04B"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13" w:type="pct"/>
            <w:tcBorders>
              <w:top w:val="single" w:sz="4" w:space="0" w:color="auto"/>
              <w:bottom w:val="single" w:sz="12" w:space="0" w:color="auto"/>
            </w:tcBorders>
            <w:vAlign w:val="center"/>
          </w:tcPr>
          <w:p w14:paraId="0EF4E419"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614" w:type="pct"/>
            <w:tcBorders>
              <w:top w:val="single" w:sz="4" w:space="0" w:color="auto"/>
              <w:bottom w:val="single" w:sz="12" w:space="0" w:color="auto"/>
            </w:tcBorders>
            <w:vAlign w:val="center"/>
          </w:tcPr>
          <w:p w14:paraId="63DF450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43" w:type="pct"/>
            <w:tcBorders>
              <w:top w:val="single" w:sz="4" w:space="0" w:color="auto"/>
              <w:bottom w:val="single" w:sz="12" w:space="0" w:color="auto"/>
            </w:tcBorders>
            <w:vAlign w:val="center"/>
          </w:tcPr>
          <w:p w14:paraId="07693036"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529" w:type="pct"/>
            <w:tcBorders>
              <w:top w:val="single" w:sz="4" w:space="0" w:color="auto"/>
              <w:bottom w:val="single" w:sz="12" w:space="0" w:color="auto"/>
            </w:tcBorders>
            <w:vAlign w:val="center"/>
          </w:tcPr>
          <w:p w14:paraId="696B4056"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24" w:type="pct"/>
            <w:tcBorders>
              <w:top w:val="single" w:sz="4" w:space="0" w:color="auto"/>
              <w:bottom w:val="single" w:sz="12" w:space="0" w:color="auto"/>
            </w:tcBorders>
            <w:vAlign w:val="center"/>
          </w:tcPr>
          <w:p w14:paraId="52901056"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540" w:type="pct"/>
            <w:tcBorders>
              <w:top w:val="single" w:sz="4" w:space="0" w:color="auto"/>
              <w:bottom w:val="single" w:sz="12" w:space="0" w:color="auto"/>
            </w:tcBorders>
            <w:vAlign w:val="center"/>
          </w:tcPr>
          <w:p w14:paraId="7BCF9F10"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r>
      <w:tr w:rsidR="00EF076B" w:rsidRPr="00EF076B" w14:paraId="14FB8D5F" w14:textId="77777777" w:rsidTr="00BA1B52">
        <w:tc>
          <w:tcPr>
            <w:tcW w:w="631" w:type="pct"/>
            <w:tcBorders>
              <w:top w:val="single" w:sz="12" w:space="0" w:color="auto"/>
            </w:tcBorders>
          </w:tcPr>
          <w:p w14:paraId="54A1194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TBW</w:t>
            </w:r>
          </w:p>
        </w:tc>
        <w:tc>
          <w:tcPr>
            <w:tcW w:w="413" w:type="pct"/>
            <w:tcBorders>
              <w:top w:val="single" w:sz="12" w:space="0" w:color="auto"/>
            </w:tcBorders>
            <w:vAlign w:val="center"/>
          </w:tcPr>
          <w:p w14:paraId="4353556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71</w:t>
            </w:r>
          </w:p>
        </w:tc>
        <w:tc>
          <w:tcPr>
            <w:tcW w:w="413" w:type="pct"/>
            <w:tcBorders>
              <w:top w:val="single" w:sz="12" w:space="0" w:color="auto"/>
            </w:tcBorders>
            <w:vAlign w:val="center"/>
          </w:tcPr>
          <w:p w14:paraId="6F00AC2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6</w:t>
            </w:r>
          </w:p>
        </w:tc>
        <w:tc>
          <w:tcPr>
            <w:tcW w:w="580" w:type="pct"/>
            <w:tcBorders>
              <w:top w:val="single" w:sz="12" w:space="0" w:color="auto"/>
            </w:tcBorders>
            <w:vAlign w:val="center"/>
          </w:tcPr>
          <w:p w14:paraId="07DA576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68</w:t>
            </w:r>
          </w:p>
        </w:tc>
        <w:tc>
          <w:tcPr>
            <w:tcW w:w="413" w:type="pct"/>
            <w:tcBorders>
              <w:top w:val="single" w:sz="12" w:space="0" w:color="auto"/>
            </w:tcBorders>
            <w:vAlign w:val="center"/>
          </w:tcPr>
          <w:p w14:paraId="5E57B31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7</w:t>
            </w:r>
          </w:p>
        </w:tc>
        <w:tc>
          <w:tcPr>
            <w:tcW w:w="614" w:type="pct"/>
            <w:tcBorders>
              <w:top w:val="single" w:sz="12" w:space="0" w:color="auto"/>
            </w:tcBorders>
            <w:vAlign w:val="center"/>
          </w:tcPr>
          <w:p w14:paraId="657EDE7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46</w:t>
            </w:r>
          </w:p>
        </w:tc>
        <w:tc>
          <w:tcPr>
            <w:tcW w:w="443" w:type="pct"/>
            <w:tcBorders>
              <w:top w:val="single" w:sz="12" w:space="0" w:color="auto"/>
            </w:tcBorders>
            <w:vAlign w:val="center"/>
          </w:tcPr>
          <w:p w14:paraId="4F2A266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0</w:t>
            </w:r>
          </w:p>
        </w:tc>
        <w:tc>
          <w:tcPr>
            <w:tcW w:w="529" w:type="pct"/>
            <w:tcBorders>
              <w:top w:val="single" w:sz="12" w:space="0" w:color="auto"/>
            </w:tcBorders>
            <w:vAlign w:val="center"/>
          </w:tcPr>
          <w:p w14:paraId="1F10BBE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95</w:t>
            </w:r>
          </w:p>
        </w:tc>
        <w:tc>
          <w:tcPr>
            <w:tcW w:w="424" w:type="pct"/>
            <w:tcBorders>
              <w:top w:val="single" w:sz="12" w:space="0" w:color="auto"/>
            </w:tcBorders>
            <w:vAlign w:val="center"/>
          </w:tcPr>
          <w:p w14:paraId="6004548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08</w:t>
            </w:r>
          </w:p>
        </w:tc>
        <w:tc>
          <w:tcPr>
            <w:tcW w:w="540" w:type="pct"/>
            <w:tcBorders>
              <w:top w:val="single" w:sz="12" w:space="0" w:color="auto"/>
            </w:tcBorders>
            <w:vAlign w:val="center"/>
          </w:tcPr>
          <w:p w14:paraId="212B4B7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8</w:t>
            </w:r>
          </w:p>
        </w:tc>
      </w:tr>
      <w:tr w:rsidR="00EF076B" w:rsidRPr="00EF076B" w14:paraId="651A428A" w14:textId="77777777" w:rsidTr="00BA1B52">
        <w:tc>
          <w:tcPr>
            <w:tcW w:w="631" w:type="pct"/>
          </w:tcPr>
          <w:p w14:paraId="116B2744"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HVI</w:t>
            </w:r>
          </w:p>
        </w:tc>
        <w:tc>
          <w:tcPr>
            <w:tcW w:w="413" w:type="pct"/>
            <w:vAlign w:val="center"/>
          </w:tcPr>
          <w:p w14:paraId="56CE268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1</w:t>
            </w:r>
          </w:p>
        </w:tc>
        <w:tc>
          <w:tcPr>
            <w:tcW w:w="413" w:type="pct"/>
            <w:vAlign w:val="center"/>
          </w:tcPr>
          <w:p w14:paraId="3DAA01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96</w:t>
            </w:r>
          </w:p>
        </w:tc>
        <w:tc>
          <w:tcPr>
            <w:tcW w:w="580" w:type="pct"/>
            <w:vAlign w:val="center"/>
          </w:tcPr>
          <w:p w14:paraId="3DF67B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1</w:t>
            </w:r>
          </w:p>
        </w:tc>
        <w:tc>
          <w:tcPr>
            <w:tcW w:w="413" w:type="pct"/>
            <w:vAlign w:val="center"/>
          </w:tcPr>
          <w:p w14:paraId="33FB36C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95</w:t>
            </w:r>
          </w:p>
        </w:tc>
        <w:tc>
          <w:tcPr>
            <w:tcW w:w="614" w:type="pct"/>
            <w:vAlign w:val="center"/>
          </w:tcPr>
          <w:p w14:paraId="4770B0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25</w:t>
            </w:r>
          </w:p>
        </w:tc>
        <w:tc>
          <w:tcPr>
            <w:tcW w:w="443" w:type="pct"/>
            <w:vAlign w:val="center"/>
          </w:tcPr>
          <w:p w14:paraId="492B556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2</w:t>
            </w:r>
          </w:p>
        </w:tc>
        <w:tc>
          <w:tcPr>
            <w:tcW w:w="529" w:type="pct"/>
            <w:vAlign w:val="center"/>
          </w:tcPr>
          <w:p w14:paraId="1E7813E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7</w:t>
            </w:r>
          </w:p>
        </w:tc>
        <w:tc>
          <w:tcPr>
            <w:tcW w:w="424" w:type="pct"/>
            <w:vAlign w:val="center"/>
          </w:tcPr>
          <w:p w14:paraId="7FA15E2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36</w:t>
            </w:r>
          </w:p>
        </w:tc>
        <w:tc>
          <w:tcPr>
            <w:tcW w:w="540" w:type="pct"/>
            <w:vAlign w:val="center"/>
          </w:tcPr>
          <w:p w14:paraId="6CA7314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2</w:t>
            </w:r>
          </w:p>
        </w:tc>
      </w:tr>
      <w:tr w:rsidR="00EF076B" w:rsidRPr="00EF076B" w14:paraId="1BA9FA96" w14:textId="77777777" w:rsidTr="00BA1B52">
        <w:tc>
          <w:tcPr>
            <w:tcW w:w="631" w:type="pct"/>
          </w:tcPr>
          <w:p w14:paraId="3B778891"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AWA</w:t>
            </w:r>
          </w:p>
        </w:tc>
        <w:tc>
          <w:tcPr>
            <w:tcW w:w="413" w:type="pct"/>
            <w:vAlign w:val="center"/>
          </w:tcPr>
          <w:p w14:paraId="73BEF3B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48</w:t>
            </w:r>
          </w:p>
        </w:tc>
        <w:tc>
          <w:tcPr>
            <w:tcW w:w="413" w:type="pct"/>
            <w:vAlign w:val="center"/>
          </w:tcPr>
          <w:p w14:paraId="7F99D4C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71</w:t>
            </w:r>
          </w:p>
        </w:tc>
        <w:tc>
          <w:tcPr>
            <w:tcW w:w="580" w:type="pct"/>
            <w:vAlign w:val="center"/>
          </w:tcPr>
          <w:p w14:paraId="4B83DF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2</w:t>
            </w:r>
          </w:p>
        </w:tc>
        <w:tc>
          <w:tcPr>
            <w:tcW w:w="413" w:type="pct"/>
            <w:vAlign w:val="center"/>
          </w:tcPr>
          <w:p w14:paraId="1D1D826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72</w:t>
            </w:r>
          </w:p>
        </w:tc>
        <w:tc>
          <w:tcPr>
            <w:tcW w:w="614" w:type="pct"/>
            <w:vAlign w:val="center"/>
          </w:tcPr>
          <w:p w14:paraId="10206E0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7</w:t>
            </w:r>
          </w:p>
        </w:tc>
        <w:tc>
          <w:tcPr>
            <w:tcW w:w="443" w:type="pct"/>
            <w:vAlign w:val="center"/>
          </w:tcPr>
          <w:p w14:paraId="472AD13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55</w:t>
            </w:r>
          </w:p>
        </w:tc>
        <w:tc>
          <w:tcPr>
            <w:tcW w:w="529" w:type="pct"/>
            <w:vAlign w:val="center"/>
          </w:tcPr>
          <w:p w14:paraId="50AA46A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42</w:t>
            </w:r>
          </w:p>
        </w:tc>
        <w:tc>
          <w:tcPr>
            <w:tcW w:w="424" w:type="pct"/>
            <w:vAlign w:val="center"/>
          </w:tcPr>
          <w:p w14:paraId="2F64B2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91</w:t>
            </w:r>
          </w:p>
        </w:tc>
        <w:tc>
          <w:tcPr>
            <w:tcW w:w="540" w:type="pct"/>
            <w:vAlign w:val="center"/>
          </w:tcPr>
          <w:p w14:paraId="4520F02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7</w:t>
            </w:r>
          </w:p>
        </w:tc>
      </w:tr>
      <w:tr w:rsidR="00EF076B" w:rsidRPr="00EF076B" w14:paraId="7AC13983" w14:textId="77777777" w:rsidTr="00BA1B52">
        <w:tc>
          <w:tcPr>
            <w:tcW w:w="631" w:type="pct"/>
          </w:tcPr>
          <w:p w14:paraId="62FF0DF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LEFL</w:t>
            </w:r>
          </w:p>
        </w:tc>
        <w:tc>
          <w:tcPr>
            <w:tcW w:w="413" w:type="pct"/>
            <w:vAlign w:val="center"/>
          </w:tcPr>
          <w:p w14:paraId="6DC826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8</w:t>
            </w:r>
          </w:p>
        </w:tc>
        <w:tc>
          <w:tcPr>
            <w:tcW w:w="413" w:type="pct"/>
            <w:vAlign w:val="center"/>
          </w:tcPr>
          <w:p w14:paraId="327CF82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4</w:t>
            </w:r>
          </w:p>
        </w:tc>
        <w:tc>
          <w:tcPr>
            <w:tcW w:w="580" w:type="pct"/>
            <w:vAlign w:val="center"/>
          </w:tcPr>
          <w:p w14:paraId="7F48915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7</w:t>
            </w:r>
          </w:p>
        </w:tc>
        <w:tc>
          <w:tcPr>
            <w:tcW w:w="413" w:type="pct"/>
            <w:vAlign w:val="center"/>
          </w:tcPr>
          <w:p w14:paraId="1DFD62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5</w:t>
            </w:r>
          </w:p>
        </w:tc>
        <w:tc>
          <w:tcPr>
            <w:tcW w:w="614" w:type="pct"/>
            <w:vAlign w:val="center"/>
          </w:tcPr>
          <w:p w14:paraId="1CABED4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76</w:t>
            </w:r>
          </w:p>
        </w:tc>
        <w:tc>
          <w:tcPr>
            <w:tcW w:w="443" w:type="pct"/>
            <w:vAlign w:val="center"/>
          </w:tcPr>
          <w:p w14:paraId="0AB9A4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9</w:t>
            </w:r>
          </w:p>
        </w:tc>
        <w:tc>
          <w:tcPr>
            <w:tcW w:w="529" w:type="pct"/>
            <w:vAlign w:val="center"/>
          </w:tcPr>
          <w:p w14:paraId="0ED8D92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91</w:t>
            </w:r>
          </w:p>
        </w:tc>
        <w:tc>
          <w:tcPr>
            <w:tcW w:w="424" w:type="pct"/>
            <w:vAlign w:val="center"/>
          </w:tcPr>
          <w:p w14:paraId="300F7BF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91</w:t>
            </w:r>
          </w:p>
        </w:tc>
        <w:tc>
          <w:tcPr>
            <w:tcW w:w="540" w:type="pct"/>
            <w:vAlign w:val="center"/>
          </w:tcPr>
          <w:p w14:paraId="5D149C6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36</w:t>
            </w:r>
          </w:p>
        </w:tc>
      </w:tr>
      <w:tr w:rsidR="00EF076B" w:rsidRPr="00EF076B" w14:paraId="28D005C1" w14:textId="77777777" w:rsidTr="00BA1B52">
        <w:tc>
          <w:tcPr>
            <w:tcW w:w="631" w:type="pct"/>
          </w:tcPr>
          <w:p w14:paraId="61C860D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VEER</w:t>
            </w:r>
          </w:p>
        </w:tc>
        <w:tc>
          <w:tcPr>
            <w:tcW w:w="413" w:type="pct"/>
            <w:vAlign w:val="center"/>
          </w:tcPr>
          <w:p w14:paraId="5F37AA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79</w:t>
            </w:r>
          </w:p>
        </w:tc>
        <w:tc>
          <w:tcPr>
            <w:tcW w:w="413" w:type="pct"/>
            <w:vAlign w:val="center"/>
          </w:tcPr>
          <w:p w14:paraId="7587DE7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15</w:t>
            </w:r>
          </w:p>
        </w:tc>
        <w:tc>
          <w:tcPr>
            <w:tcW w:w="580" w:type="pct"/>
            <w:vAlign w:val="center"/>
          </w:tcPr>
          <w:p w14:paraId="786EEAA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1</w:t>
            </w:r>
          </w:p>
        </w:tc>
        <w:tc>
          <w:tcPr>
            <w:tcW w:w="413" w:type="pct"/>
            <w:vAlign w:val="center"/>
          </w:tcPr>
          <w:p w14:paraId="522BE3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14</w:t>
            </w:r>
          </w:p>
        </w:tc>
        <w:tc>
          <w:tcPr>
            <w:tcW w:w="614" w:type="pct"/>
            <w:vAlign w:val="center"/>
          </w:tcPr>
          <w:p w14:paraId="78B61F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9</w:t>
            </w:r>
          </w:p>
        </w:tc>
        <w:tc>
          <w:tcPr>
            <w:tcW w:w="443" w:type="pct"/>
            <w:vAlign w:val="center"/>
          </w:tcPr>
          <w:p w14:paraId="7DEB93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98</w:t>
            </w:r>
          </w:p>
        </w:tc>
        <w:tc>
          <w:tcPr>
            <w:tcW w:w="529" w:type="pct"/>
            <w:vAlign w:val="center"/>
          </w:tcPr>
          <w:p w14:paraId="5183EF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87</w:t>
            </w:r>
          </w:p>
        </w:tc>
        <w:tc>
          <w:tcPr>
            <w:tcW w:w="424" w:type="pct"/>
            <w:vAlign w:val="center"/>
          </w:tcPr>
          <w:p w14:paraId="4D7A7F5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00</w:t>
            </w:r>
          </w:p>
        </w:tc>
        <w:tc>
          <w:tcPr>
            <w:tcW w:w="540" w:type="pct"/>
            <w:vAlign w:val="center"/>
          </w:tcPr>
          <w:p w14:paraId="6F72F93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7</w:t>
            </w:r>
          </w:p>
        </w:tc>
      </w:tr>
      <w:tr w:rsidR="00EF076B" w:rsidRPr="00EF076B" w14:paraId="5A1DC5ED" w14:textId="77777777" w:rsidTr="00BA1B52">
        <w:tc>
          <w:tcPr>
            <w:tcW w:w="631" w:type="pct"/>
            <w:tcBorders>
              <w:top w:val="single" w:sz="4" w:space="0" w:color="auto"/>
            </w:tcBorders>
          </w:tcPr>
          <w:p w14:paraId="4F79954E"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ERW</w:t>
            </w:r>
          </w:p>
        </w:tc>
        <w:tc>
          <w:tcPr>
            <w:tcW w:w="413" w:type="pct"/>
            <w:tcBorders>
              <w:top w:val="single" w:sz="4" w:space="0" w:color="auto"/>
            </w:tcBorders>
            <w:vAlign w:val="center"/>
          </w:tcPr>
          <w:p w14:paraId="0661A3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2</w:t>
            </w:r>
          </w:p>
        </w:tc>
        <w:tc>
          <w:tcPr>
            <w:tcW w:w="413" w:type="pct"/>
            <w:tcBorders>
              <w:top w:val="single" w:sz="4" w:space="0" w:color="auto"/>
            </w:tcBorders>
            <w:vAlign w:val="center"/>
          </w:tcPr>
          <w:p w14:paraId="6ABD1CD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80" w:type="pct"/>
            <w:tcBorders>
              <w:top w:val="single" w:sz="4" w:space="0" w:color="auto"/>
            </w:tcBorders>
            <w:vAlign w:val="center"/>
          </w:tcPr>
          <w:p w14:paraId="7408E9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w:t>
            </w:r>
          </w:p>
        </w:tc>
        <w:tc>
          <w:tcPr>
            <w:tcW w:w="413" w:type="pct"/>
            <w:tcBorders>
              <w:top w:val="single" w:sz="4" w:space="0" w:color="auto"/>
            </w:tcBorders>
            <w:vAlign w:val="center"/>
          </w:tcPr>
          <w:p w14:paraId="150235C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614" w:type="pct"/>
            <w:tcBorders>
              <w:top w:val="single" w:sz="4" w:space="0" w:color="auto"/>
            </w:tcBorders>
            <w:vAlign w:val="center"/>
          </w:tcPr>
          <w:p w14:paraId="10D6250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w:t>
            </w:r>
          </w:p>
        </w:tc>
        <w:tc>
          <w:tcPr>
            <w:tcW w:w="443" w:type="pct"/>
            <w:tcBorders>
              <w:top w:val="single" w:sz="4" w:space="0" w:color="auto"/>
            </w:tcBorders>
            <w:vAlign w:val="center"/>
          </w:tcPr>
          <w:p w14:paraId="0257628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29" w:type="pct"/>
            <w:tcBorders>
              <w:top w:val="single" w:sz="4" w:space="0" w:color="auto"/>
            </w:tcBorders>
            <w:vAlign w:val="center"/>
          </w:tcPr>
          <w:p w14:paraId="6D6C690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w:t>
            </w:r>
          </w:p>
        </w:tc>
        <w:tc>
          <w:tcPr>
            <w:tcW w:w="424" w:type="pct"/>
            <w:tcBorders>
              <w:top w:val="single" w:sz="4" w:space="0" w:color="auto"/>
            </w:tcBorders>
            <w:vAlign w:val="center"/>
          </w:tcPr>
          <w:p w14:paraId="7305248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2</w:t>
            </w:r>
          </w:p>
        </w:tc>
        <w:tc>
          <w:tcPr>
            <w:tcW w:w="540" w:type="pct"/>
            <w:tcBorders>
              <w:top w:val="single" w:sz="4" w:space="0" w:color="auto"/>
            </w:tcBorders>
            <w:vAlign w:val="center"/>
          </w:tcPr>
          <w:p w14:paraId="275745C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64299E7D" w14:textId="77777777" w:rsidTr="00BA1B52">
        <w:tc>
          <w:tcPr>
            <w:tcW w:w="631" w:type="pct"/>
          </w:tcPr>
          <w:p w14:paraId="433F09F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KEWA</w:t>
            </w:r>
          </w:p>
        </w:tc>
        <w:tc>
          <w:tcPr>
            <w:tcW w:w="413" w:type="pct"/>
            <w:vAlign w:val="center"/>
          </w:tcPr>
          <w:p w14:paraId="646EF0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0</w:t>
            </w:r>
          </w:p>
        </w:tc>
        <w:tc>
          <w:tcPr>
            <w:tcW w:w="413" w:type="pct"/>
            <w:vAlign w:val="center"/>
          </w:tcPr>
          <w:p w14:paraId="0F00A9D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580" w:type="pct"/>
            <w:vAlign w:val="center"/>
          </w:tcPr>
          <w:p w14:paraId="27807F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2</w:t>
            </w:r>
          </w:p>
        </w:tc>
        <w:tc>
          <w:tcPr>
            <w:tcW w:w="413" w:type="pct"/>
            <w:vAlign w:val="center"/>
          </w:tcPr>
          <w:p w14:paraId="07A7A4D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614" w:type="pct"/>
            <w:vAlign w:val="center"/>
          </w:tcPr>
          <w:p w14:paraId="456BC26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2</w:t>
            </w:r>
          </w:p>
        </w:tc>
        <w:tc>
          <w:tcPr>
            <w:tcW w:w="443" w:type="pct"/>
            <w:vAlign w:val="center"/>
          </w:tcPr>
          <w:p w14:paraId="520E557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9</w:t>
            </w:r>
          </w:p>
        </w:tc>
        <w:tc>
          <w:tcPr>
            <w:tcW w:w="529" w:type="pct"/>
            <w:vAlign w:val="center"/>
          </w:tcPr>
          <w:p w14:paraId="0AF0B05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91</w:t>
            </w:r>
          </w:p>
        </w:tc>
        <w:tc>
          <w:tcPr>
            <w:tcW w:w="424" w:type="pct"/>
            <w:vAlign w:val="center"/>
          </w:tcPr>
          <w:p w14:paraId="4EA996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9</w:t>
            </w:r>
          </w:p>
        </w:tc>
        <w:tc>
          <w:tcPr>
            <w:tcW w:w="540" w:type="pct"/>
            <w:vAlign w:val="center"/>
          </w:tcPr>
          <w:p w14:paraId="5AFAD77C" w14:textId="77777777" w:rsidR="00EF076B" w:rsidRPr="00EF076B" w:rsidRDefault="00EF076B" w:rsidP="00D75806">
            <w:pPr>
              <w:spacing w:after="0" w:line="240" w:lineRule="auto"/>
              <w:ind w:right="-105" w:firstLine="0"/>
              <w:jc w:val="center"/>
              <w:rPr>
                <w:rFonts w:ascii="Times New Roman" w:hAnsi="Times New Roman"/>
              </w:rPr>
            </w:pPr>
            <w:r w:rsidRPr="00EF076B">
              <w:rPr>
                <w:rFonts w:ascii="Times New Roman" w:hAnsi="Times New Roman"/>
              </w:rPr>
              <w:t>-0.91</w:t>
            </w:r>
          </w:p>
        </w:tc>
      </w:tr>
      <w:tr w:rsidR="00EF076B" w:rsidRPr="00EF076B" w14:paraId="0D3ED49D" w14:textId="77777777" w:rsidTr="00BA1B52">
        <w:tc>
          <w:tcPr>
            <w:tcW w:w="631" w:type="pct"/>
          </w:tcPr>
          <w:p w14:paraId="2BB21793"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UTA</w:t>
            </w:r>
          </w:p>
        </w:tc>
        <w:tc>
          <w:tcPr>
            <w:tcW w:w="413" w:type="pct"/>
            <w:vAlign w:val="center"/>
          </w:tcPr>
          <w:p w14:paraId="6A3F27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3</w:t>
            </w:r>
          </w:p>
        </w:tc>
        <w:tc>
          <w:tcPr>
            <w:tcW w:w="413" w:type="pct"/>
            <w:vAlign w:val="center"/>
          </w:tcPr>
          <w:p w14:paraId="13C96CC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06</w:t>
            </w:r>
          </w:p>
        </w:tc>
        <w:tc>
          <w:tcPr>
            <w:tcW w:w="580" w:type="pct"/>
            <w:vAlign w:val="center"/>
          </w:tcPr>
          <w:p w14:paraId="315F907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2</w:t>
            </w:r>
          </w:p>
        </w:tc>
        <w:tc>
          <w:tcPr>
            <w:tcW w:w="413" w:type="pct"/>
            <w:vAlign w:val="center"/>
          </w:tcPr>
          <w:p w14:paraId="3A372F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44</w:t>
            </w:r>
          </w:p>
        </w:tc>
        <w:tc>
          <w:tcPr>
            <w:tcW w:w="614" w:type="pct"/>
            <w:vAlign w:val="center"/>
          </w:tcPr>
          <w:p w14:paraId="722359E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70</w:t>
            </w:r>
          </w:p>
        </w:tc>
        <w:tc>
          <w:tcPr>
            <w:tcW w:w="443" w:type="pct"/>
            <w:vAlign w:val="center"/>
          </w:tcPr>
          <w:p w14:paraId="513C4B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89</w:t>
            </w:r>
          </w:p>
        </w:tc>
        <w:tc>
          <w:tcPr>
            <w:tcW w:w="529" w:type="pct"/>
            <w:vAlign w:val="center"/>
          </w:tcPr>
          <w:p w14:paraId="1137DEA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64</w:t>
            </w:r>
          </w:p>
        </w:tc>
        <w:tc>
          <w:tcPr>
            <w:tcW w:w="424" w:type="pct"/>
            <w:vAlign w:val="center"/>
          </w:tcPr>
          <w:p w14:paraId="2765F72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36</w:t>
            </w:r>
          </w:p>
        </w:tc>
        <w:tc>
          <w:tcPr>
            <w:tcW w:w="540" w:type="pct"/>
            <w:vAlign w:val="center"/>
          </w:tcPr>
          <w:p w14:paraId="0DC65886" w14:textId="77777777" w:rsidR="00EF076B" w:rsidRPr="00EF076B" w:rsidRDefault="00EF076B" w:rsidP="00D75806">
            <w:pPr>
              <w:spacing w:after="0" w:line="240" w:lineRule="auto"/>
              <w:ind w:right="-105" w:firstLine="0"/>
              <w:jc w:val="center"/>
              <w:rPr>
                <w:rFonts w:ascii="Times New Roman" w:hAnsi="Times New Roman"/>
              </w:rPr>
            </w:pPr>
            <w:r w:rsidRPr="00EF076B">
              <w:rPr>
                <w:rFonts w:ascii="Times New Roman" w:hAnsi="Times New Roman"/>
              </w:rPr>
              <w:t>-11.27</w:t>
            </w:r>
          </w:p>
        </w:tc>
      </w:tr>
      <w:tr w:rsidR="00EF076B" w:rsidRPr="00EF076B" w14:paraId="39E508E6" w14:textId="77777777" w:rsidTr="00BA1B52">
        <w:tc>
          <w:tcPr>
            <w:tcW w:w="631" w:type="pct"/>
            <w:tcBorders>
              <w:bottom w:val="single" w:sz="4" w:space="0" w:color="auto"/>
            </w:tcBorders>
          </w:tcPr>
          <w:p w14:paraId="3E6F4CE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WWA</w:t>
            </w:r>
          </w:p>
        </w:tc>
        <w:tc>
          <w:tcPr>
            <w:tcW w:w="413" w:type="pct"/>
            <w:tcBorders>
              <w:bottom w:val="single" w:sz="4" w:space="0" w:color="auto"/>
            </w:tcBorders>
            <w:vAlign w:val="center"/>
          </w:tcPr>
          <w:p w14:paraId="4EE5E0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413" w:type="pct"/>
            <w:tcBorders>
              <w:bottom w:val="single" w:sz="4" w:space="0" w:color="auto"/>
            </w:tcBorders>
            <w:vAlign w:val="center"/>
          </w:tcPr>
          <w:p w14:paraId="63DFC3B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580" w:type="pct"/>
            <w:tcBorders>
              <w:bottom w:val="single" w:sz="4" w:space="0" w:color="auto"/>
            </w:tcBorders>
            <w:vAlign w:val="center"/>
          </w:tcPr>
          <w:p w14:paraId="1A64F3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3" w:type="pct"/>
            <w:tcBorders>
              <w:bottom w:val="single" w:sz="4" w:space="0" w:color="auto"/>
            </w:tcBorders>
            <w:vAlign w:val="center"/>
          </w:tcPr>
          <w:p w14:paraId="2DCE937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614" w:type="pct"/>
            <w:tcBorders>
              <w:bottom w:val="single" w:sz="4" w:space="0" w:color="auto"/>
            </w:tcBorders>
            <w:vAlign w:val="center"/>
          </w:tcPr>
          <w:p w14:paraId="68FD365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tcBorders>
              <w:bottom w:val="single" w:sz="4" w:space="0" w:color="auto"/>
            </w:tcBorders>
            <w:vAlign w:val="center"/>
          </w:tcPr>
          <w:p w14:paraId="5519B0B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529" w:type="pct"/>
            <w:tcBorders>
              <w:bottom w:val="single" w:sz="4" w:space="0" w:color="auto"/>
            </w:tcBorders>
            <w:vAlign w:val="center"/>
          </w:tcPr>
          <w:p w14:paraId="559C6C6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tcBorders>
              <w:bottom w:val="single" w:sz="4" w:space="0" w:color="auto"/>
            </w:tcBorders>
            <w:vAlign w:val="center"/>
          </w:tcPr>
          <w:p w14:paraId="6CF6F5F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540" w:type="pct"/>
            <w:tcBorders>
              <w:bottom w:val="single" w:sz="4" w:space="0" w:color="auto"/>
            </w:tcBorders>
            <w:vAlign w:val="center"/>
          </w:tcPr>
          <w:p w14:paraId="5947FDE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73F284CE" w14:textId="77777777" w:rsidTr="00BA1B52">
        <w:tc>
          <w:tcPr>
            <w:tcW w:w="631" w:type="pct"/>
            <w:tcBorders>
              <w:top w:val="single" w:sz="4" w:space="0" w:color="auto"/>
            </w:tcBorders>
          </w:tcPr>
          <w:p w14:paraId="229321F1"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EAWP</w:t>
            </w:r>
          </w:p>
        </w:tc>
        <w:tc>
          <w:tcPr>
            <w:tcW w:w="413" w:type="pct"/>
            <w:tcBorders>
              <w:top w:val="single" w:sz="4" w:space="0" w:color="auto"/>
            </w:tcBorders>
            <w:vAlign w:val="center"/>
          </w:tcPr>
          <w:p w14:paraId="0189F1D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4</w:t>
            </w:r>
          </w:p>
        </w:tc>
        <w:tc>
          <w:tcPr>
            <w:tcW w:w="413" w:type="pct"/>
            <w:tcBorders>
              <w:top w:val="single" w:sz="4" w:space="0" w:color="auto"/>
            </w:tcBorders>
            <w:vAlign w:val="center"/>
          </w:tcPr>
          <w:p w14:paraId="240FB66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5</w:t>
            </w:r>
          </w:p>
        </w:tc>
        <w:tc>
          <w:tcPr>
            <w:tcW w:w="580" w:type="pct"/>
            <w:tcBorders>
              <w:top w:val="single" w:sz="4" w:space="0" w:color="auto"/>
            </w:tcBorders>
            <w:vAlign w:val="center"/>
          </w:tcPr>
          <w:p w14:paraId="09D5331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8</w:t>
            </w:r>
          </w:p>
        </w:tc>
        <w:tc>
          <w:tcPr>
            <w:tcW w:w="413" w:type="pct"/>
            <w:tcBorders>
              <w:top w:val="single" w:sz="4" w:space="0" w:color="auto"/>
            </w:tcBorders>
            <w:vAlign w:val="center"/>
          </w:tcPr>
          <w:p w14:paraId="531686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4</w:t>
            </w:r>
          </w:p>
        </w:tc>
        <w:tc>
          <w:tcPr>
            <w:tcW w:w="614" w:type="pct"/>
            <w:tcBorders>
              <w:top w:val="single" w:sz="4" w:space="0" w:color="auto"/>
            </w:tcBorders>
            <w:vAlign w:val="center"/>
          </w:tcPr>
          <w:p w14:paraId="2225B1F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tcBorders>
              <w:top w:val="single" w:sz="4" w:space="0" w:color="auto"/>
            </w:tcBorders>
            <w:vAlign w:val="center"/>
          </w:tcPr>
          <w:p w14:paraId="1B2841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4</w:t>
            </w:r>
          </w:p>
        </w:tc>
        <w:tc>
          <w:tcPr>
            <w:tcW w:w="529" w:type="pct"/>
            <w:tcBorders>
              <w:top w:val="single" w:sz="4" w:space="0" w:color="auto"/>
            </w:tcBorders>
            <w:vAlign w:val="center"/>
          </w:tcPr>
          <w:p w14:paraId="725327D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tcBorders>
              <w:top w:val="single" w:sz="4" w:space="0" w:color="auto"/>
            </w:tcBorders>
            <w:vAlign w:val="center"/>
          </w:tcPr>
          <w:p w14:paraId="7B2B76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2</w:t>
            </w:r>
          </w:p>
        </w:tc>
        <w:tc>
          <w:tcPr>
            <w:tcW w:w="540" w:type="pct"/>
            <w:tcBorders>
              <w:top w:val="single" w:sz="4" w:space="0" w:color="auto"/>
            </w:tcBorders>
            <w:vAlign w:val="center"/>
          </w:tcPr>
          <w:p w14:paraId="4D6698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7</w:t>
            </w:r>
          </w:p>
        </w:tc>
      </w:tr>
      <w:tr w:rsidR="00EF076B" w:rsidRPr="00EF076B" w14:paraId="2630D444" w14:textId="77777777" w:rsidTr="00BA1B52">
        <w:tc>
          <w:tcPr>
            <w:tcW w:w="631" w:type="pct"/>
          </w:tcPr>
          <w:p w14:paraId="39DDD2A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REVI</w:t>
            </w:r>
          </w:p>
        </w:tc>
        <w:tc>
          <w:tcPr>
            <w:tcW w:w="413" w:type="pct"/>
            <w:vAlign w:val="center"/>
          </w:tcPr>
          <w:p w14:paraId="0DE7991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413" w:type="pct"/>
            <w:vAlign w:val="center"/>
          </w:tcPr>
          <w:p w14:paraId="08E9500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580" w:type="pct"/>
            <w:vAlign w:val="center"/>
          </w:tcPr>
          <w:p w14:paraId="79AF6D8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3" w:type="pct"/>
            <w:vAlign w:val="center"/>
          </w:tcPr>
          <w:p w14:paraId="5A0B0B6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614" w:type="pct"/>
            <w:vAlign w:val="center"/>
          </w:tcPr>
          <w:p w14:paraId="74C20D7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vAlign w:val="center"/>
          </w:tcPr>
          <w:p w14:paraId="538B894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529" w:type="pct"/>
            <w:vAlign w:val="center"/>
          </w:tcPr>
          <w:p w14:paraId="2B1DB31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vAlign w:val="center"/>
          </w:tcPr>
          <w:p w14:paraId="2D6B8A5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9</w:t>
            </w:r>
          </w:p>
        </w:tc>
        <w:tc>
          <w:tcPr>
            <w:tcW w:w="540" w:type="pct"/>
            <w:vAlign w:val="center"/>
          </w:tcPr>
          <w:p w14:paraId="11A5F19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2</w:t>
            </w:r>
          </w:p>
        </w:tc>
      </w:tr>
      <w:tr w:rsidR="00EF076B" w:rsidRPr="00EF076B" w14:paraId="7D6FD931" w14:textId="77777777" w:rsidTr="00BA1B52">
        <w:tc>
          <w:tcPr>
            <w:tcW w:w="631" w:type="pct"/>
          </w:tcPr>
          <w:p w14:paraId="3A4BFBF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CTA</w:t>
            </w:r>
          </w:p>
        </w:tc>
        <w:tc>
          <w:tcPr>
            <w:tcW w:w="413" w:type="pct"/>
            <w:vAlign w:val="center"/>
          </w:tcPr>
          <w:p w14:paraId="100DDC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9</w:t>
            </w:r>
          </w:p>
        </w:tc>
        <w:tc>
          <w:tcPr>
            <w:tcW w:w="413" w:type="pct"/>
            <w:vAlign w:val="center"/>
          </w:tcPr>
          <w:p w14:paraId="7EC7021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8</w:t>
            </w:r>
          </w:p>
        </w:tc>
        <w:tc>
          <w:tcPr>
            <w:tcW w:w="580" w:type="pct"/>
            <w:vAlign w:val="center"/>
          </w:tcPr>
          <w:p w14:paraId="33A96A0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5</w:t>
            </w:r>
          </w:p>
        </w:tc>
        <w:tc>
          <w:tcPr>
            <w:tcW w:w="413" w:type="pct"/>
            <w:vAlign w:val="center"/>
          </w:tcPr>
          <w:p w14:paraId="055577A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7</w:t>
            </w:r>
          </w:p>
        </w:tc>
        <w:tc>
          <w:tcPr>
            <w:tcW w:w="614" w:type="pct"/>
            <w:vAlign w:val="center"/>
          </w:tcPr>
          <w:p w14:paraId="3ADCAEE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1</w:t>
            </w:r>
          </w:p>
        </w:tc>
        <w:tc>
          <w:tcPr>
            <w:tcW w:w="443" w:type="pct"/>
            <w:vAlign w:val="center"/>
          </w:tcPr>
          <w:p w14:paraId="3F2E3D8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7</w:t>
            </w:r>
          </w:p>
        </w:tc>
        <w:tc>
          <w:tcPr>
            <w:tcW w:w="529" w:type="pct"/>
            <w:vAlign w:val="center"/>
          </w:tcPr>
          <w:p w14:paraId="6BFABEE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1</w:t>
            </w:r>
          </w:p>
        </w:tc>
        <w:tc>
          <w:tcPr>
            <w:tcW w:w="424" w:type="pct"/>
            <w:vAlign w:val="center"/>
          </w:tcPr>
          <w:p w14:paraId="0D7993F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3</w:t>
            </w:r>
          </w:p>
        </w:tc>
        <w:tc>
          <w:tcPr>
            <w:tcW w:w="540" w:type="pct"/>
            <w:vAlign w:val="center"/>
          </w:tcPr>
          <w:p w14:paraId="0C2EE0B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33</w:t>
            </w:r>
          </w:p>
        </w:tc>
      </w:tr>
      <w:tr w:rsidR="00EF076B" w:rsidRPr="00EF076B" w14:paraId="341D0E1B" w14:textId="77777777" w:rsidTr="00BA1B52">
        <w:tc>
          <w:tcPr>
            <w:tcW w:w="631" w:type="pct"/>
          </w:tcPr>
          <w:p w14:paraId="46EC31A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EWA</w:t>
            </w:r>
          </w:p>
        </w:tc>
        <w:tc>
          <w:tcPr>
            <w:tcW w:w="413" w:type="pct"/>
            <w:vAlign w:val="center"/>
          </w:tcPr>
          <w:p w14:paraId="6E39891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tc>
        <w:tc>
          <w:tcPr>
            <w:tcW w:w="413" w:type="pct"/>
            <w:vAlign w:val="center"/>
          </w:tcPr>
          <w:p w14:paraId="304D24C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8</w:t>
            </w:r>
          </w:p>
        </w:tc>
        <w:tc>
          <w:tcPr>
            <w:tcW w:w="580" w:type="pct"/>
            <w:vAlign w:val="center"/>
          </w:tcPr>
          <w:p w14:paraId="1A87BB1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51</w:t>
            </w:r>
          </w:p>
        </w:tc>
        <w:tc>
          <w:tcPr>
            <w:tcW w:w="413" w:type="pct"/>
            <w:vAlign w:val="center"/>
          </w:tcPr>
          <w:p w14:paraId="6420EC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tc>
        <w:tc>
          <w:tcPr>
            <w:tcW w:w="614" w:type="pct"/>
            <w:vAlign w:val="center"/>
          </w:tcPr>
          <w:p w14:paraId="5E21667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vAlign w:val="center"/>
          </w:tcPr>
          <w:p w14:paraId="426609D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tc>
        <w:tc>
          <w:tcPr>
            <w:tcW w:w="529" w:type="pct"/>
            <w:vAlign w:val="center"/>
          </w:tcPr>
          <w:p w14:paraId="5F93CEE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vAlign w:val="center"/>
          </w:tcPr>
          <w:p w14:paraId="44743E7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5</w:t>
            </w:r>
          </w:p>
        </w:tc>
        <w:tc>
          <w:tcPr>
            <w:tcW w:w="540" w:type="pct"/>
            <w:vAlign w:val="center"/>
          </w:tcPr>
          <w:p w14:paraId="3A8C517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2</w:t>
            </w:r>
          </w:p>
        </w:tc>
      </w:tr>
      <w:tr w:rsidR="00EF076B" w:rsidRPr="00EF076B" w14:paraId="1048DDD6" w14:textId="77777777" w:rsidTr="00BA1B52">
        <w:tc>
          <w:tcPr>
            <w:tcW w:w="631" w:type="pct"/>
            <w:tcBorders>
              <w:bottom w:val="single" w:sz="12" w:space="0" w:color="auto"/>
            </w:tcBorders>
          </w:tcPr>
          <w:p w14:paraId="59B2E22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OTH</w:t>
            </w:r>
          </w:p>
        </w:tc>
        <w:tc>
          <w:tcPr>
            <w:tcW w:w="413" w:type="pct"/>
            <w:tcBorders>
              <w:bottom w:val="single" w:sz="12" w:space="0" w:color="auto"/>
            </w:tcBorders>
            <w:vAlign w:val="center"/>
          </w:tcPr>
          <w:p w14:paraId="3E9B8CF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50</w:t>
            </w:r>
          </w:p>
        </w:tc>
        <w:tc>
          <w:tcPr>
            <w:tcW w:w="413" w:type="pct"/>
            <w:tcBorders>
              <w:bottom w:val="single" w:sz="12" w:space="0" w:color="auto"/>
            </w:tcBorders>
            <w:vAlign w:val="center"/>
          </w:tcPr>
          <w:p w14:paraId="707B0D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51</w:t>
            </w:r>
          </w:p>
        </w:tc>
        <w:tc>
          <w:tcPr>
            <w:tcW w:w="580" w:type="pct"/>
            <w:tcBorders>
              <w:bottom w:val="single" w:sz="12" w:space="0" w:color="auto"/>
            </w:tcBorders>
            <w:vAlign w:val="center"/>
          </w:tcPr>
          <w:p w14:paraId="3BBD50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3</w:t>
            </w:r>
          </w:p>
        </w:tc>
        <w:tc>
          <w:tcPr>
            <w:tcW w:w="413" w:type="pct"/>
            <w:tcBorders>
              <w:bottom w:val="single" w:sz="12" w:space="0" w:color="auto"/>
            </w:tcBorders>
            <w:vAlign w:val="center"/>
          </w:tcPr>
          <w:p w14:paraId="68D581C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41</w:t>
            </w:r>
          </w:p>
        </w:tc>
        <w:tc>
          <w:tcPr>
            <w:tcW w:w="614" w:type="pct"/>
            <w:tcBorders>
              <w:bottom w:val="single" w:sz="12" w:space="0" w:color="auto"/>
            </w:tcBorders>
            <w:vAlign w:val="center"/>
          </w:tcPr>
          <w:p w14:paraId="61DFF97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25</w:t>
            </w:r>
          </w:p>
        </w:tc>
        <w:tc>
          <w:tcPr>
            <w:tcW w:w="443" w:type="pct"/>
            <w:tcBorders>
              <w:bottom w:val="single" w:sz="12" w:space="0" w:color="auto"/>
            </w:tcBorders>
            <w:vAlign w:val="center"/>
          </w:tcPr>
          <w:p w14:paraId="687346F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44</w:t>
            </w:r>
          </w:p>
        </w:tc>
        <w:tc>
          <w:tcPr>
            <w:tcW w:w="529" w:type="pct"/>
            <w:tcBorders>
              <w:bottom w:val="single" w:sz="12" w:space="0" w:color="auto"/>
            </w:tcBorders>
            <w:vAlign w:val="center"/>
          </w:tcPr>
          <w:p w14:paraId="2975622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7</w:t>
            </w:r>
          </w:p>
        </w:tc>
        <w:tc>
          <w:tcPr>
            <w:tcW w:w="424" w:type="pct"/>
            <w:tcBorders>
              <w:bottom w:val="single" w:sz="12" w:space="0" w:color="auto"/>
            </w:tcBorders>
            <w:vAlign w:val="center"/>
          </w:tcPr>
          <w:p w14:paraId="1743E49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25</w:t>
            </w:r>
          </w:p>
        </w:tc>
        <w:tc>
          <w:tcPr>
            <w:tcW w:w="540" w:type="pct"/>
            <w:tcBorders>
              <w:bottom w:val="single" w:sz="12" w:space="0" w:color="auto"/>
            </w:tcBorders>
            <w:vAlign w:val="center"/>
          </w:tcPr>
          <w:p w14:paraId="22A433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0</w:t>
            </w:r>
          </w:p>
        </w:tc>
      </w:tr>
    </w:tbl>
    <w:p w14:paraId="450BB0DF" w14:textId="77777777" w:rsidR="00EF076B" w:rsidRDefault="00EF076B" w:rsidP="00EF076B">
      <w:pPr>
        <w:ind w:firstLine="0"/>
      </w:pPr>
    </w:p>
    <w:p w14:paraId="1081E642" w14:textId="77777777" w:rsidR="00EF076B" w:rsidRDefault="00EF076B" w:rsidP="002B688D">
      <w:pPr>
        <w:pStyle w:val="Caption"/>
        <w:sectPr w:rsidR="00EF076B" w:rsidSect="007A4B05">
          <w:pgSz w:w="12240" w:h="15840"/>
          <w:pgMar w:top="1440" w:right="1440" w:bottom="1440" w:left="1440" w:header="720" w:footer="720" w:gutter="0"/>
          <w:cols w:space="720"/>
          <w:docGrid w:linePitch="360"/>
        </w:sectPr>
      </w:pPr>
    </w:p>
    <w:p w14:paraId="7E263867" w14:textId="649E9C8C" w:rsidR="00EF076B" w:rsidRDefault="00EF076B" w:rsidP="002B688D">
      <w:pPr>
        <w:pStyle w:val="Caption"/>
      </w:pPr>
      <w:bookmarkStart w:id="51" w:name="_Toc136826192"/>
      <w:r w:rsidRPr="00EF076B">
        <w:lastRenderedPageBreak/>
        <w:t xml:space="preserve">Table </w:t>
      </w:r>
      <w:r>
        <w:fldChar w:fldCharType="begin"/>
      </w:r>
      <w:r w:rsidRPr="00EF076B">
        <w:instrText xml:space="preserve"> SEQ Table \* ARABIC </w:instrText>
      </w:r>
      <w:r>
        <w:fldChar w:fldCharType="separate"/>
      </w:r>
      <w:r w:rsidR="008E6063">
        <w:t>8</w:t>
      </w:r>
      <w:r>
        <w:fldChar w:fldCharType="end"/>
      </w:r>
      <w:r w:rsidRPr="00EF076B">
        <w:t xml:space="preserve">. Total number of occupied hexagonal grid cells (i.e., where projected species count &gt;0; “Cells”) for each species (see Table 1 for species codes) across the entire study region in 2000 and 2100, based on the 4 future climate and land cover combination scenarios (COOL: </w:t>
      </w:r>
      <w:r w:rsidRPr="00EF076B">
        <w:rPr>
          <w:color w:val="000000"/>
        </w:rPr>
        <w:t>CCSM-4.5 RCP</w:t>
      </w:r>
      <w:r w:rsidRPr="00EF076B">
        <w:t>, ALE: average of lower emissions, AHE: average of higher emissions, and WARM: GFDL-8.5 RCP), as well as the percent change from 2000 to 2100 (“%”). There were no statistically significant differences between years. Horizontal lines delineate the cold-associated species (N = 5), warm-associated species (N = 4), and climate generalists (N = 5).</w:t>
      </w:r>
      <w:bookmarkEnd w:id="51"/>
    </w:p>
    <w:tbl>
      <w:tblPr>
        <w:tblStyle w:val="TableGrid6"/>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EF076B" w:rsidRPr="00EF076B" w14:paraId="03AC76F4" w14:textId="77777777" w:rsidTr="00BA1B52">
        <w:tc>
          <w:tcPr>
            <w:tcW w:w="517" w:type="pct"/>
            <w:vMerge w:val="restart"/>
            <w:tcBorders>
              <w:top w:val="single" w:sz="12" w:space="0" w:color="auto"/>
            </w:tcBorders>
            <w:vAlign w:val="center"/>
          </w:tcPr>
          <w:p w14:paraId="0B330E60" w14:textId="77777777" w:rsidR="00EF076B" w:rsidRPr="00EF076B" w:rsidRDefault="00EF076B" w:rsidP="00EF076B">
            <w:pPr>
              <w:spacing w:after="0" w:line="240" w:lineRule="auto"/>
              <w:ind w:firstLine="0"/>
              <w:rPr>
                <w:rFonts w:ascii="Times New Roman" w:hAnsi="Times New Roman"/>
                <w:b/>
                <w:bCs/>
              </w:rPr>
            </w:pPr>
            <w:r w:rsidRPr="00EF076B">
              <w:rPr>
                <w:rFonts w:ascii="Times New Roman" w:hAnsi="Times New Roman"/>
                <w:b/>
                <w:bCs/>
              </w:rPr>
              <w:t>Species</w:t>
            </w:r>
          </w:p>
        </w:tc>
        <w:tc>
          <w:tcPr>
            <w:tcW w:w="419" w:type="pct"/>
            <w:tcBorders>
              <w:top w:val="single" w:sz="12" w:space="0" w:color="auto"/>
              <w:bottom w:val="single" w:sz="4" w:space="0" w:color="auto"/>
            </w:tcBorders>
            <w:vAlign w:val="center"/>
          </w:tcPr>
          <w:p w14:paraId="40BB1FD7"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rPr>
              <w:t>2000</w:t>
            </w:r>
          </w:p>
        </w:tc>
        <w:tc>
          <w:tcPr>
            <w:tcW w:w="992" w:type="pct"/>
            <w:gridSpan w:val="2"/>
            <w:tcBorders>
              <w:top w:val="single" w:sz="12" w:space="0" w:color="auto"/>
              <w:bottom w:val="single" w:sz="4" w:space="0" w:color="auto"/>
            </w:tcBorders>
            <w:vAlign w:val="center"/>
          </w:tcPr>
          <w:p w14:paraId="65C13FF6"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COOL</w:t>
            </w:r>
          </w:p>
        </w:tc>
        <w:tc>
          <w:tcPr>
            <w:tcW w:w="1066" w:type="pct"/>
            <w:gridSpan w:val="2"/>
            <w:tcBorders>
              <w:top w:val="single" w:sz="12" w:space="0" w:color="auto"/>
              <w:bottom w:val="single" w:sz="4" w:space="0" w:color="auto"/>
            </w:tcBorders>
            <w:vAlign w:val="center"/>
          </w:tcPr>
          <w:p w14:paraId="41BFBDCC"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LE</w:t>
            </w:r>
          </w:p>
        </w:tc>
        <w:tc>
          <w:tcPr>
            <w:tcW w:w="1035" w:type="pct"/>
            <w:gridSpan w:val="2"/>
            <w:tcBorders>
              <w:top w:val="single" w:sz="12" w:space="0" w:color="auto"/>
              <w:bottom w:val="single" w:sz="4" w:space="0" w:color="auto"/>
            </w:tcBorders>
            <w:vAlign w:val="center"/>
          </w:tcPr>
          <w:p w14:paraId="73E1177E"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HE</w:t>
            </w:r>
          </w:p>
        </w:tc>
        <w:tc>
          <w:tcPr>
            <w:tcW w:w="971" w:type="pct"/>
            <w:gridSpan w:val="2"/>
            <w:tcBorders>
              <w:top w:val="single" w:sz="12" w:space="0" w:color="auto"/>
              <w:bottom w:val="single" w:sz="4" w:space="0" w:color="auto"/>
            </w:tcBorders>
            <w:vAlign w:val="center"/>
          </w:tcPr>
          <w:p w14:paraId="1D4F3B8E"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WARM</w:t>
            </w:r>
          </w:p>
        </w:tc>
      </w:tr>
      <w:tr w:rsidR="00EF076B" w:rsidRPr="00EF076B" w14:paraId="0BB6BA64" w14:textId="77777777" w:rsidTr="00BA1B52">
        <w:tc>
          <w:tcPr>
            <w:tcW w:w="517" w:type="pct"/>
            <w:vMerge/>
            <w:tcBorders>
              <w:bottom w:val="single" w:sz="12" w:space="0" w:color="auto"/>
            </w:tcBorders>
          </w:tcPr>
          <w:p w14:paraId="0A5C233E" w14:textId="77777777" w:rsidR="00EF076B" w:rsidRPr="00EF076B" w:rsidRDefault="00EF076B" w:rsidP="00EF076B">
            <w:pPr>
              <w:spacing w:after="0" w:line="240" w:lineRule="auto"/>
              <w:ind w:firstLine="0"/>
              <w:rPr>
                <w:rFonts w:ascii="Times New Roman" w:hAnsi="Times New Roman"/>
              </w:rPr>
            </w:pPr>
          </w:p>
        </w:tc>
        <w:tc>
          <w:tcPr>
            <w:tcW w:w="419" w:type="pct"/>
            <w:tcBorders>
              <w:top w:val="single" w:sz="4" w:space="0" w:color="auto"/>
              <w:bottom w:val="single" w:sz="12" w:space="0" w:color="auto"/>
            </w:tcBorders>
            <w:vAlign w:val="center"/>
          </w:tcPr>
          <w:p w14:paraId="0BC0C8A2"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419" w:type="pct"/>
            <w:tcBorders>
              <w:top w:val="single" w:sz="4" w:space="0" w:color="auto"/>
              <w:bottom w:val="single" w:sz="12" w:space="0" w:color="auto"/>
            </w:tcBorders>
            <w:vAlign w:val="center"/>
          </w:tcPr>
          <w:p w14:paraId="7DDDB0C9"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573" w:type="pct"/>
            <w:tcBorders>
              <w:top w:val="single" w:sz="4" w:space="0" w:color="auto"/>
              <w:bottom w:val="single" w:sz="12" w:space="0" w:color="auto"/>
            </w:tcBorders>
            <w:vAlign w:val="center"/>
          </w:tcPr>
          <w:p w14:paraId="3CD4093A"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19" w:type="pct"/>
            <w:tcBorders>
              <w:top w:val="single" w:sz="4" w:space="0" w:color="auto"/>
              <w:bottom w:val="single" w:sz="12" w:space="0" w:color="auto"/>
            </w:tcBorders>
            <w:vAlign w:val="center"/>
          </w:tcPr>
          <w:p w14:paraId="2D72D9CD"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647" w:type="pct"/>
            <w:tcBorders>
              <w:top w:val="single" w:sz="4" w:space="0" w:color="auto"/>
              <w:bottom w:val="single" w:sz="12" w:space="0" w:color="auto"/>
            </w:tcBorders>
            <w:vAlign w:val="center"/>
          </w:tcPr>
          <w:p w14:paraId="2A1A5E3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75" w:type="pct"/>
            <w:tcBorders>
              <w:top w:val="single" w:sz="4" w:space="0" w:color="auto"/>
              <w:bottom w:val="single" w:sz="12" w:space="0" w:color="auto"/>
            </w:tcBorders>
            <w:vAlign w:val="center"/>
          </w:tcPr>
          <w:p w14:paraId="509E6962"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560" w:type="pct"/>
            <w:tcBorders>
              <w:top w:val="single" w:sz="4" w:space="0" w:color="auto"/>
              <w:bottom w:val="single" w:sz="12" w:space="0" w:color="auto"/>
            </w:tcBorders>
            <w:vAlign w:val="center"/>
          </w:tcPr>
          <w:p w14:paraId="683DADEA"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531" w:type="pct"/>
            <w:tcBorders>
              <w:top w:val="single" w:sz="4" w:space="0" w:color="auto"/>
              <w:bottom w:val="single" w:sz="12" w:space="0" w:color="auto"/>
            </w:tcBorders>
            <w:vAlign w:val="center"/>
          </w:tcPr>
          <w:p w14:paraId="2145D7A1"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440" w:type="pct"/>
            <w:tcBorders>
              <w:top w:val="single" w:sz="4" w:space="0" w:color="auto"/>
              <w:bottom w:val="single" w:sz="12" w:space="0" w:color="auto"/>
            </w:tcBorders>
            <w:vAlign w:val="center"/>
          </w:tcPr>
          <w:p w14:paraId="0F6E0B5D"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r>
      <w:tr w:rsidR="00EF076B" w:rsidRPr="00EF076B" w14:paraId="79C0D4CE" w14:textId="77777777" w:rsidTr="00BA1B52">
        <w:tc>
          <w:tcPr>
            <w:tcW w:w="517" w:type="pct"/>
            <w:tcBorders>
              <w:top w:val="single" w:sz="12" w:space="0" w:color="auto"/>
            </w:tcBorders>
          </w:tcPr>
          <w:p w14:paraId="7C194C5E"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TBW</w:t>
            </w:r>
          </w:p>
        </w:tc>
        <w:tc>
          <w:tcPr>
            <w:tcW w:w="419" w:type="pct"/>
            <w:tcBorders>
              <w:top w:val="single" w:sz="12" w:space="0" w:color="auto"/>
            </w:tcBorders>
            <w:vAlign w:val="center"/>
          </w:tcPr>
          <w:p w14:paraId="71939B4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5</w:t>
            </w:r>
          </w:p>
        </w:tc>
        <w:tc>
          <w:tcPr>
            <w:tcW w:w="419" w:type="pct"/>
            <w:tcBorders>
              <w:top w:val="single" w:sz="12" w:space="0" w:color="auto"/>
            </w:tcBorders>
            <w:vAlign w:val="center"/>
          </w:tcPr>
          <w:p w14:paraId="46B8A04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7</w:t>
            </w:r>
          </w:p>
        </w:tc>
        <w:tc>
          <w:tcPr>
            <w:tcW w:w="573" w:type="pct"/>
            <w:tcBorders>
              <w:top w:val="single" w:sz="12" w:space="0" w:color="auto"/>
            </w:tcBorders>
            <w:vAlign w:val="center"/>
          </w:tcPr>
          <w:p w14:paraId="33E981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64</w:t>
            </w:r>
          </w:p>
        </w:tc>
        <w:tc>
          <w:tcPr>
            <w:tcW w:w="419" w:type="pct"/>
            <w:tcBorders>
              <w:top w:val="single" w:sz="12" w:space="0" w:color="auto"/>
            </w:tcBorders>
            <w:vAlign w:val="center"/>
          </w:tcPr>
          <w:p w14:paraId="200CD2A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8</w:t>
            </w:r>
          </w:p>
        </w:tc>
        <w:tc>
          <w:tcPr>
            <w:tcW w:w="647" w:type="pct"/>
            <w:tcBorders>
              <w:top w:val="single" w:sz="12" w:space="0" w:color="auto"/>
            </w:tcBorders>
            <w:vAlign w:val="center"/>
          </w:tcPr>
          <w:p w14:paraId="26FABC9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45</w:t>
            </w:r>
          </w:p>
        </w:tc>
        <w:tc>
          <w:tcPr>
            <w:tcW w:w="475" w:type="pct"/>
            <w:tcBorders>
              <w:top w:val="single" w:sz="12" w:space="0" w:color="auto"/>
            </w:tcBorders>
            <w:vAlign w:val="center"/>
          </w:tcPr>
          <w:p w14:paraId="7C22D2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8</w:t>
            </w:r>
          </w:p>
        </w:tc>
        <w:tc>
          <w:tcPr>
            <w:tcW w:w="560" w:type="pct"/>
            <w:tcBorders>
              <w:top w:val="single" w:sz="12" w:space="0" w:color="auto"/>
            </w:tcBorders>
            <w:vAlign w:val="center"/>
          </w:tcPr>
          <w:p w14:paraId="5EFA7DB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45</w:t>
            </w:r>
          </w:p>
        </w:tc>
        <w:tc>
          <w:tcPr>
            <w:tcW w:w="531" w:type="pct"/>
            <w:tcBorders>
              <w:top w:val="single" w:sz="12" w:space="0" w:color="auto"/>
            </w:tcBorders>
            <w:vAlign w:val="center"/>
          </w:tcPr>
          <w:p w14:paraId="4AB68B9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8</w:t>
            </w:r>
          </w:p>
        </w:tc>
        <w:tc>
          <w:tcPr>
            <w:tcW w:w="440" w:type="pct"/>
            <w:tcBorders>
              <w:top w:val="single" w:sz="12" w:space="0" w:color="auto"/>
            </w:tcBorders>
            <w:vAlign w:val="center"/>
          </w:tcPr>
          <w:p w14:paraId="5816B2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45</w:t>
            </w:r>
          </w:p>
        </w:tc>
      </w:tr>
      <w:tr w:rsidR="00EF076B" w:rsidRPr="00EF076B" w14:paraId="303974E0" w14:textId="77777777" w:rsidTr="00BA1B52">
        <w:tc>
          <w:tcPr>
            <w:tcW w:w="517" w:type="pct"/>
          </w:tcPr>
          <w:p w14:paraId="75B0CC5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HVI</w:t>
            </w:r>
          </w:p>
        </w:tc>
        <w:tc>
          <w:tcPr>
            <w:tcW w:w="419" w:type="pct"/>
            <w:vAlign w:val="center"/>
          </w:tcPr>
          <w:p w14:paraId="1A9BCF7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2</w:t>
            </w:r>
          </w:p>
        </w:tc>
        <w:tc>
          <w:tcPr>
            <w:tcW w:w="419" w:type="pct"/>
            <w:vAlign w:val="center"/>
          </w:tcPr>
          <w:p w14:paraId="6673DCE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2</w:t>
            </w:r>
          </w:p>
        </w:tc>
        <w:tc>
          <w:tcPr>
            <w:tcW w:w="573" w:type="pct"/>
            <w:vAlign w:val="center"/>
          </w:tcPr>
          <w:p w14:paraId="05EF6D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4D3E30F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2</w:t>
            </w:r>
          </w:p>
        </w:tc>
        <w:tc>
          <w:tcPr>
            <w:tcW w:w="647" w:type="pct"/>
            <w:vAlign w:val="center"/>
          </w:tcPr>
          <w:p w14:paraId="65E89CD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27D4BCC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3</w:t>
            </w:r>
          </w:p>
        </w:tc>
        <w:tc>
          <w:tcPr>
            <w:tcW w:w="560" w:type="pct"/>
            <w:vAlign w:val="center"/>
          </w:tcPr>
          <w:p w14:paraId="275B7A6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0</w:t>
            </w:r>
          </w:p>
        </w:tc>
        <w:tc>
          <w:tcPr>
            <w:tcW w:w="531" w:type="pct"/>
            <w:vAlign w:val="center"/>
          </w:tcPr>
          <w:p w14:paraId="7B74C11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3</w:t>
            </w:r>
          </w:p>
        </w:tc>
        <w:tc>
          <w:tcPr>
            <w:tcW w:w="440" w:type="pct"/>
            <w:vAlign w:val="center"/>
          </w:tcPr>
          <w:p w14:paraId="4921C96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0</w:t>
            </w:r>
          </w:p>
        </w:tc>
      </w:tr>
      <w:tr w:rsidR="00EF076B" w:rsidRPr="00EF076B" w14:paraId="3190E464" w14:textId="77777777" w:rsidTr="00BA1B52">
        <w:tc>
          <w:tcPr>
            <w:tcW w:w="517" w:type="pct"/>
          </w:tcPr>
          <w:p w14:paraId="27458F24"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AWA</w:t>
            </w:r>
          </w:p>
        </w:tc>
        <w:tc>
          <w:tcPr>
            <w:tcW w:w="419" w:type="pct"/>
            <w:vAlign w:val="center"/>
          </w:tcPr>
          <w:p w14:paraId="329122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5</w:t>
            </w:r>
          </w:p>
        </w:tc>
        <w:tc>
          <w:tcPr>
            <w:tcW w:w="419" w:type="pct"/>
            <w:vAlign w:val="center"/>
          </w:tcPr>
          <w:p w14:paraId="04F030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w:t>
            </w:r>
          </w:p>
        </w:tc>
        <w:tc>
          <w:tcPr>
            <w:tcW w:w="573" w:type="pct"/>
            <w:vAlign w:val="center"/>
          </w:tcPr>
          <w:p w14:paraId="0D74AF7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c>
          <w:tcPr>
            <w:tcW w:w="419" w:type="pct"/>
            <w:vAlign w:val="center"/>
          </w:tcPr>
          <w:p w14:paraId="507C84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w:t>
            </w:r>
          </w:p>
        </w:tc>
        <w:tc>
          <w:tcPr>
            <w:tcW w:w="647" w:type="pct"/>
            <w:vAlign w:val="center"/>
          </w:tcPr>
          <w:p w14:paraId="53E9AC0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c>
          <w:tcPr>
            <w:tcW w:w="475" w:type="pct"/>
            <w:vAlign w:val="center"/>
          </w:tcPr>
          <w:p w14:paraId="4678F47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w:t>
            </w:r>
          </w:p>
        </w:tc>
        <w:tc>
          <w:tcPr>
            <w:tcW w:w="560" w:type="pct"/>
            <w:vAlign w:val="center"/>
          </w:tcPr>
          <w:p w14:paraId="294738F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c>
          <w:tcPr>
            <w:tcW w:w="531" w:type="pct"/>
            <w:vAlign w:val="center"/>
          </w:tcPr>
          <w:p w14:paraId="2C62583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w:t>
            </w:r>
          </w:p>
        </w:tc>
        <w:tc>
          <w:tcPr>
            <w:tcW w:w="440" w:type="pct"/>
            <w:vAlign w:val="center"/>
          </w:tcPr>
          <w:p w14:paraId="53DF1E0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r>
      <w:tr w:rsidR="00EF076B" w:rsidRPr="00EF076B" w14:paraId="13B4BC24" w14:textId="77777777" w:rsidTr="00BA1B52">
        <w:tc>
          <w:tcPr>
            <w:tcW w:w="517" w:type="pct"/>
          </w:tcPr>
          <w:p w14:paraId="1E9699F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LEFL</w:t>
            </w:r>
          </w:p>
        </w:tc>
        <w:tc>
          <w:tcPr>
            <w:tcW w:w="419" w:type="pct"/>
            <w:vAlign w:val="center"/>
          </w:tcPr>
          <w:p w14:paraId="129E21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419" w:type="pct"/>
            <w:vAlign w:val="center"/>
          </w:tcPr>
          <w:p w14:paraId="576D8F4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573" w:type="pct"/>
            <w:vAlign w:val="center"/>
          </w:tcPr>
          <w:p w14:paraId="211D7AA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02F6D11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647" w:type="pct"/>
            <w:vAlign w:val="center"/>
          </w:tcPr>
          <w:p w14:paraId="51C09F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65A175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560" w:type="pct"/>
            <w:vAlign w:val="center"/>
          </w:tcPr>
          <w:p w14:paraId="7E15978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1D63A57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440" w:type="pct"/>
            <w:vAlign w:val="center"/>
          </w:tcPr>
          <w:p w14:paraId="12CE699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35028DD8" w14:textId="77777777" w:rsidTr="00BA1B52">
        <w:tc>
          <w:tcPr>
            <w:tcW w:w="517" w:type="pct"/>
          </w:tcPr>
          <w:p w14:paraId="17A26A1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VEER</w:t>
            </w:r>
          </w:p>
        </w:tc>
        <w:tc>
          <w:tcPr>
            <w:tcW w:w="419" w:type="pct"/>
            <w:vAlign w:val="center"/>
          </w:tcPr>
          <w:p w14:paraId="4CCD23B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5</w:t>
            </w:r>
          </w:p>
        </w:tc>
        <w:tc>
          <w:tcPr>
            <w:tcW w:w="419" w:type="pct"/>
            <w:vAlign w:val="center"/>
          </w:tcPr>
          <w:p w14:paraId="74DEF24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573" w:type="pct"/>
            <w:vAlign w:val="center"/>
          </w:tcPr>
          <w:p w14:paraId="280151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c>
          <w:tcPr>
            <w:tcW w:w="419" w:type="pct"/>
            <w:vAlign w:val="center"/>
          </w:tcPr>
          <w:p w14:paraId="559BCA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647" w:type="pct"/>
            <w:vAlign w:val="center"/>
          </w:tcPr>
          <w:p w14:paraId="54A46B4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c>
          <w:tcPr>
            <w:tcW w:w="475" w:type="pct"/>
            <w:vAlign w:val="center"/>
          </w:tcPr>
          <w:p w14:paraId="42B499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560" w:type="pct"/>
            <w:vAlign w:val="center"/>
          </w:tcPr>
          <w:p w14:paraId="256ADBC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c>
          <w:tcPr>
            <w:tcW w:w="531" w:type="pct"/>
            <w:vAlign w:val="center"/>
          </w:tcPr>
          <w:p w14:paraId="0F7DED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440" w:type="pct"/>
            <w:vAlign w:val="center"/>
          </w:tcPr>
          <w:p w14:paraId="6D0D5F0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r>
      <w:tr w:rsidR="00EF076B" w:rsidRPr="00EF076B" w14:paraId="15099CD5" w14:textId="77777777" w:rsidTr="00BA1B52">
        <w:tc>
          <w:tcPr>
            <w:tcW w:w="517" w:type="pct"/>
            <w:tcBorders>
              <w:top w:val="single" w:sz="4" w:space="0" w:color="auto"/>
            </w:tcBorders>
          </w:tcPr>
          <w:p w14:paraId="3E08614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ERW</w:t>
            </w:r>
          </w:p>
        </w:tc>
        <w:tc>
          <w:tcPr>
            <w:tcW w:w="419" w:type="pct"/>
            <w:tcBorders>
              <w:top w:val="single" w:sz="4" w:space="0" w:color="auto"/>
            </w:tcBorders>
            <w:vAlign w:val="center"/>
          </w:tcPr>
          <w:p w14:paraId="6288910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419" w:type="pct"/>
            <w:tcBorders>
              <w:top w:val="single" w:sz="4" w:space="0" w:color="auto"/>
            </w:tcBorders>
            <w:vAlign w:val="center"/>
          </w:tcPr>
          <w:p w14:paraId="2C31524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573" w:type="pct"/>
            <w:tcBorders>
              <w:top w:val="single" w:sz="4" w:space="0" w:color="auto"/>
            </w:tcBorders>
            <w:vAlign w:val="center"/>
          </w:tcPr>
          <w:p w14:paraId="7B2F1EB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top w:val="single" w:sz="4" w:space="0" w:color="auto"/>
            </w:tcBorders>
            <w:vAlign w:val="center"/>
          </w:tcPr>
          <w:p w14:paraId="59BB903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647" w:type="pct"/>
            <w:tcBorders>
              <w:top w:val="single" w:sz="4" w:space="0" w:color="auto"/>
            </w:tcBorders>
            <w:vAlign w:val="center"/>
          </w:tcPr>
          <w:p w14:paraId="0B98F1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top w:val="single" w:sz="4" w:space="0" w:color="auto"/>
            </w:tcBorders>
            <w:vAlign w:val="center"/>
          </w:tcPr>
          <w:p w14:paraId="056B87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560" w:type="pct"/>
            <w:tcBorders>
              <w:top w:val="single" w:sz="4" w:space="0" w:color="auto"/>
            </w:tcBorders>
            <w:vAlign w:val="center"/>
          </w:tcPr>
          <w:p w14:paraId="0944B63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top w:val="single" w:sz="4" w:space="0" w:color="auto"/>
            </w:tcBorders>
            <w:vAlign w:val="center"/>
          </w:tcPr>
          <w:p w14:paraId="2C0FE6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440" w:type="pct"/>
            <w:tcBorders>
              <w:top w:val="single" w:sz="4" w:space="0" w:color="auto"/>
            </w:tcBorders>
            <w:vAlign w:val="center"/>
          </w:tcPr>
          <w:p w14:paraId="790D79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6E6499F8" w14:textId="77777777" w:rsidTr="00BA1B52">
        <w:tc>
          <w:tcPr>
            <w:tcW w:w="517" w:type="pct"/>
          </w:tcPr>
          <w:p w14:paraId="2CD26707"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KEWA</w:t>
            </w:r>
          </w:p>
        </w:tc>
        <w:tc>
          <w:tcPr>
            <w:tcW w:w="419" w:type="pct"/>
            <w:vAlign w:val="center"/>
          </w:tcPr>
          <w:p w14:paraId="1EC7549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419" w:type="pct"/>
            <w:vAlign w:val="center"/>
          </w:tcPr>
          <w:p w14:paraId="600588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573" w:type="pct"/>
            <w:vAlign w:val="center"/>
          </w:tcPr>
          <w:p w14:paraId="4F5A961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613DDB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647" w:type="pct"/>
            <w:vAlign w:val="center"/>
          </w:tcPr>
          <w:p w14:paraId="1D105A9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176F81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560" w:type="pct"/>
            <w:vAlign w:val="center"/>
          </w:tcPr>
          <w:p w14:paraId="2BCFE17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6109242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440" w:type="pct"/>
            <w:vAlign w:val="center"/>
          </w:tcPr>
          <w:p w14:paraId="36BC3C5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75383FE0" w14:textId="77777777" w:rsidTr="00BA1B52">
        <w:tc>
          <w:tcPr>
            <w:tcW w:w="517" w:type="pct"/>
          </w:tcPr>
          <w:p w14:paraId="2473A54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UTA</w:t>
            </w:r>
          </w:p>
        </w:tc>
        <w:tc>
          <w:tcPr>
            <w:tcW w:w="419" w:type="pct"/>
            <w:vAlign w:val="center"/>
          </w:tcPr>
          <w:p w14:paraId="039925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w:t>
            </w:r>
          </w:p>
        </w:tc>
        <w:tc>
          <w:tcPr>
            <w:tcW w:w="419" w:type="pct"/>
            <w:vAlign w:val="center"/>
          </w:tcPr>
          <w:p w14:paraId="253353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8</w:t>
            </w:r>
          </w:p>
        </w:tc>
        <w:tc>
          <w:tcPr>
            <w:tcW w:w="573" w:type="pct"/>
            <w:vAlign w:val="center"/>
          </w:tcPr>
          <w:p w14:paraId="3D16A1B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w:t>
            </w:r>
          </w:p>
        </w:tc>
        <w:tc>
          <w:tcPr>
            <w:tcW w:w="419" w:type="pct"/>
            <w:vAlign w:val="center"/>
          </w:tcPr>
          <w:p w14:paraId="284722B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8</w:t>
            </w:r>
          </w:p>
        </w:tc>
        <w:tc>
          <w:tcPr>
            <w:tcW w:w="647" w:type="pct"/>
            <w:vAlign w:val="center"/>
          </w:tcPr>
          <w:p w14:paraId="4C0B2DD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w:t>
            </w:r>
          </w:p>
        </w:tc>
        <w:tc>
          <w:tcPr>
            <w:tcW w:w="475" w:type="pct"/>
            <w:vAlign w:val="center"/>
          </w:tcPr>
          <w:p w14:paraId="63EA011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7</w:t>
            </w:r>
          </w:p>
        </w:tc>
        <w:tc>
          <w:tcPr>
            <w:tcW w:w="560" w:type="pct"/>
            <w:vAlign w:val="center"/>
          </w:tcPr>
          <w:p w14:paraId="2337EE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5</w:t>
            </w:r>
          </w:p>
        </w:tc>
        <w:tc>
          <w:tcPr>
            <w:tcW w:w="531" w:type="pct"/>
            <w:vAlign w:val="center"/>
          </w:tcPr>
          <w:p w14:paraId="33BEB7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8</w:t>
            </w:r>
          </w:p>
        </w:tc>
        <w:tc>
          <w:tcPr>
            <w:tcW w:w="440" w:type="pct"/>
            <w:vAlign w:val="center"/>
          </w:tcPr>
          <w:p w14:paraId="368DB3D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w:t>
            </w:r>
          </w:p>
        </w:tc>
      </w:tr>
      <w:tr w:rsidR="00EF076B" w:rsidRPr="00EF076B" w14:paraId="3B47751C" w14:textId="77777777" w:rsidTr="00BA1B52">
        <w:tc>
          <w:tcPr>
            <w:tcW w:w="517" w:type="pct"/>
            <w:tcBorders>
              <w:bottom w:val="single" w:sz="4" w:space="0" w:color="auto"/>
            </w:tcBorders>
          </w:tcPr>
          <w:p w14:paraId="09F7643F"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WWA</w:t>
            </w:r>
          </w:p>
        </w:tc>
        <w:tc>
          <w:tcPr>
            <w:tcW w:w="419" w:type="pct"/>
            <w:tcBorders>
              <w:bottom w:val="single" w:sz="4" w:space="0" w:color="auto"/>
            </w:tcBorders>
            <w:vAlign w:val="center"/>
          </w:tcPr>
          <w:p w14:paraId="72CD7FB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419" w:type="pct"/>
            <w:tcBorders>
              <w:bottom w:val="single" w:sz="4" w:space="0" w:color="auto"/>
            </w:tcBorders>
            <w:vAlign w:val="center"/>
          </w:tcPr>
          <w:p w14:paraId="50A90C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573" w:type="pct"/>
            <w:tcBorders>
              <w:bottom w:val="single" w:sz="4" w:space="0" w:color="auto"/>
            </w:tcBorders>
            <w:vAlign w:val="center"/>
          </w:tcPr>
          <w:p w14:paraId="005C402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bottom w:val="single" w:sz="4" w:space="0" w:color="auto"/>
            </w:tcBorders>
            <w:vAlign w:val="center"/>
          </w:tcPr>
          <w:p w14:paraId="6E16F14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647" w:type="pct"/>
            <w:tcBorders>
              <w:bottom w:val="single" w:sz="4" w:space="0" w:color="auto"/>
            </w:tcBorders>
            <w:vAlign w:val="center"/>
          </w:tcPr>
          <w:p w14:paraId="01336FC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bottom w:val="single" w:sz="4" w:space="0" w:color="auto"/>
            </w:tcBorders>
            <w:vAlign w:val="center"/>
          </w:tcPr>
          <w:p w14:paraId="2D545A6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560" w:type="pct"/>
            <w:tcBorders>
              <w:bottom w:val="single" w:sz="4" w:space="0" w:color="auto"/>
            </w:tcBorders>
            <w:vAlign w:val="center"/>
          </w:tcPr>
          <w:p w14:paraId="181CAF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bottom w:val="single" w:sz="4" w:space="0" w:color="auto"/>
            </w:tcBorders>
            <w:vAlign w:val="center"/>
          </w:tcPr>
          <w:p w14:paraId="1F85D2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440" w:type="pct"/>
            <w:tcBorders>
              <w:bottom w:val="single" w:sz="4" w:space="0" w:color="auto"/>
            </w:tcBorders>
            <w:vAlign w:val="center"/>
          </w:tcPr>
          <w:p w14:paraId="6BF89A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157E8BE3" w14:textId="77777777" w:rsidTr="00BA1B52">
        <w:tc>
          <w:tcPr>
            <w:tcW w:w="517" w:type="pct"/>
            <w:tcBorders>
              <w:top w:val="single" w:sz="4" w:space="0" w:color="auto"/>
            </w:tcBorders>
          </w:tcPr>
          <w:p w14:paraId="3F648AC3"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EAWP</w:t>
            </w:r>
          </w:p>
        </w:tc>
        <w:tc>
          <w:tcPr>
            <w:tcW w:w="419" w:type="pct"/>
            <w:tcBorders>
              <w:top w:val="single" w:sz="4" w:space="0" w:color="auto"/>
            </w:tcBorders>
            <w:vAlign w:val="center"/>
          </w:tcPr>
          <w:p w14:paraId="0F2C41A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tcBorders>
              <w:top w:val="single" w:sz="4" w:space="0" w:color="auto"/>
            </w:tcBorders>
            <w:vAlign w:val="center"/>
          </w:tcPr>
          <w:p w14:paraId="2FDF128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tcBorders>
              <w:top w:val="single" w:sz="4" w:space="0" w:color="auto"/>
            </w:tcBorders>
            <w:vAlign w:val="center"/>
          </w:tcPr>
          <w:p w14:paraId="1BD5EE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top w:val="single" w:sz="4" w:space="0" w:color="auto"/>
            </w:tcBorders>
            <w:vAlign w:val="center"/>
          </w:tcPr>
          <w:p w14:paraId="792E661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tcBorders>
              <w:top w:val="single" w:sz="4" w:space="0" w:color="auto"/>
            </w:tcBorders>
            <w:vAlign w:val="center"/>
          </w:tcPr>
          <w:p w14:paraId="040EDD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top w:val="single" w:sz="4" w:space="0" w:color="auto"/>
            </w:tcBorders>
            <w:vAlign w:val="center"/>
          </w:tcPr>
          <w:p w14:paraId="4957B8E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tcBorders>
              <w:top w:val="single" w:sz="4" w:space="0" w:color="auto"/>
            </w:tcBorders>
            <w:vAlign w:val="center"/>
          </w:tcPr>
          <w:p w14:paraId="455D67F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top w:val="single" w:sz="4" w:space="0" w:color="auto"/>
            </w:tcBorders>
            <w:vAlign w:val="center"/>
          </w:tcPr>
          <w:p w14:paraId="2B6A0D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tcBorders>
              <w:top w:val="single" w:sz="4" w:space="0" w:color="auto"/>
            </w:tcBorders>
            <w:vAlign w:val="center"/>
          </w:tcPr>
          <w:p w14:paraId="1E9000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4667FB71" w14:textId="77777777" w:rsidTr="00BA1B52">
        <w:tc>
          <w:tcPr>
            <w:tcW w:w="517" w:type="pct"/>
          </w:tcPr>
          <w:p w14:paraId="32C93644"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REVI</w:t>
            </w:r>
          </w:p>
        </w:tc>
        <w:tc>
          <w:tcPr>
            <w:tcW w:w="419" w:type="pct"/>
            <w:vAlign w:val="center"/>
          </w:tcPr>
          <w:p w14:paraId="6C33AE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vAlign w:val="center"/>
          </w:tcPr>
          <w:p w14:paraId="15B5E4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vAlign w:val="center"/>
          </w:tcPr>
          <w:p w14:paraId="7DFBC47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3EAD8E2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vAlign w:val="center"/>
          </w:tcPr>
          <w:p w14:paraId="2332741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619D342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vAlign w:val="center"/>
          </w:tcPr>
          <w:p w14:paraId="66E5CDA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190F363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vAlign w:val="center"/>
          </w:tcPr>
          <w:p w14:paraId="779FBEC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665177AB" w14:textId="77777777" w:rsidTr="00BA1B52">
        <w:tc>
          <w:tcPr>
            <w:tcW w:w="517" w:type="pct"/>
          </w:tcPr>
          <w:p w14:paraId="1E25FBC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CTA</w:t>
            </w:r>
          </w:p>
        </w:tc>
        <w:tc>
          <w:tcPr>
            <w:tcW w:w="419" w:type="pct"/>
            <w:vAlign w:val="center"/>
          </w:tcPr>
          <w:p w14:paraId="323930C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vAlign w:val="center"/>
          </w:tcPr>
          <w:p w14:paraId="5711053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vAlign w:val="center"/>
          </w:tcPr>
          <w:p w14:paraId="43017D9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2B3C2B0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vAlign w:val="center"/>
          </w:tcPr>
          <w:p w14:paraId="3E4B7A3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709C858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vAlign w:val="center"/>
          </w:tcPr>
          <w:p w14:paraId="3FBBFF1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2A36B8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vAlign w:val="center"/>
          </w:tcPr>
          <w:p w14:paraId="104947B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0FCF0B71" w14:textId="77777777" w:rsidTr="00BA1B52">
        <w:tc>
          <w:tcPr>
            <w:tcW w:w="517" w:type="pct"/>
          </w:tcPr>
          <w:p w14:paraId="5E68D7CD"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EWA</w:t>
            </w:r>
          </w:p>
        </w:tc>
        <w:tc>
          <w:tcPr>
            <w:tcW w:w="419" w:type="pct"/>
            <w:vAlign w:val="center"/>
          </w:tcPr>
          <w:p w14:paraId="772BB6E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4</w:t>
            </w:r>
          </w:p>
        </w:tc>
        <w:tc>
          <w:tcPr>
            <w:tcW w:w="419" w:type="pct"/>
            <w:vAlign w:val="center"/>
          </w:tcPr>
          <w:p w14:paraId="6314972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3</w:t>
            </w:r>
          </w:p>
        </w:tc>
        <w:tc>
          <w:tcPr>
            <w:tcW w:w="573" w:type="pct"/>
            <w:vAlign w:val="center"/>
          </w:tcPr>
          <w:p w14:paraId="27F8A2D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65</w:t>
            </w:r>
          </w:p>
        </w:tc>
        <w:tc>
          <w:tcPr>
            <w:tcW w:w="419" w:type="pct"/>
            <w:vAlign w:val="center"/>
          </w:tcPr>
          <w:p w14:paraId="088BF7D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3</w:t>
            </w:r>
          </w:p>
        </w:tc>
        <w:tc>
          <w:tcPr>
            <w:tcW w:w="647" w:type="pct"/>
            <w:vAlign w:val="center"/>
          </w:tcPr>
          <w:p w14:paraId="7CB080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65</w:t>
            </w:r>
          </w:p>
        </w:tc>
        <w:tc>
          <w:tcPr>
            <w:tcW w:w="475" w:type="pct"/>
            <w:vAlign w:val="center"/>
          </w:tcPr>
          <w:p w14:paraId="1A2C3C8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3</w:t>
            </w:r>
          </w:p>
        </w:tc>
        <w:tc>
          <w:tcPr>
            <w:tcW w:w="560" w:type="pct"/>
            <w:vAlign w:val="center"/>
          </w:tcPr>
          <w:p w14:paraId="2E19B7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65</w:t>
            </w:r>
          </w:p>
        </w:tc>
        <w:tc>
          <w:tcPr>
            <w:tcW w:w="531" w:type="pct"/>
            <w:vAlign w:val="center"/>
          </w:tcPr>
          <w:p w14:paraId="2BA410F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1</w:t>
            </w:r>
          </w:p>
        </w:tc>
        <w:tc>
          <w:tcPr>
            <w:tcW w:w="440" w:type="pct"/>
            <w:vAlign w:val="center"/>
          </w:tcPr>
          <w:p w14:paraId="502AAA2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5</w:t>
            </w:r>
          </w:p>
        </w:tc>
      </w:tr>
      <w:tr w:rsidR="00EF076B" w:rsidRPr="00EF076B" w14:paraId="4D8A240B" w14:textId="77777777" w:rsidTr="00BA1B52">
        <w:tc>
          <w:tcPr>
            <w:tcW w:w="517" w:type="pct"/>
            <w:tcBorders>
              <w:bottom w:val="single" w:sz="12" w:space="0" w:color="auto"/>
            </w:tcBorders>
          </w:tcPr>
          <w:p w14:paraId="14F69D0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OTH</w:t>
            </w:r>
          </w:p>
        </w:tc>
        <w:tc>
          <w:tcPr>
            <w:tcW w:w="419" w:type="pct"/>
            <w:tcBorders>
              <w:bottom w:val="single" w:sz="12" w:space="0" w:color="auto"/>
            </w:tcBorders>
            <w:vAlign w:val="center"/>
          </w:tcPr>
          <w:p w14:paraId="53F3117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tcBorders>
              <w:bottom w:val="single" w:sz="12" w:space="0" w:color="auto"/>
            </w:tcBorders>
            <w:vAlign w:val="center"/>
          </w:tcPr>
          <w:p w14:paraId="2EF239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tcBorders>
              <w:bottom w:val="single" w:sz="12" w:space="0" w:color="auto"/>
            </w:tcBorders>
            <w:vAlign w:val="center"/>
          </w:tcPr>
          <w:p w14:paraId="1D920F1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bottom w:val="single" w:sz="12" w:space="0" w:color="auto"/>
            </w:tcBorders>
            <w:vAlign w:val="center"/>
          </w:tcPr>
          <w:p w14:paraId="075904C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tcBorders>
              <w:bottom w:val="single" w:sz="12" w:space="0" w:color="auto"/>
            </w:tcBorders>
            <w:vAlign w:val="center"/>
          </w:tcPr>
          <w:p w14:paraId="7D18F4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bottom w:val="single" w:sz="12" w:space="0" w:color="auto"/>
            </w:tcBorders>
            <w:vAlign w:val="center"/>
          </w:tcPr>
          <w:p w14:paraId="416C75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tcBorders>
              <w:bottom w:val="single" w:sz="12" w:space="0" w:color="auto"/>
            </w:tcBorders>
            <w:vAlign w:val="center"/>
          </w:tcPr>
          <w:p w14:paraId="78D78F2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bottom w:val="single" w:sz="12" w:space="0" w:color="auto"/>
            </w:tcBorders>
            <w:vAlign w:val="center"/>
          </w:tcPr>
          <w:p w14:paraId="009C465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tcBorders>
              <w:bottom w:val="single" w:sz="12" w:space="0" w:color="auto"/>
            </w:tcBorders>
            <w:vAlign w:val="center"/>
          </w:tcPr>
          <w:p w14:paraId="0642D8F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bl>
    <w:p w14:paraId="302FAC05" w14:textId="77777777" w:rsidR="00EF076B" w:rsidRPr="00EF076B" w:rsidRDefault="00EF076B" w:rsidP="00EF076B">
      <w:pPr>
        <w:ind w:firstLine="0"/>
      </w:pPr>
    </w:p>
    <w:p w14:paraId="69F3EDEC" w14:textId="77777777" w:rsidR="00EF076B" w:rsidRPr="00EF076B" w:rsidRDefault="00EF076B" w:rsidP="00EF076B">
      <w:pPr>
        <w:ind w:firstLine="0"/>
      </w:pPr>
    </w:p>
    <w:p w14:paraId="45600F9A" w14:textId="77777777" w:rsidR="00EF076B" w:rsidRPr="00EF076B" w:rsidRDefault="00EF076B" w:rsidP="002B688D">
      <w:pPr>
        <w:pStyle w:val="Caption"/>
        <w:sectPr w:rsidR="00EF076B" w:rsidRPr="00EF076B" w:rsidSect="007A4B05">
          <w:pgSz w:w="12240" w:h="15840"/>
          <w:pgMar w:top="1440" w:right="1440" w:bottom="1440" w:left="1440" w:header="720" w:footer="720" w:gutter="0"/>
          <w:cols w:space="720"/>
          <w:docGrid w:linePitch="360"/>
        </w:sectPr>
      </w:pPr>
    </w:p>
    <w:p w14:paraId="3E969A55" w14:textId="7C0EC63F" w:rsidR="00EF076B" w:rsidRDefault="00EF076B" w:rsidP="002B688D">
      <w:pPr>
        <w:pStyle w:val="Caption"/>
      </w:pPr>
      <w:bookmarkStart w:id="52" w:name="_Toc136826193"/>
      <w:r w:rsidRPr="00EF076B">
        <w:lastRenderedPageBreak/>
        <w:t xml:space="preserve">Table </w:t>
      </w:r>
      <w:r>
        <w:fldChar w:fldCharType="begin"/>
      </w:r>
      <w:r w:rsidRPr="00EF076B">
        <w:instrText xml:space="preserve"> SEQ Table \* ARABIC </w:instrText>
      </w:r>
      <w:r>
        <w:fldChar w:fldCharType="separate"/>
      </w:r>
      <w:r w:rsidR="008E6063">
        <w:t>9</w:t>
      </w:r>
      <w:r>
        <w:fldChar w:fldCharType="end"/>
      </w:r>
      <w:r w:rsidRPr="00EF076B">
        <w:t>.</w:t>
      </w:r>
      <w:r>
        <w:t xml:space="preserve"> </w:t>
      </w:r>
      <w:r w:rsidRPr="00EF076B">
        <w:t>Distance (km) and angle (consisting of the degree, where 0 is directly east and 90 is directly north, and corresponding cardinal direction) of the shift in count-weighted mean-center of the projected distribution for each species (see Table 1 for species codes) from 2000 to 2100, based on the 4 future climate and land cover combination scenarios (COOL: CCSM-4.5 RCP, ALE: average of lower emissions, AHE: average of higher emissions, and WARM: GFDL-8.5 RCP). There were no statistically significant differences between years. Horizontal lines delineate the cold-associated species (N = 5), warm-associated species (N = 4), and climate generalists (N = 5).</w:t>
      </w:r>
      <w:bookmarkEnd w:id="52"/>
    </w:p>
    <w:tbl>
      <w:tblPr>
        <w:tblStyle w:val="TableGrid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EF076B" w:rsidRPr="00EF076B" w14:paraId="45ECE393" w14:textId="77777777" w:rsidTr="00BA1B52">
        <w:tc>
          <w:tcPr>
            <w:tcW w:w="528" w:type="pct"/>
            <w:vMerge w:val="restart"/>
            <w:tcBorders>
              <w:top w:val="single" w:sz="12" w:space="0" w:color="auto"/>
            </w:tcBorders>
            <w:vAlign w:val="center"/>
          </w:tcPr>
          <w:p w14:paraId="38B78ED0" w14:textId="77777777" w:rsidR="00EF076B" w:rsidRPr="00EF076B" w:rsidRDefault="00EF076B" w:rsidP="00EF076B">
            <w:pPr>
              <w:spacing w:after="0" w:line="240" w:lineRule="auto"/>
              <w:ind w:firstLine="0"/>
              <w:rPr>
                <w:rFonts w:ascii="Times New Roman" w:hAnsi="Times New Roman"/>
                <w:b/>
                <w:bCs/>
              </w:rPr>
            </w:pPr>
            <w:r w:rsidRPr="00EF076B">
              <w:rPr>
                <w:rFonts w:ascii="Times New Roman" w:hAnsi="Times New Roman"/>
                <w:b/>
                <w:bCs/>
              </w:rPr>
              <w:t>Species</w:t>
            </w:r>
          </w:p>
        </w:tc>
        <w:tc>
          <w:tcPr>
            <w:tcW w:w="1118" w:type="pct"/>
            <w:gridSpan w:val="2"/>
            <w:tcBorders>
              <w:top w:val="single" w:sz="12" w:space="0" w:color="auto"/>
              <w:bottom w:val="single" w:sz="4" w:space="0" w:color="auto"/>
            </w:tcBorders>
          </w:tcPr>
          <w:p w14:paraId="74EE89F1"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COOL</w:t>
            </w:r>
          </w:p>
        </w:tc>
        <w:tc>
          <w:tcPr>
            <w:tcW w:w="1118" w:type="pct"/>
            <w:gridSpan w:val="2"/>
            <w:tcBorders>
              <w:top w:val="single" w:sz="12" w:space="0" w:color="auto"/>
              <w:bottom w:val="single" w:sz="4" w:space="0" w:color="auto"/>
            </w:tcBorders>
          </w:tcPr>
          <w:p w14:paraId="7E2ECE38"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LE</w:t>
            </w:r>
          </w:p>
        </w:tc>
        <w:tc>
          <w:tcPr>
            <w:tcW w:w="1118" w:type="pct"/>
            <w:gridSpan w:val="2"/>
            <w:tcBorders>
              <w:top w:val="single" w:sz="12" w:space="0" w:color="auto"/>
              <w:bottom w:val="single" w:sz="4" w:space="0" w:color="auto"/>
            </w:tcBorders>
          </w:tcPr>
          <w:p w14:paraId="64AA3B4B"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HE</w:t>
            </w:r>
          </w:p>
        </w:tc>
        <w:tc>
          <w:tcPr>
            <w:tcW w:w="1118" w:type="pct"/>
            <w:gridSpan w:val="2"/>
            <w:tcBorders>
              <w:top w:val="single" w:sz="12" w:space="0" w:color="auto"/>
              <w:bottom w:val="single" w:sz="4" w:space="0" w:color="auto"/>
            </w:tcBorders>
          </w:tcPr>
          <w:p w14:paraId="71B19D4F"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WARM</w:t>
            </w:r>
          </w:p>
        </w:tc>
      </w:tr>
      <w:tr w:rsidR="00EF076B" w:rsidRPr="00EF076B" w14:paraId="6498B8A5" w14:textId="77777777" w:rsidTr="00BA1B52">
        <w:tc>
          <w:tcPr>
            <w:tcW w:w="528" w:type="pct"/>
            <w:vMerge/>
            <w:tcBorders>
              <w:bottom w:val="single" w:sz="12" w:space="0" w:color="auto"/>
            </w:tcBorders>
            <w:vAlign w:val="center"/>
          </w:tcPr>
          <w:p w14:paraId="2BE34C41" w14:textId="77777777" w:rsidR="00EF076B" w:rsidRPr="00EF076B" w:rsidRDefault="00EF076B" w:rsidP="00EF076B">
            <w:pPr>
              <w:spacing w:after="0" w:line="240" w:lineRule="auto"/>
              <w:ind w:firstLine="0"/>
              <w:rPr>
                <w:rFonts w:ascii="Times New Roman" w:hAnsi="Times New Roman"/>
              </w:rPr>
            </w:pPr>
          </w:p>
        </w:tc>
        <w:tc>
          <w:tcPr>
            <w:tcW w:w="572" w:type="pct"/>
            <w:tcBorders>
              <w:top w:val="single" w:sz="4" w:space="0" w:color="auto"/>
              <w:bottom w:val="single" w:sz="12" w:space="0" w:color="auto"/>
            </w:tcBorders>
          </w:tcPr>
          <w:p w14:paraId="49F128E3"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43BA6D0C"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c>
          <w:tcPr>
            <w:tcW w:w="572" w:type="pct"/>
            <w:tcBorders>
              <w:top w:val="single" w:sz="4" w:space="0" w:color="auto"/>
              <w:bottom w:val="single" w:sz="12" w:space="0" w:color="auto"/>
            </w:tcBorders>
          </w:tcPr>
          <w:p w14:paraId="61F6445E"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3FA9B047"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c>
          <w:tcPr>
            <w:tcW w:w="572" w:type="pct"/>
            <w:tcBorders>
              <w:top w:val="single" w:sz="4" w:space="0" w:color="auto"/>
              <w:bottom w:val="single" w:sz="12" w:space="0" w:color="auto"/>
            </w:tcBorders>
          </w:tcPr>
          <w:p w14:paraId="6BDC5D5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7FF6ED95"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c>
          <w:tcPr>
            <w:tcW w:w="572" w:type="pct"/>
            <w:tcBorders>
              <w:top w:val="single" w:sz="4" w:space="0" w:color="auto"/>
              <w:bottom w:val="single" w:sz="12" w:space="0" w:color="auto"/>
            </w:tcBorders>
          </w:tcPr>
          <w:p w14:paraId="3F0578D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4FFAD3B5"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r>
      <w:tr w:rsidR="00EF076B" w:rsidRPr="00EF076B" w14:paraId="362FA1D3" w14:textId="77777777" w:rsidTr="00BA1B52">
        <w:tc>
          <w:tcPr>
            <w:tcW w:w="528" w:type="pct"/>
            <w:tcBorders>
              <w:top w:val="single" w:sz="12" w:space="0" w:color="auto"/>
            </w:tcBorders>
          </w:tcPr>
          <w:p w14:paraId="51F06F60"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TBW</w:t>
            </w:r>
          </w:p>
        </w:tc>
        <w:tc>
          <w:tcPr>
            <w:tcW w:w="572" w:type="pct"/>
            <w:tcBorders>
              <w:top w:val="single" w:sz="12" w:space="0" w:color="auto"/>
            </w:tcBorders>
          </w:tcPr>
          <w:p w14:paraId="0FEDA32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07</w:t>
            </w:r>
          </w:p>
        </w:tc>
        <w:tc>
          <w:tcPr>
            <w:tcW w:w="546" w:type="pct"/>
            <w:tcBorders>
              <w:top w:val="single" w:sz="12" w:space="0" w:color="auto"/>
            </w:tcBorders>
          </w:tcPr>
          <w:p w14:paraId="2A97AFA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5</w:t>
            </w:r>
          </w:p>
          <w:p w14:paraId="183AA0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top w:val="single" w:sz="12" w:space="0" w:color="auto"/>
            </w:tcBorders>
          </w:tcPr>
          <w:p w14:paraId="1C2226B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6</w:t>
            </w:r>
          </w:p>
        </w:tc>
        <w:tc>
          <w:tcPr>
            <w:tcW w:w="546" w:type="pct"/>
            <w:tcBorders>
              <w:top w:val="single" w:sz="12" w:space="0" w:color="auto"/>
            </w:tcBorders>
          </w:tcPr>
          <w:p w14:paraId="653328A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5</w:t>
            </w:r>
          </w:p>
          <w:p w14:paraId="76AC163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top w:val="single" w:sz="12" w:space="0" w:color="auto"/>
            </w:tcBorders>
          </w:tcPr>
          <w:p w14:paraId="42DC291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13</w:t>
            </w:r>
          </w:p>
        </w:tc>
        <w:tc>
          <w:tcPr>
            <w:tcW w:w="546" w:type="pct"/>
            <w:tcBorders>
              <w:top w:val="single" w:sz="12" w:space="0" w:color="auto"/>
            </w:tcBorders>
          </w:tcPr>
          <w:p w14:paraId="1322638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p w14:paraId="29500C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top w:val="single" w:sz="12" w:space="0" w:color="auto"/>
            </w:tcBorders>
          </w:tcPr>
          <w:p w14:paraId="7EEF08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28</w:t>
            </w:r>
          </w:p>
        </w:tc>
        <w:tc>
          <w:tcPr>
            <w:tcW w:w="546" w:type="pct"/>
            <w:tcBorders>
              <w:top w:val="single" w:sz="12" w:space="0" w:color="auto"/>
            </w:tcBorders>
          </w:tcPr>
          <w:p w14:paraId="3318FE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p w14:paraId="60E7C2F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3190585B" w14:textId="77777777" w:rsidTr="00BA1B52">
        <w:tc>
          <w:tcPr>
            <w:tcW w:w="528" w:type="pct"/>
          </w:tcPr>
          <w:p w14:paraId="5C5FED8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HVI</w:t>
            </w:r>
          </w:p>
        </w:tc>
        <w:tc>
          <w:tcPr>
            <w:tcW w:w="572" w:type="pct"/>
          </w:tcPr>
          <w:p w14:paraId="672902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46" w:type="pct"/>
          </w:tcPr>
          <w:p w14:paraId="2B447A6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3</w:t>
            </w:r>
          </w:p>
          <w:p w14:paraId="7D18419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26983F7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9</w:t>
            </w:r>
          </w:p>
        </w:tc>
        <w:tc>
          <w:tcPr>
            <w:tcW w:w="546" w:type="pct"/>
          </w:tcPr>
          <w:p w14:paraId="39C70EA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0</w:t>
            </w:r>
          </w:p>
          <w:p w14:paraId="2489B10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515A02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tc>
        <w:tc>
          <w:tcPr>
            <w:tcW w:w="546" w:type="pct"/>
          </w:tcPr>
          <w:p w14:paraId="0529A2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1</w:t>
            </w:r>
          </w:p>
          <w:p w14:paraId="2944302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Pr>
          <w:p w14:paraId="37F8FDC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4</w:t>
            </w:r>
          </w:p>
        </w:tc>
        <w:tc>
          <w:tcPr>
            <w:tcW w:w="546" w:type="pct"/>
          </w:tcPr>
          <w:p w14:paraId="662C5D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2</w:t>
            </w:r>
          </w:p>
          <w:p w14:paraId="4EFBEBC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0C89411B" w14:textId="77777777" w:rsidTr="00BA1B52">
        <w:tc>
          <w:tcPr>
            <w:tcW w:w="528" w:type="pct"/>
          </w:tcPr>
          <w:p w14:paraId="099A5D9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AWA</w:t>
            </w:r>
          </w:p>
        </w:tc>
        <w:tc>
          <w:tcPr>
            <w:tcW w:w="572" w:type="pct"/>
          </w:tcPr>
          <w:p w14:paraId="0205757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2</w:t>
            </w:r>
          </w:p>
        </w:tc>
        <w:tc>
          <w:tcPr>
            <w:tcW w:w="546" w:type="pct"/>
          </w:tcPr>
          <w:p w14:paraId="26777F7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4</w:t>
            </w:r>
          </w:p>
          <w:p w14:paraId="5161C5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SW)</w:t>
            </w:r>
          </w:p>
        </w:tc>
        <w:tc>
          <w:tcPr>
            <w:tcW w:w="572" w:type="pct"/>
          </w:tcPr>
          <w:p w14:paraId="2ED0BBB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6</w:t>
            </w:r>
          </w:p>
        </w:tc>
        <w:tc>
          <w:tcPr>
            <w:tcW w:w="546" w:type="pct"/>
          </w:tcPr>
          <w:p w14:paraId="18BE465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38</w:t>
            </w:r>
          </w:p>
          <w:p w14:paraId="569CDF1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SW)</w:t>
            </w:r>
          </w:p>
        </w:tc>
        <w:tc>
          <w:tcPr>
            <w:tcW w:w="572" w:type="pct"/>
          </w:tcPr>
          <w:p w14:paraId="5B27D97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w:t>
            </w:r>
          </w:p>
        </w:tc>
        <w:tc>
          <w:tcPr>
            <w:tcW w:w="546" w:type="pct"/>
          </w:tcPr>
          <w:p w14:paraId="22CD74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7</w:t>
            </w:r>
          </w:p>
          <w:p w14:paraId="3EF0CD6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3704DDA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w:t>
            </w:r>
          </w:p>
        </w:tc>
        <w:tc>
          <w:tcPr>
            <w:tcW w:w="546" w:type="pct"/>
          </w:tcPr>
          <w:p w14:paraId="50B9405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w:t>
            </w:r>
          </w:p>
          <w:p w14:paraId="6DE530A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r>
      <w:tr w:rsidR="00EF076B" w:rsidRPr="00EF076B" w14:paraId="2E6E7ABC" w14:textId="77777777" w:rsidTr="00BA1B52">
        <w:tc>
          <w:tcPr>
            <w:tcW w:w="528" w:type="pct"/>
          </w:tcPr>
          <w:p w14:paraId="08935DC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LEFL</w:t>
            </w:r>
          </w:p>
        </w:tc>
        <w:tc>
          <w:tcPr>
            <w:tcW w:w="572" w:type="pct"/>
          </w:tcPr>
          <w:p w14:paraId="1881AB9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0</w:t>
            </w:r>
          </w:p>
        </w:tc>
        <w:tc>
          <w:tcPr>
            <w:tcW w:w="546" w:type="pct"/>
          </w:tcPr>
          <w:p w14:paraId="41A12D0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w:t>
            </w:r>
          </w:p>
          <w:p w14:paraId="5F48551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74F4D8A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33</w:t>
            </w:r>
          </w:p>
        </w:tc>
        <w:tc>
          <w:tcPr>
            <w:tcW w:w="546" w:type="pct"/>
          </w:tcPr>
          <w:p w14:paraId="70293A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2</w:t>
            </w:r>
          </w:p>
          <w:p w14:paraId="78BE5E9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3A4088A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83</w:t>
            </w:r>
          </w:p>
        </w:tc>
        <w:tc>
          <w:tcPr>
            <w:tcW w:w="546" w:type="pct"/>
          </w:tcPr>
          <w:p w14:paraId="58C80E0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9</w:t>
            </w:r>
          </w:p>
          <w:p w14:paraId="0DCEA00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4ADCCCB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13</w:t>
            </w:r>
          </w:p>
        </w:tc>
        <w:tc>
          <w:tcPr>
            <w:tcW w:w="546" w:type="pct"/>
          </w:tcPr>
          <w:p w14:paraId="13A70CA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w:t>
            </w:r>
          </w:p>
          <w:p w14:paraId="0A9C6F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399D2D18" w14:textId="77777777" w:rsidTr="00BA1B52">
        <w:tc>
          <w:tcPr>
            <w:tcW w:w="528" w:type="pct"/>
          </w:tcPr>
          <w:p w14:paraId="5F675417"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VEER</w:t>
            </w:r>
          </w:p>
        </w:tc>
        <w:tc>
          <w:tcPr>
            <w:tcW w:w="572" w:type="pct"/>
          </w:tcPr>
          <w:p w14:paraId="1A11CF5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11</w:t>
            </w:r>
          </w:p>
        </w:tc>
        <w:tc>
          <w:tcPr>
            <w:tcW w:w="546" w:type="pct"/>
          </w:tcPr>
          <w:p w14:paraId="384D414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1</w:t>
            </w:r>
          </w:p>
          <w:p w14:paraId="06CD615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101BEA5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14</w:t>
            </w:r>
          </w:p>
        </w:tc>
        <w:tc>
          <w:tcPr>
            <w:tcW w:w="546" w:type="pct"/>
          </w:tcPr>
          <w:p w14:paraId="19FA247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1</w:t>
            </w:r>
          </w:p>
          <w:p w14:paraId="2C558B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68CEBB6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21</w:t>
            </w:r>
          </w:p>
        </w:tc>
        <w:tc>
          <w:tcPr>
            <w:tcW w:w="546" w:type="pct"/>
          </w:tcPr>
          <w:p w14:paraId="5DF9415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5</w:t>
            </w:r>
          </w:p>
          <w:p w14:paraId="3E4D04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2BA2E3D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28</w:t>
            </w:r>
          </w:p>
        </w:tc>
        <w:tc>
          <w:tcPr>
            <w:tcW w:w="546" w:type="pct"/>
          </w:tcPr>
          <w:p w14:paraId="230C524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5</w:t>
            </w:r>
          </w:p>
          <w:p w14:paraId="2ABD421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r>
      <w:tr w:rsidR="00EF076B" w:rsidRPr="00EF076B" w14:paraId="57316697" w14:textId="77777777" w:rsidTr="00BA1B52">
        <w:tc>
          <w:tcPr>
            <w:tcW w:w="528" w:type="pct"/>
            <w:tcBorders>
              <w:top w:val="single" w:sz="4" w:space="0" w:color="auto"/>
            </w:tcBorders>
          </w:tcPr>
          <w:p w14:paraId="5DD7C92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ERW</w:t>
            </w:r>
          </w:p>
        </w:tc>
        <w:tc>
          <w:tcPr>
            <w:tcW w:w="572" w:type="pct"/>
            <w:tcBorders>
              <w:top w:val="single" w:sz="4" w:space="0" w:color="auto"/>
            </w:tcBorders>
          </w:tcPr>
          <w:p w14:paraId="3A4D02C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4</w:t>
            </w:r>
          </w:p>
        </w:tc>
        <w:tc>
          <w:tcPr>
            <w:tcW w:w="546" w:type="pct"/>
            <w:tcBorders>
              <w:top w:val="single" w:sz="4" w:space="0" w:color="auto"/>
            </w:tcBorders>
          </w:tcPr>
          <w:p w14:paraId="376FB6A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9</w:t>
            </w:r>
          </w:p>
          <w:p w14:paraId="53BEE6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top w:val="single" w:sz="4" w:space="0" w:color="auto"/>
            </w:tcBorders>
          </w:tcPr>
          <w:p w14:paraId="5DAD1BA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9</w:t>
            </w:r>
          </w:p>
        </w:tc>
        <w:tc>
          <w:tcPr>
            <w:tcW w:w="546" w:type="pct"/>
            <w:tcBorders>
              <w:top w:val="single" w:sz="4" w:space="0" w:color="auto"/>
            </w:tcBorders>
          </w:tcPr>
          <w:p w14:paraId="550A0F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4</w:t>
            </w:r>
          </w:p>
          <w:p w14:paraId="7DFD144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top w:val="single" w:sz="4" w:space="0" w:color="auto"/>
            </w:tcBorders>
          </w:tcPr>
          <w:p w14:paraId="70FF63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5</w:t>
            </w:r>
          </w:p>
        </w:tc>
        <w:tc>
          <w:tcPr>
            <w:tcW w:w="546" w:type="pct"/>
            <w:tcBorders>
              <w:top w:val="single" w:sz="4" w:space="0" w:color="auto"/>
            </w:tcBorders>
          </w:tcPr>
          <w:p w14:paraId="109CB7D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8</w:t>
            </w:r>
          </w:p>
          <w:p w14:paraId="6745125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top w:val="single" w:sz="4" w:space="0" w:color="auto"/>
            </w:tcBorders>
          </w:tcPr>
          <w:p w14:paraId="5FDE45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7</w:t>
            </w:r>
          </w:p>
        </w:tc>
        <w:tc>
          <w:tcPr>
            <w:tcW w:w="546" w:type="pct"/>
            <w:tcBorders>
              <w:top w:val="single" w:sz="4" w:space="0" w:color="auto"/>
            </w:tcBorders>
          </w:tcPr>
          <w:p w14:paraId="6D102BC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w:t>
            </w:r>
          </w:p>
          <w:p w14:paraId="206B809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w:t>
            </w:r>
          </w:p>
        </w:tc>
      </w:tr>
      <w:tr w:rsidR="00EF076B" w:rsidRPr="00EF076B" w14:paraId="4166C6CB" w14:textId="77777777" w:rsidTr="00BA1B52">
        <w:tc>
          <w:tcPr>
            <w:tcW w:w="528" w:type="pct"/>
          </w:tcPr>
          <w:p w14:paraId="1D39961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KEWA</w:t>
            </w:r>
          </w:p>
        </w:tc>
        <w:tc>
          <w:tcPr>
            <w:tcW w:w="572" w:type="pct"/>
          </w:tcPr>
          <w:p w14:paraId="45406F3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46" w:type="pct"/>
          </w:tcPr>
          <w:p w14:paraId="53F6550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p w14:paraId="2C2A0B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64031D1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46" w:type="pct"/>
          </w:tcPr>
          <w:p w14:paraId="667F020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0</w:t>
            </w:r>
          </w:p>
          <w:p w14:paraId="317E5D4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57CD3B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4</w:t>
            </w:r>
          </w:p>
        </w:tc>
        <w:tc>
          <w:tcPr>
            <w:tcW w:w="546" w:type="pct"/>
          </w:tcPr>
          <w:p w14:paraId="77669A2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7</w:t>
            </w:r>
          </w:p>
          <w:p w14:paraId="3635BCB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Pr>
          <w:p w14:paraId="46948E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w:t>
            </w:r>
          </w:p>
        </w:tc>
        <w:tc>
          <w:tcPr>
            <w:tcW w:w="546" w:type="pct"/>
          </w:tcPr>
          <w:p w14:paraId="4C1926B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7</w:t>
            </w:r>
          </w:p>
          <w:p w14:paraId="7BF0011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r>
      <w:tr w:rsidR="00EF076B" w:rsidRPr="00EF076B" w14:paraId="7859E56A" w14:textId="77777777" w:rsidTr="00BA1B52">
        <w:tc>
          <w:tcPr>
            <w:tcW w:w="528" w:type="pct"/>
          </w:tcPr>
          <w:p w14:paraId="1EE521E8"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UTA</w:t>
            </w:r>
          </w:p>
        </w:tc>
        <w:tc>
          <w:tcPr>
            <w:tcW w:w="572" w:type="pct"/>
          </w:tcPr>
          <w:p w14:paraId="575271A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2</w:t>
            </w:r>
          </w:p>
        </w:tc>
        <w:tc>
          <w:tcPr>
            <w:tcW w:w="546" w:type="pct"/>
          </w:tcPr>
          <w:p w14:paraId="10E02D7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w:t>
            </w:r>
          </w:p>
          <w:p w14:paraId="033C7DA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Pr>
          <w:p w14:paraId="42AE3B1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2</w:t>
            </w:r>
          </w:p>
        </w:tc>
        <w:tc>
          <w:tcPr>
            <w:tcW w:w="546" w:type="pct"/>
          </w:tcPr>
          <w:p w14:paraId="311D30F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w:t>
            </w:r>
          </w:p>
          <w:p w14:paraId="47EBE47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Pr>
          <w:p w14:paraId="3FA7C12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2</w:t>
            </w:r>
          </w:p>
        </w:tc>
        <w:tc>
          <w:tcPr>
            <w:tcW w:w="546" w:type="pct"/>
          </w:tcPr>
          <w:p w14:paraId="21A9E9E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w:t>
            </w:r>
          </w:p>
          <w:p w14:paraId="0E7F42F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w:t>
            </w:r>
          </w:p>
        </w:tc>
        <w:tc>
          <w:tcPr>
            <w:tcW w:w="572" w:type="pct"/>
          </w:tcPr>
          <w:p w14:paraId="43390E3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7</w:t>
            </w:r>
          </w:p>
        </w:tc>
        <w:tc>
          <w:tcPr>
            <w:tcW w:w="546" w:type="pct"/>
          </w:tcPr>
          <w:p w14:paraId="7EE24F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p w14:paraId="4B0E22C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w:t>
            </w:r>
          </w:p>
        </w:tc>
      </w:tr>
      <w:tr w:rsidR="00EF076B" w:rsidRPr="00EF076B" w14:paraId="283EFC01" w14:textId="77777777" w:rsidTr="00BA1B52">
        <w:tc>
          <w:tcPr>
            <w:tcW w:w="528" w:type="pct"/>
            <w:tcBorders>
              <w:bottom w:val="single" w:sz="4" w:space="0" w:color="auto"/>
            </w:tcBorders>
          </w:tcPr>
          <w:p w14:paraId="2BC316A2"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WWA</w:t>
            </w:r>
          </w:p>
        </w:tc>
        <w:tc>
          <w:tcPr>
            <w:tcW w:w="572" w:type="pct"/>
            <w:tcBorders>
              <w:bottom w:val="single" w:sz="4" w:space="0" w:color="auto"/>
            </w:tcBorders>
          </w:tcPr>
          <w:p w14:paraId="764819E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0</w:t>
            </w:r>
          </w:p>
        </w:tc>
        <w:tc>
          <w:tcPr>
            <w:tcW w:w="546" w:type="pct"/>
            <w:tcBorders>
              <w:bottom w:val="single" w:sz="4" w:space="0" w:color="auto"/>
            </w:tcBorders>
          </w:tcPr>
          <w:p w14:paraId="4716464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3</w:t>
            </w:r>
          </w:p>
          <w:p w14:paraId="3C91D9F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bottom w:val="single" w:sz="4" w:space="0" w:color="auto"/>
            </w:tcBorders>
          </w:tcPr>
          <w:p w14:paraId="4264CFD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1</w:t>
            </w:r>
          </w:p>
        </w:tc>
        <w:tc>
          <w:tcPr>
            <w:tcW w:w="546" w:type="pct"/>
            <w:tcBorders>
              <w:bottom w:val="single" w:sz="4" w:space="0" w:color="auto"/>
            </w:tcBorders>
          </w:tcPr>
          <w:p w14:paraId="3085905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3</w:t>
            </w:r>
          </w:p>
          <w:p w14:paraId="0F00414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bottom w:val="single" w:sz="4" w:space="0" w:color="auto"/>
            </w:tcBorders>
          </w:tcPr>
          <w:p w14:paraId="17D47C6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2</w:t>
            </w:r>
          </w:p>
        </w:tc>
        <w:tc>
          <w:tcPr>
            <w:tcW w:w="546" w:type="pct"/>
            <w:tcBorders>
              <w:bottom w:val="single" w:sz="4" w:space="0" w:color="auto"/>
            </w:tcBorders>
          </w:tcPr>
          <w:p w14:paraId="4DB49BA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9</w:t>
            </w:r>
          </w:p>
          <w:p w14:paraId="24C476F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Borders>
              <w:bottom w:val="single" w:sz="4" w:space="0" w:color="auto"/>
            </w:tcBorders>
          </w:tcPr>
          <w:p w14:paraId="2015A48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7</w:t>
            </w:r>
          </w:p>
        </w:tc>
        <w:tc>
          <w:tcPr>
            <w:tcW w:w="546" w:type="pct"/>
            <w:tcBorders>
              <w:bottom w:val="single" w:sz="4" w:space="0" w:color="auto"/>
            </w:tcBorders>
          </w:tcPr>
          <w:p w14:paraId="79556FA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8</w:t>
            </w:r>
          </w:p>
          <w:p w14:paraId="5DA89A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1457A090" w14:textId="77777777" w:rsidTr="00BA1B52">
        <w:tc>
          <w:tcPr>
            <w:tcW w:w="528" w:type="pct"/>
            <w:tcBorders>
              <w:top w:val="single" w:sz="4" w:space="0" w:color="auto"/>
            </w:tcBorders>
          </w:tcPr>
          <w:p w14:paraId="13567CD8"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EAWP</w:t>
            </w:r>
          </w:p>
        </w:tc>
        <w:tc>
          <w:tcPr>
            <w:tcW w:w="572" w:type="pct"/>
            <w:tcBorders>
              <w:top w:val="single" w:sz="4" w:space="0" w:color="auto"/>
            </w:tcBorders>
          </w:tcPr>
          <w:p w14:paraId="7800331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2</w:t>
            </w:r>
          </w:p>
        </w:tc>
        <w:tc>
          <w:tcPr>
            <w:tcW w:w="546" w:type="pct"/>
            <w:tcBorders>
              <w:top w:val="single" w:sz="4" w:space="0" w:color="auto"/>
            </w:tcBorders>
          </w:tcPr>
          <w:p w14:paraId="3AB43A1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0</w:t>
            </w:r>
          </w:p>
          <w:p w14:paraId="2F265F0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Borders>
              <w:top w:val="single" w:sz="4" w:space="0" w:color="auto"/>
            </w:tcBorders>
          </w:tcPr>
          <w:p w14:paraId="6E193A8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w:t>
            </w:r>
          </w:p>
        </w:tc>
        <w:tc>
          <w:tcPr>
            <w:tcW w:w="546" w:type="pct"/>
            <w:tcBorders>
              <w:top w:val="single" w:sz="4" w:space="0" w:color="auto"/>
            </w:tcBorders>
          </w:tcPr>
          <w:p w14:paraId="58E65D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9</w:t>
            </w:r>
          </w:p>
          <w:p w14:paraId="189719B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Borders>
              <w:top w:val="single" w:sz="4" w:space="0" w:color="auto"/>
            </w:tcBorders>
          </w:tcPr>
          <w:p w14:paraId="77C320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7</w:t>
            </w:r>
          </w:p>
        </w:tc>
        <w:tc>
          <w:tcPr>
            <w:tcW w:w="546" w:type="pct"/>
            <w:tcBorders>
              <w:top w:val="single" w:sz="4" w:space="0" w:color="auto"/>
            </w:tcBorders>
          </w:tcPr>
          <w:p w14:paraId="13BB367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1</w:t>
            </w:r>
          </w:p>
          <w:p w14:paraId="10253CE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w:t>
            </w:r>
          </w:p>
        </w:tc>
        <w:tc>
          <w:tcPr>
            <w:tcW w:w="572" w:type="pct"/>
            <w:tcBorders>
              <w:top w:val="single" w:sz="4" w:space="0" w:color="auto"/>
            </w:tcBorders>
          </w:tcPr>
          <w:p w14:paraId="7F9D992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tc>
        <w:tc>
          <w:tcPr>
            <w:tcW w:w="546" w:type="pct"/>
            <w:tcBorders>
              <w:top w:val="single" w:sz="4" w:space="0" w:color="auto"/>
            </w:tcBorders>
          </w:tcPr>
          <w:p w14:paraId="5C09019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w:t>
            </w:r>
          </w:p>
          <w:p w14:paraId="6090213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r>
      <w:tr w:rsidR="00EF076B" w:rsidRPr="00EF076B" w14:paraId="71C3CC60" w14:textId="77777777" w:rsidTr="00BA1B52">
        <w:tc>
          <w:tcPr>
            <w:tcW w:w="528" w:type="pct"/>
          </w:tcPr>
          <w:p w14:paraId="00B77CC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REVI</w:t>
            </w:r>
          </w:p>
        </w:tc>
        <w:tc>
          <w:tcPr>
            <w:tcW w:w="572" w:type="pct"/>
          </w:tcPr>
          <w:p w14:paraId="1A3A5DD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w:t>
            </w:r>
          </w:p>
        </w:tc>
        <w:tc>
          <w:tcPr>
            <w:tcW w:w="546" w:type="pct"/>
          </w:tcPr>
          <w:p w14:paraId="4C2EFDD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8</w:t>
            </w:r>
          </w:p>
          <w:p w14:paraId="41CDD6D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10B71C0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w:t>
            </w:r>
          </w:p>
        </w:tc>
        <w:tc>
          <w:tcPr>
            <w:tcW w:w="546" w:type="pct"/>
          </w:tcPr>
          <w:p w14:paraId="5BBB9F1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6</w:t>
            </w:r>
          </w:p>
          <w:p w14:paraId="47D3586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11F324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w:t>
            </w:r>
          </w:p>
        </w:tc>
        <w:tc>
          <w:tcPr>
            <w:tcW w:w="546" w:type="pct"/>
          </w:tcPr>
          <w:p w14:paraId="37CB844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9</w:t>
            </w:r>
          </w:p>
          <w:p w14:paraId="159FADA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29D6C40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8</w:t>
            </w:r>
          </w:p>
        </w:tc>
        <w:tc>
          <w:tcPr>
            <w:tcW w:w="546" w:type="pct"/>
          </w:tcPr>
          <w:p w14:paraId="2F2B15E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20</w:t>
            </w:r>
          </w:p>
          <w:p w14:paraId="22F37B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r>
      <w:tr w:rsidR="00EF076B" w:rsidRPr="00EF076B" w14:paraId="3BC37BEE" w14:textId="77777777" w:rsidTr="00BA1B52">
        <w:tc>
          <w:tcPr>
            <w:tcW w:w="528" w:type="pct"/>
          </w:tcPr>
          <w:p w14:paraId="7F848358"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CTA</w:t>
            </w:r>
          </w:p>
        </w:tc>
        <w:tc>
          <w:tcPr>
            <w:tcW w:w="572" w:type="pct"/>
          </w:tcPr>
          <w:p w14:paraId="19AFCC9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6</w:t>
            </w:r>
          </w:p>
        </w:tc>
        <w:tc>
          <w:tcPr>
            <w:tcW w:w="546" w:type="pct"/>
          </w:tcPr>
          <w:p w14:paraId="0847AB6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6</w:t>
            </w:r>
          </w:p>
          <w:p w14:paraId="4088126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3F3777F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tc>
        <w:tc>
          <w:tcPr>
            <w:tcW w:w="546" w:type="pct"/>
          </w:tcPr>
          <w:p w14:paraId="4E01806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1</w:t>
            </w:r>
          </w:p>
          <w:p w14:paraId="2AA751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Pr>
          <w:p w14:paraId="6FE989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w:t>
            </w:r>
          </w:p>
        </w:tc>
        <w:tc>
          <w:tcPr>
            <w:tcW w:w="546" w:type="pct"/>
          </w:tcPr>
          <w:p w14:paraId="6D4F7AA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0</w:t>
            </w:r>
          </w:p>
          <w:p w14:paraId="1D20758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W)</w:t>
            </w:r>
          </w:p>
        </w:tc>
        <w:tc>
          <w:tcPr>
            <w:tcW w:w="572" w:type="pct"/>
          </w:tcPr>
          <w:p w14:paraId="0149FD2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1</w:t>
            </w:r>
          </w:p>
        </w:tc>
        <w:tc>
          <w:tcPr>
            <w:tcW w:w="546" w:type="pct"/>
          </w:tcPr>
          <w:p w14:paraId="0E80DE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3</w:t>
            </w:r>
          </w:p>
          <w:p w14:paraId="00E712A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01C98029" w14:textId="77777777" w:rsidTr="00BA1B52">
        <w:tc>
          <w:tcPr>
            <w:tcW w:w="528" w:type="pct"/>
          </w:tcPr>
          <w:p w14:paraId="557620D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EWA</w:t>
            </w:r>
          </w:p>
        </w:tc>
        <w:tc>
          <w:tcPr>
            <w:tcW w:w="572" w:type="pct"/>
          </w:tcPr>
          <w:p w14:paraId="2FD65E0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4</w:t>
            </w:r>
          </w:p>
        </w:tc>
        <w:tc>
          <w:tcPr>
            <w:tcW w:w="546" w:type="pct"/>
          </w:tcPr>
          <w:p w14:paraId="4DE1F3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9</w:t>
            </w:r>
          </w:p>
          <w:p w14:paraId="7044A85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14FAE2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tc>
        <w:tc>
          <w:tcPr>
            <w:tcW w:w="546" w:type="pct"/>
          </w:tcPr>
          <w:p w14:paraId="77C5B5F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3</w:t>
            </w:r>
          </w:p>
          <w:p w14:paraId="76E3B2D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18505C0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w:t>
            </w:r>
          </w:p>
        </w:tc>
        <w:tc>
          <w:tcPr>
            <w:tcW w:w="546" w:type="pct"/>
          </w:tcPr>
          <w:p w14:paraId="5DE7AA3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7</w:t>
            </w:r>
          </w:p>
          <w:p w14:paraId="1B7933B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NW)</w:t>
            </w:r>
          </w:p>
        </w:tc>
        <w:tc>
          <w:tcPr>
            <w:tcW w:w="572" w:type="pct"/>
          </w:tcPr>
          <w:p w14:paraId="13C15DA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8</w:t>
            </w:r>
          </w:p>
        </w:tc>
        <w:tc>
          <w:tcPr>
            <w:tcW w:w="546" w:type="pct"/>
          </w:tcPr>
          <w:p w14:paraId="7C3395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5</w:t>
            </w:r>
          </w:p>
          <w:p w14:paraId="61EDFB2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77619D6A" w14:textId="77777777" w:rsidTr="00BA1B52">
        <w:tc>
          <w:tcPr>
            <w:tcW w:w="528" w:type="pct"/>
            <w:tcBorders>
              <w:bottom w:val="single" w:sz="12" w:space="0" w:color="auto"/>
            </w:tcBorders>
          </w:tcPr>
          <w:p w14:paraId="2A4648B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OTH</w:t>
            </w:r>
          </w:p>
        </w:tc>
        <w:tc>
          <w:tcPr>
            <w:tcW w:w="572" w:type="pct"/>
            <w:tcBorders>
              <w:bottom w:val="single" w:sz="12" w:space="0" w:color="auto"/>
            </w:tcBorders>
          </w:tcPr>
          <w:p w14:paraId="6560413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1</w:t>
            </w:r>
          </w:p>
        </w:tc>
        <w:tc>
          <w:tcPr>
            <w:tcW w:w="546" w:type="pct"/>
            <w:tcBorders>
              <w:bottom w:val="single" w:sz="12" w:space="0" w:color="auto"/>
            </w:tcBorders>
          </w:tcPr>
          <w:p w14:paraId="38B2B65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p w14:paraId="3B092B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Borders>
              <w:bottom w:val="single" w:sz="12" w:space="0" w:color="auto"/>
            </w:tcBorders>
          </w:tcPr>
          <w:p w14:paraId="69D1D5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w:t>
            </w:r>
          </w:p>
        </w:tc>
        <w:tc>
          <w:tcPr>
            <w:tcW w:w="546" w:type="pct"/>
            <w:tcBorders>
              <w:bottom w:val="single" w:sz="12" w:space="0" w:color="auto"/>
            </w:tcBorders>
          </w:tcPr>
          <w:p w14:paraId="31FB17C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5</w:t>
            </w:r>
          </w:p>
          <w:p w14:paraId="08CB3F8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bottom w:val="single" w:sz="12" w:space="0" w:color="auto"/>
            </w:tcBorders>
          </w:tcPr>
          <w:p w14:paraId="7850CD8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w:t>
            </w:r>
          </w:p>
        </w:tc>
        <w:tc>
          <w:tcPr>
            <w:tcW w:w="546" w:type="pct"/>
            <w:tcBorders>
              <w:bottom w:val="single" w:sz="12" w:space="0" w:color="auto"/>
            </w:tcBorders>
          </w:tcPr>
          <w:p w14:paraId="4EEA53D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0</w:t>
            </w:r>
          </w:p>
          <w:p w14:paraId="0E9F53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W)</w:t>
            </w:r>
          </w:p>
        </w:tc>
        <w:tc>
          <w:tcPr>
            <w:tcW w:w="572" w:type="pct"/>
            <w:tcBorders>
              <w:bottom w:val="single" w:sz="12" w:space="0" w:color="auto"/>
            </w:tcBorders>
          </w:tcPr>
          <w:p w14:paraId="114680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1</w:t>
            </w:r>
          </w:p>
        </w:tc>
        <w:tc>
          <w:tcPr>
            <w:tcW w:w="546" w:type="pct"/>
            <w:tcBorders>
              <w:bottom w:val="single" w:sz="12" w:space="0" w:color="auto"/>
            </w:tcBorders>
          </w:tcPr>
          <w:p w14:paraId="58B5B29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w:t>
            </w:r>
          </w:p>
          <w:p w14:paraId="4D920F4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bl>
    <w:p w14:paraId="11D2C0C3" w14:textId="77777777" w:rsidR="00EF076B" w:rsidRPr="00EF076B" w:rsidRDefault="00EF076B" w:rsidP="00EF076B">
      <w:pPr>
        <w:ind w:firstLine="0"/>
      </w:pPr>
    </w:p>
    <w:p w14:paraId="305C05A1" w14:textId="77777777" w:rsidR="00EF076B" w:rsidRDefault="00EF076B" w:rsidP="00EF076B">
      <w:pPr>
        <w:ind w:firstLine="0"/>
      </w:pPr>
    </w:p>
    <w:p w14:paraId="1F0FC8C4" w14:textId="37A58167" w:rsidR="00EF076B" w:rsidRPr="00EF076B" w:rsidRDefault="00EF076B" w:rsidP="00EF076B">
      <w:pPr>
        <w:sectPr w:rsidR="00EF076B" w:rsidRPr="00EF076B" w:rsidSect="007A4B05">
          <w:pgSz w:w="12240" w:h="15840"/>
          <w:pgMar w:top="1440" w:right="1440" w:bottom="1440" w:left="1440" w:header="720" w:footer="720" w:gutter="0"/>
          <w:cols w:space="720"/>
          <w:docGrid w:linePitch="360"/>
        </w:sectPr>
      </w:pPr>
    </w:p>
    <w:p w14:paraId="71C739CB" w14:textId="77777777" w:rsidR="00BF2317" w:rsidRPr="00DC28E6" w:rsidRDefault="00BF2317" w:rsidP="00EF076B">
      <w:pPr>
        <w:pStyle w:val="Heading2"/>
        <w:spacing w:after="240" w:line="240" w:lineRule="auto"/>
      </w:pPr>
      <w:bookmarkStart w:id="53" w:name="_Toc136826117"/>
      <w:r>
        <w:lastRenderedPageBreak/>
        <w:t>Figures</w:t>
      </w:r>
      <w:bookmarkEnd w:id="53"/>
    </w:p>
    <w:p w14:paraId="5AD31932" w14:textId="327A1947" w:rsidR="00BF2317" w:rsidRDefault="00D75806" w:rsidP="00D75806">
      <w:pPr>
        <w:pStyle w:val="NoIndent"/>
        <w:spacing w:line="240" w:lineRule="auto"/>
        <w:jc w:val="left"/>
      </w:pPr>
      <w:r>
        <w:rPr>
          <w:b/>
          <w:bCs/>
          <w:caps/>
        </w:rPr>
        <w:drawing>
          <wp:inline distT="0" distB="0" distL="0" distR="0" wp14:anchorId="1128964F" wp14:editId="542BED14">
            <wp:extent cx="6493652" cy="5440680"/>
            <wp:effectExtent l="0" t="0" r="0" b="7620"/>
            <wp:docPr id="1148692245" name="Picture 3" descr="A picture containing text, map,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692245" name="Picture 3" descr="A picture containing text, map, diagram, screensho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93652" cy="5440680"/>
                    </a:xfrm>
                    <a:prstGeom prst="rect">
                      <a:avLst/>
                    </a:prstGeom>
                    <a:noFill/>
                  </pic:spPr>
                </pic:pic>
              </a:graphicData>
            </a:graphic>
          </wp:inline>
        </w:drawing>
      </w:r>
    </w:p>
    <w:p w14:paraId="5F455764" w14:textId="74EBBFC2" w:rsidR="00D75806" w:rsidRDefault="00BF2317" w:rsidP="002B688D">
      <w:pPr>
        <w:pStyle w:val="Caption"/>
      </w:pPr>
      <w:bookmarkStart w:id="54" w:name="_Hlk136789861"/>
      <w:bookmarkStart w:id="55" w:name="_Toc136825928"/>
      <w:r w:rsidRPr="00D37DFD">
        <w:lastRenderedPageBreak/>
        <w:t xml:space="preserve">Figure </w:t>
      </w:r>
      <w:r w:rsidR="008E6063">
        <w:fldChar w:fldCharType="begin"/>
      </w:r>
      <w:r w:rsidR="008E6063">
        <w:instrText xml:space="preserve"> SEQ Figure \* ARABIC </w:instrText>
      </w:r>
      <w:r w:rsidR="008E6063">
        <w:fldChar w:fldCharType="separate"/>
      </w:r>
      <w:r w:rsidR="008E6063">
        <w:t>1</w:t>
      </w:r>
      <w:r w:rsidR="008E6063">
        <w:fldChar w:fldCharType="end"/>
      </w:r>
      <w:r w:rsidRPr="00D37DFD">
        <w:t xml:space="preserve">. </w:t>
      </w:r>
      <w:bookmarkEnd w:id="54"/>
      <w:r w:rsidR="00BB4E71" w:rsidRPr="00EB11DD">
        <w:t>Map of the 8 ecoregions (color-coded and labeled) located within the Appalachian Mountains in the eastern United States, and graphs of land cover change corresponding to each ecoregion. The bar graphs were created by Sayler et al. (2016) as part of a U.S. Geological Survey report on the status and trends of land change from 1973 to 2000 in the eastern United States, detailing changes in land cover classes during 4 time periods (1973–1980, 1980–1986, 1986–1992, and 1992–2000). The graphs indicate changes in the area (measured as the percent of the ecoregion; y-axis) of 9 land cover classes (see legend for categories and color designations) within each ecoregion during the 4 time periods covered by the report (x-axis): T1 = 1973–1980, T2 = 1980–1986, T3 = 1986–1992, and T4 = 1992–2000.</w:t>
      </w:r>
      <w:bookmarkEnd w:id="55"/>
    </w:p>
    <w:p w14:paraId="35CD8F80" w14:textId="77777777" w:rsidR="00BB4E71" w:rsidRDefault="00BB4E71" w:rsidP="00BB4E71">
      <w:pPr>
        <w:ind w:firstLine="0"/>
      </w:pPr>
    </w:p>
    <w:p w14:paraId="13187783" w14:textId="77777777" w:rsidR="00BB4E71" w:rsidRDefault="00BB4E71" w:rsidP="00BB4E71">
      <w:pPr>
        <w:ind w:firstLine="0"/>
      </w:pPr>
      <w:r w:rsidRPr="00EB11DD">
        <w:rPr>
          <w:b/>
          <w:bCs/>
          <w:caps/>
          <w:noProof/>
        </w:rPr>
        <w:lastRenderedPageBreak/>
        <w:drawing>
          <wp:inline distT="0" distB="0" distL="0" distR="0" wp14:anchorId="755E961B" wp14:editId="194620AE">
            <wp:extent cx="7724775" cy="5030713"/>
            <wp:effectExtent l="0" t="0" r="0" b="0"/>
            <wp:docPr id="1312773351" name="Picture 8"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773351" name="Picture 8" descr="A map of the united states&#10;&#10;Description automatically generated with low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727823" cy="5032698"/>
                    </a:xfrm>
                    <a:prstGeom prst="rect">
                      <a:avLst/>
                    </a:prstGeom>
                    <a:noFill/>
                  </pic:spPr>
                </pic:pic>
              </a:graphicData>
            </a:graphic>
          </wp:inline>
        </w:drawing>
      </w:r>
    </w:p>
    <w:p w14:paraId="6E6C2BC7" w14:textId="28B95E9C" w:rsidR="00BB4E71" w:rsidRPr="00BB4E71" w:rsidRDefault="00BB4E71" w:rsidP="002B688D">
      <w:pPr>
        <w:pStyle w:val="Caption"/>
        <w:sectPr w:rsidR="00BB4E71" w:rsidRPr="00BB4E71" w:rsidSect="00D75806">
          <w:pgSz w:w="15840" w:h="12240" w:orient="landscape"/>
          <w:pgMar w:top="1440" w:right="1440" w:bottom="1440" w:left="1440" w:header="720" w:footer="720" w:gutter="0"/>
          <w:cols w:space="720"/>
          <w:docGrid w:linePitch="360"/>
        </w:sectPr>
      </w:pPr>
      <w:bookmarkStart w:id="56" w:name="_Toc136825929"/>
      <w:r>
        <w:t xml:space="preserve">Figure </w:t>
      </w:r>
      <w:r w:rsidR="008E6063">
        <w:fldChar w:fldCharType="begin"/>
      </w:r>
      <w:r w:rsidR="008E6063">
        <w:instrText xml:space="preserve"> SEQ Figure \* ARABIC </w:instrText>
      </w:r>
      <w:r w:rsidR="008E6063">
        <w:fldChar w:fldCharType="separate"/>
      </w:r>
      <w:r w:rsidR="008E6063">
        <w:t>2</w:t>
      </w:r>
      <w:r w:rsidR="008E6063">
        <w:fldChar w:fldCharType="end"/>
      </w:r>
      <w:r>
        <w:t xml:space="preserve">. </w:t>
      </w:r>
      <w:r w:rsidRPr="00EB11DD">
        <w:t>Mean June temperatures in Celsius (first row: A, B, C) and total June precipitation in mm (second row: D, E, F) across the eastern United States in 2000 (first column: A, D) and projected to 2100 under lower (second column: B, E) and higher (third column: C, F) greenhouse gas emissions scenarios, with the Appalachian Mountains Bird Conservation Region outlined in black. Contemporary and future monthly climate projections were calculated and compiled by Iverson et al. (2019).</w:t>
      </w:r>
      <w:bookmarkEnd w:id="56"/>
    </w:p>
    <w:p w14:paraId="7BFA1C42" w14:textId="71B9403D" w:rsidR="007A4B05" w:rsidRDefault="00BB4E71" w:rsidP="00EF076B">
      <w:pPr>
        <w:spacing w:line="240" w:lineRule="auto"/>
        <w:ind w:firstLine="0"/>
        <w:rPr>
          <w:noProof/>
        </w:rPr>
      </w:pPr>
      <w:r w:rsidRPr="00EB11DD">
        <w:rPr>
          <w:noProof/>
        </w:rPr>
        <w:lastRenderedPageBreak/>
        <w:drawing>
          <wp:inline distT="0" distB="0" distL="0" distR="0" wp14:anchorId="6AE25D8B" wp14:editId="52C5A5FD">
            <wp:extent cx="5943600" cy="6242685"/>
            <wp:effectExtent l="0" t="0" r="0" b="5715"/>
            <wp:docPr id="1722997274" name="Picture 9" descr="A picture containing colorfulness,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997274" name="Picture 9" descr="A picture containing colorfulness, 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5440"/>
                    <a:stretch/>
                  </pic:blipFill>
                  <pic:spPr bwMode="auto">
                    <a:xfrm>
                      <a:off x="0" y="0"/>
                      <a:ext cx="5943600" cy="6242685"/>
                    </a:xfrm>
                    <a:prstGeom prst="rect">
                      <a:avLst/>
                    </a:prstGeom>
                    <a:noFill/>
                    <a:ln>
                      <a:noFill/>
                    </a:ln>
                    <a:extLst>
                      <a:ext uri="{53640926-AAD7-44D8-BBD7-CCE9431645EC}">
                        <a14:shadowObscured xmlns:a14="http://schemas.microsoft.com/office/drawing/2010/main"/>
                      </a:ext>
                    </a:extLst>
                  </pic:spPr>
                </pic:pic>
              </a:graphicData>
            </a:graphic>
          </wp:inline>
        </w:drawing>
      </w:r>
    </w:p>
    <w:p w14:paraId="08527E03" w14:textId="174C0E6B" w:rsidR="00BB4E71" w:rsidRDefault="00BB4E71" w:rsidP="002B688D">
      <w:pPr>
        <w:pStyle w:val="Caption"/>
      </w:pPr>
      <w:bookmarkStart w:id="57" w:name="_Toc136825930"/>
      <w:r>
        <w:t xml:space="preserve">Figure </w:t>
      </w:r>
      <w:r w:rsidR="008E6063">
        <w:fldChar w:fldCharType="begin"/>
      </w:r>
      <w:r w:rsidR="008E6063">
        <w:instrText xml:space="preserve"> SEQ Figure \* ARABIC </w:instrText>
      </w:r>
      <w:r w:rsidR="008E6063">
        <w:fldChar w:fldCharType="separate"/>
      </w:r>
      <w:r w:rsidR="008E6063">
        <w:t>3</w:t>
      </w:r>
      <w:r w:rsidR="008E6063">
        <w:fldChar w:fldCharType="end"/>
      </w:r>
      <w:r>
        <w:t xml:space="preserve">. </w:t>
      </w:r>
      <w:r w:rsidRPr="00EB11DD">
        <w:t>Mean June temperature in Celsius and mean total June precipitation in mm within the Appalachian Mountains Bird Conservation Region (hexagonal grid extent) in 2000 and projections of changes in those climate metrics in 2100 under low and high greenhouse gas emissions scenarios. Contemporary and future monthly climate projections were calculated and compiled by Iverson et al. (2019).</w:t>
      </w:r>
      <w:bookmarkEnd w:id="57"/>
    </w:p>
    <w:p w14:paraId="662C847E" w14:textId="77777777" w:rsidR="00BB4E71" w:rsidRDefault="00BB4E71" w:rsidP="00BB4E71">
      <w:pPr>
        <w:ind w:firstLine="0"/>
      </w:pPr>
    </w:p>
    <w:p w14:paraId="67AFE043" w14:textId="77777777" w:rsidR="00BB4E71" w:rsidRDefault="00BB4E71" w:rsidP="00BB4E71">
      <w:pPr>
        <w:ind w:firstLine="0"/>
      </w:pPr>
    </w:p>
    <w:p w14:paraId="0B359FEC" w14:textId="77777777" w:rsidR="00BB4E71" w:rsidRDefault="00BB4E71" w:rsidP="002B688D">
      <w:pPr>
        <w:pStyle w:val="Caption"/>
        <w:sectPr w:rsidR="00BB4E71" w:rsidSect="007A4B05">
          <w:pgSz w:w="12240" w:h="15840"/>
          <w:pgMar w:top="1440" w:right="1440" w:bottom="1440" w:left="1440" w:header="720" w:footer="720" w:gutter="0"/>
          <w:cols w:space="720"/>
          <w:docGrid w:linePitch="360"/>
        </w:sectPr>
      </w:pPr>
    </w:p>
    <w:p w14:paraId="2D80A0D9" w14:textId="197524FF" w:rsidR="00BB4E71" w:rsidRDefault="00BB4E71" w:rsidP="00BB4E71">
      <w:pPr>
        <w:ind w:firstLine="0"/>
      </w:pPr>
      <w:r w:rsidRPr="00EB11DD">
        <w:rPr>
          <w:b/>
          <w:bCs/>
          <w:caps/>
          <w:noProof/>
        </w:rPr>
        <w:lastRenderedPageBreak/>
        <w:drawing>
          <wp:inline distT="0" distB="0" distL="0" distR="0" wp14:anchorId="3E191D35" wp14:editId="512DFC52">
            <wp:extent cx="8229600" cy="4554855"/>
            <wp:effectExtent l="0" t="0" r="0" b="0"/>
            <wp:docPr id="33" name="Picture 33" descr="A picture containing map,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map, 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229600" cy="4554855"/>
                    </a:xfrm>
                    <a:prstGeom prst="rect">
                      <a:avLst/>
                    </a:prstGeom>
                    <a:noFill/>
                  </pic:spPr>
                </pic:pic>
              </a:graphicData>
            </a:graphic>
          </wp:inline>
        </w:drawing>
      </w:r>
    </w:p>
    <w:p w14:paraId="23B7AAC0" w14:textId="385B2039" w:rsidR="00BB4E71" w:rsidRDefault="00BB4E71" w:rsidP="002B688D">
      <w:pPr>
        <w:pStyle w:val="Caption"/>
      </w:pPr>
      <w:bookmarkStart w:id="58" w:name="_Toc136825931"/>
      <w:r>
        <w:t xml:space="preserve">Figure </w:t>
      </w:r>
      <w:r w:rsidR="008E6063">
        <w:fldChar w:fldCharType="begin"/>
      </w:r>
      <w:r w:rsidR="008E6063">
        <w:instrText xml:space="preserve"> SEQ Figure \* ARABIC </w:instrText>
      </w:r>
      <w:r w:rsidR="008E6063">
        <w:fldChar w:fldCharType="separate"/>
      </w:r>
      <w:r w:rsidR="008E6063">
        <w:t>4</w:t>
      </w:r>
      <w:r w:rsidR="008E6063">
        <w:fldChar w:fldCharType="end"/>
      </w:r>
      <w:r>
        <w:t xml:space="preserve">. </w:t>
      </w:r>
      <w:r w:rsidRPr="00EB11DD">
        <w:t xml:space="preserve">Land cover of the eastern United States in (A) 2000 and projected to 2100 under (B) lower and (C) higher greenhouse gas emissions scenarios. Within the Appalachian Mountains Bird Conservation Region (black outline), shades of green represent different types of forest (deciduous, mixed, and conifer), red represents developed land, and shades of yellow or orange represent agriculture (cropland and hay / pasture land). Future land cover projections were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t>(Sohl et al. 2007)</w:t>
      </w:r>
      <w:r w:rsidRPr="00EB11DD">
        <w:fldChar w:fldCharType="end"/>
      </w:r>
      <w:r>
        <w:t>.</w:t>
      </w:r>
      <w:bookmarkEnd w:id="58"/>
    </w:p>
    <w:p w14:paraId="736EA614" w14:textId="77777777" w:rsidR="00BB4E71" w:rsidRPr="00BB4E71" w:rsidRDefault="00BB4E71" w:rsidP="00BB4E71"/>
    <w:p w14:paraId="2344C839" w14:textId="77777777" w:rsidR="00BB4E71" w:rsidRDefault="00BB4E71" w:rsidP="00BB4E71">
      <w:pPr>
        <w:sectPr w:rsidR="00BB4E71" w:rsidSect="00BB4E71">
          <w:pgSz w:w="15840" w:h="12240" w:orient="landscape"/>
          <w:pgMar w:top="1440" w:right="1440" w:bottom="1440" w:left="1440" w:header="720" w:footer="720" w:gutter="0"/>
          <w:cols w:space="720"/>
          <w:docGrid w:linePitch="360"/>
        </w:sectPr>
      </w:pPr>
    </w:p>
    <w:p w14:paraId="72F6A819" w14:textId="1107052E" w:rsidR="00BB4E71" w:rsidRDefault="00BB4E71" w:rsidP="00BB4E71">
      <w:pPr>
        <w:ind w:firstLine="0"/>
      </w:pPr>
      <w:r w:rsidRPr="00EB11DD">
        <w:rPr>
          <w:b/>
          <w:bCs/>
          <w:caps/>
          <w:noProof/>
        </w:rPr>
        <w:lastRenderedPageBreak/>
        <w:drawing>
          <wp:inline distT="0" distB="0" distL="0" distR="0" wp14:anchorId="555E7493" wp14:editId="0F8237C9">
            <wp:extent cx="5800725" cy="6807795"/>
            <wp:effectExtent l="0" t="0" r="0" b="0"/>
            <wp:docPr id="76" name="Picture 76"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A screenshot of a computer screen&#10;&#10;Description automatically generated with low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06269" cy="6814302"/>
                    </a:xfrm>
                    <a:prstGeom prst="rect">
                      <a:avLst/>
                    </a:prstGeom>
                    <a:noFill/>
                  </pic:spPr>
                </pic:pic>
              </a:graphicData>
            </a:graphic>
          </wp:inline>
        </w:drawing>
      </w:r>
    </w:p>
    <w:p w14:paraId="799E5006" w14:textId="63280D19" w:rsidR="00BB4E71" w:rsidRDefault="00BB4E71" w:rsidP="002B688D">
      <w:pPr>
        <w:pStyle w:val="Caption"/>
      </w:pPr>
      <w:bookmarkStart w:id="59" w:name="_Toc136825932"/>
      <w:r>
        <w:t xml:space="preserve">Figure </w:t>
      </w:r>
      <w:r w:rsidR="008E6063">
        <w:fldChar w:fldCharType="begin"/>
      </w:r>
      <w:r w:rsidR="008E6063">
        <w:instrText xml:space="preserve"> SEQ Figure \* ARABIC </w:instrText>
      </w:r>
      <w:r w:rsidR="008E6063">
        <w:fldChar w:fldCharType="separate"/>
      </w:r>
      <w:r w:rsidR="008E6063">
        <w:t>5</w:t>
      </w:r>
      <w:r w:rsidR="008E6063">
        <w:fldChar w:fldCharType="end"/>
      </w:r>
      <w:r>
        <w:t xml:space="preserve">. </w:t>
      </w:r>
      <w:r w:rsidRPr="00EB11DD">
        <w:t xml:space="preserve">Proportion of developed land and proportion of deciduous and mixed forest within the Appalachian Mountains Bird Conservation Region (hexagonal grid extent) in 2000 and projections of changes in those proportions in 2100 under low and high greenhouse gas emissions scenarios. Future land cover projections were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t>(Sohl et al. 2007)</w:t>
      </w:r>
      <w:r w:rsidRPr="00EB11DD">
        <w:fldChar w:fldCharType="end"/>
      </w:r>
      <w:r>
        <w:t>.</w:t>
      </w:r>
      <w:bookmarkEnd w:id="59"/>
    </w:p>
    <w:p w14:paraId="636D2947" w14:textId="77777777" w:rsidR="000A3261" w:rsidRDefault="000A3261" w:rsidP="000A3261"/>
    <w:p w14:paraId="30E7937D" w14:textId="0AF95748" w:rsidR="000A3261" w:rsidRDefault="000A3261" w:rsidP="000A3261">
      <w:pPr>
        <w:ind w:firstLine="0"/>
      </w:pPr>
      <w:r w:rsidRPr="00EB11DD">
        <w:rPr>
          <w:b/>
          <w:noProof/>
        </w:rPr>
        <w:lastRenderedPageBreak/>
        <w:drawing>
          <wp:inline distT="0" distB="0" distL="0" distR="0" wp14:anchorId="1A9621A0" wp14:editId="686CD84E">
            <wp:extent cx="5657215" cy="6981418"/>
            <wp:effectExtent l="0" t="0" r="635" b="0"/>
            <wp:docPr id="1296408496" name="Picture 10"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408496" name="Picture 10" descr="A map of the united states&#10;&#10;Description automatically generated with medium confidence"/>
                    <pic:cNvPicPr>
                      <a:picLocks noChangeAspect="1" noChangeArrowheads="1"/>
                    </pic:cNvPicPr>
                  </pic:nvPicPr>
                  <pic:blipFill rotWithShape="1">
                    <a:blip r:embed="rId21">
                      <a:extLst>
                        <a:ext uri="{28A0092B-C50C-407E-A947-70E740481C1C}">
                          <a14:useLocalDpi xmlns:a14="http://schemas.microsoft.com/office/drawing/2010/main" val="0"/>
                        </a:ext>
                      </a:extLst>
                    </a:blip>
                    <a:srcRect t="5586" b="1371"/>
                    <a:stretch/>
                  </pic:blipFill>
                  <pic:spPr bwMode="auto">
                    <a:xfrm>
                      <a:off x="0" y="0"/>
                      <a:ext cx="5671473" cy="6999013"/>
                    </a:xfrm>
                    <a:prstGeom prst="rect">
                      <a:avLst/>
                    </a:prstGeom>
                    <a:noFill/>
                    <a:ln>
                      <a:noFill/>
                    </a:ln>
                    <a:extLst>
                      <a:ext uri="{53640926-AAD7-44D8-BBD7-CCE9431645EC}">
                        <a14:shadowObscured xmlns:a14="http://schemas.microsoft.com/office/drawing/2010/main"/>
                      </a:ext>
                    </a:extLst>
                  </pic:spPr>
                </pic:pic>
              </a:graphicData>
            </a:graphic>
          </wp:inline>
        </w:drawing>
      </w:r>
    </w:p>
    <w:p w14:paraId="1A8B83BD" w14:textId="071CEABE" w:rsidR="000A3261" w:rsidRDefault="000A3261" w:rsidP="002B688D">
      <w:pPr>
        <w:pStyle w:val="Caption"/>
      </w:pPr>
      <w:bookmarkStart w:id="60" w:name="_Toc136825933"/>
      <w:r>
        <w:t xml:space="preserve">Figure </w:t>
      </w:r>
      <w:r w:rsidR="008E6063">
        <w:fldChar w:fldCharType="begin"/>
      </w:r>
      <w:r w:rsidR="008E6063">
        <w:instrText xml:space="preserve"> SEQ Figure \* ARABIC </w:instrText>
      </w:r>
      <w:r w:rsidR="008E6063">
        <w:fldChar w:fldCharType="separate"/>
      </w:r>
      <w:r w:rsidR="008E6063">
        <w:t>6</w:t>
      </w:r>
      <w:r w:rsidR="008E6063">
        <w:fldChar w:fldCharType="end"/>
      </w:r>
      <w:r>
        <w:t xml:space="preserve">. </w:t>
      </w:r>
      <w:r w:rsidRPr="00EB11DD">
        <w:t xml:space="preserve">Location and extent of the Appalachian Mountains Bird Conservation Region (shaded in dark gray) in the eastern United States, along with the starting point associated with 322 North American Breeding Bird Survey routes (black points; </w:t>
      </w:r>
      <w:r w:rsidRPr="00EB11DD">
        <w:fldChar w:fldCharType="begin" w:fldLock="1"/>
      </w:r>
      <w:r w:rsidRPr="00EB11DD">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EB11DD">
        <w:fldChar w:fldCharType="separate"/>
      </w:r>
      <w:r w:rsidRPr="00EB11DD">
        <w:t>Sauer et al. 2013</w:t>
      </w:r>
      <w:r w:rsidRPr="00EB11DD">
        <w:fldChar w:fldCharType="end"/>
      </w:r>
      <w:r w:rsidRPr="00EB11DD">
        <w:t>) within the study region</w:t>
      </w:r>
      <w:r>
        <w:t>.</w:t>
      </w:r>
      <w:bookmarkEnd w:id="60"/>
    </w:p>
    <w:p w14:paraId="4AD5E476" w14:textId="77777777" w:rsidR="000A3261" w:rsidRDefault="000A3261" w:rsidP="000A3261">
      <w:pPr>
        <w:ind w:firstLine="0"/>
      </w:pPr>
    </w:p>
    <w:p w14:paraId="18B206A9" w14:textId="0125607F" w:rsidR="000A3261" w:rsidRDefault="000A3261" w:rsidP="000A3261">
      <w:pPr>
        <w:ind w:firstLine="0"/>
      </w:pPr>
      <w:r w:rsidRPr="00EB11DD">
        <w:rPr>
          <w:noProof/>
        </w:rPr>
        <w:lastRenderedPageBreak/>
        <w:drawing>
          <wp:inline distT="0" distB="0" distL="0" distR="0" wp14:anchorId="11F39878" wp14:editId="48BFB935">
            <wp:extent cx="5943600" cy="4257675"/>
            <wp:effectExtent l="0" t="0" r="0" b="9525"/>
            <wp:docPr id="21" name="Picture 21" descr="A picture containing diagram,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diagram, map, text&#10;&#10;Description automatically generated"/>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961" r="1749"/>
                    <a:stretch/>
                  </pic:blipFill>
                  <pic:spPr bwMode="auto">
                    <a:xfrm>
                      <a:off x="0" y="0"/>
                      <a:ext cx="5943600" cy="4257675"/>
                    </a:xfrm>
                    <a:prstGeom prst="rect">
                      <a:avLst/>
                    </a:prstGeom>
                    <a:noFill/>
                    <a:ln>
                      <a:noFill/>
                    </a:ln>
                    <a:extLst>
                      <a:ext uri="{53640926-AAD7-44D8-BBD7-CCE9431645EC}">
                        <a14:shadowObscured xmlns:a14="http://schemas.microsoft.com/office/drawing/2010/main"/>
                      </a:ext>
                    </a:extLst>
                  </pic:spPr>
                </pic:pic>
              </a:graphicData>
            </a:graphic>
          </wp:inline>
        </w:drawing>
      </w:r>
    </w:p>
    <w:p w14:paraId="371FDE70" w14:textId="07D5CD36" w:rsidR="000A3261" w:rsidRDefault="000A3261" w:rsidP="002B688D">
      <w:pPr>
        <w:pStyle w:val="Caption"/>
      </w:pPr>
      <w:bookmarkStart w:id="61" w:name="_Toc136825934"/>
      <w:r>
        <w:t xml:space="preserve">Figure </w:t>
      </w:r>
      <w:r w:rsidR="008E6063">
        <w:fldChar w:fldCharType="begin"/>
      </w:r>
      <w:r w:rsidR="008E6063">
        <w:instrText xml:space="preserve"> SEQ Figure \* ARABIC </w:instrText>
      </w:r>
      <w:r w:rsidR="008E6063">
        <w:fldChar w:fldCharType="separate"/>
      </w:r>
      <w:r w:rsidR="008E6063">
        <w:t>7</w:t>
      </w:r>
      <w:r w:rsidR="008E6063">
        <w:fldChar w:fldCharType="end"/>
      </w:r>
      <w:r>
        <w:t xml:space="preserve">. </w:t>
      </w:r>
      <w:r w:rsidRPr="00EB11DD">
        <w:t xml:space="preserve">Sampling hexagons (left) corresponding to the 322 North American Breeding Survey routes (black points; </w:t>
      </w:r>
      <w:r w:rsidRPr="00EB11DD">
        <w:fldChar w:fldCharType="begin" w:fldLock="1"/>
      </w:r>
      <w:r w:rsidRPr="00EB11DD">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EB11DD">
        <w:fldChar w:fldCharType="separate"/>
      </w:r>
      <w:r w:rsidRPr="00EB11DD">
        <w:t>Sauer et al. 2013</w:t>
      </w:r>
      <w:r w:rsidRPr="00EB11DD">
        <w:fldChar w:fldCharType="end"/>
      </w:r>
      <w:r w:rsidRPr="00EB11DD">
        <w:t>) and hexagonal grid (right) covering the Appalachian Mountains Bird Conservation Region (outlined in black). All hexagons, whether sampling hexagons or hexagonal grid cells, were regular shapes with vertices at 0°, 60°, 120°, 180°, 240°, and 300° that were spaced approximately 24 km from the centerpoint of the hexagon (see center diagram); thus, the hexagonal grid cells (right) used for prediction matched the dimensions of the sampling hexagons (left) used for model building</w:t>
      </w:r>
      <w:r>
        <w:t>.</w:t>
      </w:r>
      <w:bookmarkEnd w:id="61"/>
    </w:p>
    <w:p w14:paraId="5ECD75E4" w14:textId="77777777" w:rsidR="000A3261" w:rsidRDefault="000A3261" w:rsidP="000A3261">
      <w:pPr>
        <w:ind w:firstLine="0"/>
      </w:pPr>
    </w:p>
    <w:p w14:paraId="3B90B80F" w14:textId="77777777" w:rsidR="000A3261" w:rsidRDefault="000A3261" w:rsidP="000A3261">
      <w:pPr>
        <w:spacing w:line="240" w:lineRule="auto"/>
        <w:ind w:firstLine="0"/>
      </w:pPr>
      <w:r>
        <w:rPr>
          <w:noProof/>
        </w:rPr>
        <w:lastRenderedPageBreak/>
        <w:drawing>
          <wp:inline distT="0" distB="0" distL="0" distR="0" wp14:anchorId="53F1C2CD" wp14:editId="7CCB0D22">
            <wp:extent cx="5166360" cy="6946602"/>
            <wp:effectExtent l="0" t="0" r="0" b="6985"/>
            <wp:docPr id="657344236" name="Picture 9" descr="A picture containing text, diagram, plan,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344236" name="Picture 9" descr="A picture containing text, diagram, plan, parallel&#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66360" cy="6946602"/>
                    </a:xfrm>
                    <a:prstGeom prst="rect">
                      <a:avLst/>
                    </a:prstGeom>
                    <a:noFill/>
                  </pic:spPr>
                </pic:pic>
              </a:graphicData>
            </a:graphic>
          </wp:inline>
        </w:drawing>
      </w:r>
    </w:p>
    <w:p w14:paraId="39F1DFD5" w14:textId="77777777" w:rsidR="000A3261" w:rsidRDefault="000A3261" w:rsidP="000A3261">
      <w:pPr>
        <w:spacing w:line="240" w:lineRule="auto"/>
        <w:ind w:firstLine="0"/>
      </w:pPr>
      <w:r>
        <w:rPr>
          <w:noProof/>
        </w:rPr>
        <w:lastRenderedPageBreak/>
        <w:drawing>
          <wp:inline distT="0" distB="0" distL="0" distR="0" wp14:anchorId="14C3C951" wp14:editId="360ED48F">
            <wp:extent cx="5166360" cy="7599395"/>
            <wp:effectExtent l="0" t="0" r="0" b="1905"/>
            <wp:docPr id="386591131" name="Picture 10" descr="A picture containing text, diagram, plan,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591131" name="Picture 10" descr="A picture containing text, diagram, plan, map&#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66360" cy="7599395"/>
                    </a:xfrm>
                    <a:prstGeom prst="rect">
                      <a:avLst/>
                    </a:prstGeom>
                    <a:noFill/>
                  </pic:spPr>
                </pic:pic>
              </a:graphicData>
            </a:graphic>
          </wp:inline>
        </w:drawing>
      </w:r>
    </w:p>
    <w:p w14:paraId="0F24B3B1" w14:textId="77777777" w:rsidR="000A3261" w:rsidRDefault="000A3261" w:rsidP="000A3261">
      <w:pPr>
        <w:spacing w:line="240" w:lineRule="auto"/>
        <w:ind w:firstLine="0"/>
      </w:pPr>
      <w:r>
        <w:rPr>
          <w:noProof/>
        </w:rPr>
        <w:lastRenderedPageBreak/>
        <w:drawing>
          <wp:inline distT="0" distB="0" distL="0" distR="0" wp14:anchorId="71FD4B43" wp14:editId="1D3D36F6">
            <wp:extent cx="5166360" cy="8164690"/>
            <wp:effectExtent l="0" t="0" r="0" b="8255"/>
            <wp:docPr id="1063266458" name="Picture 12" descr="A picture containing text, diagram, parall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266458" name="Picture 12" descr="A picture containing text, diagram, parallel, screensho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66360" cy="8164690"/>
                    </a:xfrm>
                    <a:prstGeom prst="rect">
                      <a:avLst/>
                    </a:prstGeom>
                    <a:noFill/>
                  </pic:spPr>
                </pic:pic>
              </a:graphicData>
            </a:graphic>
          </wp:inline>
        </w:drawing>
      </w:r>
    </w:p>
    <w:p w14:paraId="0E0E4174" w14:textId="77777777" w:rsidR="000A3261" w:rsidRDefault="000A3261" w:rsidP="000A3261">
      <w:pPr>
        <w:spacing w:line="240" w:lineRule="auto"/>
        <w:ind w:firstLine="0"/>
      </w:pPr>
      <w:r>
        <w:rPr>
          <w:noProof/>
        </w:rPr>
        <w:lastRenderedPageBreak/>
        <w:drawing>
          <wp:inline distT="0" distB="0" distL="0" distR="0" wp14:anchorId="50724B51" wp14:editId="4BC034FF">
            <wp:extent cx="5166360" cy="4197542"/>
            <wp:effectExtent l="0" t="0" r="0" b="0"/>
            <wp:docPr id="475587597" name="Picture 14"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587597" name="Picture 14" descr="A screenshot of a graph&#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66360" cy="4197542"/>
                    </a:xfrm>
                    <a:prstGeom prst="rect">
                      <a:avLst/>
                    </a:prstGeom>
                    <a:noFill/>
                  </pic:spPr>
                </pic:pic>
              </a:graphicData>
            </a:graphic>
          </wp:inline>
        </w:drawing>
      </w:r>
    </w:p>
    <w:p w14:paraId="76D023AB" w14:textId="22F5D01C" w:rsidR="000A3261" w:rsidRPr="00EB11DD" w:rsidRDefault="000A3261" w:rsidP="002B688D">
      <w:pPr>
        <w:pStyle w:val="Caption"/>
      </w:pPr>
      <w:bookmarkStart w:id="62" w:name="_Toc136825935"/>
      <w:r>
        <w:t xml:space="preserve">Figure </w:t>
      </w:r>
      <w:r w:rsidR="008E6063">
        <w:fldChar w:fldCharType="begin"/>
      </w:r>
      <w:r w:rsidR="008E6063">
        <w:instrText xml:space="preserve"> SEQ Figure \* ARABIC </w:instrText>
      </w:r>
      <w:r w:rsidR="008E6063">
        <w:fldChar w:fldCharType="separate"/>
      </w:r>
      <w:r w:rsidR="008E6063">
        <w:t>8</w:t>
      </w:r>
      <w:r w:rsidR="008E6063">
        <w:fldChar w:fldCharType="end"/>
      </w:r>
      <w:r>
        <w:t xml:space="preserve">. </w:t>
      </w:r>
      <w:r w:rsidRPr="00EB11DD">
        <w:t xml:space="preserve">Whisker plots for each species (Table 1), displaying the slope coefficients of the predictor environmental variables (LAT = latitude [1 or 2 parameters], ELEV = elevation [1 or 4 parameters], LAT×ELEV = latitude </w:t>
      </w:r>
      <w:r>
        <w:t>×</w:t>
      </w:r>
      <w:r w:rsidRPr="00EB11DD">
        <w:t xml:space="preserve"> elevation interaction [1 parameter], MJT = mean May-June temperature [2 parameters], TD = temperature difference [2 parameters], MAP = mean March-April precipitation [2 parameters], MJP = mean May-June precipitation [2 parameters], DF = deciduous and mixed forest [1 parameter], CF = conifer forest [1 parameter], DL = developed land [1 parameter]), with a point at the mean values for the posterior distributions and whiskers encompassing the 95% credible intervals. For the first 6 species (BTBW, BHVI, CAWA, LEFL, SUTA, VEER), latitude and elevation were both specified as linear and a simple interaction between latitude and elevation was included. For the latter 8 species (CERW, EAWP, KEWA, REVI, SCTA, SWWA, WEWA, WOTH), latitude was specified as an orthogonal polynomial with 2 degrees (i.e., quadratic), elevation was specified as an orthogonal polynomial with 4 degrees, and there was no interaction between latitude and elevation. Points with </w:t>
      </w:r>
      <w:r>
        <w:t>filled</w:t>
      </w:r>
      <w:r w:rsidRPr="00EB11DD">
        <w:t xml:space="preserve"> circles indicate statistical significance (i.e., credible intervals do not overlap zero).</w:t>
      </w:r>
      <w:r>
        <w:t xml:space="preserve"> The color of the 4-letter species code and plot elements indicates the climate classification of that species (blue = cold-associated, red = warm-associated, orange = climate generalist).</w:t>
      </w:r>
      <w:bookmarkEnd w:id="62"/>
    </w:p>
    <w:p w14:paraId="63F14FD6" w14:textId="77777777" w:rsidR="000A3261" w:rsidRDefault="000A3261" w:rsidP="000A3261">
      <w:pPr>
        <w:ind w:firstLine="0"/>
      </w:pPr>
    </w:p>
    <w:p w14:paraId="7093D5FE" w14:textId="77777777" w:rsidR="000A3261" w:rsidRDefault="000A3261" w:rsidP="000A3261">
      <w:pPr>
        <w:ind w:firstLine="0"/>
      </w:pPr>
    </w:p>
    <w:p w14:paraId="02B89A02" w14:textId="77777777" w:rsidR="000A3261" w:rsidRDefault="000A3261" w:rsidP="000A3261">
      <w:pPr>
        <w:ind w:firstLine="0"/>
      </w:pPr>
    </w:p>
    <w:p w14:paraId="77D10C05" w14:textId="77777777" w:rsidR="000A3261" w:rsidRPr="00EB11DD" w:rsidRDefault="000A3261" w:rsidP="000A3261">
      <w:pPr>
        <w:spacing w:line="240" w:lineRule="auto"/>
        <w:ind w:firstLine="0"/>
      </w:pPr>
      <w:r>
        <w:rPr>
          <w:noProof/>
        </w:rPr>
        <w:lastRenderedPageBreak/>
        <w:drawing>
          <wp:inline distT="0" distB="0" distL="0" distR="0" wp14:anchorId="7D18271E" wp14:editId="79701045">
            <wp:extent cx="5394960" cy="6816054"/>
            <wp:effectExtent l="0" t="0" r="0" b="0"/>
            <wp:docPr id="142399529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960" cy="6816054"/>
                    </a:xfrm>
                    <a:prstGeom prst="rect">
                      <a:avLst/>
                    </a:prstGeom>
                    <a:noFill/>
                  </pic:spPr>
                </pic:pic>
              </a:graphicData>
            </a:graphic>
          </wp:inline>
        </w:drawing>
      </w:r>
    </w:p>
    <w:p w14:paraId="29C721F1" w14:textId="77777777" w:rsidR="000A3261" w:rsidRPr="00EB11DD" w:rsidRDefault="000A3261" w:rsidP="000A3261">
      <w:pPr>
        <w:spacing w:line="240" w:lineRule="auto"/>
        <w:ind w:firstLine="0"/>
      </w:pPr>
    </w:p>
    <w:p w14:paraId="576DD36C" w14:textId="77777777" w:rsidR="000A3261" w:rsidRPr="00EB11DD" w:rsidRDefault="000A3261" w:rsidP="000A3261">
      <w:pPr>
        <w:spacing w:line="240" w:lineRule="auto"/>
        <w:ind w:firstLine="0"/>
      </w:pPr>
    </w:p>
    <w:p w14:paraId="2B54AAE8" w14:textId="77777777" w:rsidR="000A3261" w:rsidRPr="00EB11DD" w:rsidRDefault="000A3261" w:rsidP="000A3261">
      <w:pPr>
        <w:spacing w:line="240" w:lineRule="auto"/>
        <w:ind w:firstLine="0"/>
      </w:pPr>
      <w:r>
        <w:rPr>
          <w:noProof/>
        </w:rPr>
        <w:lastRenderedPageBreak/>
        <w:drawing>
          <wp:inline distT="0" distB="0" distL="0" distR="0" wp14:anchorId="2C3039FD" wp14:editId="6D9C4136">
            <wp:extent cx="5394960" cy="6904986"/>
            <wp:effectExtent l="0" t="0" r="0" b="0"/>
            <wp:docPr id="1312186205" name="Picture 16"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186205" name="Picture 16" descr="A picture containing text, diagram, line, parallel&#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4960" cy="6904986"/>
                    </a:xfrm>
                    <a:prstGeom prst="rect">
                      <a:avLst/>
                    </a:prstGeom>
                    <a:noFill/>
                  </pic:spPr>
                </pic:pic>
              </a:graphicData>
            </a:graphic>
          </wp:inline>
        </w:drawing>
      </w:r>
    </w:p>
    <w:p w14:paraId="6A2D437F" w14:textId="77777777" w:rsidR="000A3261" w:rsidRPr="00EB11DD" w:rsidRDefault="000A3261" w:rsidP="000A3261">
      <w:pPr>
        <w:spacing w:line="240" w:lineRule="auto"/>
        <w:ind w:firstLine="0"/>
      </w:pPr>
      <w:r>
        <w:rPr>
          <w:noProof/>
        </w:rPr>
        <w:lastRenderedPageBreak/>
        <w:drawing>
          <wp:inline distT="0" distB="0" distL="0" distR="0" wp14:anchorId="55C96E97" wp14:editId="6FE74F69">
            <wp:extent cx="5394960" cy="6920690"/>
            <wp:effectExtent l="0" t="0" r="0" b="0"/>
            <wp:docPr id="184137759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6920690"/>
                    </a:xfrm>
                    <a:prstGeom prst="rect">
                      <a:avLst/>
                    </a:prstGeom>
                    <a:noFill/>
                  </pic:spPr>
                </pic:pic>
              </a:graphicData>
            </a:graphic>
          </wp:inline>
        </w:drawing>
      </w:r>
    </w:p>
    <w:p w14:paraId="65834856" w14:textId="77777777" w:rsidR="000A3261" w:rsidRPr="00EB11DD" w:rsidRDefault="000A3261" w:rsidP="000A3261">
      <w:pPr>
        <w:spacing w:line="240" w:lineRule="auto"/>
        <w:ind w:firstLine="0"/>
      </w:pPr>
      <w:r>
        <w:rPr>
          <w:noProof/>
        </w:rPr>
        <w:lastRenderedPageBreak/>
        <w:drawing>
          <wp:inline distT="0" distB="0" distL="0" distR="0" wp14:anchorId="5DCF167B" wp14:editId="7372CFE9">
            <wp:extent cx="5394960" cy="6838263"/>
            <wp:effectExtent l="0" t="0" r="0" b="0"/>
            <wp:docPr id="1919751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6838263"/>
                    </a:xfrm>
                    <a:prstGeom prst="rect">
                      <a:avLst/>
                    </a:prstGeom>
                    <a:noFill/>
                  </pic:spPr>
                </pic:pic>
              </a:graphicData>
            </a:graphic>
          </wp:inline>
        </w:drawing>
      </w:r>
    </w:p>
    <w:p w14:paraId="787AE5FA" w14:textId="77777777" w:rsidR="000A3261" w:rsidRPr="00EB11DD" w:rsidRDefault="000A3261" w:rsidP="000A3261">
      <w:pPr>
        <w:spacing w:line="240" w:lineRule="auto"/>
        <w:ind w:firstLine="0"/>
      </w:pPr>
      <w:r>
        <w:rPr>
          <w:noProof/>
        </w:rPr>
        <w:lastRenderedPageBreak/>
        <w:drawing>
          <wp:inline distT="0" distB="0" distL="0" distR="0" wp14:anchorId="135CC24E" wp14:editId="180B5D8D">
            <wp:extent cx="5394960" cy="6845955"/>
            <wp:effectExtent l="0" t="0" r="0" b="0"/>
            <wp:docPr id="1630095028" name="Picture 19" descr="A picture containing text, diagram, parall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095028" name="Picture 19" descr="A picture containing text, diagram, parallel, screensho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1DD5A6C0" w14:textId="77777777" w:rsidR="000A3261" w:rsidRPr="00EB11DD" w:rsidRDefault="000A3261" w:rsidP="000A3261">
      <w:pPr>
        <w:spacing w:line="240" w:lineRule="auto"/>
        <w:ind w:firstLine="0"/>
      </w:pPr>
      <w:r>
        <w:rPr>
          <w:noProof/>
        </w:rPr>
        <w:lastRenderedPageBreak/>
        <w:drawing>
          <wp:inline distT="0" distB="0" distL="0" distR="0" wp14:anchorId="012F6A90" wp14:editId="404D3E16">
            <wp:extent cx="5394960" cy="6845955"/>
            <wp:effectExtent l="0" t="0" r="0" b="0"/>
            <wp:docPr id="108191859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286AE234" w14:textId="77777777" w:rsidR="000A3261" w:rsidRPr="00EB11DD" w:rsidRDefault="000A3261" w:rsidP="000A3261">
      <w:pPr>
        <w:spacing w:line="240" w:lineRule="auto"/>
        <w:ind w:firstLine="0"/>
      </w:pPr>
      <w:r>
        <w:rPr>
          <w:noProof/>
        </w:rPr>
        <w:lastRenderedPageBreak/>
        <w:drawing>
          <wp:inline distT="0" distB="0" distL="0" distR="0" wp14:anchorId="12A51C0F" wp14:editId="2774127E">
            <wp:extent cx="5394960" cy="6883120"/>
            <wp:effectExtent l="0" t="0" r="0" b="0"/>
            <wp:docPr id="605685718" name="Picture 21"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685718" name="Picture 21" descr="A picture containing text, diagram, line, parallel&#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4960" cy="6883120"/>
                    </a:xfrm>
                    <a:prstGeom prst="rect">
                      <a:avLst/>
                    </a:prstGeom>
                    <a:noFill/>
                  </pic:spPr>
                </pic:pic>
              </a:graphicData>
            </a:graphic>
          </wp:inline>
        </w:drawing>
      </w:r>
    </w:p>
    <w:p w14:paraId="27749F30" w14:textId="77777777" w:rsidR="000A3261" w:rsidRPr="00EB11DD" w:rsidRDefault="000A3261" w:rsidP="000A3261">
      <w:pPr>
        <w:spacing w:line="240" w:lineRule="auto"/>
        <w:ind w:firstLine="0"/>
      </w:pPr>
      <w:r>
        <w:rPr>
          <w:noProof/>
        </w:rPr>
        <w:lastRenderedPageBreak/>
        <w:drawing>
          <wp:inline distT="0" distB="0" distL="0" distR="0" wp14:anchorId="168138B2" wp14:editId="67FED614">
            <wp:extent cx="5394960" cy="6875344"/>
            <wp:effectExtent l="0" t="0" r="0" b="0"/>
            <wp:docPr id="221079526" name="Picture 22"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079526" name="Picture 22" descr="A screenshot of a graph&#10;&#10;Description automatically generated with low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4960" cy="6875344"/>
                    </a:xfrm>
                    <a:prstGeom prst="rect">
                      <a:avLst/>
                    </a:prstGeom>
                    <a:noFill/>
                  </pic:spPr>
                </pic:pic>
              </a:graphicData>
            </a:graphic>
          </wp:inline>
        </w:drawing>
      </w:r>
    </w:p>
    <w:p w14:paraId="400BB40D" w14:textId="77777777" w:rsidR="000A3261" w:rsidRPr="00EB11DD" w:rsidRDefault="000A3261" w:rsidP="000A3261">
      <w:pPr>
        <w:spacing w:line="240" w:lineRule="auto"/>
        <w:ind w:firstLine="0"/>
      </w:pPr>
      <w:r>
        <w:rPr>
          <w:noProof/>
        </w:rPr>
        <w:lastRenderedPageBreak/>
        <w:drawing>
          <wp:inline distT="0" distB="0" distL="0" distR="0" wp14:anchorId="2E1EC434" wp14:editId="7C3118F0">
            <wp:extent cx="5394960" cy="6845955"/>
            <wp:effectExtent l="0" t="0" r="0" b="0"/>
            <wp:docPr id="122024799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1C0738BB" w14:textId="77777777" w:rsidR="000A3261" w:rsidRPr="00EB11DD" w:rsidRDefault="000A3261" w:rsidP="000A3261">
      <w:pPr>
        <w:spacing w:line="240" w:lineRule="auto"/>
        <w:ind w:firstLine="0"/>
      </w:pPr>
      <w:r>
        <w:rPr>
          <w:noProof/>
        </w:rPr>
        <w:lastRenderedPageBreak/>
        <w:drawing>
          <wp:inline distT="0" distB="0" distL="0" distR="0" wp14:anchorId="28D6E6E3" wp14:editId="7D518367">
            <wp:extent cx="5394960" cy="6875344"/>
            <wp:effectExtent l="0" t="0" r="0" b="0"/>
            <wp:docPr id="97249374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4960" cy="6875344"/>
                    </a:xfrm>
                    <a:prstGeom prst="rect">
                      <a:avLst/>
                    </a:prstGeom>
                    <a:noFill/>
                  </pic:spPr>
                </pic:pic>
              </a:graphicData>
            </a:graphic>
          </wp:inline>
        </w:drawing>
      </w:r>
    </w:p>
    <w:p w14:paraId="5C1827E3" w14:textId="77777777" w:rsidR="000A3261" w:rsidRPr="00EB11DD" w:rsidRDefault="000A3261" w:rsidP="000A3261">
      <w:pPr>
        <w:spacing w:line="240" w:lineRule="auto"/>
        <w:ind w:firstLine="0"/>
      </w:pPr>
      <w:r>
        <w:rPr>
          <w:noProof/>
        </w:rPr>
        <w:lastRenderedPageBreak/>
        <w:drawing>
          <wp:inline distT="0" distB="0" distL="0" distR="0" wp14:anchorId="3EBEEA7F" wp14:editId="63175778">
            <wp:extent cx="5394960" cy="6860618"/>
            <wp:effectExtent l="0" t="0" r="0" b="0"/>
            <wp:docPr id="791213089" name="Picture 26"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213089" name="Picture 26" descr="A picture containing text, diagram, line, parallel&#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4960" cy="6860618"/>
                    </a:xfrm>
                    <a:prstGeom prst="rect">
                      <a:avLst/>
                    </a:prstGeom>
                    <a:noFill/>
                  </pic:spPr>
                </pic:pic>
              </a:graphicData>
            </a:graphic>
          </wp:inline>
        </w:drawing>
      </w:r>
    </w:p>
    <w:p w14:paraId="25BF1405" w14:textId="77777777" w:rsidR="000A3261" w:rsidRPr="00EB11DD" w:rsidRDefault="000A3261" w:rsidP="000A3261">
      <w:pPr>
        <w:spacing w:line="240" w:lineRule="auto"/>
        <w:ind w:firstLine="0"/>
      </w:pPr>
      <w:r>
        <w:rPr>
          <w:noProof/>
        </w:rPr>
        <w:lastRenderedPageBreak/>
        <w:drawing>
          <wp:inline distT="0" distB="0" distL="0" distR="0" wp14:anchorId="7D7E835E" wp14:editId="65988C21">
            <wp:extent cx="5394960" cy="6852893"/>
            <wp:effectExtent l="0" t="0" r="0" b="0"/>
            <wp:docPr id="1359686828" name="Picture 27"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686828" name="Picture 27" descr="A picture containing text, diagram, line, parallel&#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4960" cy="6852893"/>
                    </a:xfrm>
                    <a:prstGeom prst="rect">
                      <a:avLst/>
                    </a:prstGeom>
                    <a:noFill/>
                  </pic:spPr>
                </pic:pic>
              </a:graphicData>
            </a:graphic>
          </wp:inline>
        </w:drawing>
      </w:r>
    </w:p>
    <w:p w14:paraId="2E6FD484" w14:textId="77777777" w:rsidR="000A3261" w:rsidRPr="00EB11DD" w:rsidRDefault="000A3261" w:rsidP="000A3261">
      <w:pPr>
        <w:spacing w:line="240" w:lineRule="auto"/>
        <w:ind w:firstLine="0"/>
      </w:pPr>
      <w:r>
        <w:rPr>
          <w:noProof/>
        </w:rPr>
        <w:lastRenderedPageBreak/>
        <w:drawing>
          <wp:inline distT="0" distB="0" distL="0" distR="0" wp14:anchorId="2677997A" wp14:editId="1253FAB9">
            <wp:extent cx="5394960" cy="6852893"/>
            <wp:effectExtent l="0" t="0" r="0" b="0"/>
            <wp:docPr id="2096505561" name="Picture 28" descr="A picture containing text, diagram, parallel,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05561" name="Picture 28" descr="A picture containing text, diagram, parallel, line&#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94960" cy="6852893"/>
                    </a:xfrm>
                    <a:prstGeom prst="rect">
                      <a:avLst/>
                    </a:prstGeom>
                    <a:noFill/>
                  </pic:spPr>
                </pic:pic>
              </a:graphicData>
            </a:graphic>
          </wp:inline>
        </w:drawing>
      </w:r>
    </w:p>
    <w:p w14:paraId="1338977C" w14:textId="77777777" w:rsidR="000A3261" w:rsidRDefault="000A3261" w:rsidP="000A3261">
      <w:pPr>
        <w:spacing w:line="240" w:lineRule="auto"/>
        <w:ind w:firstLine="0"/>
      </w:pPr>
      <w:r>
        <w:rPr>
          <w:noProof/>
        </w:rPr>
        <w:lastRenderedPageBreak/>
        <w:drawing>
          <wp:inline distT="0" distB="0" distL="0" distR="0" wp14:anchorId="38D20E05" wp14:editId="1C2A60F2">
            <wp:extent cx="5394960" cy="6639251"/>
            <wp:effectExtent l="0" t="0" r="0" b="9525"/>
            <wp:docPr id="2094690425" name="Picture 29"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690425" name="Picture 29" descr="A picture containing text, diagram, line, parallel&#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t="1463" b="1338"/>
                    <a:stretch/>
                  </pic:blipFill>
                  <pic:spPr bwMode="auto">
                    <a:xfrm>
                      <a:off x="0" y="0"/>
                      <a:ext cx="5394960" cy="6639251"/>
                    </a:xfrm>
                    <a:prstGeom prst="rect">
                      <a:avLst/>
                    </a:prstGeom>
                    <a:noFill/>
                    <a:ln>
                      <a:noFill/>
                    </a:ln>
                    <a:extLst>
                      <a:ext uri="{53640926-AAD7-44D8-BBD7-CCE9431645EC}">
                        <a14:shadowObscured xmlns:a14="http://schemas.microsoft.com/office/drawing/2010/main"/>
                      </a:ext>
                    </a:extLst>
                  </pic:spPr>
                </pic:pic>
              </a:graphicData>
            </a:graphic>
          </wp:inline>
        </w:drawing>
      </w:r>
    </w:p>
    <w:p w14:paraId="45378C96" w14:textId="2BB348E5" w:rsidR="000A3261" w:rsidRDefault="000A3261" w:rsidP="0058205E">
      <w:pPr>
        <w:pStyle w:val="Caption"/>
        <w:spacing w:after="0"/>
      </w:pPr>
      <w:bookmarkStart w:id="63" w:name="_Toc136825936"/>
      <w:r>
        <w:t xml:space="preserve">Figure </w:t>
      </w:r>
      <w:r w:rsidR="008E6063">
        <w:fldChar w:fldCharType="begin"/>
      </w:r>
      <w:r w:rsidR="008E6063">
        <w:instrText xml:space="preserve"> SEQ Figure \* ARABIC </w:instrText>
      </w:r>
      <w:r w:rsidR="008E6063">
        <w:fldChar w:fldCharType="separate"/>
      </w:r>
      <w:r w:rsidR="008E6063">
        <w:t>9</w:t>
      </w:r>
      <w:r w:rsidR="008E6063">
        <w:fldChar w:fldCharType="end"/>
      </w:r>
      <w:r>
        <w:t xml:space="preserve">. </w:t>
      </w:r>
      <w:r w:rsidRPr="00EB11DD">
        <w:t xml:space="preserve">Plots of the relationships between the predictor variables (Table 2) and the mean expected count (red line) for each of the 14 focal forest songbird species (Table 1), with 95% credible intervals (black lines). The predictor variables are scaled, such that zero is the mean value, and reflect the range of the data. </w:t>
      </w:r>
      <w:r>
        <w:t>P</w:t>
      </w:r>
      <w:r w:rsidRPr="00EB11DD">
        <w:t>redictor variables</w:t>
      </w:r>
      <w:r>
        <w:t xml:space="preserve"> with bolded and colorful font</w:t>
      </w:r>
      <w:r w:rsidRPr="00EB11DD">
        <w:t xml:space="preserve"> have statistically significant beta coefficients (i.e., credible intervals do not overlap zero).</w:t>
      </w:r>
      <w:r>
        <w:t xml:space="preserve"> The color of the 4-letter species code and plot elements indicates the climate classification of that species (blue = cold-associated, red = warm-associated, orange = climate generalist).</w:t>
      </w:r>
      <w:bookmarkEnd w:id="63"/>
    </w:p>
    <w:p w14:paraId="6E7651BE" w14:textId="77777777" w:rsidR="000A3261" w:rsidRPr="000A3261" w:rsidRDefault="000A3261" w:rsidP="000A3261">
      <w:pPr>
        <w:ind w:firstLine="0"/>
      </w:pPr>
    </w:p>
    <w:p w14:paraId="0781A14D" w14:textId="77777777" w:rsidR="000A3261" w:rsidRPr="00EB11DD" w:rsidRDefault="000A3261" w:rsidP="0058205E">
      <w:pPr>
        <w:spacing w:line="240" w:lineRule="auto"/>
        <w:ind w:firstLine="0"/>
      </w:pPr>
      <w:r>
        <w:rPr>
          <w:noProof/>
        </w:rPr>
        <w:lastRenderedPageBreak/>
        <w:drawing>
          <wp:inline distT="0" distB="0" distL="0" distR="0" wp14:anchorId="1A599D24" wp14:editId="7AEE2167">
            <wp:extent cx="5943600" cy="7017852"/>
            <wp:effectExtent l="0" t="0" r="0" b="0"/>
            <wp:docPr id="1394246599" name="Picture 30"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246599" name="Picture 30" descr="A screenshot of a computer screen&#10;&#10;Description automatically generated with low confidenc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7017852"/>
                    </a:xfrm>
                    <a:prstGeom prst="rect">
                      <a:avLst/>
                    </a:prstGeom>
                    <a:noFill/>
                  </pic:spPr>
                </pic:pic>
              </a:graphicData>
            </a:graphic>
          </wp:inline>
        </w:drawing>
      </w:r>
    </w:p>
    <w:p w14:paraId="1315C252" w14:textId="77777777" w:rsidR="000A3261" w:rsidRPr="00EB11DD" w:rsidRDefault="000A3261" w:rsidP="0058205E">
      <w:pPr>
        <w:spacing w:line="240" w:lineRule="auto"/>
        <w:ind w:firstLine="0"/>
      </w:pPr>
      <w:r>
        <w:rPr>
          <w:noProof/>
        </w:rPr>
        <w:lastRenderedPageBreak/>
        <w:drawing>
          <wp:inline distT="0" distB="0" distL="0" distR="0" wp14:anchorId="1C845685" wp14:editId="1BF7E796">
            <wp:extent cx="5943600" cy="7029097"/>
            <wp:effectExtent l="0" t="0" r="0" b="0"/>
            <wp:docPr id="87894976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7029097"/>
                    </a:xfrm>
                    <a:prstGeom prst="rect">
                      <a:avLst/>
                    </a:prstGeom>
                    <a:noFill/>
                  </pic:spPr>
                </pic:pic>
              </a:graphicData>
            </a:graphic>
          </wp:inline>
        </w:drawing>
      </w:r>
    </w:p>
    <w:p w14:paraId="44CC71DF" w14:textId="77777777" w:rsidR="000A3261" w:rsidRPr="00EB11DD" w:rsidRDefault="000A3261" w:rsidP="0058205E">
      <w:pPr>
        <w:spacing w:line="240" w:lineRule="auto"/>
        <w:ind w:firstLine="0"/>
      </w:pPr>
      <w:r>
        <w:rPr>
          <w:noProof/>
        </w:rPr>
        <w:lastRenderedPageBreak/>
        <w:drawing>
          <wp:inline distT="0" distB="0" distL="0" distR="0" wp14:anchorId="107C32F9" wp14:editId="07BC26E5">
            <wp:extent cx="5943600" cy="7017852"/>
            <wp:effectExtent l="0" t="0" r="0" b="0"/>
            <wp:docPr id="671571165" name="Picture 32" descr="A picture containing text, map,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571165" name="Picture 32" descr="A picture containing text, map, screenshot, diagram&#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7017852"/>
                    </a:xfrm>
                    <a:prstGeom prst="rect">
                      <a:avLst/>
                    </a:prstGeom>
                    <a:noFill/>
                  </pic:spPr>
                </pic:pic>
              </a:graphicData>
            </a:graphic>
          </wp:inline>
        </w:drawing>
      </w:r>
    </w:p>
    <w:p w14:paraId="2E2E950D" w14:textId="723946AF" w:rsidR="000A3261" w:rsidRDefault="000A3261" w:rsidP="000A3261">
      <w:pPr>
        <w:ind w:firstLine="0"/>
      </w:pPr>
      <w:r w:rsidRPr="00EB11DD">
        <w:lastRenderedPageBreak/>
        <w:br w:type="textWrapping" w:clear="all"/>
      </w:r>
      <w:r>
        <w:rPr>
          <w:noProof/>
        </w:rPr>
        <w:drawing>
          <wp:inline distT="0" distB="0" distL="0" distR="0" wp14:anchorId="582CC7A7" wp14:editId="7DF4FD16">
            <wp:extent cx="5943600" cy="3369539"/>
            <wp:effectExtent l="0" t="0" r="0" b="0"/>
            <wp:docPr id="931048427" name="Picture 33" descr="A picture containing text, map,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048427" name="Picture 33" descr="A picture containing text, map, screenshot, diagram&#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3369539"/>
                    </a:xfrm>
                    <a:prstGeom prst="rect">
                      <a:avLst/>
                    </a:prstGeom>
                    <a:noFill/>
                  </pic:spPr>
                </pic:pic>
              </a:graphicData>
            </a:graphic>
          </wp:inline>
        </w:drawing>
      </w:r>
    </w:p>
    <w:p w14:paraId="5FFEACD8" w14:textId="3144287D" w:rsidR="000A3261" w:rsidRDefault="000A3261" w:rsidP="002B688D">
      <w:pPr>
        <w:pStyle w:val="Caption"/>
      </w:pPr>
      <w:bookmarkStart w:id="64" w:name="_Toc136825937"/>
      <w:r>
        <w:t xml:space="preserve">Figure </w:t>
      </w:r>
      <w:r w:rsidR="008E6063">
        <w:fldChar w:fldCharType="begin"/>
      </w:r>
      <w:r w:rsidR="008E6063">
        <w:instrText xml:space="preserve"> SEQ Figure \* ARABIC </w:instrText>
      </w:r>
      <w:r w:rsidR="008E6063">
        <w:fldChar w:fldCharType="separate"/>
      </w:r>
      <w:r w:rsidR="008E6063">
        <w:t>10</w:t>
      </w:r>
      <w:r w:rsidR="008E6063">
        <w:fldChar w:fldCharType="end"/>
      </w:r>
      <w:r>
        <w:t xml:space="preserve">. </w:t>
      </w:r>
      <w:r w:rsidRPr="00EB11DD">
        <w:t>Maps of the projected contemporary (2000) distribution of each focal species (Table 1) across the study region, overlaid with white circles representing the 322 North American Breeding Bird Survey routes. The color of each hexagonal grid cell reflects the expected count from the model corresponding to each species (see Table 3 for model details), and the size of the white circles reflect the mean route-level total counts across years, with the maximum value presented for each species.</w:t>
      </w:r>
      <w:r>
        <w:t xml:space="preserve"> The color of the 4-letter species code and figure elements indicates the climate classification of that species (blue = cold-associated, red = warm-associated, orange = climate generalist).</w:t>
      </w:r>
      <w:bookmarkEnd w:id="64"/>
    </w:p>
    <w:p w14:paraId="1E360AC8" w14:textId="77777777" w:rsidR="000A3261" w:rsidRDefault="000A3261" w:rsidP="000A3261">
      <w:pPr>
        <w:ind w:firstLine="0"/>
      </w:pPr>
    </w:p>
    <w:p w14:paraId="6659D873" w14:textId="77777777" w:rsidR="000A3261" w:rsidRDefault="000A3261" w:rsidP="000A3261">
      <w:pPr>
        <w:ind w:firstLine="0"/>
      </w:pPr>
    </w:p>
    <w:p w14:paraId="5E80A782" w14:textId="77777777" w:rsidR="000A3261" w:rsidRPr="00EB11DD" w:rsidRDefault="000A3261" w:rsidP="000A3261">
      <w:pPr>
        <w:spacing w:line="240" w:lineRule="auto"/>
        <w:ind w:firstLine="0"/>
      </w:pPr>
      <w:r>
        <w:rPr>
          <w:noProof/>
        </w:rPr>
        <w:lastRenderedPageBreak/>
        <w:drawing>
          <wp:inline distT="0" distB="0" distL="0" distR="0" wp14:anchorId="20C70AE6" wp14:editId="5991E02D">
            <wp:extent cx="5669280" cy="6920156"/>
            <wp:effectExtent l="0" t="0" r="7620" b="0"/>
            <wp:docPr id="143623642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69280" cy="6920156"/>
                    </a:xfrm>
                    <a:prstGeom prst="rect">
                      <a:avLst/>
                    </a:prstGeom>
                    <a:noFill/>
                  </pic:spPr>
                </pic:pic>
              </a:graphicData>
            </a:graphic>
          </wp:inline>
        </w:drawing>
      </w:r>
    </w:p>
    <w:p w14:paraId="08A721DD" w14:textId="77777777" w:rsidR="000A3261" w:rsidRPr="00EB11DD" w:rsidRDefault="000A3261" w:rsidP="000A3261">
      <w:pPr>
        <w:spacing w:line="240" w:lineRule="auto"/>
        <w:ind w:firstLine="0"/>
      </w:pPr>
      <w:r>
        <w:rPr>
          <w:noProof/>
        </w:rPr>
        <w:lastRenderedPageBreak/>
        <w:drawing>
          <wp:inline distT="0" distB="0" distL="0" distR="0" wp14:anchorId="22048904" wp14:editId="3ED91159">
            <wp:extent cx="5669280" cy="6707393"/>
            <wp:effectExtent l="0" t="0" r="0" b="0"/>
            <wp:docPr id="1882633689" name="Picture 35"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633689" name="Picture 35" descr="A screenshot of a map&#10;&#10;Description automatically generated with low confidenc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69280" cy="6707393"/>
                    </a:xfrm>
                    <a:prstGeom prst="rect">
                      <a:avLst/>
                    </a:prstGeom>
                    <a:noFill/>
                  </pic:spPr>
                </pic:pic>
              </a:graphicData>
            </a:graphic>
          </wp:inline>
        </w:drawing>
      </w:r>
    </w:p>
    <w:p w14:paraId="0ECAC386" w14:textId="77777777" w:rsidR="000A3261" w:rsidRPr="00EB11DD" w:rsidRDefault="000A3261" w:rsidP="000A3261">
      <w:pPr>
        <w:spacing w:line="240" w:lineRule="auto"/>
        <w:ind w:firstLine="0"/>
      </w:pPr>
    </w:p>
    <w:p w14:paraId="13BBB3EA" w14:textId="77777777" w:rsidR="000A3261" w:rsidRPr="00EB11DD" w:rsidRDefault="000A3261" w:rsidP="000A3261">
      <w:pPr>
        <w:spacing w:line="240" w:lineRule="auto"/>
        <w:ind w:firstLine="0"/>
      </w:pPr>
    </w:p>
    <w:p w14:paraId="22F1CF62" w14:textId="77777777" w:rsidR="000A3261" w:rsidRPr="00EB11DD" w:rsidRDefault="000A3261" w:rsidP="000A3261">
      <w:pPr>
        <w:spacing w:line="240" w:lineRule="auto"/>
        <w:ind w:firstLine="0"/>
      </w:pPr>
    </w:p>
    <w:p w14:paraId="31AD9EFF" w14:textId="77777777" w:rsidR="000A3261" w:rsidRPr="00EB11DD" w:rsidRDefault="000A3261" w:rsidP="000A3261">
      <w:pPr>
        <w:spacing w:line="240" w:lineRule="auto"/>
        <w:ind w:firstLine="0"/>
      </w:pPr>
    </w:p>
    <w:p w14:paraId="6CB95F8C" w14:textId="77777777" w:rsidR="000A3261" w:rsidRPr="00EB11DD" w:rsidRDefault="000A3261" w:rsidP="000A3261">
      <w:pPr>
        <w:spacing w:line="240" w:lineRule="auto"/>
        <w:ind w:firstLine="0"/>
      </w:pPr>
      <w:r>
        <w:rPr>
          <w:noProof/>
        </w:rPr>
        <w:lastRenderedPageBreak/>
        <w:drawing>
          <wp:inline distT="0" distB="0" distL="0" distR="0" wp14:anchorId="333A4CFF" wp14:editId="1F6FD8DF">
            <wp:extent cx="5669280" cy="6724725"/>
            <wp:effectExtent l="0" t="0" r="0" b="0"/>
            <wp:docPr id="780417439" name="Picture 36" descr="A picture containing map, screenshot,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417439" name="Picture 36" descr="A picture containing map, screenshot, graphics&#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9280" cy="6724725"/>
                    </a:xfrm>
                    <a:prstGeom prst="rect">
                      <a:avLst/>
                    </a:prstGeom>
                    <a:noFill/>
                  </pic:spPr>
                </pic:pic>
              </a:graphicData>
            </a:graphic>
          </wp:inline>
        </w:drawing>
      </w:r>
    </w:p>
    <w:p w14:paraId="1E935F91" w14:textId="77777777" w:rsidR="000A3261" w:rsidRPr="00EB11DD" w:rsidRDefault="000A3261" w:rsidP="000A3261">
      <w:pPr>
        <w:spacing w:line="240" w:lineRule="auto"/>
        <w:ind w:firstLine="0"/>
      </w:pPr>
      <w:r>
        <w:rPr>
          <w:noProof/>
        </w:rPr>
        <w:lastRenderedPageBreak/>
        <w:drawing>
          <wp:inline distT="0" distB="0" distL="0" distR="0" wp14:anchorId="0824338A" wp14:editId="57EAB08D">
            <wp:extent cx="5669280" cy="6696037"/>
            <wp:effectExtent l="0" t="0" r="0" b="0"/>
            <wp:docPr id="2056045806" name="Picture 37" descr="A picture containing screenshot, map,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45806" name="Picture 37" descr="A picture containing screenshot, map, diagram&#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69280" cy="6696037"/>
                    </a:xfrm>
                    <a:prstGeom prst="rect">
                      <a:avLst/>
                    </a:prstGeom>
                    <a:noFill/>
                  </pic:spPr>
                </pic:pic>
              </a:graphicData>
            </a:graphic>
          </wp:inline>
        </w:drawing>
      </w:r>
    </w:p>
    <w:p w14:paraId="16C6121F" w14:textId="77777777" w:rsidR="000A3261" w:rsidRPr="00EB11DD" w:rsidRDefault="000A3261" w:rsidP="000A3261">
      <w:pPr>
        <w:spacing w:line="240" w:lineRule="auto"/>
        <w:ind w:firstLine="0"/>
      </w:pPr>
    </w:p>
    <w:p w14:paraId="47B1FDF0" w14:textId="77777777" w:rsidR="000A3261" w:rsidRPr="00EB11DD" w:rsidRDefault="000A3261" w:rsidP="000A3261">
      <w:pPr>
        <w:spacing w:line="240" w:lineRule="auto"/>
        <w:ind w:firstLine="0"/>
      </w:pPr>
      <w:r>
        <w:rPr>
          <w:noProof/>
        </w:rPr>
        <w:lastRenderedPageBreak/>
        <w:drawing>
          <wp:inline distT="0" distB="0" distL="0" distR="0" wp14:anchorId="156FDDD7" wp14:editId="18D74360">
            <wp:extent cx="5669280" cy="6696037"/>
            <wp:effectExtent l="0" t="0" r="0" b="0"/>
            <wp:docPr id="1474783620" name="Picture 38"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783620" name="Picture 38" descr="A screenshot of a map&#10;&#10;Description automatically generated with low confidenc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669280" cy="6696037"/>
                    </a:xfrm>
                    <a:prstGeom prst="rect">
                      <a:avLst/>
                    </a:prstGeom>
                    <a:noFill/>
                  </pic:spPr>
                </pic:pic>
              </a:graphicData>
            </a:graphic>
          </wp:inline>
        </w:drawing>
      </w:r>
    </w:p>
    <w:p w14:paraId="1267AF64" w14:textId="77777777" w:rsidR="000A3261" w:rsidRPr="00EB11DD" w:rsidRDefault="000A3261" w:rsidP="000A3261">
      <w:pPr>
        <w:spacing w:line="240" w:lineRule="auto"/>
        <w:ind w:firstLine="0"/>
      </w:pPr>
      <w:r>
        <w:rPr>
          <w:noProof/>
        </w:rPr>
        <w:lastRenderedPageBreak/>
        <w:drawing>
          <wp:inline distT="0" distB="0" distL="0" distR="0" wp14:anchorId="72B3110A" wp14:editId="3531869E">
            <wp:extent cx="5669280" cy="6713370"/>
            <wp:effectExtent l="0" t="0" r="0" b="0"/>
            <wp:docPr id="207426368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669280" cy="6713370"/>
                    </a:xfrm>
                    <a:prstGeom prst="rect">
                      <a:avLst/>
                    </a:prstGeom>
                    <a:noFill/>
                  </pic:spPr>
                </pic:pic>
              </a:graphicData>
            </a:graphic>
          </wp:inline>
        </w:drawing>
      </w:r>
    </w:p>
    <w:p w14:paraId="2EC04295" w14:textId="77777777" w:rsidR="000A3261" w:rsidRDefault="000A3261" w:rsidP="000A3261">
      <w:pPr>
        <w:spacing w:line="240" w:lineRule="auto"/>
        <w:ind w:firstLine="0"/>
      </w:pPr>
      <w:r>
        <w:rPr>
          <w:noProof/>
        </w:rPr>
        <w:lastRenderedPageBreak/>
        <w:drawing>
          <wp:inline distT="0" distB="0" distL="0" distR="0" wp14:anchorId="077BDEFA" wp14:editId="1F88D2AF">
            <wp:extent cx="5669280" cy="6642371"/>
            <wp:effectExtent l="0" t="0" r="0" b="6350"/>
            <wp:docPr id="1860156986" name="Picture 40" descr="A picture containing screenshot, graphics, diagram,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156986" name="Picture 40" descr="A picture containing screenshot, graphics, diagram, colorfulness&#10;&#10;Description automatically generated"/>
                    <pic:cNvPicPr>
                      <a:picLocks noChangeAspect="1" noChangeArrowheads="1"/>
                    </pic:cNvPicPr>
                  </pic:nvPicPr>
                  <pic:blipFill rotWithShape="1">
                    <a:blip r:embed="rId51">
                      <a:extLst>
                        <a:ext uri="{28A0092B-C50C-407E-A947-70E740481C1C}">
                          <a14:useLocalDpi xmlns:a14="http://schemas.microsoft.com/office/drawing/2010/main" val="0"/>
                        </a:ext>
                      </a:extLst>
                    </a:blip>
                    <a:srcRect t="1057"/>
                    <a:stretch/>
                  </pic:blipFill>
                  <pic:spPr bwMode="auto">
                    <a:xfrm>
                      <a:off x="0" y="0"/>
                      <a:ext cx="5669280" cy="6642371"/>
                    </a:xfrm>
                    <a:prstGeom prst="rect">
                      <a:avLst/>
                    </a:prstGeom>
                    <a:noFill/>
                    <a:ln>
                      <a:noFill/>
                    </a:ln>
                    <a:extLst>
                      <a:ext uri="{53640926-AAD7-44D8-BBD7-CCE9431645EC}">
                        <a14:shadowObscured xmlns:a14="http://schemas.microsoft.com/office/drawing/2010/main"/>
                      </a:ext>
                    </a:extLst>
                  </pic:spPr>
                </pic:pic>
              </a:graphicData>
            </a:graphic>
          </wp:inline>
        </w:drawing>
      </w:r>
    </w:p>
    <w:p w14:paraId="7795BAB1" w14:textId="2A3D4D0F" w:rsidR="000A3261" w:rsidRDefault="000A3261" w:rsidP="0058205E">
      <w:pPr>
        <w:pStyle w:val="Caption"/>
        <w:spacing w:after="0"/>
      </w:pPr>
      <w:bookmarkStart w:id="65" w:name="_Toc136825938"/>
      <w:r>
        <w:t xml:space="preserve">Figure </w:t>
      </w:r>
      <w:r w:rsidR="008E6063">
        <w:fldChar w:fldCharType="begin"/>
      </w:r>
      <w:r w:rsidR="008E6063">
        <w:instrText xml:space="preserve"> SEQ Figure \* ARABIC </w:instrText>
      </w:r>
      <w:r w:rsidR="008E6063">
        <w:fldChar w:fldCharType="separate"/>
      </w:r>
      <w:r w:rsidR="008E6063">
        <w:t>11</w:t>
      </w:r>
      <w:r w:rsidR="008E6063">
        <w:fldChar w:fldCharType="end"/>
      </w:r>
      <w:r>
        <w:t xml:space="preserve">. </w:t>
      </w:r>
      <w:r w:rsidRPr="00EB11DD">
        <w:t xml:space="preserve">Maps of the projected contemporary (2000) and future (2100) distributions of each focal species (Table 1) across the study region. Future distributions were modeled based on 4 future climate and land cover combination scenarios, the coolest (COOL) and warmest (WARM) scenarios and the average low (ALE) and average high (AHE) emission scenarios. The color of each hexagonal grid cell reflects the expected count from the model corresponding to each species. </w:t>
      </w:r>
      <w:r>
        <w:t>The color of the 4-letter species code indicates the climate classification of that species (blue = cold-associated, red = warm-associated, orange = climate generalist).</w:t>
      </w:r>
      <w:bookmarkEnd w:id="65"/>
    </w:p>
    <w:p w14:paraId="264D82CF" w14:textId="77777777" w:rsidR="007A3549" w:rsidRDefault="007A3549" w:rsidP="007A3549">
      <w:pPr>
        <w:ind w:firstLine="0"/>
      </w:pPr>
    </w:p>
    <w:p w14:paraId="4661ED7D" w14:textId="77777777" w:rsidR="007A3549" w:rsidRDefault="007A3549" w:rsidP="007A3549">
      <w:pPr>
        <w:spacing w:after="0" w:line="240" w:lineRule="auto"/>
        <w:ind w:firstLine="0"/>
        <w:rPr>
          <w:b/>
          <w:bCs/>
        </w:rPr>
      </w:pPr>
      <w:r>
        <w:rPr>
          <w:b/>
          <w:bCs/>
          <w:noProof/>
        </w:rPr>
        <w:lastRenderedPageBreak/>
        <w:drawing>
          <wp:inline distT="0" distB="0" distL="0" distR="0" wp14:anchorId="30AD1F9D" wp14:editId="7CA2933D">
            <wp:extent cx="5943600" cy="6498673"/>
            <wp:effectExtent l="0" t="0" r="0" b="0"/>
            <wp:docPr id="1262518629"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6498673"/>
                    </a:xfrm>
                    <a:prstGeom prst="rect">
                      <a:avLst/>
                    </a:prstGeom>
                    <a:noFill/>
                  </pic:spPr>
                </pic:pic>
              </a:graphicData>
            </a:graphic>
          </wp:inline>
        </w:drawing>
      </w:r>
    </w:p>
    <w:p w14:paraId="35E0BE82" w14:textId="77777777" w:rsidR="007A3549" w:rsidRPr="00EB11DD" w:rsidRDefault="007A3549" w:rsidP="007A3549">
      <w:pPr>
        <w:spacing w:after="0" w:line="240" w:lineRule="auto"/>
        <w:ind w:firstLine="0"/>
        <w:rPr>
          <w:b/>
          <w:bCs/>
        </w:rPr>
      </w:pPr>
      <w:r>
        <w:rPr>
          <w:b/>
          <w:bCs/>
          <w:noProof/>
        </w:rPr>
        <w:lastRenderedPageBreak/>
        <w:drawing>
          <wp:inline distT="0" distB="0" distL="0" distR="0" wp14:anchorId="03F776C3" wp14:editId="4793C405">
            <wp:extent cx="5943600" cy="6379688"/>
            <wp:effectExtent l="0" t="0" r="0" b="0"/>
            <wp:docPr id="1559330931" name="Picture 52" descr="A picture containing map,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330931" name="Picture 52" descr="A picture containing map, screenshot&#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6379688"/>
                    </a:xfrm>
                    <a:prstGeom prst="rect">
                      <a:avLst/>
                    </a:prstGeom>
                    <a:noFill/>
                  </pic:spPr>
                </pic:pic>
              </a:graphicData>
            </a:graphic>
          </wp:inline>
        </w:drawing>
      </w:r>
    </w:p>
    <w:p w14:paraId="09F962DD" w14:textId="77777777" w:rsidR="007A3549" w:rsidRPr="00EB11DD" w:rsidRDefault="007A3549" w:rsidP="007A3549">
      <w:pPr>
        <w:spacing w:after="0" w:line="240" w:lineRule="auto"/>
        <w:ind w:firstLine="0"/>
        <w:rPr>
          <w:b/>
          <w:bCs/>
        </w:rPr>
      </w:pPr>
    </w:p>
    <w:p w14:paraId="3F525F66" w14:textId="77777777" w:rsidR="007A3549" w:rsidRPr="00EB11DD" w:rsidRDefault="007A3549" w:rsidP="007A3549">
      <w:pPr>
        <w:spacing w:after="0" w:line="240" w:lineRule="auto"/>
        <w:ind w:firstLine="0"/>
        <w:rPr>
          <w:b/>
          <w:bCs/>
        </w:rPr>
      </w:pPr>
    </w:p>
    <w:p w14:paraId="56229ED9" w14:textId="77777777" w:rsidR="007A3549" w:rsidRPr="00EB11DD" w:rsidRDefault="007A3549" w:rsidP="007A3549">
      <w:pPr>
        <w:spacing w:after="0" w:line="240" w:lineRule="auto"/>
        <w:ind w:firstLine="0"/>
        <w:rPr>
          <w:b/>
          <w:bCs/>
        </w:rPr>
      </w:pPr>
    </w:p>
    <w:p w14:paraId="0934E006" w14:textId="77777777" w:rsidR="007A3549" w:rsidRPr="00EB11DD" w:rsidRDefault="007A3549" w:rsidP="007A3549">
      <w:pPr>
        <w:spacing w:after="0" w:line="240" w:lineRule="auto"/>
        <w:ind w:firstLine="0"/>
        <w:rPr>
          <w:b/>
          <w:bCs/>
        </w:rPr>
      </w:pPr>
    </w:p>
    <w:p w14:paraId="4C82FCF4" w14:textId="77777777" w:rsidR="007A3549" w:rsidRPr="00EB11DD" w:rsidRDefault="007A3549" w:rsidP="007A3549">
      <w:pPr>
        <w:spacing w:after="0" w:line="240" w:lineRule="auto"/>
        <w:ind w:firstLine="0"/>
        <w:rPr>
          <w:b/>
          <w:bCs/>
        </w:rPr>
      </w:pPr>
    </w:p>
    <w:p w14:paraId="582EEE03" w14:textId="77777777" w:rsidR="007A3549" w:rsidRPr="00EB11DD" w:rsidRDefault="007A3549" w:rsidP="007A3549">
      <w:pPr>
        <w:spacing w:after="0" w:line="240" w:lineRule="auto"/>
        <w:ind w:firstLine="0"/>
        <w:rPr>
          <w:b/>
          <w:bCs/>
        </w:rPr>
      </w:pPr>
    </w:p>
    <w:p w14:paraId="1B6DCCF9" w14:textId="77777777" w:rsidR="007A3549" w:rsidRPr="00EB11DD" w:rsidRDefault="007A3549" w:rsidP="007A3549">
      <w:pPr>
        <w:spacing w:after="0" w:line="240" w:lineRule="auto"/>
        <w:ind w:firstLine="0"/>
        <w:rPr>
          <w:b/>
          <w:bCs/>
        </w:rPr>
      </w:pPr>
    </w:p>
    <w:p w14:paraId="5E5D24CD" w14:textId="77777777" w:rsidR="007A3549" w:rsidRPr="00EB11DD" w:rsidRDefault="007A3549" w:rsidP="007A3549">
      <w:pPr>
        <w:spacing w:after="0" w:line="240" w:lineRule="auto"/>
        <w:ind w:firstLine="0"/>
        <w:rPr>
          <w:b/>
          <w:bCs/>
        </w:rPr>
      </w:pPr>
    </w:p>
    <w:p w14:paraId="3659BD17" w14:textId="77777777" w:rsidR="007A3549" w:rsidRPr="00EB11DD" w:rsidRDefault="007A3549" w:rsidP="007A3549">
      <w:pPr>
        <w:spacing w:after="0" w:line="240" w:lineRule="auto"/>
        <w:ind w:firstLine="0"/>
        <w:rPr>
          <w:b/>
          <w:bCs/>
        </w:rPr>
      </w:pPr>
    </w:p>
    <w:p w14:paraId="2BB7F56C" w14:textId="77777777" w:rsidR="007A3549" w:rsidRPr="00EB11DD" w:rsidRDefault="007A3549" w:rsidP="007A3549">
      <w:pPr>
        <w:spacing w:after="0" w:line="240" w:lineRule="auto"/>
        <w:ind w:firstLine="0"/>
        <w:rPr>
          <w:b/>
          <w:bCs/>
        </w:rPr>
      </w:pPr>
    </w:p>
    <w:p w14:paraId="4B4EF073" w14:textId="77777777" w:rsidR="007A3549" w:rsidRPr="00EB11DD" w:rsidRDefault="007A3549" w:rsidP="007A3549">
      <w:pPr>
        <w:spacing w:after="0" w:line="240" w:lineRule="auto"/>
        <w:ind w:firstLine="0"/>
        <w:rPr>
          <w:b/>
          <w:bCs/>
        </w:rPr>
      </w:pPr>
    </w:p>
    <w:p w14:paraId="2E6B38CE" w14:textId="77777777" w:rsidR="007A3549" w:rsidRPr="00EB11DD" w:rsidRDefault="007A3549" w:rsidP="007A3549">
      <w:pPr>
        <w:spacing w:after="0" w:line="240" w:lineRule="auto"/>
        <w:ind w:firstLine="0"/>
        <w:rPr>
          <w:b/>
          <w:bCs/>
        </w:rPr>
      </w:pPr>
    </w:p>
    <w:p w14:paraId="626F062F" w14:textId="77777777" w:rsidR="007A3549" w:rsidRPr="00EB11DD" w:rsidRDefault="007A3549" w:rsidP="007A3549">
      <w:pPr>
        <w:spacing w:after="0" w:line="240" w:lineRule="auto"/>
        <w:ind w:firstLine="0"/>
        <w:rPr>
          <w:b/>
          <w:bCs/>
        </w:rPr>
      </w:pPr>
    </w:p>
    <w:p w14:paraId="584D20A0" w14:textId="77777777" w:rsidR="007A3549" w:rsidRDefault="007A3549" w:rsidP="007A3549">
      <w:pPr>
        <w:spacing w:after="0" w:line="240" w:lineRule="auto"/>
        <w:ind w:firstLine="0"/>
        <w:rPr>
          <w:b/>
          <w:bCs/>
        </w:rPr>
      </w:pPr>
      <w:r>
        <w:rPr>
          <w:b/>
          <w:bCs/>
          <w:noProof/>
        </w:rPr>
        <w:drawing>
          <wp:inline distT="0" distB="0" distL="0" distR="0" wp14:anchorId="0AD3E1F7" wp14:editId="7D9074A7">
            <wp:extent cx="5943600" cy="3055426"/>
            <wp:effectExtent l="0" t="0" r="0" b="0"/>
            <wp:docPr id="54533994"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3055426"/>
                    </a:xfrm>
                    <a:prstGeom prst="rect">
                      <a:avLst/>
                    </a:prstGeom>
                    <a:noFill/>
                  </pic:spPr>
                </pic:pic>
              </a:graphicData>
            </a:graphic>
          </wp:inline>
        </w:drawing>
      </w:r>
    </w:p>
    <w:p w14:paraId="21E97504" w14:textId="77777777" w:rsidR="007A3549" w:rsidRPr="00EB11DD" w:rsidRDefault="007A3549" w:rsidP="007A3549">
      <w:pPr>
        <w:spacing w:after="0" w:line="240" w:lineRule="auto"/>
        <w:ind w:firstLine="0"/>
        <w:rPr>
          <w:b/>
          <w:bCs/>
        </w:rPr>
      </w:pPr>
    </w:p>
    <w:p w14:paraId="143ADA98" w14:textId="77777777" w:rsidR="007A3549" w:rsidRPr="00EB11DD" w:rsidRDefault="007A3549" w:rsidP="007A3549">
      <w:pPr>
        <w:spacing w:after="0" w:line="240" w:lineRule="auto"/>
        <w:ind w:firstLine="0"/>
        <w:rPr>
          <w:b/>
          <w:bCs/>
        </w:rPr>
      </w:pPr>
    </w:p>
    <w:p w14:paraId="30E0BF47" w14:textId="77777777" w:rsidR="007A3549" w:rsidRPr="00EB11DD" w:rsidRDefault="007A3549" w:rsidP="007A3549">
      <w:pPr>
        <w:spacing w:after="0" w:line="240" w:lineRule="auto"/>
        <w:ind w:firstLine="0"/>
        <w:rPr>
          <w:b/>
          <w:bCs/>
        </w:rPr>
      </w:pPr>
      <w:r>
        <w:rPr>
          <w:b/>
          <w:bCs/>
          <w:noProof/>
        </w:rPr>
        <w:drawing>
          <wp:inline distT="0" distB="0" distL="0" distR="0" wp14:anchorId="29D82627" wp14:editId="643C66D4">
            <wp:extent cx="5943600" cy="3060477"/>
            <wp:effectExtent l="0" t="0" r="0" b="6985"/>
            <wp:docPr id="188242186"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3916DA44" w14:textId="77777777" w:rsidR="007A3549" w:rsidRDefault="007A3549" w:rsidP="007A3549">
      <w:pPr>
        <w:spacing w:after="0" w:line="240" w:lineRule="auto"/>
        <w:ind w:firstLine="0"/>
        <w:rPr>
          <w:b/>
          <w:bCs/>
        </w:rPr>
      </w:pPr>
      <w:r>
        <w:rPr>
          <w:b/>
          <w:bCs/>
          <w:noProof/>
        </w:rPr>
        <w:lastRenderedPageBreak/>
        <w:drawing>
          <wp:inline distT="0" distB="0" distL="0" distR="0" wp14:anchorId="7C41C9D9" wp14:editId="02E98D2F">
            <wp:extent cx="5943600" cy="3136260"/>
            <wp:effectExtent l="0" t="0" r="0" b="0"/>
            <wp:docPr id="1060553349"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3CC02384" w14:textId="77777777" w:rsidR="007A3549" w:rsidRPr="00EB11DD" w:rsidRDefault="007A3549" w:rsidP="007A3549">
      <w:pPr>
        <w:spacing w:after="0" w:line="240" w:lineRule="auto"/>
        <w:ind w:firstLine="0"/>
        <w:rPr>
          <w:b/>
          <w:bCs/>
        </w:rPr>
      </w:pPr>
    </w:p>
    <w:p w14:paraId="321F5D5D" w14:textId="77777777" w:rsidR="007A3549" w:rsidRPr="00EB11DD" w:rsidRDefault="007A3549" w:rsidP="007A3549">
      <w:pPr>
        <w:spacing w:after="0" w:line="240" w:lineRule="auto"/>
        <w:ind w:firstLine="0"/>
        <w:rPr>
          <w:b/>
          <w:bCs/>
        </w:rPr>
      </w:pPr>
      <w:r>
        <w:rPr>
          <w:b/>
          <w:bCs/>
          <w:noProof/>
        </w:rPr>
        <w:drawing>
          <wp:inline distT="0" distB="0" distL="0" distR="0" wp14:anchorId="54DA0795" wp14:editId="4B61D239">
            <wp:extent cx="5943600" cy="3060477"/>
            <wp:effectExtent l="0" t="0" r="0" b="6985"/>
            <wp:docPr id="113509089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784D8D87" w14:textId="77777777" w:rsidR="007A3549" w:rsidRPr="00EB11DD" w:rsidRDefault="007A3549" w:rsidP="007A3549">
      <w:pPr>
        <w:spacing w:after="0" w:line="240" w:lineRule="auto"/>
        <w:ind w:firstLine="0"/>
      </w:pPr>
      <w:r>
        <w:rPr>
          <w:noProof/>
        </w:rPr>
        <w:lastRenderedPageBreak/>
        <w:drawing>
          <wp:inline distT="0" distB="0" distL="0" distR="0" wp14:anchorId="02CA9F31" wp14:editId="3249BD0B">
            <wp:extent cx="5943600" cy="3136260"/>
            <wp:effectExtent l="0" t="0" r="0" b="0"/>
            <wp:docPr id="1685312613" name="Picture 46"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312613" name="Picture 46" descr="A map of the united states&#10;&#10;Description automatically generated with low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523B5E97" w14:textId="77777777" w:rsidR="007A3549" w:rsidRPr="00EB11DD" w:rsidRDefault="007A3549" w:rsidP="007A3549">
      <w:pPr>
        <w:spacing w:after="0" w:line="240" w:lineRule="auto"/>
        <w:ind w:firstLine="0"/>
      </w:pPr>
    </w:p>
    <w:p w14:paraId="4AA8AC15" w14:textId="77777777" w:rsidR="007A3549" w:rsidRPr="00EB11DD" w:rsidRDefault="007A3549" w:rsidP="007A3549">
      <w:pPr>
        <w:spacing w:after="0" w:line="240" w:lineRule="auto"/>
        <w:ind w:firstLine="0"/>
      </w:pPr>
    </w:p>
    <w:p w14:paraId="43DE8AAE" w14:textId="77777777" w:rsidR="007A3549" w:rsidRPr="00EB11DD" w:rsidRDefault="007A3549" w:rsidP="007A3549">
      <w:pPr>
        <w:spacing w:after="0" w:line="240" w:lineRule="auto"/>
        <w:ind w:firstLine="0"/>
      </w:pPr>
      <w:r>
        <w:rPr>
          <w:noProof/>
        </w:rPr>
        <w:drawing>
          <wp:inline distT="0" distB="0" distL="0" distR="0" wp14:anchorId="51E62936" wp14:editId="05C7E1C6">
            <wp:extent cx="5943600" cy="3060477"/>
            <wp:effectExtent l="0" t="0" r="0" b="6985"/>
            <wp:docPr id="2120825330"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4B7B0203" w14:textId="77777777" w:rsidR="007A3549" w:rsidRPr="00EB11DD" w:rsidRDefault="007A3549" w:rsidP="007A3549">
      <w:pPr>
        <w:spacing w:after="0" w:line="240" w:lineRule="auto"/>
        <w:ind w:firstLine="0"/>
      </w:pPr>
      <w:r>
        <w:rPr>
          <w:noProof/>
        </w:rPr>
        <w:lastRenderedPageBreak/>
        <w:drawing>
          <wp:inline distT="0" distB="0" distL="0" distR="0" wp14:anchorId="602D24A5" wp14:editId="3EE3C53A">
            <wp:extent cx="5943600" cy="3136260"/>
            <wp:effectExtent l="0" t="0" r="0" b="0"/>
            <wp:docPr id="1158499863" name="Picture 44" descr="A picture containing screenshot, colorfulness, graphics,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499863" name="Picture 44" descr="A picture containing screenshot, colorfulness, graphics, graphic design&#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49090DE6" w14:textId="77777777" w:rsidR="007A3549" w:rsidRPr="00EB11DD" w:rsidRDefault="007A3549" w:rsidP="007A3549">
      <w:pPr>
        <w:spacing w:after="0" w:line="240" w:lineRule="auto"/>
        <w:ind w:firstLine="0"/>
      </w:pPr>
    </w:p>
    <w:p w14:paraId="7B66FE1A" w14:textId="77777777" w:rsidR="007A3549" w:rsidRPr="00EB11DD" w:rsidRDefault="007A3549" w:rsidP="007A3549">
      <w:pPr>
        <w:spacing w:after="0" w:line="240" w:lineRule="auto"/>
        <w:ind w:firstLine="0"/>
      </w:pPr>
    </w:p>
    <w:p w14:paraId="392F2B93" w14:textId="77777777" w:rsidR="007A3549" w:rsidRPr="00EB11DD" w:rsidRDefault="007A3549" w:rsidP="007A3549">
      <w:pPr>
        <w:spacing w:after="0" w:line="240" w:lineRule="auto"/>
        <w:ind w:firstLine="0"/>
      </w:pPr>
      <w:r>
        <w:rPr>
          <w:noProof/>
        </w:rPr>
        <w:drawing>
          <wp:inline distT="0" distB="0" distL="0" distR="0" wp14:anchorId="43122281" wp14:editId="29C27FF0">
            <wp:extent cx="5943600" cy="3060477"/>
            <wp:effectExtent l="0" t="0" r="0" b="6985"/>
            <wp:docPr id="64907221" name="Picture 43" descr="A picture containing screenshot, map, colorfulness,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07221" name="Picture 43" descr="A picture containing screenshot, map, colorfulness, graphics&#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61A77141" w14:textId="77777777" w:rsidR="007A3549" w:rsidRPr="00EB11DD" w:rsidRDefault="007A3549" w:rsidP="007A3549">
      <w:pPr>
        <w:spacing w:after="0" w:line="240" w:lineRule="auto"/>
        <w:ind w:firstLine="0"/>
      </w:pPr>
    </w:p>
    <w:p w14:paraId="6FB0B60F" w14:textId="77777777" w:rsidR="007A3549" w:rsidRPr="00EB11DD" w:rsidRDefault="007A3549" w:rsidP="007A3549">
      <w:pPr>
        <w:spacing w:after="0" w:line="240" w:lineRule="auto"/>
        <w:ind w:firstLine="0"/>
      </w:pPr>
    </w:p>
    <w:p w14:paraId="6945496B" w14:textId="77777777" w:rsidR="007A3549" w:rsidRPr="00EB11DD" w:rsidRDefault="007A3549" w:rsidP="007A3549">
      <w:pPr>
        <w:spacing w:after="0" w:line="240" w:lineRule="auto"/>
        <w:ind w:firstLine="0"/>
      </w:pPr>
      <w:r>
        <w:rPr>
          <w:noProof/>
        </w:rPr>
        <w:lastRenderedPageBreak/>
        <w:drawing>
          <wp:inline distT="0" distB="0" distL="0" distR="0" wp14:anchorId="25B2E232" wp14:editId="5A9C60FE">
            <wp:extent cx="5943600" cy="3136260"/>
            <wp:effectExtent l="0" t="0" r="0" b="0"/>
            <wp:docPr id="1891408521" name="Picture 42" descr="A picture containing screenshot, map, graphics,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408521" name="Picture 42" descr="A picture containing screenshot, map, graphics, graphic design&#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221E8456" w14:textId="77777777" w:rsidR="007A3549" w:rsidRPr="00EB11DD" w:rsidRDefault="007A3549" w:rsidP="007A3549">
      <w:pPr>
        <w:spacing w:after="0" w:line="240" w:lineRule="auto"/>
        <w:ind w:firstLine="0"/>
      </w:pPr>
    </w:p>
    <w:p w14:paraId="0E215B02" w14:textId="77777777" w:rsidR="007A3549" w:rsidRDefault="007A3549" w:rsidP="007A3549">
      <w:pPr>
        <w:spacing w:after="0" w:line="240" w:lineRule="auto"/>
        <w:ind w:firstLine="0"/>
      </w:pPr>
      <w:r>
        <w:rPr>
          <w:noProof/>
        </w:rPr>
        <w:drawing>
          <wp:inline distT="0" distB="0" distL="0" distR="0" wp14:anchorId="3C41DF65" wp14:editId="4623E77A">
            <wp:extent cx="5943600" cy="3060477"/>
            <wp:effectExtent l="0" t="0" r="0" b="6985"/>
            <wp:docPr id="1539788066" name="Picture 41"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88066" name="Picture 41" descr="A map of the united states&#10;&#10;Description automatically generated with low confidence"/>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2714BAA7" w14:textId="77777777" w:rsidR="007A3549" w:rsidRPr="00EB11DD" w:rsidRDefault="007A3549" w:rsidP="007A3549">
      <w:pPr>
        <w:spacing w:after="0" w:line="240" w:lineRule="auto"/>
        <w:ind w:firstLine="0"/>
      </w:pPr>
    </w:p>
    <w:p w14:paraId="25448A4E" w14:textId="15CAFCE4" w:rsidR="000A3261" w:rsidRPr="000A3261" w:rsidRDefault="007A3549" w:rsidP="0058205E">
      <w:pPr>
        <w:pStyle w:val="Caption"/>
        <w:spacing w:after="0"/>
      </w:pPr>
      <w:bookmarkStart w:id="66" w:name="_Toc136825939"/>
      <w:r>
        <w:t xml:space="preserve">Figure </w:t>
      </w:r>
      <w:r w:rsidR="008E6063">
        <w:fldChar w:fldCharType="begin"/>
      </w:r>
      <w:r w:rsidR="008E6063">
        <w:instrText xml:space="preserve"> SEQ Figure \* ARABIC </w:instrText>
      </w:r>
      <w:r w:rsidR="008E6063">
        <w:fldChar w:fldCharType="separate"/>
      </w:r>
      <w:r w:rsidR="008E6063">
        <w:t>12</w:t>
      </w:r>
      <w:r w:rsidR="008E6063">
        <w:fldChar w:fldCharType="end"/>
      </w:r>
      <w:r>
        <w:t xml:space="preserve">. </w:t>
      </w:r>
      <w:r w:rsidRPr="00EB11DD">
        <w:t xml:space="preserve">Maps of the percent differences in projected contemporary (2000) and future (2100) distributions of each focal species (Table 1) across the study region. Future distributions were modeled based on 4 future climate and land cover combination scenarios, the coolest (COOL) and warmest (WARM) scenarios and the average low (ALE) and average high (AHE) emission scenarios. The color of each hexagonal grid cell reflects the expected count in 2000 on the left and the percent changes in the expected counts from 2000 and 2100 on the right. </w:t>
      </w:r>
      <w:r>
        <w:t>The color of the 4-letter species code indicates the climate classification of that species (blue = cold-associated, red = warm-associated, orange = climate generalist).</w:t>
      </w:r>
      <w:bookmarkEnd w:id="66"/>
    </w:p>
    <w:p w14:paraId="47A75B6A" w14:textId="77777777" w:rsidR="000A3261" w:rsidRPr="000A3261" w:rsidRDefault="000A3261" w:rsidP="000A3261"/>
    <w:p w14:paraId="393136A3" w14:textId="420D1C7C" w:rsidR="007A4B05" w:rsidRPr="00DC28E6" w:rsidRDefault="005C09EE" w:rsidP="00685614">
      <w:pPr>
        <w:pStyle w:val="Heading1"/>
        <w:spacing w:line="240" w:lineRule="auto"/>
      </w:pPr>
      <w:bookmarkStart w:id="67" w:name="_Toc136826118"/>
      <w:r>
        <w:lastRenderedPageBreak/>
        <w:t>CHAPTER</w:t>
      </w:r>
      <w:r w:rsidR="007A4B05" w:rsidRPr="00DC28E6">
        <w:t xml:space="preserve"> </w:t>
      </w:r>
      <w:r w:rsidR="007A4B05">
        <w:t>2</w:t>
      </w:r>
      <w:bookmarkEnd w:id="67"/>
    </w:p>
    <w:p w14:paraId="3009CC1B" w14:textId="6FDE858E" w:rsidR="007A4B05" w:rsidRDefault="007A4B05" w:rsidP="005C09EE">
      <w:pPr>
        <w:spacing w:line="240" w:lineRule="auto"/>
        <w:ind w:firstLine="0"/>
        <w:jc w:val="center"/>
        <w:rPr>
          <w:b/>
          <w:bCs/>
        </w:rPr>
      </w:pPr>
      <w:r w:rsidRPr="005C09EE">
        <w:rPr>
          <w:b/>
          <w:bCs/>
        </w:rPr>
        <w:t>Chapter 2 Title</w:t>
      </w:r>
    </w:p>
    <w:p w14:paraId="251C7F64" w14:textId="77777777" w:rsidR="00AC3EA5" w:rsidRPr="005C09EE" w:rsidRDefault="00AC3EA5" w:rsidP="005C09EE">
      <w:pPr>
        <w:spacing w:line="240" w:lineRule="auto"/>
        <w:ind w:firstLine="0"/>
        <w:jc w:val="center"/>
        <w:rPr>
          <w:b/>
          <w:bCs/>
        </w:rPr>
      </w:pPr>
    </w:p>
    <w:p w14:paraId="02E7E6D4" w14:textId="77777777" w:rsidR="007A4B05" w:rsidRPr="00DC28E6" w:rsidRDefault="007A4B05" w:rsidP="00685614">
      <w:pPr>
        <w:pStyle w:val="Heading2"/>
        <w:spacing w:after="240" w:line="240" w:lineRule="auto"/>
      </w:pPr>
      <w:bookmarkStart w:id="68" w:name="_Toc136826119"/>
      <w:r>
        <w:t>Introduction</w:t>
      </w:r>
      <w:bookmarkEnd w:id="68"/>
    </w:p>
    <w:p w14:paraId="158EFD47" w14:textId="77777777" w:rsidR="007A4B05" w:rsidRDefault="007A4B05" w:rsidP="00685614">
      <w:pPr>
        <w:pStyle w:val="Heading3"/>
        <w:spacing w:after="240" w:line="240" w:lineRule="auto"/>
      </w:pPr>
      <w:bookmarkStart w:id="69" w:name="_Toc136826120"/>
      <w:r w:rsidRPr="00DC28E6">
        <w:t>Subheading</w:t>
      </w:r>
      <w:r>
        <w:t xml:space="preserve"> 1</w:t>
      </w:r>
      <w:bookmarkEnd w:id="69"/>
    </w:p>
    <w:p w14:paraId="2D18E242" w14:textId="77777777" w:rsidR="007A4B05" w:rsidRPr="002062A4" w:rsidRDefault="007A4B05" w:rsidP="00685614">
      <w:pPr>
        <w:spacing w:line="240" w:lineRule="auto"/>
      </w:pPr>
    </w:p>
    <w:p w14:paraId="2EACBB6B" w14:textId="77777777" w:rsidR="007A4B05" w:rsidRPr="00DC28E6" w:rsidRDefault="007A4B05" w:rsidP="00685614">
      <w:pPr>
        <w:pStyle w:val="Heading2"/>
        <w:spacing w:after="240" w:line="240" w:lineRule="auto"/>
      </w:pPr>
      <w:bookmarkStart w:id="70" w:name="_Toc136826121"/>
      <w:r>
        <w:t>Methods</w:t>
      </w:r>
      <w:bookmarkEnd w:id="70"/>
    </w:p>
    <w:p w14:paraId="339ECF9D" w14:textId="77777777" w:rsidR="007A4B05" w:rsidRDefault="007A4B05" w:rsidP="00685614">
      <w:pPr>
        <w:pStyle w:val="Heading3"/>
        <w:spacing w:after="240" w:line="240" w:lineRule="auto"/>
      </w:pPr>
      <w:bookmarkStart w:id="71" w:name="_Toc136826122"/>
      <w:r w:rsidRPr="00DC28E6">
        <w:t>Subheading</w:t>
      </w:r>
      <w:r>
        <w:t xml:space="preserve"> 1</w:t>
      </w:r>
      <w:bookmarkEnd w:id="71"/>
    </w:p>
    <w:p w14:paraId="1370FDD6" w14:textId="77777777" w:rsidR="007A4B05" w:rsidRDefault="007A4B05" w:rsidP="00685614">
      <w:pPr>
        <w:spacing w:line="240" w:lineRule="auto"/>
      </w:pPr>
    </w:p>
    <w:p w14:paraId="70C6BE8D" w14:textId="77777777" w:rsidR="007A4B05" w:rsidRPr="00DC28E6" w:rsidRDefault="007A4B05" w:rsidP="00685614">
      <w:pPr>
        <w:pStyle w:val="Heading2"/>
        <w:spacing w:after="240" w:line="240" w:lineRule="auto"/>
      </w:pPr>
      <w:bookmarkStart w:id="72" w:name="_Toc136826123"/>
      <w:r>
        <w:t>Results</w:t>
      </w:r>
      <w:bookmarkEnd w:id="72"/>
    </w:p>
    <w:p w14:paraId="13890FD3" w14:textId="77777777" w:rsidR="007A4B05" w:rsidRDefault="007A4B05" w:rsidP="00685614">
      <w:pPr>
        <w:pStyle w:val="Heading3"/>
        <w:spacing w:after="240" w:line="240" w:lineRule="auto"/>
      </w:pPr>
      <w:bookmarkStart w:id="73" w:name="_Toc136826124"/>
      <w:r w:rsidRPr="00DC28E6">
        <w:t>Subheading</w:t>
      </w:r>
      <w:r>
        <w:t xml:space="preserve"> 1</w:t>
      </w:r>
      <w:bookmarkEnd w:id="73"/>
    </w:p>
    <w:p w14:paraId="494EAEE6" w14:textId="77777777" w:rsidR="007A4B05" w:rsidRDefault="007A4B05" w:rsidP="00685614">
      <w:pPr>
        <w:spacing w:line="240" w:lineRule="auto"/>
      </w:pPr>
    </w:p>
    <w:p w14:paraId="6A9878DB" w14:textId="77777777" w:rsidR="007A4B05" w:rsidRPr="00DC28E6" w:rsidRDefault="007A4B05" w:rsidP="00685614">
      <w:pPr>
        <w:pStyle w:val="Heading2"/>
        <w:spacing w:after="240" w:line="240" w:lineRule="auto"/>
      </w:pPr>
      <w:bookmarkStart w:id="74" w:name="_Toc136826125"/>
      <w:r>
        <w:t>Discussion</w:t>
      </w:r>
      <w:bookmarkEnd w:id="74"/>
    </w:p>
    <w:p w14:paraId="76615873" w14:textId="77777777" w:rsidR="007A4B05" w:rsidRDefault="007A4B05" w:rsidP="00685614">
      <w:pPr>
        <w:pStyle w:val="Heading3"/>
        <w:spacing w:after="240" w:line="240" w:lineRule="auto"/>
      </w:pPr>
      <w:bookmarkStart w:id="75" w:name="_Toc136826126"/>
      <w:r>
        <w:t>Conclusion</w:t>
      </w:r>
      <w:bookmarkEnd w:id="75"/>
    </w:p>
    <w:p w14:paraId="0F8B2D64" w14:textId="77777777" w:rsidR="007A4B05" w:rsidRDefault="007A4B05" w:rsidP="00685614">
      <w:pPr>
        <w:spacing w:line="240" w:lineRule="auto"/>
      </w:pPr>
    </w:p>
    <w:p w14:paraId="6959014F" w14:textId="77777777" w:rsidR="007A4B05" w:rsidRPr="00DC28E6" w:rsidRDefault="007A4B05" w:rsidP="00685614">
      <w:pPr>
        <w:pStyle w:val="Heading2"/>
        <w:spacing w:after="240" w:line="240" w:lineRule="auto"/>
      </w:pPr>
      <w:bookmarkStart w:id="76" w:name="_Toc136826127"/>
      <w:r>
        <w:t>Acknowledgments</w:t>
      </w:r>
      <w:bookmarkEnd w:id="76"/>
    </w:p>
    <w:p w14:paraId="16942571" w14:textId="77777777" w:rsidR="007A4B05" w:rsidRDefault="007A4B05" w:rsidP="00685614">
      <w:pPr>
        <w:spacing w:line="240" w:lineRule="auto"/>
      </w:pPr>
    </w:p>
    <w:p w14:paraId="4C6D2F8D" w14:textId="77777777" w:rsidR="007A4B05" w:rsidRPr="00DC28E6" w:rsidRDefault="007A4B05" w:rsidP="00685614">
      <w:pPr>
        <w:pStyle w:val="Heading2"/>
        <w:spacing w:after="240" w:line="240" w:lineRule="auto"/>
      </w:pPr>
      <w:bookmarkStart w:id="77" w:name="_Toc136826128"/>
      <w:r>
        <w:t>Literature Cited</w:t>
      </w:r>
      <w:bookmarkEnd w:id="77"/>
    </w:p>
    <w:p w14:paraId="13C6035A" w14:textId="77777777" w:rsidR="007A4B05" w:rsidRDefault="007A4B05" w:rsidP="00685614">
      <w:pPr>
        <w:spacing w:line="240" w:lineRule="auto"/>
      </w:pPr>
    </w:p>
    <w:p w14:paraId="2E7B3FFB" w14:textId="77777777" w:rsidR="007A4B05" w:rsidRDefault="007A4B05" w:rsidP="00685614">
      <w:pPr>
        <w:pStyle w:val="Heading2"/>
        <w:spacing w:after="240" w:line="240" w:lineRule="auto"/>
        <w:sectPr w:rsidR="007A4B05" w:rsidSect="007A4B05">
          <w:pgSz w:w="12240" w:h="15840"/>
          <w:pgMar w:top="1440" w:right="1440" w:bottom="1440" w:left="1440" w:header="720" w:footer="720" w:gutter="0"/>
          <w:cols w:space="720"/>
          <w:docGrid w:linePitch="360"/>
        </w:sectPr>
      </w:pPr>
    </w:p>
    <w:p w14:paraId="49524112" w14:textId="77777777" w:rsidR="007A4B05" w:rsidRPr="00DC28E6" w:rsidRDefault="007A4B05" w:rsidP="00685614">
      <w:pPr>
        <w:pStyle w:val="Heading2"/>
        <w:spacing w:after="240" w:line="240" w:lineRule="auto"/>
      </w:pPr>
      <w:bookmarkStart w:id="78" w:name="_Toc136826129"/>
      <w:r>
        <w:lastRenderedPageBreak/>
        <w:t>Figures</w:t>
      </w:r>
      <w:bookmarkEnd w:id="78"/>
    </w:p>
    <w:p w14:paraId="739734EA" w14:textId="77777777" w:rsidR="007A4B05" w:rsidRDefault="007A4B05" w:rsidP="00685614">
      <w:pPr>
        <w:spacing w:line="240" w:lineRule="auto"/>
      </w:pPr>
    </w:p>
    <w:p w14:paraId="0AD5EBFF" w14:textId="77777777" w:rsidR="007A4B05" w:rsidRDefault="007A4B05" w:rsidP="00685614">
      <w:pPr>
        <w:pStyle w:val="NoIndent"/>
        <w:spacing w:line="240" w:lineRule="auto"/>
      </w:pPr>
    </w:p>
    <w:p w14:paraId="17959A04" w14:textId="759A6065" w:rsidR="009E7946" w:rsidRPr="008F4B0D" w:rsidRDefault="009E7946" w:rsidP="002B688D">
      <w:pPr>
        <w:pStyle w:val="Caption"/>
      </w:pPr>
      <w:bookmarkStart w:id="79" w:name="_Toc136825940"/>
      <w:r w:rsidRPr="008F4B0D">
        <w:t xml:space="preserve">Figure </w:t>
      </w:r>
      <w:r w:rsidR="008E6063">
        <w:fldChar w:fldCharType="begin"/>
      </w:r>
      <w:r w:rsidR="008E6063">
        <w:instrText xml:space="preserve"> SEQ Figure \* ARABIC \r 1 </w:instrText>
      </w:r>
      <w:r w:rsidR="008E6063">
        <w:fldChar w:fldCharType="separate"/>
      </w:r>
      <w:r w:rsidR="008E6063">
        <w:t>1</w:t>
      </w:r>
      <w:r w:rsidR="008E6063">
        <w:fldChar w:fldCharType="end"/>
      </w:r>
      <w:r w:rsidRPr="008F4B0D">
        <w:t>. Short c</w:t>
      </w:r>
      <w:r w:rsidR="007A4B05" w:rsidRPr="008F4B0D">
        <w:t>aption.</w:t>
      </w:r>
      <w:bookmarkEnd w:id="79"/>
      <w:r w:rsidRPr="008F4B0D">
        <w:t xml:space="preserve"> </w:t>
      </w:r>
    </w:p>
    <w:p w14:paraId="535011B8" w14:textId="77777777" w:rsidR="007A4B05" w:rsidRDefault="007A4B05" w:rsidP="008E6063">
      <w:pPr>
        <w:spacing w:line="240" w:lineRule="auto"/>
        <w:ind w:firstLine="0"/>
      </w:pPr>
    </w:p>
    <w:p w14:paraId="071C7415" w14:textId="77777777" w:rsidR="008E6063" w:rsidRDefault="008E6063" w:rsidP="008E6063">
      <w:pPr>
        <w:spacing w:line="240" w:lineRule="auto"/>
        <w:ind w:firstLine="0"/>
      </w:pPr>
    </w:p>
    <w:p w14:paraId="6B435AA7" w14:textId="6218EFE6" w:rsidR="008E6063" w:rsidRDefault="008E6063" w:rsidP="008E6063">
      <w:pPr>
        <w:pStyle w:val="Caption"/>
      </w:pPr>
      <w:bookmarkStart w:id="80" w:name="_Toc136825941"/>
      <w:r>
        <w:t xml:space="preserve">Figure </w:t>
      </w:r>
      <w:r>
        <w:fldChar w:fldCharType="begin"/>
      </w:r>
      <w:r>
        <w:instrText xml:space="preserve"> SEQ Figure \* ARABIC </w:instrText>
      </w:r>
      <w:r>
        <w:fldChar w:fldCharType="separate"/>
      </w:r>
      <w:r>
        <w:t>2</w:t>
      </w:r>
      <w:r>
        <w:fldChar w:fldCharType="end"/>
      </w:r>
      <w:r>
        <w:t>. Short caption.</w:t>
      </w:r>
      <w:bookmarkEnd w:id="80"/>
    </w:p>
    <w:p w14:paraId="3FD1A64F" w14:textId="77777777" w:rsidR="008E6063" w:rsidRDefault="008E6063" w:rsidP="008E6063">
      <w:pPr>
        <w:ind w:firstLine="0"/>
      </w:pPr>
    </w:p>
    <w:p w14:paraId="5BA1D773" w14:textId="77777777" w:rsidR="008E6063" w:rsidRDefault="008E6063" w:rsidP="008E6063">
      <w:pPr>
        <w:ind w:firstLine="0"/>
      </w:pPr>
    </w:p>
    <w:p w14:paraId="435BCACD" w14:textId="4D929DF0" w:rsidR="008E6063" w:rsidRPr="008E6063" w:rsidRDefault="008E6063" w:rsidP="008E6063">
      <w:pPr>
        <w:pStyle w:val="Caption"/>
      </w:pPr>
      <w:bookmarkStart w:id="81" w:name="_Toc136825942"/>
      <w:r>
        <w:t xml:space="preserve">Figure </w:t>
      </w:r>
      <w:r>
        <w:fldChar w:fldCharType="begin"/>
      </w:r>
      <w:r>
        <w:instrText xml:space="preserve"> SEQ Figure \* ARABIC </w:instrText>
      </w:r>
      <w:r>
        <w:fldChar w:fldCharType="separate"/>
      </w:r>
      <w:r>
        <w:t>3</w:t>
      </w:r>
      <w:r>
        <w:fldChar w:fldCharType="end"/>
      </w:r>
      <w:r>
        <w:t>. Short caption.</w:t>
      </w:r>
      <w:bookmarkEnd w:id="81"/>
    </w:p>
    <w:p w14:paraId="41C4ACB7" w14:textId="77777777" w:rsidR="007A4B05" w:rsidRPr="009E7946" w:rsidRDefault="007A4B05" w:rsidP="00685614">
      <w:pPr>
        <w:pStyle w:val="Heading2"/>
        <w:spacing w:after="240" w:line="240" w:lineRule="auto"/>
        <w:sectPr w:rsidR="007A4B05" w:rsidRPr="009E7946" w:rsidSect="002062A4">
          <w:pgSz w:w="12240" w:h="15840"/>
          <w:pgMar w:top="1440" w:right="1440" w:bottom="1440" w:left="1440" w:header="720" w:footer="720" w:gutter="0"/>
          <w:cols w:space="720"/>
          <w:docGrid w:linePitch="360"/>
        </w:sectPr>
      </w:pPr>
    </w:p>
    <w:p w14:paraId="3122BF66" w14:textId="77777777" w:rsidR="007A4B05" w:rsidRPr="009E7946" w:rsidRDefault="007A4B05" w:rsidP="00685614">
      <w:pPr>
        <w:pStyle w:val="Heading2"/>
        <w:spacing w:after="240" w:line="240" w:lineRule="auto"/>
      </w:pPr>
      <w:bookmarkStart w:id="82" w:name="_Toc136826130"/>
      <w:r w:rsidRPr="009E7946">
        <w:lastRenderedPageBreak/>
        <w:t>Tables</w:t>
      </w:r>
      <w:bookmarkEnd w:id="82"/>
    </w:p>
    <w:p w14:paraId="1D157A82" w14:textId="77777777" w:rsidR="007A4B05" w:rsidRPr="009E7946" w:rsidRDefault="007A4B05" w:rsidP="002B688D">
      <w:pPr>
        <w:pStyle w:val="Caption"/>
      </w:pPr>
    </w:p>
    <w:p w14:paraId="762A2CC3" w14:textId="1D491441" w:rsidR="007A4B05" w:rsidRDefault="007A4B05" w:rsidP="002B688D">
      <w:pPr>
        <w:pStyle w:val="Caption"/>
      </w:pPr>
      <w:bookmarkStart w:id="83" w:name="_Toc136826194"/>
      <w:r w:rsidRPr="009E7946">
        <w:t xml:space="preserve">Table </w:t>
      </w:r>
      <w:r w:rsidRPr="00FC13DD">
        <w:fldChar w:fldCharType="begin"/>
      </w:r>
      <w:r w:rsidRPr="009E7946">
        <w:instrText xml:space="preserve"> SEQ Table \* ARABIC</w:instrText>
      </w:r>
      <w:r w:rsidR="008E6063">
        <w:instrText xml:space="preserve"> \r 1</w:instrText>
      </w:r>
      <w:r w:rsidRPr="009E7946">
        <w:instrText xml:space="preserve"> </w:instrText>
      </w:r>
      <w:r w:rsidRPr="00FC13DD">
        <w:fldChar w:fldCharType="separate"/>
      </w:r>
      <w:r w:rsidR="008E6063">
        <w:t>1</w:t>
      </w:r>
      <w:r w:rsidRPr="00FC13DD">
        <w:fldChar w:fldCharType="end"/>
      </w:r>
      <w:r w:rsidRPr="009E7946">
        <w:t xml:space="preserve">. </w:t>
      </w:r>
      <w:r w:rsidR="009E7946" w:rsidRPr="009E7946">
        <w:t>Short caption.</w:t>
      </w:r>
      <w:bookmarkEnd w:id="83"/>
      <w:r w:rsidR="009E7946" w:rsidRPr="009E7946">
        <w:t xml:space="preserve"> </w:t>
      </w:r>
    </w:p>
    <w:p w14:paraId="335DFB83" w14:textId="77777777" w:rsidR="008E6063" w:rsidRDefault="008E6063" w:rsidP="008E6063">
      <w:pPr>
        <w:ind w:firstLine="0"/>
      </w:pPr>
    </w:p>
    <w:p w14:paraId="414B51E8" w14:textId="77BA73B0" w:rsidR="008E6063" w:rsidRPr="008E6063" w:rsidRDefault="008E6063" w:rsidP="008E6063">
      <w:pPr>
        <w:pStyle w:val="Caption"/>
      </w:pPr>
      <w:bookmarkStart w:id="84" w:name="_Toc136826195"/>
      <w:r>
        <w:t xml:space="preserve">Table </w:t>
      </w:r>
      <w:r>
        <w:fldChar w:fldCharType="begin"/>
      </w:r>
      <w:r>
        <w:instrText xml:space="preserve"> SEQ Table \* ARABIC </w:instrText>
      </w:r>
      <w:r>
        <w:fldChar w:fldCharType="separate"/>
      </w:r>
      <w:r>
        <w:t>2</w:t>
      </w:r>
      <w:r>
        <w:fldChar w:fldCharType="end"/>
      </w:r>
      <w:r>
        <w:t>. Short caption.</w:t>
      </w:r>
      <w:bookmarkEnd w:id="84"/>
    </w:p>
    <w:p w14:paraId="6CB90384" w14:textId="77777777" w:rsidR="009E7946" w:rsidRPr="008F4B0D" w:rsidRDefault="009E7946" w:rsidP="00685614">
      <w:pPr>
        <w:spacing w:line="240" w:lineRule="auto"/>
      </w:pPr>
    </w:p>
    <w:p w14:paraId="73F98152" w14:textId="3CD7E392" w:rsidR="009E7946" w:rsidRPr="00DC28E6" w:rsidRDefault="00814348" w:rsidP="00685614">
      <w:pPr>
        <w:pStyle w:val="Heading1"/>
        <w:spacing w:line="240" w:lineRule="auto"/>
      </w:pPr>
      <w:bookmarkStart w:id="85" w:name="_Toc136826131"/>
      <w:r>
        <w:lastRenderedPageBreak/>
        <w:t>CHAPTER</w:t>
      </w:r>
      <w:r w:rsidR="009E7946" w:rsidRPr="00DC28E6">
        <w:t xml:space="preserve"> </w:t>
      </w:r>
      <w:r w:rsidR="009E7946">
        <w:t>3</w:t>
      </w:r>
      <w:bookmarkEnd w:id="85"/>
    </w:p>
    <w:p w14:paraId="45E317A2" w14:textId="389B36A9" w:rsidR="009E7946" w:rsidRDefault="009E7946" w:rsidP="00814348">
      <w:pPr>
        <w:spacing w:line="240" w:lineRule="auto"/>
        <w:ind w:firstLine="0"/>
        <w:jc w:val="center"/>
        <w:rPr>
          <w:b/>
          <w:bCs/>
        </w:rPr>
      </w:pPr>
      <w:r w:rsidRPr="00814348">
        <w:rPr>
          <w:b/>
          <w:bCs/>
        </w:rPr>
        <w:t>Chapter 3 Title</w:t>
      </w:r>
    </w:p>
    <w:p w14:paraId="7F0372BF" w14:textId="77777777" w:rsidR="00AC3EA5" w:rsidRPr="00814348" w:rsidRDefault="00AC3EA5" w:rsidP="00814348">
      <w:pPr>
        <w:spacing w:line="240" w:lineRule="auto"/>
        <w:ind w:firstLine="0"/>
        <w:jc w:val="center"/>
        <w:rPr>
          <w:b/>
          <w:bCs/>
        </w:rPr>
      </w:pPr>
    </w:p>
    <w:p w14:paraId="340E6A9C" w14:textId="77777777" w:rsidR="009E7946" w:rsidRPr="00DC28E6" w:rsidRDefault="009E7946" w:rsidP="00685614">
      <w:pPr>
        <w:pStyle w:val="Heading2"/>
        <w:spacing w:after="240" w:line="240" w:lineRule="auto"/>
      </w:pPr>
      <w:bookmarkStart w:id="86" w:name="_Toc136826132"/>
      <w:r>
        <w:t>Introduction</w:t>
      </w:r>
      <w:bookmarkEnd w:id="86"/>
    </w:p>
    <w:p w14:paraId="281CA476" w14:textId="77777777" w:rsidR="009E7946" w:rsidRDefault="009E7946" w:rsidP="00685614">
      <w:pPr>
        <w:pStyle w:val="Heading3"/>
        <w:spacing w:after="240" w:line="240" w:lineRule="auto"/>
      </w:pPr>
      <w:bookmarkStart w:id="87" w:name="_Toc136826133"/>
      <w:r w:rsidRPr="00DC28E6">
        <w:t>Subheading</w:t>
      </w:r>
      <w:r>
        <w:t xml:space="preserve"> 1</w:t>
      </w:r>
      <w:bookmarkEnd w:id="87"/>
    </w:p>
    <w:p w14:paraId="7A037FD3" w14:textId="77777777" w:rsidR="009E7946" w:rsidRPr="002062A4" w:rsidRDefault="009E7946" w:rsidP="00685614">
      <w:pPr>
        <w:spacing w:line="240" w:lineRule="auto"/>
      </w:pPr>
    </w:p>
    <w:p w14:paraId="734BB111" w14:textId="77777777" w:rsidR="009E7946" w:rsidRPr="00DC28E6" w:rsidRDefault="009E7946" w:rsidP="00685614">
      <w:pPr>
        <w:pStyle w:val="Heading2"/>
        <w:spacing w:after="240" w:line="240" w:lineRule="auto"/>
      </w:pPr>
      <w:bookmarkStart w:id="88" w:name="_Toc136826134"/>
      <w:r>
        <w:t>Methods</w:t>
      </w:r>
      <w:bookmarkEnd w:id="88"/>
    </w:p>
    <w:p w14:paraId="39D4DD46" w14:textId="77777777" w:rsidR="009E7946" w:rsidRDefault="009E7946" w:rsidP="00685614">
      <w:pPr>
        <w:pStyle w:val="Heading3"/>
        <w:spacing w:after="240" w:line="240" w:lineRule="auto"/>
      </w:pPr>
      <w:bookmarkStart w:id="89" w:name="_Toc136826135"/>
      <w:r w:rsidRPr="00DC28E6">
        <w:t>Subheading</w:t>
      </w:r>
      <w:r>
        <w:t xml:space="preserve"> 1</w:t>
      </w:r>
      <w:bookmarkEnd w:id="89"/>
    </w:p>
    <w:p w14:paraId="5D1F3938" w14:textId="77777777" w:rsidR="009E7946" w:rsidRDefault="009E7946" w:rsidP="00685614">
      <w:pPr>
        <w:spacing w:line="240" w:lineRule="auto"/>
      </w:pPr>
    </w:p>
    <w:p w14:paraId="11E2F6EF" w14:textId="77777777" w:rsidR="009E7946" w:rsidRPr="00DC28E6" w:rsidRDefault="009E7946" w:rsidP="00685614">
      <w:pPr>
        <w:pStyle w:val="Heading2"/>
        <w:spacing w:after="240" w:line="240" w:lineRule="auto"/>
      </w:pPr>
      <w:bookmarkStart w:id="90" w:name="_Toc136826136"/>
      <w:r>
        <w:t>Results</w:t>
      </w:r>
      <w:bookmarkEnd w:id="90"/>
    </w:p>
    <w:p w14:paraId="4B27DD48" w14:textId="77777777" w:rsidR="009E7946" w:rsidRDefault="009E7946" w:rsidP="00685614">
      <w:pPr>
        <w:pStyle w:val="Heading3"/>
        <w:spacing w:after="240" w:line="240" w:lineRule="auto"/>
      </w:pPr>
      <w:bookmarkStart w:id="91" w:name="_Toc136826137"/>
      <w:r w:rsidRPr="00DC28E6">
        <w:t>Subheading</w:t>
      </w:r>
      <w:r>
        <w:t xml:space="preserve"> 1</w:t>
      </w:r>
      <w:bookmarkEnd w:id="91"/>
    </w:p>
    <w:p w14:paraId="463D5DA8" w14:textId="77777777" w:rsidR="009E7946" w:rsidRDefault="009E7946" w:rsidP="00685614">
      <w:pPr>
        <w:spacing w:line="240" w:lineRule="auto"/>
      </w:pPr>
    </w:p>
    <w:p w14:paraId="3B3ED185" w14:textId="77777777" w:rsidR="009E7946" w:rsidRPr="00DC28E6" w:rsidRDefault="009E7946" w:rsidP="00685614">
      <w:pPr>
        <w:pStyle w:val="Heading2"/>
        <w:spacing w:after="240" w:line="240" w:lineRule="auto"/>
      </w:pPr>
      <w:bookmarkStart w:id="92" w:name="_Toc136826138"/>
      <w:r>
        <w:t>Discussion</w:t>
      </w:r>
      <w:bookmarkEnd w:id="92"/>
    </w:p>
    <w:p w14:paraId="73F8ACD6" w14:textId="77777777" w:rsidR="009E7946" w:rsidRDefault="009E7946" w:rsidP="00685614">
      <w:pPr>
        <w:pStyle w:val="Heading3"/>
        <w:spacing w:after="240" w:line="240" w:lineRule="auto"/>
      </w:pPr>
      <w:bookmarkStart w:id="93" w:name="_Toc136826139"/>
      <w:r>
        <w:t>Conclusion</w:t>
      </w:r>
      <w:bookmarkEnd w:id="93"/>
    </w:p>
    <w:p w14:paraId="260B7F8F" w14:textId="77777777" w:rsidR="009E7946" w:rsidRDefault="009E7946" w:rsidP="00685614">
      <w:pPr>
        <w:spacing w:line="240" w:lineRule="auto"/>
      </w:pPr>
    </w:p>
    <w:p w14:paraId="2229677E" w14:textId="77777777" w:rsidR="009E7946" w:rsidRPr="00DC28E6" w:rsidRDefault="009E7946" w:rsidP="00685614">
      <w:pPr>
        <w:pStyle w:val="Heading2"/>
        <w:spacing w:after="240" w:line="240" w:lineRule="auto"/>
      </w:pPr>
      <w:bookmarkStart w:id="94" w:name="_Toc136826140"/>
      <w:r>
        <w:t>Acknowledgments</w:t>
      </w:r>
      <w:bookmarkEnd w:id="94"/>
    </w:p>
    <w:p w14:paraId="29741EBF" w14:textId="77777777" w:rsidR="009E7946" w:rsidRDefault="009E7946" w:rsidP="00685614">
      <w:pPr>
        <w:spacing w:line="240" w:lineRule="auto"/>
      </w:pPr>
    </w:p>
    <w:p w14:paraId="66CC5449" w14:textId="77777777" w:rsidR="009E7946" w:rsidRPr="00DC28E6" w:rsidRDefault="009E7946" w:rsidP="00685614">
      <w:pPr>
        <w:pStyle w:val="Heading2"/>
        <w:spacing w:after="240" w:line="240" w:lineRule="auto"/>
      </w:pPr>
      <w:bookmarkStart w:id="95" w:name="_Toc136826141"/>
      <w:r>
        <w:t>Literature Cited</w:t>
      </w:r>
      <w:bookmarkEnd w:id="95"/>
    </w:p>
    <w:p w14:paraId="47CA58A0" w14:textId="77777777" w:rsidR="009E7946" w:rsidRDefault="009E7946" w:rsidP="00685614">
      <w:pPr>
        <w:spacing w:line="240" w:lineRule="auto"/>
      </w:pPr>
    </w:p>
    <w:p w14:paraId="38B6BF60" w14:textId="77777777" w:rsidR="009E7946" w:rsidRDefault="009E7946" w:rsidP="00685614">
      <w:pPr>
        <w:pStyle w:val="Heading2"/>
        <w:spacing w:after="240" w:line="240" w:lineRule="auto"/>
        <w:sectPr w:rsidR="009E7946" w:rsidSect="007A4B05">
          <w:pgSz w:w="12240" w:h="15840"/>
          <w:pgMar w:top="1440" w:right="1440" w:bottom="1440" w:left="1440" w:header="720" w:footer="720" w:gutter="0"/>
          <w:cols w:space="720"/>
          <w:docGrid w:linePitch="360"/>
        </w:sectPr>
      </w:pPr>
    </w:p>
    <w:p w14:paraId="55D8AA21" w14:textId="77777777" w:rsidR="009E7946" w:rsidRPr="00DC28E6" w:rsidRDefault="009E7946" w:rsidP="00685614">
      <w:pPr>
        <w:pStyle w:val="Heading2"/>
        <w:spacing w:after="240" w:line="240" w:lineRule="auto"/>
      </w:pPr>
      <w:bookmarkStart w:id="96" w:name="_Toc136826142"/>
      <w:r>
        <w:lastRenderedPageBreak/>
        <w:t>Figures</w:t>
      </w:r>
      <w:bookmarkEnd w:id="96"/>
    </w:p>
    <w:p w14:paraId="74038F2C" w14:textId="77777777" w:rsidR="009E7946" w:rsidRDefault="009E7946" w:rsidP="00685614">
      <w:pPr>
        <w:spacing w:line="240" w:lineRule="auto"/>
      </w:pPr>
    </w:p>
    <w:p w14:paraId="47988D5C" w14:textId="77777777" w:rsidR="009E7946" w:rsidRDefault="009E7946" w:rsidP="00685614">
      <w:pPr>
        <w:pStyle w:val="NoIndent"/>
        <w:spacing w:line="240" w:lineRule="auto"/>
      </w:pPr>
    </w:p>
    <w:p w14:paraId="532D7DFE" w14:textId="77777777" w:rsidR="008E6063" w:rsidRPr="008F4B0D" w:rsidRDefault="008E6063" w:rsidP="008E6063">
      <w:pPr>
        <w:pStyle w:val="Caption"/>
      </w:pPr>
      <w:bookmarkStart w:id="97" w:name="_Toc136825943"/>
      <w:r w:rsidRPr="008F4B0D">
        <w:t xml:space="preserve">Figure </w:t>
      </w:r>
      <w:r>
        <w:fldChar w:fldCharType="begin"/>
      </w:r>
      <w:r>
        <w:instrText xml:space="preserve"> SEQ Figure \* ARABIC \r 1 </w:instrText>
      </w:r>
      <w:r>
        <w:fldChar w:fldCharType="separate"/>
      </w:r>
      <w:r>
        <w:t>1</w:t>
      </w:r>
      <w:r>
        <w:fldChar w:fldCharType="end"/>
      </w:r>
      <w:r w:rsidRPr="008F4B0D">
        <w:t>. Short caption.</w:t>
      </w:r>
      <w:bookmarkEnd w:id="97"/>
      <w:r w:rsidRPr="008F4B0D">
        <w:t xml:space="preserve"> </w:t>
      </w:r>
    </w:p>
    <w:p w14:paraId="1347634D" w14:textId="77777777" w:rsidR="008E6063" w:rsidRDefault="008E6063" w:rsidP="008E6063">
      <w:pPr>
        <w:spacing w:line="240" w:lineRule="auto"/>
        <w:ind w:firstLine="0"/>
      </w:pPr>
    </w:p>
    <w:p w14:paraId="34B93546" w14:textId="77777777" w:rsidR="008E6063" w:rsidRDefault="008E6063" w:rsidP="008E6063">
      <w:pPr>
        <w:spacing w:line="240" w:lineRule="auto"/>
        <w:ind w:firstLine="0"/>
      </w:pPr>
    </w:p>
    <w:p w14:paraId="403D9007" w14:textId="77777777" w:rsidR="008E6063" w:rsidRDefault="008E6063" w:rsidP="008E6063">
      <w:pPr>
        <w:pStyle w:val="Caption"/>
      </w:pPr>
      <w:bookmarkStart w:id="98" w:name="_Toc136825944"/>
      <w:r>
        <w:t xml:space="preserve">Figure </w:t>
      </w:r>
      <w:r>
        <w:fldChar w:fldCharType="begin"/>
      </w:r>
      <w:r>
        <w:instrText xml:space="preserve"> SEQ Figure \* ARABIC </w:instrText>
      </w:r>
      <w:r>
        <w:fldChar w:fldCharType="separate"/>
      </w:r>
      <w:r>
        <w:t>2</w:t>
      </w:r>
      <w:r>
        <w:fldChar w:fldCharType="end"/>
      </w:r>
      <w:r>
        <w:t>. Short caption.</w:t>
      </w:r>
      <w:bookmarkEnd w:id="98"/>
    </w:p>
    <w:p w14:paraId="14CB2EF8" w14:textId="77777777" w:rsidR="008E6063" w:rsidRDefault="008E6063" w:rsidP="008E6063">
      <w:pPr>
        <w:ind w:firstLine="0"/>
      </w:pPr>
    </w:p>
    <w:p w14:paraId="51D58C13" w14:textId="77777777" w:rsidR="008E6063" w:rsidRDefault="008E6063" w:rsidP="008E6063">
      <w:pPr>
        <w:ind w:firstLine="0"/>
      </w:pPr>
    </w:p>
    <w:p w14:paraId="086BA6A6" w14:textId="77777777" w:rsidR="008E6063" w:rsidRPr="008E6063" w:rsidRDefault="008E6063" w:rsidP="008E6063">
      <w:pPr>
        <w:pStyle w:val="Caption"/>
      </w:pPr>
      <w:bookmarkStart w:id="99" w:name="_Toc136825945"/>
      <w:r>
        <w:t xml:space="preserve">Figure </w:t>
      </w:r>
      <w:r>
        <w:fldChar w:fldCharType="begin"/>
      </w:r>
      <w:r>
        <w:instrText xml:space="preserve"> SEQ Figure \* ARABIC </w:instrText>
      </w:r>
      <w:r>
        <w:fldChar w:fldCharType="separate"/>
      </w:r>
      <w:r>
        <w:t>3</w:t>
      </w:r>
      <w:r>
        <w:fldChar w:fldCharType="end"/>
      </w:r>
      <w:r>
        <w:t>. Short caption.</w:t>
      </w:r>
      <w:bookmarkEnd w:id="99"/>
    </w:p>
    <w:p w14:paraId="3216A6AA" w14:textId="77777777" w:rsidR="009E7946" w:rsidRPr="009E7946" w:rsidRDefault="009E7946" w:rsidP="00685614">
      <w:pPr>
        <w:pStyle w:val="Heading2"/>
        <w:spacing w:after="240" w:line="240" w:lineRule="auto"/>
        <w:sectPr w:rsidR="009E7946" w:rsidRPr="009E7946" w:rsidSect="002062A4">
          <w:pgSz w:w="12240" w:h="15840"/>
          <w:pgMar w:top="1440" w:right="1440" w:bottom="1440" w:left="1440" w:header="720" w:footer="720" w:gutter="0"/>
          <w:cols w:space="720"/>
          <w:docGrid w:linePitch="360"/>
        </w:sectPr>
      </w:pPr>
    </w:p>
    <w:p w14:paraId="2A04849A" w14:textId="77777777" w:rsidR="009E7946" w:rsidRPr="009E7946" w:rsidRDefault="009E7946" w:rsidP="00685614">
      <w:pPr>
        <w:pStyle w:val="Heading2"/>
        <w:spacing w:after="240" w:line="240" w:lineRule="auto"/>
      </w:pPr>
      <w:bookmarkStart w:id="100" w:name="_Toc136826143"/>
      <w:r w:rsidRPr="009E7946">
        <w:lastRenderedPageBreak/>
        <w:t>Tables</w:t>
      </w:r>
      <w:bookmarkEnd w:id="100"/>
    </w:p>
    <w:p w14:paraId="0A5FCE4E" w14:textId="77777777" w:rsidR="009E7946" w:rsidRPr="009E7946" w:rsidRDefault="009E7946" w:rsidP="002B688D">
      <w:pPr>
        <w:pStyle w:val="Caption"/>
      </w:pPr>
    </w:p>
    <w:p w14:paraId="601E2648" w14:textId="77777777" w:rsidR="008E6063" w:rsidRDefault="008E6063" w:rsidP="008E6063">
      <w:pPr>
        <w:pStyle w:val="Caption"/>
      </w:pPr>
      <w:bookmarkStart w:id="101" w:name="_Toc136826196"/>
      <w:r w:rsidRPr="009E7946">
        <w:t xml:space="preserve">Table </w:t>
      </w:r>
      <w:r w:rsidRPr="00FC13DD">
        <w:fldChar w:fldCharType="begin"/>
      </w:r>
      <w:r w:rsidRPr="009E7946">
        <w:instrText xml:space="preserve"> SEQ Table \* ARABIC</w:instrText>
      </w:r>
      <w:r>
        <w:instrText xml:space="preserve"> \r 1</w:instrText>
      </w:r>
      <w:r w:rsidRPr="009E7946">
        <w:instrText xml:space="preserve"> </w:instrText>
      </w:r>
      <w:r w:rsidRPr="00FC13DD">
        <w:fldChar w:fldCharType="separate"/>
      </w:r>
      <w:r>
        <w:t>1</w:t>
      </w:r>
      <w:r w:rsidRPr="00FC13DD">
        <w:fldChar w:fldCharType="end"/>
      </w:r>
      <w:r w:rsidRPr="009E7946">
        <w:t>. Short caption.</w:t>
      </w:r>
      <w:bookmarkEnd w:id="101"/>
      <w:r w:rsidRPr="009E7946">
        <w:t xml:space="preserve"> </w:t>
      </w:r>
    </w:p>
    <w:p w14:paraId="7FAF6F85" w14:textId="77777777" w:rsidR="008E6063" w:rsidRDefault="008E6063" w:rsidP="008E6063">
      <w:pPr>
        <w:ind w:firstLine="0"/>
      </w:pPr>
    </w:p>
    <w:p w14:paraId="08563994" w14:textId="77777777" w:rsidR="008E6063" w:rsidRPr="008E6063" w:rsidRDefault="008E6063" w:rsidP="008E6063">
      <w:pPr>
        <w:pStyle w:val="Caption"/>
      </w:pPr>
      <w:bookmarkStart w:id="102" w:name="_Toc136826197"/>
      <w:r>
        <w:t xml:space="preserve">Table </w:t>
      </w:r>
      <w:r>
        <w:fldChar w:fldCharType="begin"/>
      </w:r>
      <w:r>
        <w:instrText xml:space="preserve"> SEQ Table \* ARABIC </w:instrText>
      </w:r>
      <w:r>
        <w:fldChar w:fldCharType="separate"/>
      </w:r>
      <w:r>
        <w:t>2</w:t>
      </w:r>
      <w:r>
        <w:fldChar w:fldCharType="end"/>
      </w:r>
      <w:r>
        <w:t>. Short caption.</w:t>
      </w:r>
      <w:bookmarkEnd w:id="102"/>
    </w:p>
    <w:p w14:paraId="1D9B37CF" w14:textId="77777777" w:rsidR="009E7946" w:rsidRPr="009E7946" w:rsidRDefault="009E7946" w:rsidP="002B688D">
      <w:pPr>
        <w:pStyle w:val="Caption"/>
      </w:pPr>
    </w:p>
    <w:p w14:paraId="05792F75" w14:textId="77777777" w:rsidR="009E7946" w:rsidRDefault="009E7946" w:rsidP="00685614">
      <w:pPr>
        <w:spacing w:line="240" w:lineRule="auto"/>
      </w:pPr>
    </w:p>
    <w:p w14:paraId="59B1A469" w14:textId="77777777" w:rsidR="009E7946" w:rsidRDefault="009E7946" w:rsidP="00685614">
      <w:pPr>
        <w:spacing w:line="240" w:lineRule="auto"/>
      </w:pPr>
    </w:p>
    <w:p w14:paraId="6B44E41A" w14:textId="5AFC5A62" w:rsidR="009E7946" w:rsidRPr="00DC28E6" w:rsidRDefault="005F509B" w:rsidP="00685614">
      <w:pPr>
        <w:pStyle w:val="Heading1"/>
        <w:spacing w:line="240" w:lineRule="auto"/>
      </w:pPr>
      <w:bookmarkStart w:id="103" w:name="_Toc136826144"/>
      <w:r>
        <w:lastRenderedPageBreak/>
        <w:t>CHAPTER</w:t>
      </w:r>
      <w:r w:rsidR="009E7946" w:rsidRPr="00DC28E6">
        <w:t xml:space="preserve"> </w:t>
      </w:r>
      <w:r w:rsidR="009E7946">
        <w:t>4</w:t>
      </w:r>
      <w:bookmarkEnd w:id="103"/>
    </w:p>
    <w:p w14:paraId="4CEFA963" w14:textId="174EBCE1" w:rsidR="009E7946" w:rsidRDefault="009E7946" w:rsidP="005F509B">
      <w:pPr>
        <w:spacing w:line="240" w:lineRule="auto"/>
        <w:ind w:firstLine="0"/>
        <w:jc w:val="center"/>
        <w:rPr>
          <w:b/>
          <w:bCs/>
        </w:rPr>
      </w:pPr>
      <w:r w:rsidRPr="005F509B">
        <w:rPr>
          <w:b/>
          <w:bCs/>
        </w:rPr>
        <w:t>Chapter 4 Title</w:t>
      </w:r>
    </w:p>
    <w:p w14:paraId="3F537DFE" w14:textId="77777777" w:rsidR="00AC3EA5" w:rsidRPr="005F509B" w:rsidRDefault="00AC3EA5" w:rsidP="005F509B">
      <w:pPr>
        <w:spacing w:line="240" w:lineRule="auto"/>
        <w:ind w:firstLine="0"/>
        <w:jc w:val="center"/>
        <w:rPr>
          <w:b/>
          <w:bCs/>
        </w:rPr>
      </w:pPr>
    </w:p>
    <w:p w14:paraId="21422331" w14:textId="77777777" w:rsidR="009E7946" w:rsidRPr="00DC28E6" w:rsidRDefault="009E7946" w:rsidP="00685614">
      <w:pPr>
        <w:pStyle w:val="Heading2"/>
        <w:spacing w:after="240" w:line="240" w:lineRule="auto"/>
      </w:pPr>
      <w:bookmarkStart w:id="104" w:name="_Toc136826145"/>
      <w:r>
        <w:t>Introduction</w:t>
      </w:r>
      <w:bookmarkEnd w:id="104"/>
    </w:p>
    <w:p w14:paraId="014CDBAE" w14:textId="77777777" w:rsidR="009E7946" w:rsidRDefault="009E7946" w:rsidP="00685614">
      <w:pPr>
        <w:pStyle w:val="Heading3"/>
        <w:spacing w:after="240" w:line="240" w:lineRule="auto"/>
      </w:pPr>
      <w:bookmarkStart w:id="105" w:name="_Toc136826146"/>
      <w:r w:rsidRPr="00DC28E6">
        <w:t>Subheading</w:t>
      </w:r>
      <w:r>
        <w:t xml:space="preserve"> 1</w:t>
      </w:r>
      <w:bookmarkEnd w:id="105"/>
    </w:p>
    <w:p w14:paraId="7C94639F" w14:textId="77777777" w:rsidR="009E7946" w:rsidRDefault="009E7946" w:rsidP="00685614">
      <w:pPr>
        <w:pStyle w:val="Heading4"/>
        <w:spacing w:line="240" w:lineRule="auto"/>
      </w:pPr>
      <w:bookmarkStart w:id="106" w:name="_Toc136826147"/>
      <w:r w:rsidRPr="00DC28E6">
        <w:t>Subheading 2</w:t>
      </w:r>
      <w:bookmarkEnd w:id="106"/>
    </w:p>
    <w:p w14:paraId="63BEBA8E" w14:textId="77777777" w:rsidR="009E7946" w:rsidRPr="002062A4" w:rsidRDefault="009E7946" w:rsidP="00685614">
      <w:pPr>
        <w:spacing w:line="240" w:lineRule="auto"/>
      </w:pPr>
    </w:p>
    <w:p w14:paraId="2707BF44" w14:textId="77777777" w:rsidR="009E7946" w:rsidRPr="00DC28E6" w:rsidRDefault="009E7946" w:rsidP="00685614">
      <w:pPr>
        <w:pStyle w:val="Heading2"/>
        <w:spacing w:after="240" w:line="240" w:lineRule="auto"/>
      </w:pPr>
      <w:bookmarkStart w:id="107" w:name="_Toc136826148"/>
      <w:r>
        <w:t>Methods</w:t>
      </w:r>
      <w:bookmarkEnd w:id="107"/>
    </w:p>
    <w:p w14:paraId="6F4159D5" w14:textId="77777777" w:rsidR="009E7946" w:rsidRDefault="009E7946" w:rsidP="00685614">
      <w:pPr>
        <w:pStyle w:val="Heading3"/>
        <w:spacing w:after="240" w:line="240" w:lineRule="auto"/>
      </w:pPr>
      <w:bookmarkStart w:id="108" w:name="_Toc136826149"/>
      <w:r w:rsidRPr="00DC28E6">
        <w:t>Subheading</w:t>
      </w:r>
      <w:r>
        <w:t xml:space="preserve"> 1</w:t>
      </w:r>
      <w:bookmarkEnd w:id="108"/>
    </w:p>
    <w:p w14:paraId="3920412E" w14:textId="77777777" w:rsidR="009E7946" w:rsidRPr="00DC28E6" w:rsidRDefault="009E7946" w:rsidP="00685614">
      <w:pPr>
        <w:pStyle w:val="Heading4"/>
        <w:spacing w:line="240" w:lineRule="auto"/>
      </w:pPr>
      <w:bookmarkStart w:id="109" w:name="_Toc136826150"/>
      <w:r w:rsidRPr="00DC28E6">
        <w:t>Subheading 2</w:t>
      </w:r>
      <w:bookmarkEnd w:id="109"/>
    </w:p>
    <w:p w14:paraId="257164D8" w14:textId="77777777" w:rsidR="009E7946" w:rsidRDefault="009E7946" w:rsidP="00685614">
      <w:pPr>
        <w:spacing w:line="240" w:lineRule="auto"/>
      </w:pPr>
    </w:p>
    <w:p w14:paraId="0A3671DD" w14:textId="77777777" w:rsidR="009E7946" w:rsidRPr="00DC28E6" w:rsidRDefault="009E7946" w:rsidP="00685614">
      <w:pPr>
        <w:pStyle w:val="Heading2"/>
        <w:spacing w:after="240" w:line="240" w:lineRule="auto"/>
      </w:pPr>
      <w:bookmarkStart w:id="110" w:name="_Toc136826151"/>
      <w:r>
        <w:t>Results</w:t>
      </w:r>
      <w:bookmarkEnd w:id="110"/>
    </w:p>
    <w:p w14:paraId="65BAD205" w14:textId="77777777" w:rsidR="009E7946" w:rsidRDefault="009E7946" w:rsidP="00685614">
      <w:pPr>
        <w:pStyle w:val="Heading3"/>
        <w:spacing w:after="240" w:line="240" w:lineRule="auto"/>
      </w:pPr>
      <w:bookmarkStart w:id="111" w:name="_Toc136826152"/>
      <w:r w:rsidRPr="00DC28E6">
        <w:t>Subheading</w:t>
      </w:r>
      <w:r>
        <w:t xml:space="preserve"> 1</w:t>
      </w:r>
      <w:bookmarkEnd w:id="111"/>
    </w:p>
    <w:p w14:paraId="4B18067F" w14:textId="77777777" w:rsidR="009E7946" w:rsidRPr="00DC28E6" w:rsidRDefault="009E7946" w:rsidP="00685614">
      <w:pPr>
        <w:pStyle w:val="Heading4"/>
        <w:spacing w:line="240" w:lineRule="auto"/>
      </w:pPr>
      <w:bookmarkStart w:id="112" w:name="_Toc136826153"/>
      <w:r w:rsidRPr="00DC28E6">
        <w:t>Subheading 2</w:t>
      </w:r>
      <w:bookmarkEnd w:id="112"/>
    </w:p>
    <w:p w14:paraId="73BE1990" w14:textId="77777777" w:rsidR="009E7946" w:rsidRDefault="009E7946" w:rsidP="00685614">
      <w:pPr>
        <w:spacing w:line="240" w:lineRule="auto"/>
      </w:pPr>
    </w:p>
    <w:p w14:paraId="5EE7AAF0" w14:textId="77777777" w:rsidR="009E7946" w:rsidRPr="00DC28E6" w:rsidRDefault="009E7946" w:rsidP="00685614">
      <w:pPr>
        <w:pStyle w:val="Heading2"/>
        <w:spacing w:after="240" w:line="240" w:lineRule="auto"/>
      </w:pPr>
      <w:bookmarkStart w:id="113" w:name="_Toc136826154"/>
      <w:r>
        <w:t>Discussion</w:t>
      </w:r>
      <w:bookmarkEnd w:id="113"/>
    </w:p>
    <w:p w14:paraId="78959C51" w14:textId="77777777" w:rsidR="009E7946" w:rsidRDefault="009E7946" w:rsidP="00685614">
      <w:pPr>
        <w:pStyle w:val="Heading3"/>
        <w:spacing w:after="240" w:line="240" w:lineRule="auto"/>
      </w:pPr>
      <w:bookmarkStart w:id="114" w:name="_Toc136826155"/>
      <w:r>
        <w:t>Conclusion</w:t>
      </w:r>
      <w:bookmarkEnd w:id="114"/>
    </w:p>
    <w:p w14:paraId="1E9AB52E" w14:textId="77777777" w:rsidR="009E7946" w:rsidRDefault="009E7946" w:rsidP="00685614">
      <w:pPr>
        <w:spacing w:line="240" w:lineRule="auto"/>
      </w:pPr>
    </w:p>
    <w:p w14:paraId="302572F7" w14:textId="77777777" w:rsidR="009E7946" w:rsidRPr="00DC28E6" w:rsidRDefault="009E7946" w:rsidP="00685614">
      <w:pPr>
        <w:pStyle w:val="Heading2"/>
        <w:spacing w:after="240" w:line="240" w:lineRule="auto"/>
      </w:pPr>
      <w:bookmarkStart w:id="115" w:name="_Toc136826156"/>
      <w:r>
        <w:t>Acknowledgments</w:t>
      </w:r>
      <w:bookmarkEnd w:id="115"/>
    </w:p>
    <w:p w14:paraId="27B82BA0" w14:textId="77777777" w:rsidR="009E7946" w:rsidRDefault="009E7946" w:rsidP="00685614">
      <w:pPr>
        <w:spacing w:line="240" w:lineRule="auto"/>
      </w:pPr>
    </w:p>
    <w:p w14:paraId="5F6E4DF3" w14:textId="77777777" w:rsidR="009E7946" w:rsidRPr="00DC28E6" w:rsidRDefault="009E7946" w:rsidP="00685614">
      <w:pPr>
        <w:pStyle w:val="Heading2"/>
        <w:spacing w:after="240" w:line="240" w:lineRule="auto"/>
      </w:pPr>
      <w:bookmarkStart w:id="116" w:name="_Toc136826157"/>
      <w:r>
        <w:t>Literature Cited</w:t>
      </w:r>
      <w:bookmarkEnd w:id="116"/>
    </w:p>
    <w:p w14:paraId="25B13F4B" w14:textId="77777777" w:rsidR="009E7946" w:rsidRDefault="009E7946" w:rsidP="00685614">
      <w:pPr>
        <w:spacing w:line="240" w:lineRule="auto"/>
      </w:pPr>
    </w:p>
    <w:p w14:paraId="1BD5D5D3" w14:textId="77777777" w:rsidR="009E7946" w:rsidRDefault="009E7946" w:rsidP="00685614">
      <w:pPr>
        <w:pStyle w:val="Heading2"/>
        <w:spacing w:after="240" w:line="240" w:lineRule="auto"/>
        <w:sectPr w:rsidR="009E7946" w:rsidSect="007A4B05">
          <w:pgSz w:w="12240" w:h="15840"/>
          <w:pgMar w:top="1440" w:right="1440" w:bottom="1440" w:left="1440" w:header="720" w:footer="720" w:gutter="0"/>
          <w:cols w:space="720"/>
          <w:docGrid w:linePitch="360"/>
        </w:sectPr>
      </w:pPr>
    </w:p>
    <w:p w14:paraId="7578AE41" w14:textId="77777777" w:rsidR="009E7946" w:rsidRPr="00DC28E6" w:rsidRDefault="009E7946" w:rsidP="00685614">
      <w:pPr>
        <w:pStyle w:val="Heading2"/>
        <w:spacing w:after="240" w:line="240" w:lineRule="auto"/>
      </w:pPr>
      <w:bookmarkStart w:id="117" w:name="_Toc136826158"/>
      <w:r>
        <w:lastRenderedPageBreak/>
        <w:t>Figures</w:t>
      </w:r>
      <w:bookmarkEnd w:id="117"/>
    </w:p>
    <w:p w14:paraId="31C1F311" w14:textId="77777777" w:rsidR="009E7946" w:rsidRDefault="009E7946" w:rsidP="00685614">
      <w:pPr>
        <w:spacing w:line="240" w:lineRule="auto"/>
      </w:pPr>
    </w:p>
    <w:p w14:paraId="7896ABF6" w14:textId="77777777" w:rsidR="009E7946" w:rsidRDefault="009E7946" w:rsidP="00685614">
      <w:pPr>
        <w:pStyle w:val="NoIndent"/>
        <w:spacing w:line="240" w:lineRule="auto"/>
      </w:pPr>
    </w:p>
    <w:p w14:paraId="3B941399" w14:textId="77777777" w:rsidR="008E6063" w:rsidRPr="008F4B0D" w:rsidRDefault="008E6063" w:rsidP="008E6063">
      <w:pPr>
        <w:pStyle w:val="Caption"/>
      </w:pPr>
      <w:r w:rsidRPr="008F4B0D">
        <w:t xml:space="preserve">Figure </w:t>
      </w:r>
      <w:r>
        <w:fldChar w:fldCharType="begin"/>
      </w:r>
      <w:r>
        <w:instrText xml:space="preserve"> SEQ Figure \* ARABIC \r 1 </w:instrText>
      </w:r>
      <w:r>
        <w:fldChar w:fldCharType="separate"/>
      </w:r>
      <w:r>
        <w:t>1</w:t>
      </w:r>
      <w:r>
        <w:fldChar w:fldCharType="end"/>
      </w:r>
      <w:r w:rsidRPr="008F4B0D">
        <w:t xml:space="preserve">. Short caption. </w:t>
      </w:r>
    </w:p>
    <w:p w14:paraId="3AC0A55B" w14:textId="77777777" w:rsidR="008E6063" w:rsidRDefault="008E6063" w:rsidP="008E6063">
      <w:pPr>
        <w:spacing w:line="240" w:lineRule="auto"/>
        <w:ind w:firstLine="0"/>
      </w:pPr>
    </w:p>
    <w:p w14:paraId="0B94668F" w14:textId="77777777" w:rsidR="008E6063" w:rsidRDefault="008E6063" w:rsidP="008E6063">
      <w:pPr>
        <w:spacing w:line="240" w:lineRule="auto"/>
        <w:ind w:firstLine="0"/>
      </w:pPr>
    </w:p>
    <w:p w14:paraId="572F2EE6" w14:textId="77777777" w:rsidR="008E6063" w:rsidRDefault="008E6063" w:rsidP="008E6063">
      <w:pPr>
        <w:pStyle w:val="Caption"/>
      </w:pPr>
      <w:r>
        <w:t xml:space="preserve">Figure </w:t>
      </w:r>
      <w:r>
        <w:fldChar w:fldCharType="begin"/>
      </w:r>
      <w:r>
        <w:instrText xml:space="preserve"> SEQ Figure \* ARABIC </w:instrText>
      </w:r>
      <w:r>
        <w:fldChar w:fldCharType="separate"/>
      </w:r>
      <w:r>
        <w:t>2</w:t>
      </w:r>
      <w:r>
        <w:fldChar w:fldCharType="end"/>
      </w:r>
      <w:r>
        <w:t>. Short caption.</w:t>
      </w:r>
    </w:p>
    <w:p w14:paraId="48271B2D" w14:textId="77777777" w:rsidR="008E6063" w:rsidRDefault="008E6063" w:rsidP="008E6063">
      <w:pPr>
        <w:ind w:firstLine="0"/>
      </w:pPr>
    </w:p>
    <w:p w14:paraId="1F4A5D39" w14:textId="77777777" w:rsidR="008E6063" w:rsidRDefault="008E6063" w:rsidP="008E6063">
      <w:pPr>
        <w:ind w:firstLine="0"/>
      </w:pPr>
    </w:p>
    <w:p w14:paraId="02E71F50" w14:textId="77777777" w:rsidR="008E6063" w:rsidRPr="008E6063" w:rsidRDefault="008E6063" w:rsidP="008E6063">
      <w:pPr>
        <w:pStyle w:val="Caption"/>
      </w:pPr>
      <w:r>
        <w:t xml:space="preserve">Figure </w:t>
      </w:r>
      <w:r>
        <w:fldChar w:fldCharType="begin"/>
      </w:r>
      <w:r>
        <w:instrText xml:space="preserve"> SEQ Figure \* ARABIC </w:instrText>
      </w:r>
      <w:r>
        <w:fldChar w:fldCharType="separate"/>
      </w:r>
      <w:r>
        <w:t>3</w:t>
      </w:r>
      <w:r>
        <w:fldChar w:fldCharType="end"/>
      </w:r>
      <w:r>
        <w:t>. Short caption.</w:t>
      </w:r>
    </w:p>
    <w:p w14:paraId="77A8FE1A" w14:textId="77777777" w:rsidR="008E6063" w:rsidRDefault="008E6063" w:rsidP="00685614">
      <w:pPr>
        <w:pStyle w:val="Heading2"/>
        <w:spacing w:after="240" w:line="240" w:lineRule="auto"/>
        <w:sectPr w:rsidR="008E6063" w:rsidSect="002062A4">
          <w:pgSz w:w="12240" w:h="15840"/>
          <w:pgMar w:top="1440" w:right="1440" w:bottom="1440" w:left="1440" w:header="720" w:footer="720" w:gutter="0"/>
          <w:cols w:space="720"/>
          <w:docGrid w:linePitch="360"/>
        </w:sectPr>
      </w:pPr>
    </w:p>
    <w:p w14:paraId="4F096904" w14:textId="77777777" w:rsidR="009E7946" w:rsidRPr="009E7946" w:rsidRDefault="009E7946" w:rsidP="00685614">
      <w:pPr>
        <w:pStyle w:val="Heading2"/>
        <w:spacing w:after="240" w:line="240" w:lineRule="auto"/>
      </w:pPr>
      <w:bookmarkStart w:id="118" w:name="_Toc136826159"/>
      <w:r w:rsidRPr="009E7946">
        <w:lastRenderedPageBreak/>
        <w:t>Tables</w:t>
      </w:r>
      <w:bookmarkEnd w:id="118"/>
    </w:p>
    <w:p w14:paraId="370EAB7A" w14:textId="77777777" w:rsidR="009E7946" w:rsidRPr="009E7946" w:rsidRDefault="009E7946" w:rsidP="002B688D">
      <w:pPr>
        <w:pStyle w:val="Caption"/>
      </w:pPr>
    </w:p>
    <w:p w14:paraId="6EEBAAC5" w14:textId="77777777" w:rsidR="008E6063" w:rsidRDefault="008E6063" w:rsidP="008E6063">
      <w:pPr>
        <w:pStyle w:val="Caption"/>
      </w:pPr>
      <w:bookmarkStart w:id="119" w:name="_Toc136826198"/>
      <w:r w:rsidRPr="009E7946">
        <w:t xml:space="preserve">Table </w:t>
      </w:r>
      <w:r w:rsidRPr="00FC13DD">
        <w:fldChar w:fldCharType="begin"/>
      </w:r>
      <w:r w:rsidRPr="009E7946">
        <w:instrText xml:space="preserve"> SEQ Table \* ARABIC</w:instrText>
      </w:r>
      <w:r>
        <w:instrText xml:space="preserve"> \r 1</w:instrText>
      </w:r>
      <w:r w:rsidRPr="009E7946">
        <w:instrText xml:space="preserve"> </w:instrText>
      </w:r>
      <w:r w:rsidRPr="00FC13DD">
        <w:fldChar w:fldCharType="separate"/>
      </w:r>
      <w:r>
        <w:t>1</w:t>
      </w:r>
      <w:r w:rsidRPr="00FC13DD">
        <w:fldChar w:fldCharType="end"/>
      </w:r>
      <w:r w:rsidRPr="009E7946">
        <w:t>. Short caption.</w:t>
      </w:r>
      <w:bookmarkEnd w:id="119"/>
      <w:r w:rsidRPr="009E7946">
        <w:t xml:space="preserve"> </w:t>
      </w:r>
    </w:p>
    <w:p w14:paraId="620336C2" w14:textId="77777777" w:rsidR="008E6063" w:rsidRDefault="008E6063" w:rsidP="008E6063">
      <w:pPr>
        <w:ind w:firstLine="0"/>
      </w:pPr>
    </w:p>
    <w:p w14:paraId="30589F99" w14:textId="77777777" w:rsidR="008E6063" w:rsidRPr="008E6063" w:rsidRDefault="008E6063" w:rsidP="008E6063">
      <w:pPr>
        <w:pStyle w:val="Caption"/>
      </w:pPr>
      <w:bookmarkStart w:id="120" w:name="_Toc136826199"/>
      <w:r>
        <w:t xml:space="preserve">Table </w:t>
      </w:r>
      <w:r>
        <w:fldChar w:fldCharType="begin"/>
      </w:r>
      <w:r>
        <w:instrText xml:space="preserve"> SEQ Table \* ARABIC </w:instrText>
      </w:r>
      <w:r>
        <w:fldChar w:fldCharType="separate"/>
      </w:r>
      <w:r>
        <w:t>2</w:t>
      </w:r>
      <w:r>
        <w:fldChar w:fldCharType="end"/>
      </w:r>
      <w:r>
        <w:t>. Short caption.</w:t>
      </w:r>
      <w:bookmarkEnd w:id="120"/>
    </w:p>
    <w:p w14:paraId="269200FA" w14:textId="77777777" w:rsidR="009E7946" w:rsidRPr="009E7946" w:rsidRDefault="009E7946" w:rsidP="002B688D">
      <w:pPr>
        <w:pStyle w:val="Caption"/>
      </w:pPr>
    </w:p>
    <w:p w14:paraId="0F7A4BD6" w14:textId="77777777" w:rsidR="009E7946" w:rsidRPr="009E7946" w:rsidRDefault="009E7946" w:rsidP="00685614">
      <w:pPr>
        <w:spacing w:line="240" w:lineRule="auto"/>
      </w:pPr>
    </w:p>
    <w:p w14:paraId="05D21F48" w14:textId="789C9DFD" w:rsidR="00E35361" w:rsidRPr="00A508CE" w:rsidRDefault="005F509B" w:rsidP="00685614">
      <w:pPr>
        <w:pStyle w:val="Appendix"/>
        <w:spacing w:line="240" w:lineRule="auto"/>
      </w:pPr>
      <w:bookmarkStart w:id="121" w:name="_Toc136826160"/>
      <w:bookmarkEnd w:id="4"/>
      <w:r>
        <w:lastRenderedPageBreak/>
        <w:t>APPENDIX</w:t>
      </w:r>
      <w:r w:rsidR="00A508CE" w:rsidRPr="00A508CE">
        <w:t xml:space="preserve"> A</w:t>
      </w:r>
      <w:bookmarkEnd w:id="121"/>
    </w:p>
    <w:bookmarkEnd w:id="5"/>
    <w:bookmarkEnd w:id="6"/>
    <w:p w14:paraId="5C133283" w14:textId="77777777" w:rsidR="00730784" w:rsidRPr="00685614" w:rsidRDefault="00730784" w:rsidP="00730784">
      <w:pPr>
        <w:spacing w:line="240" w:lineRule="auto"/>
        <w:ind w:firstLine="0"/>
        <w:jc w:val="center"/>
        <w:rPr>
          <w:b/>
          <w:bCs/>
        </w:rPr>
      </w:pPr>
      <w:r w:rsidRPr="00685614">
        <w:rPr>
          <w:b/>
          <w:bCs/>
        </w:rPr>
        <w:t xml:space="preserve">Effects of climate and land cover change on forest songbirds of the </w:t>
      </w:r>
      <w:r w:rsidRPr="00685614">
        <w:rPr>
          <w:b/>
          <w:bCs/>
        </w:rPr>
        <w:br/>
        <w:t>Appalachian Mountains: A literature review and case study</w:t>
      </w:r>
    </w:p>
    <w:p w14:paraId="77EA831A" w14:textId="77777777" w:rsidR="00FC13DD" w:rsidRDefault="00FC13DD" w:rsidP="00685614">
      <w:pPr>
        <w:spacing w:line="240" w:lineRule="auto"/>
      </w:pPr>
    </w:p>
    <w:p w14:paraId="19C35713" w14:textId="7CA839AC" w:rsidR="00FC13DD" w:rsidRPr="00AC3EA5" w:rsidRDefault="00FC13DD" w:rsidP="00730784">
      <w:pPr>
        <w:pStyle w:val="Heading2"/>
        <w:spacing w:after="240" w:line="240" w:lineRule="auto"/>
      </w:pPr>
      <w:bookmarkStart w:id="122" w:name="_Toc136826161"/>
      <w:r w:rsidRPr="00AC3EA5">
        <w:t>Appendix A1</w:t>
      </w:r>
      <w:r w:rsidR="00952D77" w:rsidRPr="00AC3EA5">
        <w:t>: JAGS model code</w:t>
      </w:r>
      <w:bookmarkEnd w:id="122"/>
    </w:p>
    <w:p w14:paraId="71E48247" w14:textId="6E1C5E20" w:rsidR="00730784" w:rsidRPr="00952D77" w:rsidRDefault="00730784" w:rsidP="00952D77">
      <w:pPr>
        <w:ind w:firstLine="0"/>
        <w:rPr>
          <w:b/>
          <w:bCs/>
        </w:rPr>
      </w:pPr>
      <w:r w:rsidRPr="00952D77">
        <w:rPr>
          <w:b/>
          <w:bCs/>
        </w:rPr>
        <w:t>JAGS model code for the negative binomial model with spatial dependence</w:t>
      </w:r>
    </w:p>
    <w:p w14:paraId="26E2079E"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model{</w:t>
      </w:r>
    </w:p>
    <w:p w14:paraId="484AF5D7" w14:textId="77777777" w:rsidR="00730784" w:rsidRPr="00730784" w:rsidRDefault="00730784" w:rsidP="00730784">
      <w:pPr>
        <w:spacing w:after="0" w:line="240" w:lineRule="auto"/>
        <w:ind w:firstLine="0"/>
        <w:rPr>
          <w:rFonts w:ascii="Courier New" w:hAnsi="Courier New" w:cs="Courier New"/>
          <w:sz w:val="20"/>
          <w:szCs w:val="20"/>
          <w:lang w:val="fr-FR"/>
        </w:rPr>
      </w:pPr>
    </w:p>
    <w:p w14:paraId="7EC610D8"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 PRIORS</w:t>
      </w:r>
    </w:p>
    <w:p w14:paraId="0F812336"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r ~ dgamma(0.01,0.01)</w:t>
      </w:r>
    </w:p>
    <w:p w14:paraId="68308217"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tau ~ dgamma(0.01,0.01)</w:t>
      </w:r>
    </w:p>
    <w:p w14:paraId="27FBA464"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s2 &lt;- 1/tau</w:t>
      </w:r>
    </w:p>
    <w:p w14:paraId="7BDE69B7"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phi ~ dunif(0,1)</w:t>
      </w:r>
    </w:p>
    <w:p w14:paraId="1E8A8612"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b0 ~ dnorm(0,0.01)</w:t>
      </w:r>
    </w:p>
    <w:p w14:paraId="43462C4B" w14:textId="77777777" w:rsidR="00730784" w:rsidRPr="00EB11DD" w:rsidRDefault="00730784" w:rsidP="00730784">
      <w:pPr>
        <w:spacing w:after="0" w:line="240" w:lineRule="auto"/>
        <w:ind w:firstLine="0"/>
        <w:rPr>
          <w:rFonts w:ascii="Courier New" w:hAnsi="Courier New" w:cs="Courier New"/>
          <w:sz w:val="20"/>
          <w:szCs w:val="20"/>
        </w:rPr>
      </w:pPr>
    </w:p>
    <w:p w14:paraId="1CB6AD9A" w14:textId="393F484B"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for (b in 1:C) {</w:t>
      </w:r>
      <w:r>
        <w:rPr>
          <w:rFonts w:ascii="Courier New" w:hAnsi="Courier New" w:cs="Courier New"/>
          <w:sz w:val="20"/>
          <w:szCs w:val="20"/>
        </w:rPr>
        <w:t xml:space="preserve">           </w:t>
      </w:r>
      <w:r w:rsidRPr="00EB11DD">
        <w:rPr>
          <w:rFonts w:ascii="Courier New" w:hAnsi="Courier New" w:cs="Courier New"/>
          <w:sz w:val="20"/>
          <w:szCs w:val="20"/>
        </w:rPr>
        <w:t xml:space="preserve">#NOTES: Loop over C (number of coefficients) </w:t>
      </w:r>
    </w:p>
    <w:p w14:paraId="78BB3C96"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beta[b] ~ dnorm(0,0.01)</w:t>
      </w:r>
    </w:p>
    <w:p w14:paraId="42104173"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4A5D6428" w14:textId="77777777" w:rsidR="00730784" w:rsidRPr="00EB11DD" w:rsidRDefault="00730784" w:rsidP="00730784">
      <w:pPr>
        <w:spacing w:after="0" w:line="240" w:lineRule="auto"/>
        <w:ind w:firstLine="0"/>
        <w:rPr>
          <w:rFonts w:ascii="Courier New" w:hAnsi="Courier New" w:cs="Courier New"/>
          <w:sz w:val="20"/>
          <w:szCs w:val="20"/>
        </w:rPr>
      </w:pPr>
    </w:p>
    <w:p w14:paraId="7BD828C5" w14:textId="01E40108"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for (a in 1:S){</w:t>
      </w:r>
      <w:r w:rsidR="007136A5">
        <w:rPr>
          <w:rFonts w:ascii="Courier New" w:hAnsi="Courier New" w:cs="Courier New"/>
          <w:sz w:val="20"/>
          <w:szCs w:val="20"/>
        </w:rPr>
        <w:t xml:space="preserve">            </w:t>
      </w:r>
      <w:r w:rsidR="007136A5" w:rsidRPr="00EB11DD">
        <w:rPr>
          <w:rFonts w:ascii="Courier New" w:hAnsi="Courier New" w:cs="Courier New"/>
          <w:sz w:val="20"/>
          <w:szCs w:val="20"/>
        </w:rPr>
        <w:t># NOTES: Loop over S (number of unique BBS routes)</w:t>
      </w:r>
    </w:p>
    <w:p w14:paraId="2EA11065"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mu[a] &lt;- b0</w:t>
      </w:r>
    </w:p>
    <w:p w14:paraId="73FEABDC"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for (b in 1:S){</w:t>
      </w:r>
    </w:p>
    <w:p w14:paraId="0C140778"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 Covariance matrix:</w:t>
      </w:r>
    </w:p>
    <w:p w14:paraId="776F3379"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Sigma[a, b] &lt;- s2*exp(log(phi)*dist[a,b])</w:t>
      </w:r>
    </w:p>
    <w:p w14:paraId="0016A199"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w:t>
      </w:r>
    </w:p>
    <w:p w14:paraId="7F4208C6"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7302CE7D"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w:t>
      </w:r>
    </w:p>
    <w:p w14:paraId="4DB87883"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site[1:S] ~ dmnorm.vcov(mu[1:S],Sigma[1:S,1:S])</w:t>
      </w:r>
    </w:p>
    <w:p w14:paraId="38F41108" w14:textId="77777777" w:rsidR="00730784" w:rsidRPr="00EB11DD" w:rsidRDefault="00730784" w:rsidP="00730784">
      <w:pPr>
        <w:spacing w:after="0" w:line="240" w:lineRule="auto"/>
        <w:ind w:firstLine="0"/>
        <w:rPr>
          <w:rFonts w:ascii="Courier New" w:hAnsi="Courier New" w:cs="Courier New"/>
          <w:sz w:val="20"/>
          <w:szCs w:val="20"/>
        </w:rPr>
      </w:pPr>
    </w:p>
    <w:p w14:paraId="063E38C6" w14:textId="77777777" w:rsidR="00730784" w:rsidRPr="00EB11DD" w:rsidRDefault="00730784" w:rsidP="00730784">
      <w:pPr>
        <w:spacing w:after="0" w:line="240" w:lineRule="auto"/>
        <w:ind w:firstLine="0"/>
        <w:rPr>
          <w:rFonts w:ascii="Courier New" w:hAnsi="Courier New" w:cs="Courier New"/>
          <w:sz w:val="20"/>
          <w:szCs w:val="20"/>
        </w:rPr>
      </w:pPr>
    </w:p>
    <w:p w14:paraId="1C14C7BE"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LIKELIHOOD</w:t>
      </w:r>
    </w:p>
    <w:p w14:paraId="643F8642"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for(i in 1:N){</w:t>
      </w:r>
    </w:p>
    <w:p w14:paraId="740E81B1"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y[i] ~ dnegbin(p[i],r)</w:t>
      </w:r>
    </w:p>
    <w:p w14:paraId="6B925CD5"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log(lambda[i]) &lt;- inprod(beta[1:C],x[i,1:C])+site[id[i]]</w:t>
      </w:r>
    </w:p>
    <w:p w14:paraId="69004931"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p[i] &lt;- r/(r+lambda[i])</w:t>
      </w:r>
    </w:p>
    <w:p w14:paraId="4B04D9B5" w14:textId="77777777" w:rsidR="00730784" w:rsidRPr="00EB11DD" w:rsidRDefault="00730784" w:rsidP="00730784">
      <w:pPr>
        <w:spacing w:after="0" w:line="240" w:lineRule="auto"/>
        <w:ind w:firstLine="0"/>
        <w:rPr>
          <w:rFonts w:ascii="Courier New" w:hAnsi="Courier New" w:cs="Courier New"/>
          <w:sz w:val="20"/>
          <w:szCs w:val="20"/>
        </w:rPr>
      </w:pPr>
    </w:p>
    <w:p w14:paraId="1420C6BA"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 FOR MODEL FIT - Squared Pearson residual: (obs-lambda)^2/(r(1-p)/p^2)</w:t>
      </w:r>
    </w:p>
    <w:p w14:paraId="48749C78"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p.resid[i] &lt;- pow((y[i]-lambda[i]), 2)/((r*(1-p[i]))/(pow(p[i],2)))</w:t>
      </w:r>
    </w:p>
    <w:p w14:paraId="3CA38BB3"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y.new[i] ~ dnegbin(p[i],r)                  </w:t>
      </w:r>
      <w:r w:rsidRPr="00EB11DD">
        <w:rPr>
          <w:rFonts w:ascii="Courier New" w:hAnsi="Courier New" w:cs="Courier New"/>
          <w:sz w:val="20"/>
          <w:szCs w:val="20"/>
        </w:rPr>
        <w:tab/>
      </w:r>
      <w:r w:rsidRPr="00EB11DD">
        <w:rPr>
          <w:rFonts w:ascii="Courier New" w:hAnsi="Courier New" w:cs="Courier New"/>
          <w:sz w:val="20"/>
          <w:szCs w:val="20"/>
        </w:rPr>
        <w:tab/>
      </w:r>
    </w:p>
    <w:p w14:paraId="69331F47"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p.resid.new[i] &lt;- pow((y.new[i]-lambda[i]),2)/((r*(1-p[i]))/(pow(p[i],2)))</w:t>
      </w:r>
    </w:p>
    <w:p w14:paraId="6943CB0B"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68D1668C"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NOTES: Loop over N (number of sites).</w:t>
      </w:r>
    </w:p>
    <w:p w14:paraId="4457E4DF" w14:textId="77777777" w:rsidR="00730784" w:rsidRPr="00EB11DD" w:rsidRDefault="00730784" w:rsidP="00730784">
      <w:pPr>
        <w:spacing w:after="0" w:line="240" w:lineRule="auto"/>
        <w:ind w:firstLine="0"/>
        <w:rPr>
          <w:rFonts w:ascii="Courier New" w:hAnsi="Courier New" w:cs="Courier New"/>
          <w:sz w:val="20"/>
          <w:szCs w:val="20"/>
        </w:rPr>
      </w:pPr>
    </w:p>
    <w:p w14:paraId="7AF41AF2"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MODEL FIT AND CHECKING</w:t>
      </w:r>
    </w:p>
    <w:p w14:paraId="01BAB140"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overall.fit &lt;- sum(p.resid[])</w:t>
      </w:r>
    </w:p>
    <w:p w14:paraId="722E9720"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overall.fit.new &lt;- sum(p.resid.new[])</w:t>
      </w:r>
    </w:p>
    <w:p w14:paraId="00688D49"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overall.p.val &lt;- step(overall.fit.new - overall.fit)</w:t>
      </w:r>
    </w:p>
    <w:p w14:paraId="4600C7DE" w14:textId="77777777" w:rsidR="00730784" w:rsidRPr="00EB11DD" w:rsidRDefault="00730784" w:rsidP="00730784">
      <w:pPr>
        <w:spacing w:after="0" w:line="240" w:lineRule="auto"/>
        <w:ind w:firstLine="0"/>
        <w:rPr>
          <w:rFonts w:ascii="Courier New" w:hAnsi="Courier New" w:cs="Courier New"/>
          <w:sz w:val="20"/>
          <w:szCs w:val="20"/>
        </w:rPr>
      </w:pPr>
    </w:p>
    <w:p w14:paraId="270058C8"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51A7E2F2" w14:textId="0744F86D" w:rsidR="00730784" w:rsidRPr="00D25AA3" w:rsidRDefault="00730784" w:rsidP="00D25AA3">
      <w:pPr>
        <w:ind w:firstLine="0"/>
        <w:rPr>
          <w:b/>
          <w:bCs/>
        </w:rPr>
      </w:pPr>
      <w:r w:rsidRPr="00D25AA3">
        <w:rPr>
          <w:b/>
          <w:bCs/>
        </w:rPr>
        <w:lastRenderedPageBreak/>
        <w:t>JAGS model code for the negative binomial model without spatial dependence</w:t>
      </w:r>
    </w:p>
    <w:p w14:paraId="184086A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model {</w:t>
      </w:r>
    </w:p>
    <w:p w14:paraId="7E7ADA08" w14:textId="77777777" w:rsidR="007136A5" w:rsidRPr="00EB11DD" w:rsidRDefault="007136A5" w:rsidP="007136A5">
      <w:pPr>
        <w:spacing w:after="0"/>
        <w:ind w:firstLine="0"/>
        <w:rPr>
          <w:rFonts w:ascii="Courier New" w:hAnsi="Courier New" w:cs="Courier New"/>
          <w:sz w:val="20"/>
          <w:szCs w:val="20"/>
        </w:rPr>
      </w:pPr>
    </w:p>
    <w:p w14:paraId="4A0B608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PRIORS</w:t>
      </w:r>
    </w:p>
    <w:p w14:paraId="31835CE2"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beta0 ~ dnorm(0,0.01)</w:t>
      </w:r>
    </w:p>
    <w:p w14:paraId="178F204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tau_l ~ dgamma(0.01,0.01)</w:t>
      </w:r>
    </w:p>
    <w:p w14:paraId="68D5CC8F"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mu_logr ~ dnorm(0,0.01) </w:t>
      </w:r>
    </w:p>
    <w:p w14:paraId="6D156D74"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tau_logr ~ dgamma(0.01,0.01) </w:t>
      </w:r>
    </w:p>
    <w:p w14:paraId="6A14DD5F" w14:textId="77777777" w:rsidR="007136A5" w:rsidRPr="00EB11DD" w:rsidRDefault="007136A5" w:rsidP="007136A5">
      <w:pPr>
        <w:spacing w:after="0"/>
        <w:ind w:firstLine="0"/>
        <w:rPr>
          <w:rFonts w:ascii="Courier New" w:hAnsi="Courier New" w:cs="Courier New"/>
          <w:sz w:val="20"/>
          <w:szCs w:val="20"/>
        </w:rPr>
      </w:pPr>
    </w:p>
    <w:p w14:paraId="3D7D6472"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for (s in 1:S){ </w:t>
      </w:r>
    </w:p>
    <w:p w14:paraId="0E834894"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 Site-level random effect for the expected count</w:t>
      </w:r>
    </w:p>
    <w:p w14:paraId="5D83FD1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site_l[s] ~ dnorm(0,tau_l)</w:t>
      </w:r>
    </w:p>
    <w:p w14:paraId="2B91B62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 Site-level random effect for the dispersion parameter</w:t>
      </w:r>
    </w:p>
    <w:p w14:paraId="10059245"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site_r[s] ~ dnorm(mu_logr,tau_logr)</w:t>
      </w:r>
    </w:p>
    <w:p w14:paraId="40C918F7"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log(r[s]) &lt;- site_r[s]</w:t>
      </w:r>
    </w:p>
    <w:p w14:paraId="7DCF8289"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w:t>
      </w:r>
    </w:p>
    <w:p w14:paraId="1CCFB49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NOTES: Loop over S (number of unique BBS routes)</w:t>
      </w:r>
    </w:p>
    <w:p w14:paraId="674EB647" w14:textId="77777777" w:rsidR="007136A5" w:rsidRPr="00EB11DD" w:rsidRDefault="007136A5" w:rsidP="007136A5">
      <w:pPr>
        <w:spacing w:after="0"/>
        <w:ind w:firstLine="0"/>
        <w:rPr>
          <w:rFonts w:ascii="Courier New" w:hAnsi="Courier New" w:cs="Courier New"/>
          <w:sz w:val="20"/>
          <w:szCs w:val="20"/>
        </w:rPr>
      </w:pPr>
    </w:p>
    <w:p w14:paraId="51B3A3F3"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for (b in 1:C) {</w:t>
      </w:r>
    </w:p>
    <w:p w14:paraId="73A5792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beta[b] ~ dnorm(0,0.01)</w:t>
      </w:r>
    </w:p>
    <w:p w14:paraId="2E2642EF"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w:t>
      </w:r>
    </w:p>
    <w:p w14:paraId="0CE29C4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NOTES: Loop over C (number of coefficients) </w:t>
      </w:r>
    </w:p>
    <w:p w14:paraId="6C91EDE9" w14:textId="77777777" w:rsidR="007136A5" w:rsidRPr="00EB11DD" w:rsidRDefault="007136A5" w:rsidP="007136A5">
      <w:pPr>
        <w:spacing w:after="0"/>
        <w:ind w:firstLine="0"/>
        <w:rPr>
          <w:rFonts w:ascii="Courier New" w:hAnsi="Courier New" w:cs="Courier New"/>
          <w:sz w:val="20"/>
          <w:szCs w:val="20"/>
        </w:rPr>
      </w:pPr>
    </w:p>
    <w:p w14:paraId="35610499" w14:textId="77777777" w:rsidR="007136A5" w:rsidRPr="00EB11DD" w:rsidRDefault="007136A5" w:rsidP="007136A5">
      <w:pPr>
        <w:spacing w:after="0"/>
        <w:ind w:firstLine="0"/>
        <w:rPr>
          <w:rFonts w:ascii="Courier New" w:hAnsi="Courier New" w:cs="Courier New"/>
          <w:sz w:val="20"/>
          <w:szCs w:val="20"/>
        </w:rPr>
      </w:pPr>
    </w:p>
    <w:p w14:paraId="65FA2C49"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LIKELIHOOD</w:t>
      </w:r>
    </w:p>
    <w:p w14:paraId="4981CA08"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for (i in 1:N){</w:t>
      </w:r>
    </w:p>
    <w:p w14:paraId="133062C3"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y[i] ~ dnegbin(p[i],r[id[i]])</w:t>
      </w:r>
    </w:p>
    <w:p w14:paraId="42497BC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log(lambda[i]) &lt;- beta0+inprod(beta[1:C],x[i,1:C])+site_l[id[i]]</w:t>
      </w:r>
    </w:p>
    <w:p w14:paraId="181D555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p[i] &lt;- r[id[i]]/(r[id[i]]+lambda[i])</w:t>
      </w:r>
    </w:p>
    <w:p w14:paraId="385F7CE4"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w:t>
      </w:r>
    </w:p>
    <w:p w14:paraId="4246F698"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 FOR MODEL FIT - Squared Pearson residual: (obs-lambda)^2/(r(1-p)/p^2)</w:t>
      </w:r>
    </w:p>
    <w:p w14:paraId="376EEECD"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p.resid[i] &lt;- pow((y[i]-lambda[i]),2)/((r[id[i]]*(1-p[i]))/pow(p[i],2))</w:t>
      </w:r>
    </w:p>
    <w:p w14:paraId="35CBF03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y.new[i] ~ dnegbin(p[i],r[id[i]])                  </w:t>
      </w:r>
      <w:r w:rsidRPr="00EB11DD">
        <w:rPr>
          <w:rFonts w:ascii="Courier New" w:hAnsi="Courier New" w:cs="Courier New"/>
          <w:sz w:val="20"/>
          <w:szCs w:val="20"/>
        </w:rPr>
        <w:tab/>
      </w:r>
      <w:r w:rsidRPr="00EB11DD">
        <w:rPr>
          <w:rFonts w:ascii="Courier New" w:hAnsi="Courier New" w:cs="Courier New"/>
          <w:sz w:val="20"/>
          <w:szCs w:val="20"/>
        </w:rPr>
        <w:tab/>
      </w:r>
    </w:p>
    <w:p w14:paraId="6BCA206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p.resid.new[i] &lt;- pow((y.new[i]-lambda[i]),2)/((r[id[i]]*(1-p[i]))/</w:t>
      </w:r>
    </w:p>
    <w:p w14:paraId="4448F2E5"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pow(p[i],2))</w:t>
      </w:r>
    </w:p>
    <w:p w14:paraId="3D9B03F2"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w:t>
      </w:r>
    </w:p>
    <w:p w14:paraId="7EF3431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NOTES: Loop over N (number of sites).</w:t>
      </w:r>
    </w:p>
    <w:p w14:paraId="5560A915" w14:textId="77777777" w:rsidR="007136A5" w:rsidRPr="00EB11DD" w:rsidRDefault="007136A5" w:rsidP="007136A5">
      <w:pPr>
        <w:spacing w:after="0"/>
        <w:ind w:firstLine="0"/>
        <w:rPr>
          <w:rFonts w:ascii="Courier New" w:hAnsi="Courier New" w:cs="Courier New"/>
          <w:sz w:val="20"/>
          <w:szCs w:val="20"/>
        </w:rPr>
      </w:pPr>
    </w:p>
    <w:p w14:paraId="78437699"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MODEL FIT AND CHECKING</w:t>
      </w:r>
    </w:p>
    <w:p w14:paraId="4F29C1F8"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overall.fit &lt;- sum(p.resid[])</w:t>
      </w:r>
    </w:p>
    <w:p w14:paraId="100320A3"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overall.fit.new &lt;- sum(p.resid.new[])</w:t>
      </w:r>
    </w:p>
    <w:p w14:paraId="6307C303"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overall.p.val &lt;- step(overall.fit.new - overall.fit)</w:t>
      </w:r>
    </w:p>
    <w:p w14:paraId="3BD133F7" w14:textId="77777777" w:rsidR="007136A5" w:rsidRPr="00EB11DD" w:rsidRDefault="007136A5" w:rsidP="007136A5">
      <w:pPr>
        <w:spacing w:after="0"/>
        <w:ind w:firstLine="0"/>
        <w:rPr>
          <w:rFonts w:ascii="Courier New" w:hAnsi="Courier New" w:cs="Courier New"/>
          <w:sz w:val="20"/>
          <w:szCs w:val="20"/>
        </w:rPr>
      </w:pPr>
    </w:p>
    <w:p w14:paraId="16E54C01" w14:textId="0E647ABF" w:rsidR="00730784" w:rsidRDefault="007136A5" w:rsidP="007136A5">
      <w:pPr>
        <w:spacing w:after="0"/>
        <w:ind w:firstLine="0"/>
      </w:pPr>
      <w:r w:rsidRPr="00EB11DD">
        <w:rPr>
          <w:rFonts w:ascii="Courier New" w:hAnsi="Courier New" w:cs="Courier New"/>
          <w:sz w:val="20"/>
          <w:szCs w:val="20"/>
        </w:rPr>
        <w:t>}</w:t>
      </w:r>
    </w:p>
    <w:p w14:paraId="3FC472E5" w14:textId="734CCAA7" w:rsidR="00C27330" w:rsidRDefault="00C27330" w:rsidP="00685614">
      <w:pPr>
        <w:pStyle w:val="BibliographyEntry"/>
      </w:pPr>
    </w:p>
    <w:p w14:paraId="55DC5BCA" w14:textId="24040F51" w:rsidR="00EF3868" w:rsidRPr="00A508CE" w:rsidRDefault="00EF3868" w:rsidP="00EF3868">
      <w:pPr>
        <w:pStyle w:val="Appendix"/>
        <w:spacing w:line="240" w:lineRule="auto"/>
      </w:pPr>
      <w:bookmarkStart w:id="123" w:name="_Toc136826162"/>
      <w:r>
        <w:lastRenderedPageBreak/>
        <w:t>APPENDIX</w:t>
      </w:r>
      <w:r w:rsidRPr="00A508CE">
        <w:t xml:space="preserve"> </w:t>
      </w:r>
      <w:r>
        <w:t>B</w:t>
      </w:r>
      <w:bookmarkEnd w:id="123"/>
    </w:p>
    <w:p w14:paraId="01BA32F2" w14:textId="0E0AFE59" w:rsidR="00EF3868" w:rsidRPr="00685614" w:rsidRDefault="00EF3868" w:rsidP="00EF3868">
      <w:pPr>
        <w:spacing w:line="240" w:lineRule="auto"/>
        <w:ind w:firstLine="0"/>
        <w:jc w:val="center"/>
        <w:rPr>
          <w:b/>
          <w:bCs/>
        </w:rPr>
      </w:pPr>
      <w:r>
        <w:rPr>
          <w:b/>
          <w:bCs/>
        </w:rPr>
        <w:t>Chapter 2 Title</w:t>
      </w:r>
    </w:p>
    <w:p w14:paraId="5F412A3B" w14:textId="77777777" w:rsidR="00EF3868" w:rsidRDefault="00EF3868" w:rsidP="00EF3868">
      <w:pPr>
        <w:spacing w:line="240" w:lineRule="auto"/>
      </w:pPr>
    </w:p>
    <w:p w14:paraId="61FDFBBD" w14:textId="793055FA" w:rsidR="00EF3868" w:rsidRPr="00AC3EA5" w:rsidRDefault="00EF3868" w:rsidP="00EF3868">
      <w:pPr>
        <w:pStyle w:val="Heading2"/>
        <w:spacing w:after="240" w:line="240" w:lineRule="auto"/>
      </w:pPr>
      <w:bookmarkStart w:id="124" w:name="_Toc136826163"/>
      <w:r w:rsidRPr="00AC3EA5">
        <w:t>Appendix B1</w:t>
      </w:r>
      <w:r w:rsidR="00513497" w:rsidRPr="00AC3EA5">
        <w:t>: Short appendix description</w:t>
      </w:r>
      <w:bookmarkEnd w:id="124"/>
    </w:p>
    <w:p w14:paraId="67AF7E7D" w14:textId="5116BB4C" w:rsidR="00EF3868" w:rsidRPr="00AC3EA5" w:rsidRDefault="00EF3868" w:rsidP="00513497">
      <w:pPr>
        <w:ind w:firstLine="0"/>
        <w:rPr>
          <w:b/>
          <w:bCs/>
        </w:rPr>
      </w:pPr>
      <w:r w:rsidRPr="00AC3EA5">
        <w:rPr>
          <w:b/>
          <w:bCs/>
        </w:rPr>
        <w:t xml:space="preserve">Appendix </w:t>
      </w:r>
      <w:r w:rsidR="00513497" w:rsidRPr="00AC3EA5">
        <w:rPr>
          <w:b/>
          <w:bCs/>
        </w:rPr>
        <w:t>item</w:t>
      </w:r>
    </w:p>
    <w:p w14:paraId="0B870520" w14:textId="77777777" w:rsidR="00EF3868" w:rsidRPr="00AC3EA5" w:rsidRDefault="00EF3868" w:rsidP="00685614">
      <w:pPr>
        <w:pStyle w:val="BibliographyEntry"/>
      </w:pPr>
    </w:p>
    <w:p w14:paraId="68B783D9" w14:textId="3E1151BD" w:rsidR="00EF6F4D" w:rsidRPr="00A508CE" w:rsidRDefault="00EF6F4D" w:rsidP="00EF6F4D">
      <w:pPr>
        <w:pStyle w:val="Appendix"/>
        <w:spacing w:line="240" w:lineRule="auto"/>
      </w:pPr>
      <w:bookmarkStart w:id="125" w:name="_Toc136826164"/>
      <w:r>
        <w:lastRenderedPageBreak/>
        <w:t>APPENDIX</w:t>
      </w:r>
      <w:r w:rsidRPr="00A508CE">
        <w:t xml:space="preserve"> </w:t>
      </w:r>
      <w:r>
        <w:t>C</w:t>
      </w:r>
      <w:bookmarkEnd w:id="125"/>
    </w:p>
    <w:p w14:paraId="634A02C8" w14:textId="06D4EE44" w:rsidR="00EF6F4D" w:rsidRPr="00685614" w:rsidRDefault="00EF6F4D" w:rsidP="00EF6F4D">
      <w:pPr>
        <w:spacing w:line="240" w:lineRule="auto"/>
        <w:ind w:firstLine="0"/>
        <w:jc w:val="center"/>
        <w:rPr>
          <w:b/>
          <w:bCs/>
        </w:rPr>
      </w:pPr>
      <w:r>
        <w:rPr>
          <w:b/>
          <w:bCs/>
        </w:rPr>
        <w:t>Chapter 3 Title</w:t>
      </w:r>
    </w:p>
    <w:p w14:paraId="2959A287" w14:textId="77777777" w:rsidR="00EF6F4D" w:rsidRDefault="00EF6F4D" w:rsidP="00EF6F4D">
      <w:pPr>
        <w:spacing w:line="240" w:lineRule="auto"/>
      </w:pPr>
    </w:p>
    <w:p w14:paraId="6EBCCFC9" w14:textId="7A2473C3" w:rsidR="00EF6F4D" w:rsidRPr="00AC3EA5" w:rsidRDefault="00EF6F4D" w:rsidP="00EF6F4D">
      <w:pPr>
        <w:pStyle w:val="Heading2"/>
        <w:spacing w:after="240" w:line="240" w:lineRule="auto"/>
      </w:pPr>
      <w:bookmarkStart w:id="126" w:name="_Toc136826165"/>
      <w:r w:rsidRPr="00AC3EA5">
        <w:t>Appendix C1: Short appendix description</w:t>
      </w:r>
      <w:bookmarkEnd w:id="126"/>
    </w:p>
    <w:p w14:paraId="5C7C3B71" w14:textId="77777777" w:rsidR="00EF6F4D" w:rsidRPr="00AC3EA5" w:rsidRDefault="00EF6F4D" w:rsidP="00EF6F4D">
      <w:pPr>
        <w:ind w:firstLine="0"/>
        <w:rPr>
          <w:b/>
          <w:bCs/>
        </w:rPr>
      </w:pPr>
      <w:r w:rsidRPr="00AC3EA5">
        <w:rPr>
          <w:b/>
          <w:bCs/>
        </w:rPr>
        <w:t>Appendix item</w:t>
      </w:r>
    </w:p>
    <w:p w14:paraId="44B3B77A" w14:textId="77777777" w:rsidR="00EF6F4D" w:rsidRPr="00AC3EA5" w:rsidRDefault="00EF6F4D" w:rsidP="00685614">
      <w:pPr>
        <w:pStyle w:val="BibliographyEntry"/>
      </w:pPr>
    </w:p>
    <w:p w14:paraId="13B4900E" w14:textId="77777777" w:rsidR="00EF6F4D" w:rsidRPr="00AC3EA5" w:rsidRDefault="00EF6F4D" w:rsidP="00685614">
      <w:pPr>
        <w:pStyle w:val="BibliographyEntry"/>
      </w:pPr>
    </w:p>
    <w:p w14:paraId="353E57E1" w14:textId="430FD063" w:rsidR="00EF6F4D" w:rsidRPr="00A508CE" w:rsidRDefault="00EF6F4D" w:rsidP="00EF6F4D">
      <w:pPr>
        <w:pStyle w:val="Appendix"/>
        <w:spacing w:line="240" w:lineRule="auto"/>
      </w:pPr>
      <w:bookmarkStart w:id="127" w:name="_Toc136826166"/>
      <w:r>
        <w:lastRenderedPageBreak/>
        <w:t>APPENDIX</w:t>
      </w:r>
      <w:r w:rsidRPr="00A508CE">
        <w:t xml:space="preserve"> </w:t>
      </w:r>
      <w:r>
        <w:t>D</w:t>
      </w:r>
      <w:bookmarkEnd w:id="127"/>
    </w:p>
    <w:p w14:paraId="33BE1D11" w14:textId="149EAE78" w:rsidR="00EF6F4D" w:rsidRPr="00685614" w:rsidRDefault="00EF6F4D" w:rsidP="00EF6F4D">
      <w:pPr>
        <w:spacing w:line="240" w:lineRule="auto"/>
        <w:ind w:firstLine="0"/>
        <w:jc w:val="center"/>
        <w:rPr>
          <w:b/>
          <w:bCs/>
        </w:rPr>
      </w:pPr>
      <w:r>
        <w:rPr>
          <w:b/>
          <w:bCs/>
        </w:rPr>
        <w:t>Chapter 4 Title</w:t>
      </w:r>
    </w:p>
    <w:p w14:paraId="1F6DF636" w14:textId="77777777" w:rsidR="00EF6F4D" w:rsidRDefault="00EF6F4D" w:rsidP="00EF6F4D">
      <w:pPr>
        <w:spacing w:line="240" w:lineRule="auto"/>
      </w:pPr>
    </w:p>
    <w:p w14:paraId="588B31B5" w14:textId="2B13A288" w:rsidR="00EF6F4D" w:rsidRPr="00513497" w:rsidRDefault="00EF6F4D" w:rsidP="00EF6F4D">
      <w:pPr>
        <w:pStyle w:val="Heading2"/>
        <w:spacing w:after="240" w:line="240" w:lineRule="auto"/>
        <w:rPr>
          <w:lang w:val="fr-FR"/>
        </w:rPr>
      </w:pPr>
      <w:bookmarkStart w:id="128" w:name="_Toc136826167"/>
      <w:r w:rsidRPr="00513497">
        <w:rPr>
          <w:lang w:val="fr-FR"/>
        </w:rPr>
        <w:t xml:space="preserve">Appendix </w:t>
      </w:r>
      <w:r>
        <w:rPr>
          <w:lang w:val="fr-FR"/>
        </w:rPr>
        <w:t>D</w:t>
      </w:r>
      <w:r w:rsidRPr="00513497">
        <w:rPr>
          <w:lang w:val="fr-FR"/>
        </w:rPr>
        <w:t>1: Short appendix de</w:t>
      </w:r>
      <w:r>
        <w:rPr>
          <w:lang w:val="fr-FR"/>
        </w:rPr>
        <w:t>scription</w:t>
      </w:r>
      <w:bookmarkEnd w:id="128"/>
    </w:p>
    <w:p w14:paraId="6EFEE084" w14:textId="77777777" w:rsidR="00EF6F4D" w:rsidRPr="00513497" w:rsidRDefault="00EF6F4D" w:rsidP="00EF6F4D">
      <w:pPr>
        <w:ind w:firstLine="0"/>
        <w:rPr>
          <w:b/>
          <w:bCs/>
          <w:lang w:val="fr-FR"/>
        </w:rPr>
      </w:pPr>
      <w:r w:rsidRPr="00513497">
        <w:rPr>
          <w:b/>
          <w:bCs/>
          <w:lang w:val="fr-FR"/>
        </w:rPr>
        <w:t xml:space="preserve">Appendix </w:t>
      </w:r>
      <w:r>
        <w:rPr>
          <w:b/>
          <w:bCs/>
          <w:lang w:val="fr-FR"/>
        </w:rPr>
        <w:t>item</w:t>
      </w:r>
    </w:p>
    <w:p w14:paraId="59E80616" w14:textId="77777777" w:rsidR="00EF6F4D" w:rsidRPr="00513497" w:rsidRDefault="00EF6F4D" w:rsidP="00685614">
      <w:pPr>
        <w:pStyle w:val="BibliographyEntry"/>
        <w:rPr>
          <w:lang w:val="fr-FR"/>
        </w:rPr>
      </w:pPr>
    </w:p>
    <w:sectPr w:rsidR="00EF6F4D" w:rsidRPr="00513497" w:rsidSect="002062A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3-06-05T03:00:00Z" w:initials="h">
    <w:p w14:paraId="0B56772D" w14:textId="77777777" w:rsidR="003117EE" w:rsidRDefault="003117EE">
      <w:pPr>
        <w:pStyle w:val="CommentText"/>
        <w:ind w:firstLine="0"/>
      </w:pPr>
      <w:r>
        <w:rPr>
          <w:rStyle w:val="CommentReference"/>
        </w:rPr>
        <w:annotationRef/>
      </w:r>
      <w:r>
        <w:t>Final formatting:</w:t>
      </w:r>
    </w:p>
    <w:p w14:paraId="0F26B2AC" w14:textId="77777777" w:rsidR="003117EE" w:rsidRDefault="003117EE">
      <w:pPr>
        <w:pStyle w:val="CommentText"/>
        <w:ind w:firstLine="0"/>
      </w:pPr>
      <w:r>
        <w:t>- single spacing with space after paragraph</w:t>
      </w:r>
    </w:p>
    <w:p w14:paraId="5AA1223C" w14:textId="77777777" w:rsidR="003117EE" w:rsidRDefault="003117EE">
      <w:pPr>
        <w:pStyle w:val="CommentText"/>
        <w:ind w:firstLine="0"/>
      </w:pPr>
      <w:r>
        <w:t>- Chapters and Appendices in bold</w:t>
      </w:r>
    </w:p>
    <w:p w14:paraId="32B885C9" w14:textId="77777777" w:rsidR="003117EE" w:rsidRDefault="003117EE" w:rsidP="00F04456">
      <w:pPr>
        <w:pStyle w:val="CommentText"/>
        <w:ind w:firstLine="0"/>
      </w:pPr>
      <w:r>
        <w:t>- Everything else not in bold</w:t>
      </w:r>
    </w:p>
  </w:comment>
  <w:comment w:id="1" w:author="hlclipp@mix.wvu.edu" w:date="2023-06-05T02:58:00Z" w:initials="h">
    <w:p w14:paraId="19EC3E9E" w14:textId="301CE38A" w:rsidR="003117EE" w:rsidRDefault="003117EE">
      <w:pPr>
        <w:pStyle w:val="CommentText"/>
        <w:ind w:firstLine="0"/>
      </w:pPr>
      <w:r>
        <w:rPr>
          <w:rStyle w:val="CommentReference"/>
        </w:rPr>
        <w:annotationRef/>
      </w:r>
      <w:r>
        <w:t>Final formatting:</w:t>
      </w:r>
    </w:p>
    <w:p w14:paraId="172AE813" w14:textId="77777777" w:rsidR="003117EE" w:rsidRDefault="003117EE">
      <w:pPr>
        <w:pStyle w:val="CommentText"/>
        <w:ind w:firstLine="0"/>
      </w:pPr>
      <w:r>
        <w:t>- single spacing with space after paragraph</w:t>
      </w:r>
    </w:p>
    <w:p w14:paraId="6415EEFA" w14:textId="77777777" w:rsidR="003117EE" w:rsidRDefault="003117EE">
      <w:pPr>
        <w:pStyle w:val="CommentText"/>
        <w:ind w:firstLine="0"/>
      </w:pPr>
      <w:r>
        <w:t>- Tables in bold</w:t>
      </w:r>
    </w:p>
    <w:p w14:paraId="387DD100" w14:textId="77777777" w:rsidR="003117EE" w:rsidRDefault="003117EE">
      <w:pPr>
        <w:pStyle w:val="CommentText"/>
        <w:ind w:firstLine="0"/>
      </w:pPr>
      <w:r>
        <w:t>- Simple (shortened) table caption not in bold</w:t>
      </w:r>
    </w:p>
    <w:p w14:paraId="2E441BA9" w14:textId="77777777" w:rsidR="003117EE" w:rsidRDefault="003117EE" w:rsidP="00D73D02">
      <w:pPr>
        <w:pStyle w:val="CommentText"/>
        <w:ind w:firstLine="0"/>
      </w:pPr>
      <w:r>
        <w:t>- Chapter labels inserted where relevant</w:t>
      </w:r>
    </w:p>
  </w:comment>
  <w:comment w:id="2" w:author="hlclipp@mix.wvu.edu" w:date="2023-06-05T02:59:00Z" w:initials="h">
    <w:p w14:paraId="1FCCBF68" w14:textId="77777777" w:rsidR="003117EE" w:rsidRDefault="003117EE">
      <w:pPr>
        <w:pStyle w:val="CommentText"/>
        <w:ind w:firstLine="0"/>
      </w:pPr>
      <w:r>
        <w:rPr>
          <w:rStyle w:val="CommentReference"/>
        </w:rPr>
        <w:annotationRef/>
      </w:r>
      <w:r>
        <w:t>Final formatting:</w:t>
      </w:r>
    </w:p>
    <w:p w14:paraId="0CD7B554" w14:textId="77777777" w:rsidR="003117EE" w:rsidRDefault="003117EE">
      <w:pPr>
        <w:pStyle w:val="CommentText"/>
        <w:ind w:firstLine="0"/>
      </w:pPr>
      <w:r>
        <w:t>- single spacing with space after paragraph</w:t>
      </w:r>
    </w:p>
    <w:p w14:paraId="4A540200" w14:textId="77777777" w:rsidR="003117EE" w:rsidRDefault="003117EE">
      <w:pPr>
        <w:pStyle w:val="CommentText"/>
        <w:ind w:firstLine="0"/>
      </w:pPr>
      <w:r>
        <w:t>- Figures in bold</w:t>
      </w:r>
    </w:p>
    <w:p w14:paraId="13DD9378" w14:textId="77777777" w:rsidR="003117EE" w:rsidRDefault="003117EE">
      <w:pPr>
        <w:pStyle w:val="CommentText"/>
        <w:ind w:firstLine="0"/>
      </w:pPr>
      <w:r>
        <w:t>- Simple (shortened) figure caption not in bold</w:t>
      </w:r>
    </w:p>
    <w:p w14:paraId="244460E2" w14:textId="77777777" w:rsidR="003117EE" w:rsidRDefault="003117EE" w:rsidP="00F52165">
      <w:pPr>
        <w:pStyle w:val="CommentText"/>
        <w:ind w:firstLine="0"/>
      </w:pPr>
      <w:r>
        <w:t>- Chapter labels inserted where relev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B885C9" w15:done="0"/>
  <w15:commentEx w15:paraId="2E441BA9" w15:done="0"/>
  <w15:commentEx w15:paraId="244460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CE4C" w16cex:dateUtc="2023-06-05T07:00:00Z"/>
  <w16cex:commentExtensible w16cex:durableId="2827CDED" w16cex:dateUtc="2023-06-05T06:58:00Z"/>
  <w16cex:commentExtensible w16cex:durableId="2827CE03" w16cex:dateUtc="2023-06-05T06: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B885C9" w16cid:durableId="2827CE4C"/>
  <w16cid:commentId w16cid:paraId="2E441BA9" w16cid:durableId="2827CDED"/>
  <w16cid:commentId w16cid:paraId="244460E2" w16cid:durableId="2827CE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519F65" w14:textId="77777777" w:rsidR="0064140F" w:rsidRDefault="0064140F" w:rsidP="00C43FF7">
      <w:r>
        <w:separator/>
      </w:r>
    </w:p>
  </w:endnote>
  <w:endnote w:type="continuationSeparator" w:id="0">
    <w:p w14:paraId="384D0E35" w14:textId="77777777" w:rsidR="0064140F" w:rsidRDefault="0064140F" w:rsidP="00C43F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Bold">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F7EC77" w14:textId="33746616" w:rsidR="00DD00C1" w:rsidRDefault="00DD00C1" w:rsidP="00FB5240">
    <w:pPr>
      <w:jc w:val="center"/>
    </w:pPr>
    <w:r>
      <w:fldChar w:fldCharType="begin"/>
    </w:r>
    <w:r>
      <w:instrText xml:space="preserve"> PAGE </w:instrText>
    </w:r>
    <w:r>
      <w:fldChar w:fldCharType="separate"/>
    </w:r>
    <w:r>
      <w:rPr>
        <w:noProof/>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B9199F" w14:textId="77777777" w:rsidR="0064140F" w:rsidRDefault="0064140F" w:rsidP="00C43FF7">
      <w:r>
        <w:separator/>
      </w:r>
    </w:p>
  </w:footnote>
  <w:footnote w:type="continuationSeparator" w:id="0">
    <w:p w14:paraId="30333101" w14:textId="77777777" w:rsidR="0064140F" w:rsidRDefault="0064140F" w:rsidP="00C43F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73200A6"/>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8FDEBA1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B3AA01F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0A414B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65046C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7EED0D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402081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D7CBFD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B8867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8A71A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44610848"/>
    <w:multiLevelType w:val="multilevel"/>
    <w:tmpl w:val="1746183C"/>
    <w:lvl w:ilvl="0">
      <w:start w:val="1"/>
      <w:numFmt w:val="decimal"/>
      <w:suff w:val="space"/>
      <w:lvlText w:val="%1.0"/>
      <w:lvlJc w:val="left"/>
      <w:pPr>
        <w:ind w:left="432" w:hanging="432"/>
      </w:pPr>
      <w:rPr>
        <w:rFonts w:hint="default"/>
      </w:rPr>
    </w:lvl>
    <w:lvl w:ilvl="1">
      <w:start w:val="1"/>
      <w:numFmt w:val="decimal"/>
      <w:suff w:val="space"/>
      <w:lvlText w:val="%1.%2"/>
      <w:lvlJc w:val="left"/>
      <w:pPr>
        <w:ind w:left="2556" w:hanging="576"/>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48756846"/>
    <w:multiLevelType w:val="multilevel"/>
    <w:tmpl w:val="80ACCA0C"/>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space"/>
      <w:lvlText w:val="Appendix %5"/>
      <w:lvlJc w:val="left"/>
      <w:pPr>
        <w:ind w:left="5400" w:firstLine="0"/>
      </w:pPr>
      <w:rPr>
        <w:rFonts w:ascii="Times New Roman Bold" w:hAnsi="Times New Roman Bold" w:hint="default"/>
        <w:b/>
        <w:i w:val="0"/>
        <w:caps/>
        <w:sz w:val="24"/>
        <w:szCs w:val="24"/>
      </w:rPr>
    </w:lvl>
    <w:lvl w:ilvl="5">
      <w:start w:val="1"/>
      <w:numFmt w:val="decimal"/>
      <w:pStyle w:val="AppSection"/>
      <w:suff w:val="space"/>
      <w:lvlText w:val="Appendix %5.%6"/>
      <w:lvlJc w:val="left"/>
      <w:pPr>
        <w:ind w:left="0" w:firstLine="0"/>
      </w:pPr>
      <w:rPr>
        <w:rFonts w:hint="default"/>
        <w:b/>
        <w:i w:val="0"/>
        <w:sz w:val="24"/>
        <w:szCs w:val="24"/>
      </w:rPr>
    </w:lvl>
    <w:lvl w:ilvl="6">
      <w:start w:val="1"/>
      <w:numFmt w:val="decimal"/>
      <w:pStyle w:val="AppSubsection"/>
      <w:suff w:val="space"/>
      <w:lvlText w:val="Appendix %5.%6.%7"/>
      <w:lvlJc w:val="left"/>
      <w:pPr>
        <w:ind w:left="0"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07260978">
    <w:abstractNumId w:val="11"/>
  </w:num>
  <w:num w:numId="2" w16cid:durableId="944774189">
    <w:abstractNumId w:val="9"/>
  </w:num>
  <w:num w:numId="3" w16cid:durableId="1197698933">
    <w:abstractNumId w:val="7"/>
  </w:num>
  <w:num w:numId="4" w16cid:durableId="228271235">
    <w:abstractNumId w:val="6"/>
  </w:num>
  <w:num w:numId="5" w16cid:durableId="665788660">
    <w:abstractNumId w:val="5"/>
  </w:num>
  <w:num w:numId="6" w16cid:durableId="1419447926">
    <w:abstractNumId w:val="4"/>
  </w:num>
  <w:num w:numId="7" w16cid:durableId="1270890521">
    <w:abstractNumId w:val="8"/>
  </w:num>
  <w:num w:numId="8" w16cid:durableId="1758481381">
    <w:abstractNumId w:val="3"/>
  </w:num>
  <w:num w:numId="9" w16cid:durableId="1894610298">
    <w:abstractNumId w:val="2"/>
  </w:num>
  <w:num w:numId="10" w16cid:durableId="1985771971">
    <w:abstractNumId w:val="1"/>
  </w:num>
  <w:num w:numId="11" w16cid:durableId="299264122">
    <w:abstractNumId w:val="0"/>
  </w:num>
  <w:num w:numId="12" w16cid:durableId="1840341756">
    <w:abstractNumId w:val="10"/>
  </w:num>
  <w:num w:numId="13" w16cid:durableId="345012922">
    <w:abstractNumId w:val="12"/>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004" w:allStyles="0" w:customStyles="0" w:latentStyles="1"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5733A9"/>
    <w:rsid w:val="000000E2"/>
    <w:rsid w:val="0000139C"/>
    <w:rsid w:val="00001A56"/>
    <w:rsid w:val="00001C37"/>
    <w:rsid w:val="00002DF0"/>
    <w:rsid w:val="00007079"/>
    <w:rsid w:val="00010394"/>
    <w:rsid w:val="00010FEE"/>
    <w:rsid w:val="0001649C"/>
    <w:rsid w:val="00020691"/>
    <w:rsid w:val="0002247B"/>
    <w:rsid w:val="00026E3B"/>
    <w:rsid w:val="00035D1E"/>
    <w:rsid w:val="00037CEE"/>
    <w:rsid w:val="000410D4"/>
    <w:rsid w:val="000412EF"/>
    <w:rsid w:val="000439D6"/>
    <w:rsid w:val="0004550E"/>
    <w:rsid w:val="00054A67"/>
    <w:rsid w:val="000635D4"/>
    <w:rsid w:val="00064169"/>
    <w:rsid w:val="00081763"/>
    <w:rsid w:val="00086364"/>
    <w:rsid w:val="00086506"/>
    <w:rsid w:val="00091C8E"/>
    <w:rsid w:val="000A1913"/>
    <w:rsid w:val="000A3261"/>
    <w:rsid w:val="000A3BEF"/>
    <w:rsid w:val="000B0C6D"/>
    <w:rsid w:val="000B716F"/>
    <w:rsid w:val="000C0539"/>
    <w:rsid w:val="000C05D0"/>
    <w:rsid w:val="000C2809"/>
    <w:rsid w:val="000E3FB3"/>
    <w:rsid w:val="000F448C"/>
    <w:rsid w:val="000F5DBB"/>
    <w:rsid w:val="00107DBF"/>
    <w:rsid w:val="001127B7"/>
    <w:rsid w:val="0011612C"/>
    <w:rsid w:val="0011645E"/>
    <w:rsid w:val="0012127B"/>
    <w:rsid w:val="0013002B"/>
    <w:rsid w:val="00130B6B"/>
    <w:rsid w:val="00131BB5"/>
    <w:rsid w:val="001324BC"/>
    <w:rsid w:val="00142372"/>
    <w:rsid w:val="00142695"/>
    <w:rsid w:val="001474F1"/>
    <w:rsid w:val="00150EF7"/>
    <w:rsid w:val="0016572C"/>
    <w:rsid w:val="00165DDE"/>
    <w:rsid w:val="00167F46"/>
    <w:rsid w:val="00171C7C"/>
    <w:rsid w:val="00174952"/>
    <w:rsid w:val="00183028"/>
    <w:rsid w:val="00186B52"/>
    <w:rsid w:val="00193873"/>
    <w:rsid w:val="001A5B53"/>
    <w:rsid w:val="001C1C2F"/>
    <w:rsid w:val="001C5B28"/>
    <w:rsid w:val="001C7AFC"/>
    <w:rsid w:val="001C7CDC"/>
    <w:rsid w:val="001D1D8D"/>
    <w:rsid w:val="001D3413"/>
    <w:rsid w:val="001D3F1D"/>
    <w:rsid w:val="001D4F75"/>
    <w:rsid w:val="001D5C8B"/>
    <w:rsid w:val="001E277F"/>
    <w:rsid w:val="001E7E12"/>
    <w:rsid w:val="001F3C64"/>
    <w:rsid w:val="00200B2E"/>
    <w:rsid w:val="002060D7"/>
    <w:rsid w:val="002062A4"/>
    <w:rsid w:val="00232D45"/>
    <w:rsid w:val="002426CD"/>
    <w:rsid w:val="002466E5"/>
    <w:rsid w:val="0025093C"/>
    <w:rsid w:val="00252409"/>
    <w:rsid w:val="00261153"/>
    <w:rsid w:val="00267158"/>
    <w:rsid w:val="002706BA"/>
    <w:rsid w:val="00271AF8"/>
    <w:rsid w:val="00271C20"/>
    <w:rsid w:val="0027272B"/>
    <w:rsid w:val="00276E7E"/>
    <w:rsid w:val="00281E1B"/>
    <w:rsid w:val="002823CC"/>
    <w:rsid w:val="0028782F"/>
    <w:rsid w:val="00295A1C"/>
    <w:rsid w:val="00296F25"/>
    <w:rsid w:val="002A3114"/>
    <w:rsid w:val="002B41A8"/>
    <w:rsid w:val="002B688D"/>
    <w:rsid w:val="002C09FD"/>
    <w:rsid w:val="002C4CEC"/>
    <w:rsid w:val="002D01B1"/>
    <w:rsid w:val="002D11E0"/>
    <w:rsid w:val="002D3C69"/>
    <w:rsid w:val="002D6540"/>
    <w:rsid w:val="002E3619"/>
    <w:rsid w:val="002E4056"/>
    <w:rsid w:val="002E612D"/>
    <w:rsid w:val="002F1CAE"/>
    <w:rsid w:val="00302452"/>
    <w:rsid w:val="0030592B"/>
    <w:rsid w:val="00307A4C"/>
    <w:rsid w:val="003117EE"/>
    <w:rsid w:val="003221B0"/>
    <w:rsid w:val="00326C4F"/>
    <w:rsid w:val="00337CC7"/>
    <w:rsid w:val="003452F9"/>
    <w:rsid w:val="00350A4A"/>
    <w:rsid w:val="00354C86"/>
    <w:rsid w:val="00361C81"/>
    <w:rsid w:val="0036714C"/>
    <w:rsid w:val="00367476"/>
    <w:rsid w:val="003A25F2"/>
    <w:rsid w:val="003A34DE"/>
    <w:rsid w:val="003A74FE"/>
    <w:rsid w:val="003B1894"/>
    <w:rsid w:val="003B7B2F"/>
    <w:rsid w:val="003C435E"/>
    <w:rsid w:val="003C791E"/>
    <w:rsid w:val="003D1F85"/>
    <w:rsid w:val="003E1B23"/>
    <w:rsid w:val="003E31E1"/>
    <w:rsid w:val="003F0450"/>
    <w:rsid w:val="003F1C72"/>
    <w:rsid w:val="004002DA"/>
    <w:rsid w:val="004022A7"/>
    <w:rsid w:val="004128EE"/>
    <w:rsid w:val="0042151D"/>
    <w:rsid w:val="004250A3"/>
    <w:rsid w:val="004303C6"/>
    <w:rsid w:val="0043589B"/>
    <w:rsid w:val="004367F6"/>
    <w:rsid w:val="00450673"/>
    <w:rsid w:val="00451CB4"/>
    <w:rsid w:val="00455D94"/>
    <w:rsid w:val="0046438E"/>
    <w:rsid w:val="00465E96"/>
    <w:rsid w:val="00474137"/>
    <w:rsid w:val="004745B2"/>
    <w:rsid w:val="00475CEF"/>
    <w:rsid w:val="00486073"/>
    <w:rsid w:val="00486137"/>
    <w:rsid w:val="00492F5A"/>
    <w:rsid w:val="0049590A"/>
    <w:rsid w:val="00495B23"/>
    <w:rsid w:val="004B7295"/>
    <w:rsid w:val="004B7B28"/>
    <w:rsid w:val="004C0FA9"/>
    <w:rsid w:val="004C7980"/>
    <w:rsid w:val="004D7AA4"/>
    <w:rsid w:val="004E32F7"/>
    <w:rsid w:val="004E3B59"/>
    <w:rsid w:val="004E5E20"/>
    <w:rsid w:val="004F0846"/>
    <w:rsid w:val="004F175C"/>
    <w:rsid w:val="004F223B"/>
    <w:rsid w:val="004F5D61"/>
    <w:rsid w:val="004F605E"/>
    <w:rsid w:val="004F7CAF"/>
    <w:rsid w:val="00501ADE"/>
    <w:rsid w:val="00503F11"/>
    <w:rsid w:val="00507649"/>
    <w:rsid w:val="005120EF"/>
    <w:rsid w:val="00513497"/>
    <w:rsid w:val="00522E43"/>
    <w:rsid w:val="00524533"/>
    <w:rsid w:val="00536110"/>
    <w:rsid w:val="00537BA3"/>
    <w:rsid w:val="00542B1D"/>
    <w:rsid w:val="00557281"/>
    <w:rsid w:val="005641CB"/>
    <w:rsid w:val="0056532E"/>
    <w:rsid w:val="0057324B"/>
    <w:rsid w:val="005733A9"/>
    <w:rsid w:val="0058127E"/>
    <w:rsid w:val="0058205E"/>
    <w:rsid w:val="00584ADB"/>
    <w:rsid w:val="00592962"/>
    <w:rsid w:val="005A6FB5"/>
    <w:rsid w:val="005C09EE"/>
    <w:rsid w:val="005C7A08"/>
    <w:rsid w:val="005D12FD"/>
    <w:rsid w:val="005D167C"/>
    <w:rsid w:val="005D40C2"/>
    <w:rsid w:val="005E0D05"/>
    <w:rsid w:val="005E33AC"/>
    <w:rsid w:val="005E74F2"/>
    <w:rsid w:val="005E7DD1"/>
    <w:rsid w:val="005E7F4A"/>
    <w:rsid w:val="005F509B"/>
    <w:rsid w:val="005F56E0"/>
    <w:rsid w:val="00614CF6"/>
    <w:rsid w:val="006250C2"/>
    <w:rsid w:val="00630153"/>
    <w:rsid w:val="00631891"/>
    <w:rsid w:val="00631FBE"/>
    <w:rsid w:val="00633C36"/>
    <w:rsid w:val="00636C11"/>
    <w:rsid w:val="0064140F"/>
    <w:rsid w:val="00641B52"/>
    <w:rsid w:val="006425BF"/>
    <w:rsid w:val="00656EE6"/>
    <w:rsid w:val="00662856"/>
    <w:rsid w:val="0066481E"/>
    <w:rsid w:val="006713F1"/>
    <w:rsid w:val="00676758"/>
    <w:rsid w:val="00685614"/>
    <w:rsid w:val="0069134F"/>
    <w:rsid w:val="006935F2"/>
    <w:rsid w:val="00694341"/>
    <w:rsid w:val="00694982"/>
    <w:rsid w:val="00697758"/>
    <w:rsid w:val="006A348D"/>
    <w:rsid w:val="006A5780"/>
    <w:rsid w:val="006B1124"/>
    <w:rsid w:val="006C03CC"/>
    <w:rsid w:val="006C06FD"/>
    <w:rsid w:val="006C1BDE"/>
    <w:rsid w:val="006C2C60"/>
    <w:rsid w:val="006C3E92"/>
    <w:rsid w:val="006C6673"/>
    <w:rsid w:val="006D4F5B"/>
    <w:rsid w:val="006F0086"/>
    <w:rsid w:val="006F56E0"/>
    <w:rsid w:val="006F6B3A"/>
    <w:rsid w:val="006F73B0"/>
    <w:rsid w:val="00701306"/>
    <w:rsid w:val="007062BE"/>
    <w:rsid w:val="00710B62"/>
    <w:rsid w:val="007136A5"/>
    <w:rsid w:val="00715DD4"/>
    <w:rsid w:val="00722C02"/>
    <w:rsid w:val="00723629"/>
    <w:rsid w:val="00730784"/>
    <w:rsid w:val="00736F35"/>
    <w:rsid w:val="00755A65"/>
    <w:rsid w:val="0075752F"/>
    <w:rsid w:val="00762D51"/>
    <w:rsid w:val="0076768F"/>
    <w:rsid w:val="00773B90"/>
    <w:rsid w:val="00775294"/>
    <w:rsid w:val="007A3549"/>
    <w:rsid w:val="007A43BC"/>
    <w:rsid w:val="007A4B05"/>
    <w:rsid w:val="007B0312"/>
    <w:rsid w:val="007B3646"/>
    <w:rsid w:val="007B3848"/>
    <w:rsid w:val="007B5DD8"/>
    <w:rsid w:val="007D627D"/>
    <w:rsid w:val="007D7D7F"/>
    <w:rsid w:val="007E07DF"/>
    <w:rsid w:val="007E2ADD"/>
    <w:rsid w:val="007E7FFC"/>
    <w:rsid w:val="007F1853"/>
    <w:rsid w:val="00804580"/>
    <w:rsid w:val="00804A4A"/>
    <w:rsid w:val="00814348"/>
    <w:rsid w:val="00814A80"/>
    <w:rsid w:val="00822639"/>
    <w:rsid w:val="00822EA4"/>
    <w:rsid w:val="00824678"/>
    <w:rsid w:val="00824B8C"/>
    <w:rsid w:val="00834193"/>
    <w:rsid w:val="008517B7"/>
    <w:rsid w:val="008526FB"/>
    <w:rsid w:val="00863D37"/>
    <w:rsid w:val="008650E7"/>
    <w:rsid w:val="008720B5"/>
    <w:rsid w:val="00872F59"/>
    <w:rsid w:val="00877A79"/>
    <w:rsid w:val="00881F16"/>
    <w:rsid w:val="0088646D"/>
    <w:rsid w:val="00896178"/>
    <w:rsid w:val="008A110F"/>
    <w:rsid w:val="008A4541"/>
    <w:rsid w:val="008B27FF"/>
    <w:rsid w:val="008C3C76"/>
    <w:rsid w:val="008D7D77"/>
    <w:rsid w:val="008E192E"/>
    <w:rsid w:val="008E6063"/>
    <w:rsid w:val="008E6DB8"/>
    <w:rsid w:val="008F10E7"/>
    <w:rsid w:val="008F4B0D"/>
    <w:rsid w:val="008F60CE"/>
    <w:rsid w:val="00901CC9"/>
    <w:rsid w:val="00905846"/>
    <w:rsid w:val="00905848"/>
    <w:rsid w:val="0091054F"/>
    <w:rsid w:val="009219A7"/>
    <w:rsid w:val="00932701"/>
    <w:rsid w:val="00933068"/>
    <w:rsid w:val="00935BF4"/>
    <w:rsid w:val="00936D40"/>
    <w:rsid w:val="00940A74"/>
    <w:rsid w:val="00942338"/>
    <w:rsid w:val="0094766A"/>
    <w:rsid w:val="009503B5"/>
    <w:rsid w:val="00952D77"/>
    <w:rsid w:val="009633E3"/>
    <w:rsid w:val="00972D3B"/>
    <w:rsid w:val="00977828"/>
    <w:rsid w:val="00980CC2"/>
    <w:rsid w:val="00987A37"/>
    <w:rsid w:val="009909AD"/>
    <w:rsid w:val="009936FB"/>
    <w:rsid w:val="0099539E"/>
    <w:rsid w:val="009971AA"/>
    <w:rsid w:val="009A099C"/>
    <w:rsid w:val="009B3B5D"/>
    <w:rsid w:val="009B5021"/>
    <w:rsid w:val="009C1231"/>
    <w:rsid w:val="009C1A7A"/>
    <w:rsid w:val="009C2746"/>
    <w:rsid w:val="009C283C"/>
    <w:rsid w:val="009D536F"/>
    <w:rsid w:val="009E7946"/>
    <w:rsid w:val="00A01593"/>
    <w:rsid w:val="00A02A6D"/>
    <w:rsid w:val="00A06B1B"/>
    <w:rsid w:val="00A12E35"/>
    <w:rsid w:val="00A1660F"/>
    <w:rsid w:val="00A208D2"/>
    <w:rsid w:val="00A21542"/>
    <w:rsid w:val="00A23857"/>
    <w:rsid w:val="00A30BDF"/>
    <w:rsid w:val="00A3281F"/>
    <w:rsid w:val="00A35269"/>
    <w:rsid w:val="00A368F1"/>
    <w:rsid w:val="00A4149D"/>
    <w:rsid w:val="00A414CA"/>
    <w:rsid w:val="00A4439F"/>
    <w:rsid w:val="00A4495A"/>
    <w:rsid w:val="00A44CFA"/>
    <w:rsid w:val="00A45F73"/>
    <w:rsid w:val="00A508CE"/>
    <w:rsid w:val="00A52D14"/>
    <w:rsid w:val="00A56D12"/>
    <w:rsid w:val="00A75099"/>
    <w:rsid w:val="00A8146F"/>
    <w:rsid w:val="00A91DD4"/>
    <w:rsid w:val="00A96B60"/>
    <w:rsid w:val="00AA2C6A"/>
    <w:rsid w:val="00AA3E52"/>
    <w:rsid w:val="00AA773F"/>
    <w:rsid w:val="00AA7BED"/>
    <w:rsid w:val="00AB08F3"/>
    <w:rsid w:val="00AC258E"/>
    <w:rsid w:val="00AC3EA5"/>
    <w:rsid w:val="00AC4CF3"/>
    <w:rsid w:val="00AC74D9"/>
    <w:rsid w:val="00AC7DB1"/>
    <w:rsid w:val="00AE23D5"/>
    <w:rsid w:val="00AF0220"/>
    <w:rsid w:val="00AF3154"/>
    <w:rsid w:val="00B00241"/>
    <w:rsid w:val="00B0177B"/>
    <w:rsid w:val="00B0718A"/>
    <w:rsid w:val="00B177A4"/>
    <w:rsid w:val="00B21DD8"/>
    <w:rsid w:val="00B2473F"/>
    <w:rsid w:val="00B27900"/>
    <w:rsid w:val="00B33801"/>
    <w:rsid w:val="00B407EB"/>
    <w:rsid w:val="00B40E08"/>
    <w:rsid w:val="00B42340"/>
    <w:rsid w:val="00B424B6"/>
    <w:rsid w:val="00B56F3C"/>
    <w:rsid w:val="00B57E9B"/>
    <w:rsid w:val="00B60FDE"/>
    <w:rsid w:val="00B614F2"/>
    <w:rsid w:val="00B63BC5"/>
    <w:rsid w:val="00B71F79"/>
    <w:rsid w:val="00B74B27"/>
    <w:rsid w:val="00B77873"/>
    <w:rsid w:val="00B86A3F"/>
    <w:rsid w:val="00B917F0"/>
    <w:rsid w:val="00B95CAC"/>
    <w:rsid w:val="00B96BD4"/>
    <w:rsid w:val="00B96F03"/>
    <w:rsid w:val="00B972E3"/>
    <w:rsid w:val="00BA3314"/>
    <w:rsid w:val="00BB1536"/>
    <w:rsid w:val="00BB24B5"/>
    <w:rsid w:val="00BB4B89"/>
    <w:rsid w:val="00BB4E71"/>
    <w:rsid w:val="00BB4FAE"/>
    <w:rsid w:val="00BB500A"/>
    <w:rsid w:val="00BB57F1"/>
    <w:rsid w:val="00BB7CE5"/>
    <w:rsid w:val="00BC04A6"/>
    <w:rsid w:val="00BD6DBD"/>
    <w:rsid w:val="00BE1BD6"/>
    <w:rsid w:val="00BE5EFE"/>
    <w:rsid w:val="00BE727F"/>
    <w:rsid w:val="00BF2317"/>
    <w:rsid w:val="00BF71F0"/>
    <w:rsid w:val="00BF7D4D"/>
    <w:rsid w:val="00C02E56"/>
    <w:rsid w:val="00C17709"/>
    <w:rsid w:val="00C249D1"/>
    <w:rsid w:val="00C27330"/>
    <w:rsid w:val="00C328C1"/>
    <w:rsid w:val="00C35A51"/>
    <w:rsid w:val="00C35CCF"/>
    <w:rsid w:val="00C37FBC"/>
    <w:rsid w:val="00C422CB"/>
    <w:rsid w:val="00C43878"/>
    <w:rsid w:val="00C43FF7"/>
    <w:rsid w:val="00C4524F"/>
    <w:rsid w:val="00C4735A"/>
    <w:rsid w:val="00C4772D"/>
    <w:rsid w:val="00C672EB"/>
    <w:rsid w:val="00C720F5"/>
    <w:rsid w:val="00C723E4"/>
    <w:rsid w:val="00C87799"/>
    <w:rsid w:val="00C9228E"/>
    <w:rsid w:val="00CA2BC8"/>
    <w:rsid w:val="00CA4246"/>
    <w:rsid w:val="00CB03F9"/>
    <w:rsid w:val="00CC24FE"/>
    <w:rsid w:val="00CC27E6"/>
    <w:rsid w:val="00CC5E7C"/>
    <w:rsid w:val="00CD029A"/>
    <w:rsid w:val="00CE2814"/>
    <w:rsid w:val="00CE2FA5"/>
    <w:rsid w:val="00CF738B"/>
    <w:rsid w:val="00D004F3"/>
    <w:rsid w:val="00D0421C"/>
    <w:rsid w:val="00D057FC"/>
    <w:rsid w:val="00D06DD6"/>
    <w:rsid w:val="00D07708"/>
    <w:rsid w:val="00D20E96"/>
    <w:rsid w:val="00D21791"/>
    <w:rsid w:val="00D2444D"/>
    <w:rsid w:val="00D25AA3"/>
    <w:rsid w:val="00D369C8"/>
    <w:rsid w:val="00D37DFD"/>
    <w:rsid w:val="00D41262"/>
    <w:rsid w:val="00D443F7"/>
    <w:rsid w:val="00D47997"/>
    <w:rsid w:val="00D51AFF"/>
    <w:rsid w:val="00D52D15"/>
    <w:rsid w:val="00D530BC"/>
    <w:rsid w:val="00D568E1"/>
    <w:rsid w:val="00D74CB6"/>
    <w:rsid w:val="00D75806"/>
    <w:rsid w:val="00D76142"/>
    <w:rsid w:val="00D77231"/>
    <w:rsid w:val="00D8172B"/>
    <w:rsid w:val="00D81ED0"/>
    <w:rsid w:val="00D916E2"/>
    <w:rsid w:val="00D97469"/>
    <w:rsid w:val="00DA5BA8"/>
    <w:rsid w:val="00DA7F20"/>
    <w:rsid w:val="00DC28E6"/>
    <w:rsid w:val="00DC75C0"/>
    <w:rsid w:val="00DD00C1"/>
    <w:rsid w:val="00DD1AE4"/>
    <w:rsid w:val="00DE0D13"/>
    <w:rsid w:val="00DE73D2"/>
    <w:rsid w:val="00DF31DD"/>
    <w:rsid w:val="00DF4722"/>
    <w:rsid w:val="00DF66D2"/>
    <w:rsid w:val="00DF7A94"/>
    <w:rsid w:val="00E040E2"/>
    <w:rsid w:val="00E26CFF"/>
    <w:rsid w:val="00E304F7"/>
    <w:rsid w:val="00E30E30"/>
    <w:rsid w:val="00E32D09"/>
    <w:rsid w:val="00E34012"/>
    <w:rsid w:val="00E35361"/>
    <w:rsid w:val="00E36565"/>
    <w:rsid w:val="00E40A3A"/>
    <w:rsid w:val="00E4473A"/>
    <w:rsid w:val="00E456F4"/>
    <w:rsid w:val="00E54123"/>
    <w:rsid w:val="00E62635"/>
    <w:rsid w:val="00E65256"/>
    <w:rsid w:val="00E671A2"/>
    <w:rsid w:val="00E768D1"/>
    <w:rsid w:val="00E80F42"/>
    <w:rsid w:val="00E866FE"/>
    <w:rsid w:val="00E96EF3"/>
    <w:rsid w:val="00EA2796"/>
    <w:rsid w:val="00EA513A"/>
    <w:rsid w:val="00EA6B3F"/>
    <w:rsid w:val="00EB0892"/>
    <w:rsid w:val="00EB6BEA"/>
    <w:rsid w:val="00EB74F2"/>
    <w:rsid w:val="00EC64FD"/>
    <w:rsid w:val="00EE1957"/>
    <w:rsid w:val="00EE3995"/>
    <w:rsid w:val="00EF076B"/>
    <w:rsid w:val="00EF1F40"/>
    <w:rsid w:val="00EF3868"/>
    <w:rsid w:val="00EF6BDE"/>
    <w:rsid w:val="00EF6F4D"/>
    <w:rsid w:val="00F0330D"/>
    <w:rsid w:val="00F102EE"/>
    <w:rsid w:val="00F114C4"/>
    <w:rsid w:val="00F13466"/>
    <w:rsid w:val="00F24A51"/>
    <w:rsid w:val="00F3047B"/>
    <w:rsid w:val="00F34251"/>
    <w:rsid w:val="00F44076"/>
    <w:rsid w:val="00F4637B"/>
    <w:rsid w:val="00F46A24"/>
    <w:rsid w:val="00F46DD1"/>
    <w:rsid w:val="00F4707E"/>
    <w:rsid w:val="00F477EC"/>
    <w:rsid w:val="00F53DF6"/>
    <w:rsid w:val="00F56B64"/>
    <w:rsid w:val="00F66BFA"/>
    <w:rsid w:val="00F70349"/>
    <w:rsid w:val="00F7034B"/>
    <w:rsid w:val="00F91BDB"/>
    <w:rsid w:val="00F93A35"/>
    <w:rsid w:val="00F94E0A"/>
    <w:rsid w:val="00FA16DD"/>
    <w:rsid w:val="00FB0078"/>
    <w:rsid w:val="00FB402B"/>
    <w:rsid w:val="00FB5240"/>
    <w:rsid w:val="00FB6AA1"/>
    <w:rsid w:val="00FC13DD"/>
    <w:rsid w:val="00FD7DE5"/>
    <w:rsid w:val="00FF38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831ACFC"/>
  <w14:defaultImageDpi w14:val="330"/>
  <w15:chartTrackingRefBased/>
  <w15:docId w15:val="{1E429B14-10E5-440E-A369-8D884B748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qFormat="1"/>
    <w:lsdException w:name="table of figures" w:uiPriority="99"/>
    <w:lsdException w:name="annotation reference" w:uiPriority="99"/>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43FF7"/>
    <w:pPr>
      <w:spacing w:after="240" w:line="276" w:lineRule="auto"/>
      <w:ind w:firstLine="720"/>
    </w:pPr>
    <w:rPr>
      <w:sz w:val="24"/>
      <w:szCs w:val="24"/>
    </w:rPr>
  </w:style>
  <w:style w:type="paragraph" w:styleId="Heading1">
    <w:name w:val="heading 1"/>
    <w:basedOn w:val="Normal"/>
    <w:next w:val="Normal"/>
    <w:qFormat/>
    <w:rsid w:val="00DC28E6"/>
    <w:pPr>
      <w:keepNext/>
      <w:pageBreakBefore/>
      <w:ind w:firstLine="0"/>
      <w:jc w:val="center"/>
      <w:outlineLvl w:val="0"/>
    </w:pPr>
    <w:rPr>
      <w:rFonts w:ascii="Times New Roman Bold" w:hAnsi="Times New Roman Bold" w:cs="Arial"/>
      <w:b/>
      <w:bCs/>
      <w:caps/>
    </w:rPr>
  </w:style>
  <w:style w:type="paragraph" w:styleId="Heading2">
    <w:name w:val="heading 2"/>
    <w:basedOn w:val="Heading1"/>
    <w:next w:val="Normal"/>
    <w:qFormat/>
    <w:rsid w:val="00DC28E6"/>
    <w:pPr>
      <w:pageBreakBefore w:val="0"/>
      <w:numPr>
        <w:ilvl w:val="1"/>
      </w:numPr>
      <w:spacing w:before="480" w:after="0"/>
      <w:contextualSpacing/>
      <w:jc w:val="left"/>
      <w:outlineLvl w:val="1"/>
    </w:pPr>
    <w:rPr>
      <w:bCs w:val="0"/>
      <w:iCs/>
    </w:rPr>
  </w:style>
  <w:style w:type="paragraph" w:styleId="Heading3">
    <w:name w:val="heading 3"/>
    <w:basedOn w:val="Heading2"/>
    <w:next w:val="Normal"/>
    <w:qFormat/>
    <w:rsid w:val="00DC28E6"/>
    <w:pPr>
      <w:numPr>
        <w:ilvl w:val="2"/>
      </w:numPr>
      <w:spacing w:before="0"/>
      <w:outlineLvl w:val="2"/>
    </w:pPr>
    <w:rPr>
      <w:bCs/>
      <w:caps w:val="0"/>
    </w:rPr>
  </w:style>
  <w:style w:type="paragraph" w:styleId="Heading4">
    <w:name w:val="heading 4"/>
    <w:basedOn w:val="Heading3"/>
    <w:next w:val="Normal"/>
    <w:qFormat/>
    <w:rsid w:val="00A52D14"/>
    <w:pPr>
      <w:numPr>
        <w:ilvl w:val="3"/>
      </w:numPr>
      <w:spacing w:after="240"/>
      <w:contextualSpacing w:val="0"/>
      <w:outlineLvl w:val="3"/>
    </w:pPr>
    <w:rPr>
      <w:rFonts w:ascii="Times New Roman" w:hAnsi="Times New Roman"/>
      <w:i/>
    </w:rPr>
  </w:style>
  <w:style w:type="paragraph" w:styleId="Heading5">
    <w:name w:val="heading 5"/>
    <w:basedOn w:val="Heading4"/>
    <w:next w:val="Normal"/>
    <w:qFormat/>
    <w:rsid w:val="00A52D14"/>
    <w:pPr>
      <w:numPr>
        <w:ilvl w:val="4"/>
      </w:numPr>
      <w:spacing w:before="240"/>
      <w:outlineLvl w:val="4"/>
    </w:pPr>
    <w:rPr>
      <w:b w:val="0"/>
      <w:iCs w:val="0"/>
      <w:szCs w:val="26"/>
    </w:rPr>
  </w:style>
  <w:style w:type="paragraph" w:styleId="Heading6">
    <w:name w:val="heading 6"/>
    <w:basedOn w:val="Heading5"/>
    <w:next w:val="Normal"/>
    <w:link w:val="Heading6Char"/>
    <w:unhideWhenUsed/>
    <w:qFormat/>
    <w:rsid w:val="005733A9"/>
    <w:pPr>
      <w:numPr>
        <w:ilvl w:val="5"/>
      </w:numPr>
      <w:spacing w:before="960" w:after="480"/>
      <w:jc w:val="center"/>
      <w:outlineLvl w:val="5"/>
    </w:pPr>
    <w:rPr>
      <w:b/>
      <w:bCs w:val="0"/>
      <w:szCs w:val="22"/>
    </w:rPr>
  </w:style>
  <w:style w:type="paragraph" w:styleId="Heading7">
    <w:name w:val="heading 7"/>
    <w:basedOn w:val="Normal"/>
    <w:next w:val="Normal"/>
    <w:link w:val="Heading7Char"/>
    <w:unhideWhenUsed/>
    <w:qFormat/>
    <w:rsid w:val="005733A9"/>
    <w:pPr>
      <w:keepNext/>
      <w:numPr>
        <w:ilvl w:val="6"/>
        <w:numId w:val="12"/>
      </w:numPr>
      <w:spacing w:before="480" w:after="480"/>
      <w:outlineLvl w:val="6"/>
    </w:pPr>
    <w:rPr>
      <w:rFonts w:ascii="Times New Roman Bold" w:hAnsi="Times New Roman Bold"/>
      <w:b/>
    </w:rPr>
  </w:style>
  <w:style w:type="paragraph" w:styleId="Heading8">
    <w:name w:val="heading 8"/>
    <w:basedOn w:val="Normal"/>
    <w:next w:val="Normal"/>
    <w:link w:val="Heading8Char"/>
    <w:semiHidden/>
    <w:unhideWhenUsed/>
    <w:qFormat/>
    <w:rsid w:val="005733A9"/>
    <w:pPr>
      <w:numPr>
        <w:ilvl w:val="7"/>
        <w:numId w:val="12"/>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5733A9"/>
    <w:pPr>
      <w:numPr>
        <w:ilvl w:val="8"/>
        <w:numId w:val="12"/>
      </w:num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5733A9"/>
    <w:pPr>
      <w:tabs>
        <w:tab w:val="right" w:leader="dot" w:pos="9350"/>
      </w:tabs>
      <w:ind w:left="288" w:right="720" w:hanging="288"/>
    </w:pPr>
    <w:rPr>
      <w:b/>
    </w:rPr>
  </w:style>
  <w:style w:type="paragraph" w:customStyle="1" w:styleId="BibliographyEntry">
    <w:name w:val="Bibliography Entry"/>
    <w:basedOn w:val="Normal"/>
    <w:rsid w:val="005733A9"/>
    <w:pPr>
      <w:spacing w:line="240" w:lineRule="auto"/>
      <w:ind w:left="720" w:hanging="720"/>
    </w:pPr>
  </w:style>
  <w:style w:type="character" w:styleId="Hyperlink">
    <w:name w:val="Hyperlink"/>
    <w:uiPriority w:val="99"/>
    <w:rsid w:val="005733A9"/>
    <w:rPr>
      <w:color w:val="0000FF"/>
      <w:u w:val="single"/>
    </w:rPr>
  </w:style>
  <w:style w:type="paragraph" w:customStyle="1" w:styleId="Heading">
    <w:name w:val="Heading"/>
    <w:basedOn w:val="Preliminary"/>
    <w:next w:val="Normal"/>
    <w:rsid w:val="005733A9"/>
  </w:style>
  <w:style w:type="paragraph" w:styleId="Header">
    <w:name w:val="header"/>
    <w:basedOn w:val="Normal"/>
    <w:semiHidden/>
    <w:rsid w:val="005733A9"/>
    <w:pPr>
      <w:tabs>
        <w:tab w:val="center" w:pos="4320"/>
        <w:tab w:val="right" w:pos="8640"/>
      </w:tabs>
    </w:pPr>
  </w:style>
  <w:style w:type="paragraph" w:styleId="TOC2">
    <w:name w:val="toc 2"/>
    <w:basedOn w:val="Normal"/>
    <w:next w:val="Normal"/>
    <w:autoRedefine/>
    <w:uiPriority w:val="39"/>
    <w:rsid w:val="005733A9"/>
    <w:pPr>
      <w:tabs>
        <w:tab w:val="right" w:leader="dot" w:pos="9350"/>
      </w:tabs>
      <w:ind w:left="504" w:firstLine="0"/>
    </w:pPr>
    <w:rPr>
      <w:b/>
    </w:rPr>
  </w:style>
  <w:style w:type="paragraph" w:styleId="TOC3">
    <w:name w:val="toc 3"/>
    <w:basedOn w:val="Normal"/>
    <w:next w:val="Normal"/>
    <w:autoRedefine/>
    <w:uiPriority w:val="39"/>
    <w:rsid w:val="005733A9"/>
    <w:pPr>
      <w:tabs>
        <w:tab w:val="right" w:leader="dot" w:pos="9360"/>
      </w:tabs>
      <w:ind w:left="1008" w:firstLine="0"/>
    </w:pPr>
    <w:rPr>
      <w:b/>
    </w:rPr>
  </w:style>
  <w:style w:type="paragraph" w:styleId="Footer">
    <w:name w:val="footer"/>
    <w:basedOn w:val="Normal"/>
    <w:link w:val="FooterChar"/>
    <w:uiPriority w:val="99"/>
    <w:rsid w:val="005733A9"/>
    <w:pPr>
      <w:tabs>
        <w:tab w:val="center" w:pos="4320"/>
        <w:tab w:val="right" w:pos="8640"/>
      </w:tabs>
    </w:pPr>
  </w:style>
  <w:style w:type="paragraph" w:styleId="Caption">
    <w:name w:val="caption"/>
    <w:basedOn w:val="NoIndent"/>
    <w:next w:val="Normal"/>
    <w:qFormat/>
    <w:rsid w:val="002B688D"/>
    <w:pPr>
      <w:keepNext/>
      <w:spacing w:line="240" w:lineRule="auto"/>
      <w:jc w:val="left"/>
      <w:outlineLvl w:val="8"/>
    </w:pPr>
  </w:style>
  <w:style w:type="paragraph" w:styleId="TOC4">
    <w:name w:val="toc 4"/>
    <w:basedOn w:val="Normal"/>
    <w:next w:val="Normal"/>
    <w:autoRedefine/>
    <w:uiPriority w:val="39"/>
    <w:rsid w:val="005733A9"/>
    <w:pPr>
      <w:ind w:left="1512" w:firstLine="0"/>
    </w:pPr>
    <w:rPr>
      <w:b/>
    </w:rPr>
  </w:style>
  <w:style w:type="paragraph" w:customStyle="1" w:styleId="Preliminary">
    <w:name w:val="Preliminary"/>
    <w:basedOn w:val="Heading1"/>
    <w:next w:val="Normal"/>
    <w:rsid w:val="005733A9"/>
  </w:style>
  <w:style w:type="table" w:styleId="TableGrid">
    <w:name w:val="Table Grid"/>
    <w:basedOn w:val="TableNormal"/>
    <w:uiPriority w:val="39"/>
    <w:rsid w:val="005733A9"/>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5733A9"/>
    <w:pPr>
      <w:ind w:left="720" w:hanging="720"/>
    </w:pPr>
    <w:rPr>
      <w:b/>
    </w:rPr>
  </w:style>
  <w:style w:type="paragraph" w:styleId="BalloonText">
    <w:name w:val="Balloon Text"/>
    <w:basedOn w:val="Normal"/>
    <w:link w:val="BalloonTextChar"/>
    <w:rsid w:val="005733A9"/>
    <w:pPr>
      <w:spacing w:line="240" w:lineRule="auto"/>
    </w:pPr>
    <w:rPr>
      <w:rFonts w:ascii="Segoe UI" w:hAnsi="Segoe UI" w:cs="Segoe UI"/>
      <w:sz w:val="18"/>
      <w:szCs w:val="18"/>
    </w:rPr>
  </w:style>
  <w:style w:type="character" w:customStyle="1" w:styleId="BalloonTextChar">
    <w:name w:val="Balloon Text Char"/>
    <w:link w:val="BalloonText"/>
    <w:rsid w:val="005733A9"/>
    <w:rPr>
      <w:rFonts w:ascii="Segoe UI" w:hAnsi="Segoe UI" w:cs="Segoe UI"/>
      <w:sz w:val="18"/>
      <w:szCs w:val="18"/>
    </w:rPr>
  </w:style>
  <w:style w:type="paragraph" w:styleId="Bibliography">
    <w:name w:val="Bibliography"/>
    <w:basedOn w:val="Normal"/>
    <w:next w:val="Normal"/>
    <w:uiPriority w:val="37"/>
    <w:semiHidden/>
    <w:unhideWhenUsed/>
    <w:rsid w:val="005733A9"/>
  </w:style>
  <w:style w:type="paragraph" w:styleId="BlockText">
    <w:name w:val="Block Text"/>
    <w:basedOn w:val="Normal"/>
    <w:rsid w:val="005733A9"/>
    <w:pPr>
      <w:spacing w:after="120"/>
      <w:ind w:left="1440" w:right="1440"/>
    </w:pPr>
  </w:style>
  <w:style w:type="paragraph" w:styleId="BodyText">
    <w:name w:val="Body Text"/>
    <w:basedOn w:val="Normal"/>
    <w:link w:val="BodyTextChar"/>
    <w:rsid w:val="005733A9"/>
    <w:pPr>
      <w:spacing w:after="120"/>
    </w:pPr>
  </w:style>
  <w:style w:type="character" w:customStyle="1" w:styleId="BodyTextChar">
    <w:name w:val="Body Text Char"/>
    <w:link w:val="BodyText"/>
    <w:rsid w:val="005733A9"/>
    <w:rPr>
      <w:sz w:val="24"/>
      <w:szCs w:val="24"/>
    </w:rPr>
  </w:style>
  <w:style w:type="paragraph" w:styleId="BodyText2">
    <w:name w:val="Body Text 2"/>
    <w:basedOn w:val="Normal"/>
    <w:link w:val="BodyText2Char"/>
    <w:rsid w:val="005733A9"/>
    <w:pPr>
      <w:spacing w:after="120"/>
    </w:pPr>
  </w:style>
  <w:style w:type="character" w:customStyle="1" w:styleId="BodyText2Char">
    <w:name w:val="Body Text 2 Char"/>
    <w:link w:val="BodyText2"/>
    <w:rsid w:val="005733A9"/>
    <w:rPr>
      <w:sz w:val="24"/>
      <w:szCs w:val="24"/>
    </w:rPr>
  </w:style>
  <w:style w:type="paragraph" w:styleId="BodyText3">
    <w:name w:val="Body Text 3"/>
    <w:basedOn w:val="Normal"/>
    <w:link w:val="BodyText3Char"/>
    <w:rsid w:val="005733A9"/>
    <w:pPr>
      <w:spacing w:after="120"/>
    </w:pPr>
    <w:rPr>
      <w:sz w:val="16"/>
      <w:szCs w:val="16"/>
    </w:rPr>
  </w:style>
  <w:style w:type="character" w:customStyle="1" w:styleId="BodyText3Char">
    <w:name w:val="Body Text 3 Char"/>
    <w:link w:val="BodyText3"/>
    <w:rsid w:val="005733A9"/>
    <w:rPr>
      <w:sz w:val="16"/>
      <w:szCs w:val="16"/>
    </w:rPr>
  </w:style>
  <w:style w:type="paragraph" w:styleId="BodyTextFirstIndent">
    <w:name w:val="Body Text First Indent"/>
    <w:basedOn w:val="BodyText"/>
    <w:link w:val="BodyTextFirstIndentChar"/>
    <w:rsid w:val="005733A9"/>
    <w:pPr>
      <w:ind w:firstLine="210"/>
    </w:pPr>
  </w:style>
  <w:style w:type="character" w:customStyle="1" w:styleId="BodyTextFirstIndentChar">
    <w:name w:val="Body Text First Indent Char"/>
    <w:basedOn w:val="BodyTextChar"/>
    <w:link w:val="BodyTextFirstIndent"/>
    <w:rsid w:val="005733A9"/>
    <w:rPr>
      <w:sz w:val="24"/>
      <w:szCs w:val="24"/>
    </w:rPr>
  </w:style>
  <w:style w:type="paragraph" w:styleId="BodyTextIndent">
    <w:name w:val="Body Text Indent"/>
    <w:basedOn w:val="Normal"/>
    <w:link w:val="BodyTextIndentChar"/>
    <w:rsid w:val="005733A9"/>
    <w:pPr>
      <w:spacing w:after="120"/>
      <w:ind w:left="360"/>
    </w:pPr>
  </w:style>
  <w:style w:type="character" w:customStyle="1" w:styleId="BodyTextIndentChar">
    <w:name w:val="Body Text Indent Char"/>
    <w:link w:val="BodyTextIndent"/>
    <w:rsid w:val="005733A9"/>
    <w:rPr>
      <w:sz w:val="24"/>
      <w:szCs w:val="24"/>
    </w:rPr>
  </w:style>
  <w:style w:type="paragraph" w:styleId="BodyTextFirstIndent2">
    <w:name w:val="Body Text First Indent 2"/>
    <w:basedOn w:val="BodyTextIndent"/>
    <w:link w:val="BodyTextFirstIndent2Char"/>
    <w:rsid w:val="005733A9"/>
    <w:pPr>
      <w:ind w:firstLine="210"/>
    </w:pPr>
  </w:style>
  <w:style w:type="character" w:customStyle="1" w:styleId="BodyTextFirstIndent2Char">
    <w:name w:val="Body Text First Indent 2 Char"/>
    <w:basedOn w:val="BodyTextIndentChar"/>
    <w:link w:val="BodyTextFirstIndent2"/>
    <w:rsid w:val="005733A9"/>
    <w:rPr>
      <w:sz w:val="24"/>
      <w:szCs w:val="24"/>
    </w:rPr>
  </w:style>
  <w:style w:type="paragraph" w:styleId="BodyTextIndent2">
    <w:name w:val="Body Text Indent 2"/>
    <w:basedOn w:val="Normal"/>
    <w:link w:val="BodyTextIndent2Char"/>
    <w:rsid w:val="005733A9"/>
    <w:pPr>
      <w:spacing w:after="120"/>
      <w:ind w:left="360"/>
    </w:pPr>
  </w:style>
  <w:style w:type="character" w:customStyle="1" w:styleId="BodyTextIndent2Char">
    <w:name w:val="Body Text Indent 2 Char"/>
    <w:link w:val="BodyTextIndent2"/>
    <w:rsid w:val="005733A9"/>
    <w:rPr>
      <w:sz w:val="24"/>
      <w:szCs w:val="24"/>
    </w:rPr>
  </w:style>
  <w:style w:type="paragraph" w:styleId="BodyTextIndent3">
    <w:name w:val="Body Text Indent 3"/>
    <w:basedOn w:val="Normal"/>
    <w:link w:val="BodyTextIndent3Char"/>
    <w:rsid w:val="005733A9"/>
    <w:pPr>
      <w:spacing w:after="120"/>
      <w:ind w:left="360"/>
    </w:pPr>
    <w:rPr>
      <w:sz w:val="16"/>
      <w:szCs w:val="16"/>
    </w:rPr>
  </w:style>
  <w:style w:type="character" w:customStyle="1" w:styleId="BodyTextIndent3Char">
    <w:name w:val="Body Text Indent 3 Char"/>
    <w:link w:val="BodyTextIndent3"/>
    <w:rsid w:val="005733A9"/>
    <w:rPr>
      <w:sz w:val="16"/>
      <w:szCs w:val="16"/>
    </w:rPr>
  </w:style>
  <w:style w:type="paragraph" w:styleId="Closing">
    <w:name w:val="Closing"/>
    <w:basedOn w:val="Normal"/>
    <w:link w:val="ClosingChar"/>
    <w:rsid w:val="005733A9"/>
    <w:pPr>
      <w:ind w:left="4320"/>
    </w:pPr>
  </w:style>
  <w:style w:type="character" w:customStyle="1" w:styleId="ClosingChar">
    <w:name w:val="Closing Char"/>
    <w:link w:val="Closing"/>
    <w:rsid w:val="005733A9"/>
    <w:rPr>
      <w:sz w:val="24"/>
      <w:szCs w:val="24"/>
    </w:rPr>
  </w:style>
  <w:style w:type="paragraph" w:styleId="CommentText">
    <w:name w:val="annotation text"/>
    <w:basedOn w:val="Normal"/>
    <w:link w:val="CommentTextChar"/>
    <w:uiPriority w:val="99"/>
    <w:rsid w:val="005733A9"/>
    <w:rPr>
      <w:sz w:val="20"/>
      <w:szCs w:val="20"/>
    </w:rPr>
  </w:style>
  <w:style w:type="character" w:customStyle="1" w:styleId="CommentTextChar">
    <w:name w:val="Comment Text Char"/>
    <w:basedOn w:val="DefaultParagraphFont"/>
    <w:link w:val="CommentText"/>
    <w:uiPriority w:val="99"/>
    <w:rsid w:val="005733A9"/>
  </w:style>
  <w:style w:type="paragraph" w:styleId="CommentSubject">
    <w:name w:val="annotation subject"/>
    <w:basedOn w:val="CommentText"/>
    <w:next w:val="CommentText"/>
    <w:link w:val="CommentSubjectChar"/>
    <w:uiPriority w:val="99"/>
    <w:rsid w:val="005733A9"/>
    <w:rPr>
      <w:b/>
      <w:bCs/>
    </w:rPr>
  </w:style>
  <w:style w:type="character" w:customStyle="1" w:styleId="CommentSubjectChar">
    <w:name w:val="Comment Subject Char"/>
    <w:link w:val="CommentSubject"/>
    <w:uiPriority w:val="99"/>
    <w:rsid w:val="005733A9"/>
    <w:rPr>
      <w:b/>
      <w:bCs/>
    </w:rPr>
  </w:style>
  <w:style w:type="paragraph" w:styleId="Date">
    <w:name w:val="Date"/>
    <w:basedOn w:val="Normal"/>
    <w:next w:val="Normal"/>
    <w:link w:val="DateChar"/>
    <w:rsid w:val="005733A9"/>
  </w:style>
  <w:style w:type="character" w:customStyle="1" w:styleId="DateChar">
    <w:name w:val="Date Char"/>
    <w:link w:val="Date"/>
    <w:rsid w:val="005733A9"/>
    <w:rPr>
      <w:sz w:val="24"/>
      <w:szCs w:val="24"/>
    </w:rPr>
  </w:style>
  <w:style w:type="paragraph" w:styleId="DocumentMap">
    <w:name w:val="Document Map"/>
    <w:basedOn w:val="Normal"/>
    <w:link w:val="DocumentMapChar"/>
    <w:rsid w:val="005733A9"/>
    <w:rPr>
      <w:rFonts w:ascii="Segoe UI" w:hAnsi="Segoe UI" w:cs="Segoe UI"/>
      <w:sz w:val="16"/>
      <w:szCs w:val="16"/>
    </w:rPr>
  </w:style>
  <w:style w:type="character" w:customStyle="1" w:styleId="DocumentMapChar">
    <w:name w:val="Document Map Char"/>
    <w:link w:val="DocumentMap"/>
    <w:rsid w:val="005733A9"/>
    <w:rPr>
      <w:rFonts w:ascii="Segoe UI" w:hAnsi="Segoe UI" w:cs="Segoe UI"/>
      <w:sz w:val="16"/>
      <w:szCs w:val="16"/>
    </w:rPr>
  </w:style>
  <w:style w:type="paragraph" w:styleId="E-mailSignature">
    <w:name w:val="E-mail Signature"/>
    <w:basedOn w:val="Normal"/>
    <w:link w:val="E-mailSignatureChar"/>
    <w:rsid w:val="005733A9"/>
  </w:style>
  <w:style w:type="character" w:customStyle="1" w:styleId="E-mailSignatureChar">
    <w:name w:val="E-mail Signature Char"/>
    <w:link w:val="E-mailSignature"/>
    <w:rsid w:val="005733A9"/>
    <w:rPr>
      <w:sz w:val="24"/>
      <w:szCs w:val="24"/>
    </w:rPr>
  </w:style>
  <w:style w:type="paragraph" w:styleId="EndnoteText">
    <w:name w:val="endnote text"/>
    <w:basedOn w:val="Normal"/>
    <w:link w:val="EndnoteTextChar"/>
    <w:rsid w:val="005733A9"/>
    <w:rPr>
      <w:sz w:val="20"/>
      <w:szCs w:val="20"/>
    </w:rPr>
  </w:style>
  <w:style w:type="character" w:customStyle="1" w:styleId="EndnoteTextChar">
    <w:name w:val="Endnote Text Char"/>
    <w:basedOn w:val="DefaultParagraphFont"/>
    <w:link w:val="EndnoteText"/>
    <w:rsid w:val="005733A9"/>
  </w:style>
  <w:style w:type="paragraph" w:styleId="EnvelopeAddress">
    <w:name w:val="envelope address"/>
    <w:basedOn w:val="Normal"/>
    <w:rsid w:val="005733A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5733A9"/>
    <w:rPr>
      <w:rFonts w:ascii="Calibri Light" w:hAnsi="Calibri Light"/>
      <w:sz w:val="20"/>
      <w:szCs w:val="20"/>
    </w:rPr>
  </w:style>
  <w:style w:type="paragraph" w:styleId="FootnoteText">
    <w:name w:val="footnote text"/>
    <w:basedOn w:val="Normal"/>
    <w:link w:val="FootnoteTextChar"/>
    <w:rsid w:val="005733A9"/>
    <w:pPr>
      <w:ind w:firstLine="0"/>
    </w:pPr>
    <w:rPr>
      <w:sz w:val="20"/>
      <w:szCs w:val="20"/>
    </w:rPr>
  </w:style>
  <w:style w:type="character" w:customStyle="1" w:styleId="FootnoteTextChar">
    <w:name w:val="Footnote Text Char"/>
    <w:basedOn w:val="DefaultParagraphFont"/>
    <w:link w:val="FootnoteText"/>
    <w:rsid w:val="005733A9"/>
  </w:style>
  <w:style w:type="character" w:customStyle="1" w:styleId="Heading6Char">
    <w:name w:val="Heading 6 Char"/>
    <w:link w:val="Heading6"/>
    <w:rsid w:val="005733A9"/>
    <w:rPr>
      <w:rFonts w:cs="Arial"/>
      <w:sz w:val="24"/>
      <w:szCs w:val="22"/>
    </w:rPr>
  </w:style>
  <w:style w:type="character" w:customStyle="1" w:styleId="Heading7Char">
    <w:name w:val="Heading 7 Char"/>
    <w:link w:val="Heading7"/>
    <w:rsid w:val="005733A9"/>
    <w:rPr>
      <w:rFonts w:ascii="Times New Roman Bold" w:hAnsi="Times New Roman Bold"/>
      <w:b/>
      <w:sz w:val="24"/>
      <w:szCs w:val="24"/>
    </w:rPr>
  </w:style>
  <w:style w:type="character" w:customStyle="1" w:styleId="Heading8Char">
    <w:name w:val="Heading 8 Char"/>
    <w:link w:val="Heading8"/>
    <w:semiHidden/>
    <w:rsid w:val="005733A9"/>
    <w:rPr>
      <w:rFonts w:ascii="Calibri" w:hAnsi="Calibri"/>
      <w:i/>
      <w:iCs/>
      <w:sz w:val="24"/>
      <w:szCs w:val="24"/>
    </w:rPr>
  </w:style>
  <w:style w:type="character" w:customStyle="1" w:styleId="Heading9Char">
    <w:name w:val="Heading 9 Char"/>
    <w:link w:val="Heading9"/>
    <w:semiHidden/>
    <w:rsid w:val="005733A9"/>
    <w:rPr>
      <w:rFonts w:ascii="Calibri Light" w:hAnsi="Calibri Light"/>
      <w:sz w:val="22"/>
      <w:szCs w:val="22"/>
    </w:rPr>
  </w:style>
  <w:style w:type="paragraph" w:styleId="HTMLAddress">
    <w:name w:val="HTML Address"/>
    <w:basedOn w:val="Normal"/>
    <w:link w:val="HTMLAddressChar"/>
    <w:rsid w:val="005733A9"/>
    <w:rPr>
      <w:i/>
      <w:iCs/>
    </w:rPr>
  </w:style>
  <w:style w:type="character" w:customStyle="1" w:styleId="HTMLAddressChar">
    <w:name w:val="HTML Address Char"/>
    <w:link w:val="HTMLAddress"/>
    <w:rsid w:val="005733A9"/>
    <w:rPr>
      <w:i/>
      <w:iCs/>
      <w:sz w:val="24"/>
      <w:szCs w:val="24"/>
    </w:rPr>
  </w:style>
  <w:style w:type="paragraph" w:styleId="HTMLPreformatted">
    <w:name w:val="HTML Preformatted"/>
    <w:basedOn w:val="Normal"/>
    <w:link w:val="HTMLPreformattedChar"/>
    <w:rsid w:val="005733A9"/>
    <w:rPr>
      <w:rFonts w:ascii="Courier New" w:hAnsi="Courier New" w:cs="Courier New"/>
      <w:sz w:val="20"/>
      <w:szCs w:val="20"/>
    </w:rPr>
  </w:style>
  <w:style w:type="character" w:customStyle="1" w:styleId="HTMLPreformattedChar">
    <w:name w:val="HTML Preformatted Char"/>
    <w:link w:val="HTMLPreformatted"/>
    <w:rsid w:val="005733A9"/>
    <w:rPr>
      <w:rFonts w:ascii="Courier New" w:hAnsi="Courier New" w:cs="Courier New"/>
    </w:rPr>
  </w:style>
  <w:style w:type="paragraph" w:styleId="Index1">
    <w:name w:val="index 1"/>
    <w:basedOn w:val="Normal"/>
    <w:next w:val="Normal"/>
    <w:autoRedefine/>
    <w:rsid w:val="005733A9"/>
    <w:pPr>
      <w:ind w:left="240" w:hanging="240"/>
    </w:pPr>
  </w:style>
  <w:style w:type="paragraph" w:styleId="Index2">
    <w:name w:val="index 2"/>
    <w:basedOn w:val="Normal"/>
    <w:next w:val="Normal"/>
    <w:autoRedefine/>
    <w:rsid w:val="005733A9"/>
    <w:pPr>
      <w:ind w:left="480" w:hanging="240"/>
    </w:pPr>
  </w:style>
  <w:style w:type="paragraph" w:styleId="Index3">
    <w:name w:val="index 3"/>
    <w:basedOn w:val="Normal"/>
    <w:next w:val="Normal"/>
    <w:autoRedefine/>
    <w:rsid w:val="005733A9"/>
    <w:pPr>
      <w:ind w:left="720" w:hanging="240"/>
    </w:pPr>
  </w:style>
  <w:style w:type="paragraph" w:styleId="Index4">
    <w:name w:val="index 4"/>
    <w:basedOn w:val="Normal"/>
    <w:next w:val="Normal"/>
    <w:autoRedefine/>
    <w:rsid w:val="005733A9"/>
    <w:pPr>
      <w:ind w:left="960" w:hanging="240"/>
    </w:pPr>
  </w:style>
  <w:style w:type="paragraph" w:styleId="Index5">
    <w:name w:val="index 5"/>
    <w:basedOn w:val="Normal"/>
    <w:next w:val="Normal"/>
    <w:autoRedefine/>
    <w:rsid w:val="005733A9"/>
    <w:pPr>
      <w:ind w:left="1200" w:hanging="240"/>
    </w:pPr>
  </w:style>
  <w:style w:type="paragraph" w:styleId="Index6">
    <w:name w:val="index 6"/>
    <w:basedOn w:val="Normal"/>
    <w:next w:val="Normal"/>
    <w:autoRedefine/>
    <w:rsid w:val="005733A9"/>
    <w:pPr>
      <w:ind w:left="1440" w:hanging="240"/>
    </w:pPr>
  </w:style>
  <w:style w:type="paragraph" w:styleId="Index7">
    <w:name w:val="index 7"/>
    <w:basedOn w:val="Normal"/>
    <w:next w:val="Normal"/>
    <w:autoRedefine/>
    <w:rsid w:val="005733A9"/>
    <w:pPr>
      <w:ind w:left="1680" w:hanging="240"/>
    </w:pPr>
  </w:style>
  <w:style w:type="paragraph" w:styleId="Index8">
    <w:name w:val="index 8"/>
    <w:basedOn w:val="Normal"/>
    <w:next w:val="Normal"/>
    <w:autoRedefine/>
    <w:rsid w:val="005733A9"/>
    <w:pPr>
      <w:ind w:left="1920" w:hanging="240"/>
    </w:pPr>
  </w:style>
  <w:style w:type="paragraph" w:styleId="Index9">
    <w:name w:val="index 9"/>
    <w:basedOn w:val="Normal"/>
    <w:next w:val="Normal"/>
    <w:autoRedefine/>
    <w:rsid w:val="005733A9"/>
    <w:pPr>
      <w:ind w:left="2160" w:hanging="240"/>
    </w:pPr>
  </w:style>
  <w:style w:type="paragraph" w:styleId="IndexHeading">
    <w:name w:val="index heading"/>
    <w:basedOn w:val="Normal"/>
    <w:next w:val="Index1"/>
    <w:rsid w:val="005733A9"/>
    <w:rPr>
      <w:rFonts w:ascii="Calibri Light" w:hAnsi="Calibri Light"/>
      <w:b/>
      <w:bCs/>
    </w:rPr>
  </w:style>
  <w:style w:type="paragraph" w:styleId="IntenseQuote">
    <w:name w:val="Intense Quote"/>
    <w:basedOn w:val="Normal"/>
    <w:next w:val="Normal"/>
    <w:link w:val="IntenseQuoteChar"/>
    <w:uiPriority w:val="30"/>
    <w:qFormat/>
    <w:rsid w:val="005733A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5733A9"/>
    <w:rPr>
      <w:i/>
      <w:iCs/>
      <w:color w:val="5B9BD5"/>
      <w:sz w:val="24"/>
      <w:szCs w:val="24"/>
    </w:rPr>
  </w:style>
  <w:style w:type="paragraph" w:styleId="List">
    <w:name w:val="List"/>
    <w:basedOn w:val="Normal"/>
    <w:rsid w:val="005733A9"/>
    <w:pPr>
      <w:ind w:left="360" w:hanging="360"/>
      <w:contextualSpacing/>
    </w:pPr>
  </w:style>
  <w:style w:type="paragraph" w:styleId="List2">
    <w:name w:val="List 2"/>
    <w:basedOn w:val="Normal"/>
    <w:rsid w:val="005733A9"/>
    <w:pPr>
      <w:ind w:left="720" w:hanging="360"/>
      <w:contextualSpacing/>
    </w:pPr>
  </w:style>
  <w:style w:type="paragraph" w:styleId="List3">
    <w:name w:val="List 3"/>
    <w:basedOn w:val="Normal"/>
    <w:rsid w:val="005733A9"/>
    <w:pPr>
      <w:ind w:left="1080" w:hanging="360"/>
      <w:contextualSpacing/>
    </w:pPr>
  </w:style>
  <w:style w:type="paragraph" w:styleId="List4">
    <w:name w:val="List 4"/>
    <w:basedOn w:val="Normal"/>
    <w:rsid w:val="005733A9"/>
    <w:pPr>
      <w:ind w:left="1440" w:hanging="360"/>
      <w:contextualSpacing/>
    </w:pPr>
  </w:style>
  <w:style w:type="paragraph" w:styleId="List5">
    <w:name w:val="List 5"/>
    <w:basedOn w:val="Normal"/>
    <w:rsid w:val="005733A9"/>
    <w:pPr>
      <w:ind w:left="1800" w:hanging="360"/>
      <w:contextualSpacing/>
    </w:pPr>
  </w:style>
  <w:style w:type="paragraph" w:styleId="ListBullet">
    <w:name w:val="List Bullet"/>
    <w:basedOn w:val="Normal"/>
    <w:rsid w:val="005733A9"/>
    <w:pPr>
      <w:numPr>
        <w:numId w:val="2"/>
      </w:numPr>
      <w:contextualSpacing/>
    </w:pPr>
  </w:style>
  <w:style w:type="paragraph" w:styleId="ListBullet2">
    <w:name w:val="List Bullet 2"/>
    <w:basedOn w:val="Normal"/>
    <w:rsid w:val="005733A9"/>
    <w:pPr>
      <w:numPr>
        <w:numId w:val="3"/>
      </w:numPr>
      <w:contextualSpacing/>
    </w:pPr>
  </w:style>
  <w:style w:type="paragraph" w:styleId="ListBullet3">
    <w:name w:val="List Bullet 3"/>
    <w:basedOn w:val="Normal"/>
    <w:rsid w:val="005733A9"/>
    <w:pPr>
      <w:numPr>
        <w:numId w:val="4"/>
      </w:numPr>
      <w:contextualSpacing/>
    </w:pPr>
  </w:style>
  <w:style w:type="paragraph" w:styleId="ListBullet4">
    <w:name w:val="List Bullet 4"/>
    <w:basedOn w:val="Normal"/>
    <w:rsid w:val="005733A9"/>
    <w:pPr>
      <w:numPr>
        <w:numId w:val="5"/>
      </w:numPr>
      <w:contextualSpacing/>
    </w:pPr>
  </w:style>
  <w:style w:type="paragraph" w:styleId="ListBullet5">
    <w:name w:val="List Bullet 5"/>
    <w:basedOn w:val="Normal"/>
    <w:rsid w:val="005733A9"/>
    <w:pPr>
      <w:numPr>
        <w:numId w:val="6"/>
      </w:numPr>
      <w:contextualSpacing/>
    </w:pPr>
  </w:style>
  <w:style w:type="paragraph" w:styleId="ListContinue">
    <w:name w:val="List Continue"/>
    <w:basedOn w:val="Normal"/>
    <w:rsid w:val="005733A9"/>
    <w:pPr>
      <w:spacing w:after="120"/>
      <w:ind w:left="360"/>
      <w:contextualSpacing/>
    </w:pPr>
  </w:style>
  <w:style w:type="paragraph" w:styleId="ListContinue2">
    <w:name w:val="List Continue 2"/>
    <w:basedOn w:val="Normal"/>
    <w:rsid w:val="005733A9"/>
    <w:pPr>
      <w:spacing w:after="120"/>
      <w:ind w:left="720"/>
      <w:contextualSpacing/>
    </w:pPr>
  </w:style>
  <w:style w:type="paragraph" w:styleId="ListContinue3">
    <w:name w:val="List Continue 3"/>
    <w:basedOn w:val="Normal"/>
    <w:rsid w:val="005733A9"/>
    <w:pPr>
      <w:spacing w:after="120"/>
      <w:ind w:left="1080"/>
      <w:contextualSpacing/>
    </w:pPr>
  </w:style>
  <w:style w:type="paragraph" w:styleId="ListContinue4">
    <w:name w:val="List Continue 4"/>
    <w:basedOn w:val="Normal"/>
    <w:rsid w:val="005733A9"/>
    <w:pPr>
      <w:spacing w:after="120"/>
      <w:ind w:left="1440"/>
      <w:contextualSpacing/>
    </w:pPr>
  </w:style>
  <w:style w:type="paragraph" w:styleId="ListContinue5">
    <w:name w:val="List Continue 5"/>
    <w:basedOn w:val="Normal"/>
    <w:rsid w:val="005733A9"/>
    <w:pPr>
      <w:spacing w:after="120"/>
      <w:ind w:left="1800"/>
      <w:contextualSpacing/>
    </w:pPr>
  </w:style>
  <w:style w:type="paragraph" w:styleId="ListNumber">
    <w:name w:val="List Number"/>
    <w:basedOn w:val="Normal"/>
    <w:rsid w:val="005733A9"/>
    <w:pPr>
      <w:numPr>
        <w:numId w:val="7"/>
      </w:numPr>
      <w:contextualSpacing/>
    </w:pPr>
  </w:style>
  <w:style w:type="paragraph" w:styleId="ListNumber2">
    <w:name w:val="List Number 2"/>
    <w:basedOn w:val="Normal"/>
    <w:rsid w:val="005733A9"/>
    <w:pPr>
      <w:numPr>
        <w:numId w:val="8"/>
      </w:numPr>
      <w:contextualSpacing/>
    </w:pPr>
  </w:style>
  <w:style w:type="paragraph" w:styleId="ListNumber3">
    <w:name w:val="List Number 3"/>
    <w:basedOn w:val="Normal"/>
    <w:rsid w:val="005733A9"/>
    <w:pPr>
      <w:numPr>
        <w:numId w:val="9"/>
      </w:numPr>
      <w:contextualSpacing/>
    </w:pPr>
  </w:style>
  <w:style w:type="paragraph" w:styleId="ListNumber4">
    <w:name w:val="List Number 4"/>
    <w:basedOn w:val="Normal"/>
    <w:rsid w:val="005733A9"/>
    <w:pPr>
      <w:numPr>
        <w:numId w:val="10"/>
      </w:numPr>
      <w:contextualSpacing/>
    </w:pPr>
  </w:style>
  <w:style w:type="paragraph" w:styleId="ListNumber5">
    <w:name w:val="List Number 5"/>
    <w:basedOn w:val="Normal"/>
    <w:rsid w:val="005733A9"/>
    <w:pPr>
      <w:numPr>
        <w:numId w:val="11"/>
      </w:numPr>
      <w:contextualSpacing/>
    </w:pPr>
  </w:style>
  <w:style w:type="paragraph" w:styleId="ListParagraph">
    <w:name w:val="List Paragraph"/>
    <w:basedOn w:val="Normal"/>
    <w:uiPriority w:val="34"/>
    <w:qFormat/>
    <w:rsid w:val="005733A9"/>
    <w:pPr>
      <w:ind w:left="720"/>
    </w:pPr>
  </w:style>
  <w:style w:type="paragraph" w:styleId="MacroText">
    <w:name w:val="macro"/>
    <w:link w:val="MacroTextChar"/>
    <w:rsid w:val="005733A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5733A9"/>
    <w:rPr>
      <w:rFonts w:ascii="Courier New" w:hAnsi="Courier New" w:cs="Courier New"/>
    </w:rPr>
  </w:style>
  <w:style w:type="paragraph" w:styleId="MessageHeader">
    <w:name w:val="Message Header"/>
    <w:basedOn w:val="Normal"/>
    <w:link w:val="MessageHeaderChar"/>
    <w:rsid w:val="005733A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5733A9"/>
    <w:rPr>
      <w:rFonts w:ascii="Calibri Light" w:hAnsi="Calibri Light"/>
      <w:sz w:val="24"/>
      <w:szCs w:val="24"/>
      <w:shd w:val="pct20" w:color="auto" w:fill="auto"/>
    </w:rPr>
  </w:style>
  <w:style w:type="paragraph" w:styleId="NoSpacing">
    <w:name w:val="No Spacing"/>
    <w:uiPriority w:val="1"/>
    <w:qFormat/>
    <w:rsid w:val="005733A9"/>
    <w:pPr>
      <w:ind w:firstLine="720"/>
      <w:jc w:val="both"/>
    </w:pPr>
    <w:rPr>
      <w:sz w:val="24"/>
      <w:szCs w:val="24"/>
    </w:rPr>
  </w:style>
  <w:style w:type="paragraph" w:styleId="NormalWeb">
    <w:name w:val="Normal (Web)"/>
    <w:basedOn w:val="Normal"/>
    <w:uiPriority w:val="99"/>
    <w:rsid w:val="005733A9"/>
  </w:style>
  <w:style w:type="paragraph" w:styleId="NormalIndent">
    <w:name w:val="Normal Indent"/>
    <w:basedOn w:val="Normal"/>
    <w:rsid w:val="005733A9"/>
    <w:pPr>
      <w:ind w:left="720"/>
    </w:pPr>
  </w:style>
  <w:style w:type="paragraph" w:styleId="NoteHeading">
    <w:name w:val="Note Heading"/>
    <w:basedOn w:val="Normal"/>
    <w:next w:val="Normal"/>
    <w:link w:val="NoteHeadingChar"/>
    <w:rsid w:val="005733A9"/>
  </w:style>
  <w:style w:type="character" w:customStyle="1" w:styleId="NoteHeadingChar">
    <w:name w:val="Note Heading Char"/>
    <w:link w:val="NoteHeading"/>
    <w:rsid w:val="005733A9"/>
    <w:rPr>
      <w:sz w:val="24"/>
      <w:szCs w:val="24"/>
    </w:rPr>
  </w:style>
  <w:style w:type="paragraph" w:styleId="PlainText">
    <w:name w:val="Plain Text"/>
    <w:basedOn w:val="Normal"/>
    <w:link w:val="PlainTextChar"/>
    <w:rsid w:val="005733A9"/>
    <w:rPr>
      <w:rFonts w:ascii="Courier New" w:hAnsi="Courier New" w:cs="Courier New"/>
      <w:sz w:val="20"/>
      <w:szCs w:val="20"/>
    </w:rPr>
  </w:style>
  <w:style w:type="character" w:customStyle="1" w:styleId="PlainTextChar">
    <w:name w:val="Plain Text Char"/>
    <w:link w:val="PlainText"/>
    <w:rsid w:val="005733A9"/>
    <w:rPr>
      <w:rFonts w:ascii="Courier New" w:hAnsi="Courier New" w:cs="Courier New"/>
    </w:rPr>
  </w:style>
  <w:style w:type="paragraph" w:styleId="Quote">
    <w:name w:val="Quote"/>
    <w:basedOn w:val="Normal"/>
    <w:next w:val="Normal"/>
    <w:link w:val="QuoteChar"/>
    <w:uiPriority w:val="29"/>
    <w:qFormat/>
    <w:rsid w:val="003A74FE"/>
    <w:pPr>
      <w:spacing w:before="200" w:after="160"/>
      <w:ind w:left="864" w:right="864"/>
      <w:jc w:val="center"/>
    </w:pPr>
    <w:rPr>
      <w:i/>
      <w:iCs/>
      <w:color w:val="000000" w:themeColor="text1"/>
    </w:rPr>
  </w:style>
  <w:style w:type="character" w:customStyle="1" w:styleId="QuoteChar">
    <w:name w:val="Quote Char"/>
    <w:link w:val="Quote"/>
    <w:uiPriority w:val="29"/>
    <w:rsid w:val="003A74FE"/>
    <w:rPr>
      <w:i/>
      <w:iCs/>
      <w:color w:val="000000" w:themeColor="text1"/>
      <w:sz w:val="24"/>
      <w:szCs w:val="24"/>
    </w:rPr>
  </w:style>
  <w:style w:type="paragraph" w:styleId="Salutation">
    <w:name w:val="Salutation"/>
    <w:basedOn w:val="Normal"/>
    <w:next w:val="Normal"/>
    <w:link w:val="SalutationChar"/>
    <w:rsid w:val="005733A9"/>
  </w:style>
  <w:style w:type="character" w:customStyle="1" w:styleId="SalutationChar">
    <w:name w:val="Salutation Char"/>
    <w:link w:val="Salutation"/>
    <w:rsid w:val="005733A9"/>
    <w:rPr>
      <w:sz w:val="24"/>
      <w:szCs w:val="24"/>
    </w:rPr>
  </w:style>
  <w:style w:type="paragraph" w:styleId="Signature">
    <w:name w:val="Signature"/>
    <w:basedOn w:val="Normal"/>
    <w:link w:val="SignatureChar"/>
    <w:rsid w:val="005733A9"/>
    <w:pPr>
      <w:ind w:left="4320"/>
    </w:pPr>
  </w:style>
  <w:style w:type="character" w:customStyle="1" w:styleId="SignatureChar">
    <w:name w:val="Signature Char"/>
    <w:link w:val="Signature"/>
    <w:rsid w:val="005733A9"/>
    <w:rPr>
      <w:sz w:val="24"/>
      <w:szCs w:val="24"/>
    </w:rPr>
  </w:style>
  <w:style w:type="paragraph" w:styleId="Subtitle">
    <w:name w:val="Subtitle"/>
    <w:basedOn w:val="Normal"/>
    <w:next w:val="Normal"/>
    <w:link w:val="SubtitleChar"/>
    <w:qFormat/>
    <w:rsid w:val="005733A9"/>
    <w:pPr>
      <w:spacing w:after="60"/>
      <w:jc w:val="center"/>
      <w:outlineLvl w:val="1"/>
    </w:pPr>
    <w:rPr>
      <w:rFonts w:ascii="Calibri Light" w:hAnsi="Calibri Light"/>
    </w:rPr>
  </w:style>
  <w:style w:type="character" w:customStyle="1" w:styleId="SubtitleChar">
    <w:name w:val="Subtitle Char"/>
    <w:link w:val="Subtitle"/>
    <w:rsid w:val="005733A9"/>
    <w:rPr>
      <w:rFonts w:ascii="Calibri Light" w:hAnsi="Calibri Light"/>
      <w:sz w:val="24"/>
      <w:szCs w:val="24"/>
    </w:rPr>
  </w:style>
  <w:style w:type="paragraph" w:styleId="TableofAuthorities">
    <w:name w:val="table of authorities"/>
    <w:basedOn w:val="Normal"/>
    <w:next w:val="Normal"/>
    <w:rsid w:val="005733A9"/>
    <w:pPr>
      <w:ind w:left="240" w:hanging="240"/>
    </w:pPr>
  </w:style>
  <w:style w:type="paragraph" w:styleId="Title">
    <w:name w:val="Title"/>
    <w:basedOn w:val="Normal"/>
    <w:next w:val="Normal"/>
    <w:link w:val="TitleChar"/>
    <w:rsid w:val="005733A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5733A9"/>
    <w:rPr>
      <w:rFonts w:ascii="Calibri Light" w:hAnsi="Calibri Light"/>
      <w:b/>
      <w:bCs/>
      <w:kern w:val="28"/>
      <w:sz w:val="32"/>
      <w:szCs w:val="32"/>
    </w:rPr>
  </w:style>
  <w:style w:type="paragraph" w:styleId="TOAHeading">
    <w:name w:val="toa heading"/>
    <w:basedOn w:val="Normal"/>
    <w:next w:val="Normal"/>
    <w:rsid w:val="005733A9"/>
    <w:pPr>
      <w:spacing w:before="120"/>
    </w:pPr>
    <w:rPr>
      <w:rFonts w:ascii="Calibri Light" w:hAnsi="Calibri Light"/>
      <w:b/>
      <w:bCs/>
    </w:rPr>
  </w:style>
  <w:style w:type="paragraph" w:styleId="TOC5">
    <w:name w:val="toc 5"/>
    <w:basedOn w:val="Normal"/>
    <w:next w:val="Normal"/>
    <w:autoRedefine/>
    <w:uiPriority w:val="39"/>
    <w:rsid w:val="005733A9"/>
    <w:pPr>
      <w:ind w:left="2880" w:hanging="864"/>
    </w:pPr>
    <w:rPr>
      <w:b/>
    </w:rPr>
  </w:style>
  <w:style w:type="paragraph" w:styleId="TOC6">
    <w:name w:val="toc 6"/>
    <w:basedOn w:val="Normal"/>
    <w:next w:val="Normal"/>
    <w:autoRedefine/>
    <w:uiPriority w:val="39"/>
    <w:rsid w:val="005733A9"/>
    <w:pPr>
      <w:ind w:left="1224" w:hanging="720"/>
    </w:pPr>
    <w:rPr>
      <w:b/>
    </w:rPr>
  </w:style>
  <w:style w:type="paragraph" w:styleId="TOC7">
    <w:name w:val="toc 7"/>
    <w:basedOn w:val="Normal"/>
    <w:next w:val="Normal"/>
    <w:autoRedefine/>
    <w:uiPriority w:val="39"/>
    <w:rsid w:val="005733A9"/>
    <w:pPr>
      <w:ind w:left="1728" w:hanging="720"/>
    </w:pPr>
    <w:rPr>
      <w:b/>
    </w:rPr>
  </w:style>
  <w:style w:type="paragraph" w:styleId="TOC8">
    <w:name w:val="toc 8"/>
    <w:basedOn w:val="Normal"/>
    <w:next w:val="Normal"/>
    <w:autoRedefine/>
    <w:uiPriority w:val="39"/>
    <w:rsid w:val="005733A9"/>
    <w:pPr>
      <w:ind w:left="1680"/>
    </w:pPr>
  </w:style>
  <w:style w:type="paragraph" w:styleId="TOC9">
    <w:name w:val="toc 9"/>
    <w:basedOn w:val="Normal"/>
    <w:next w:val="Normal"/>
    <w:autoRedefine/>
    <w:uiPriority w:val="39"/>
    <w:rsid w:val="005733A9"/>
    <w:pPr>
      <w:ind w:left="1920"/>
    </w:pPr>
  </w:style>
  <w:style w:type="paragraph" w:styleId="TOCHeading">
    <w:name w:val="TOC Heading"/>
    <w:basedOn w:val="Heading1"/>
    <w:next w:val="Normal"/>
    <w:uiPriority w:val="39"/>
    <w:semiHidden/>
    <w:unhideWhenUsed/>
    <w:qFormat/>
    <w:rsid w:val="005733A9"/>
    <w:pPr>
      <w:pageBreakBefore w:val="0"/>
      <w:spacing w:before="240" w:after="60"/>
      <w:ind w:firstLine="720"/>
      <w:jc w:val="both"/>
      <w:outlineLvl w:val="9"/>
    </w:pPr>
    <w:rPr>
      <w:rFonts w:ascii="Calibri Light" w:hAnsi="Calibri Light" w:cs="Times New Roman"/>
      <w:caps w:val="0"/>
      <w:kern w:val="32"/>
      <w:sz w:val="32"/>
      <w:szCs w:val="32"/>
    </w:rPr>
  </w:style>
  <w:style w:type="paragraph" w:customStyle="1" w:styleId="TitlePage">
    <w:name w:val="Title Page"/>
    <w:basedOn w:val="Heading"/>
    <w:next w:val="Normal"/>
    <w:rsid w:val="005733A9"/>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5733A9"/>
    <w:pPr>
      <w:spacing w:after="0"/>
    </w:pPr>
    <w:rPr>
      <w:color w:val="FFFFFF" w:themeColor="background1"/>
      <w:sz w:val="2"/>
    </w:rPr>
  </w:style>
  <w:style w:type="paragraph" w:customStyle="1" w:styleId="AbstractHeading">
    <w:name w:val="Abstract Heading"/>
    <w:basedOn w:val="TitlePage"/>
    <w:rsid w:val="005733A9"/>
    <w:pPr>
      <w:pageBreakBefore/>
    </w:pPr>
  </w:style>
  <w:style w:type="character" w:customStyle="1" w:styleId="FooterChar">
    <w:name w:val="Footer Char"/>
    <w:basedOn w:val="DefaultParagraphFont"/>
    <w:link w:val="Footer"/>
    <w:uiPriority w:val="99"/>
    <w:rsid w:val="005733A9"/>
    <w:rPr>
      <w:sz w:val="24"/>
      <w:szCs w:val="24"/>
    </w:rPr>
  </w:style>
  <w:style w:type="paragraph" w:customStyle="1" w:styleId="NoIndent">
    <w:name w:val="No Indent"/>
    <w:basedOn w:val="Normal"/>
    <w:qFormat/>
    <w:rsid w:val="005733A9"/>
    <w:pPr>
      <w:ind w:firstLine="0"/>
      <w:jc w:val="center"/>
    </w:pPr>
    <w:rPr>
      <w:noProof/>
    </w:rPr>
  </w:style>
  <w:style w:type="character" w:styleId="PlaceholderText">
    <w:name w:val="Placeholder Text"/>
    <w:basedOn w:val="DefaultParagraphFont"/>
    <w:uiPriority w:val="99"/>
    <w:semiHidden/>
    <w:rsid w:val="005733A9"/>
    <w:rPr>
      <w:color w:val="808080"/>
    </w:rPr>
  </w:style>
  <w:style w:type="character" w:customStyle="1" w:styleId="TitleHeading">
    <w:name w:val="Title Heading"/>
    <w:basedOn w:val="BodyTextChar"/>
    <w:uiPriority w:val="1"/>
    <w:rsid w:val="005733A9"/>
    <w:rPr>
      <w:rFonts w:ascii="Times New Roman" w:hAnsi="Times New Roman"/>
      <w:b w:val="0"/>
      <w:caps/>
      <w:smallCaps w:val="0"/>
      <w:sz w:val="24"/>
      <w:szCs w:val="24"/>
    </w:rPr>
  </w:style>
  <w:style w:type="paragraph" w:customStyle="1" w:styleId="TableofContentsHeading">
    <w:name w:val="Table of Contents Heading"/>
    <w:basedOn w:val="Preliminary"/>
    <w:rsid w:val="005733A9"/>
  </w:style>
  <w:style w:type="paragraph" w:customStyle="1" w:styleId="HeadingNoTab">
    <w:name w:val="Heading No Tab"/>
    <w:basedOn w:val="Heading"/>
    <w:rsid w:val="005733A9"/>
  </w:style>
  <w:style w:type="paragraph" w:customStyle="1" w:styleId="CaptionDescription">
    <w:name w:val="Caption Description"/>
    <w:basedOn w:val="NoIndent"/>
    <w:next w:val="Normal"/>
    <w:qFormat/>
    <w:rsid w:val="005733A9"/>
    <w:rPr>
      <w:b/>
      <w:sz w:val="20"/>
    </w:rPr>
  </w:style>
  <w:style w:type="paragraph" w:customStyle="1" w:styleId="EndNoteBibliographyTitle">
    <w:name w:val="EndNote Bibliography Title"/>
    <w:basedOn w:val="Normal"/>
    <w:link w:val="EndNoteBibliographyTitleChar"/>
    <w:rsid w:val="005733A9"/>
    <w:pPr>
      <w:jc w:val="center"/>
    </w:pPr>
    <w:rPr>
      <w:noProof/>
    </w:rPr>
  </w:style>
  <w:style w:type="character" w:customStyle="1" w:styleId="EndNoteBibliographyTitleChar">
    <w:name w:val="EndNote Bibliography Title Char"/>
    <w:basedOn w:val="DefaultParagraphFont"/>
    <w:link w:val="EndNoteBibliographyTitle"/>
    <w:rsid w:val="005733A9"/>
    <w:rPr>
      <w:noProof/>
      <w:sz w:val="24"/>
      <w:szCs w:val="24"/>
    </w:rPr>
  </w:style>
  <w:style w:type="paragraph" w:customStyle="1" w:styleId="EndNoteBibliography">
    <w:name w:val="EndNote Bibliography"/>
    <w:basedOn w:val="Normal"/>
    <w:link w:val="EndNoteBibliographyChar"/>
    <w:rsid w:val="005733A9"/>
    <w:pPr>
      <w:spacing w:line="240" w:lineRule="auto"/>
    </w:pPr>
    <w:rPr>
      <w:noProof/>
    </w:rPr>
  </w:style>
  <w:style w:type="character" w:customStyle="1" w:styleId="EndNoteBibliographyChar">
    <w:name w:val="EndNote Bibliography Char"/>
    <w:basedOn w:val="DefaultParagraphFont"/>
    <w:link w:val="EndNoteBibliography"/>
    <w:rsid w:val="005733A9"/>
    <w:rPr>
      <w:noProof/>
      <w:sz w:val="24"/>
      <w:szCs w:val="24"/>
    </w:rPr>
  </w:style>
  <w:style w:type="paragraph" w:customStyle="1" w:styleId="AppSection">
    <w:name w:val="App Section"/>
    <w:basedOn w:val="Normal"/>
    <w:next w:val="Normal"/>
    <w:rsid w:val="005733A9"/>
    <w:pPr>
      <w:keepNext/>
      <w:numPr>
        <w:ilvl w:val="5"/>
        <w:numId w:val="1"/>
      </w:numPr>
      <w:spacing w:before="960" w:after="480"/>
      <w:jc w:val="center"/>
      <w:outlineLvl w:val="1"/>
    </w:pPr>
    <w:rPr>
      <w:b/>
    </w:rPr>
  </w:style>
  <w:style w:type="paragraph" w:customStyle="1" w:styleId="AppSubsection">
    <w:name w:val="App Subsection"/>
    <w:basedOn w:val="AppSection"/>
    <w:next w:val="Normal"/>
    <w:rsid w:val="005733A9"/>
    <w:pPr>
      <w:numPr>
        <w:ilvl w:val="6"/>
      </w:numPr>
      <w:spacing w:before="480"/>
      <w:jc w:val="left"/>
      <w:outlineLvl w:val="2"/>
    </w:pPr>
  </w:style>
  <w:style w:type="paragraph" w:customStyle="1" w:styleId="Appendix">
    <w:name w:val="Appendix"/>
    <w:basedOn w:val="Normal"/>
    <w:next w:val="Normal"/>
    <w:qFormat/>
    <w:rsid w:val="00A508CE"/>
    <w:pPr>
      <w:keepNext/>
      <w:pageBreakBefore/>
      <w:spacing w:before="240"/>
      <w:ind w:firstLine="0"/>
      <w:jc w:val="center"/>
      <w:outlineLvl w:val="0"/>
    </w:pPr>
    <w:rPr>
      <w:rFonts w:ascii="Times New Roman Bold" w:hAnsi="Times New Roman Bold"/>
      <w:b/>
      <w:caps/>
    </w:rPr>
  </w:style>
  <w:style w:type="paragraph" w:customStyle="1" w:styleId="PreliminaryBookmarks">
    <w:name w:val="Preliminary Bookmarks"/>
    <w:basedOn w:val="Heading1"/>
    <w:qFormat/>
    <w:rsid w:val="005733A9"/>
    <w:pPr>
      <w:pageBreakBefore w:val="0"/>
      <w:spacing w:after="0" w:line="240" w:lineRule="auto"/>
    </w:pPr>
    <w:rPr>
      <w:b w:val="0"/>
      <w:color w:val="FFFFFF" w:themeColor="background1"/>
      <w:sz w:val="2"/>
    </w:rPr>
  </w:style>
  <w:style w:type="paragraph" w:customStyle="1" w:styleId="PrelminaryBold">
    <w:name w:val="Prelminary Bold"/>
    <w:basedOn w:val="Normal"/>
    <w:qFormat/>
    <w:rsid w:val="005733A9"/>
    <w:pPr>
      <w:spacing w:line="240" w:lineRule="auto"/>
      <w:ind w:firstLine="0"/>
      <w:jc w:val="center"/>
    </w:pPr>
    <w:rPr>
      <w:b/>
    </w:rPr>
  </w:style>
  <w:style w:type="paragraph" w:customStyle="1" w:styleId="PreliminaryNormal">
    <w:name w:val="Preliminary Normal"/>
    <w:basedOn w:val="Normal"/>
    <w:qFormat/>
    <w:rsid w:val="005733A9"/>
    <w:pPr>
      <w:spacing w:line="240" w:lineRule="auto"/>
      <w:ind w:firstLine="0"/>
      <w:jc w:val="center"/>
    </w:pPr>
  </w:style>
  <w:style w:type="paragraph" w:customStyle="1" w:styleId="PreliminaryCaps">
    <w:name w:val="Preliminary Caps"/>
    <w:basedOn w:val="Normal"/>
    <w:qFormat/>
    <w:rsid w:val="005733A9"/>
    <w:pPr>
      <w:ind w:firstLine="0"/>
      <w:jc w:val="center"/>
    </w:pPr>
  </w:style>
  <w:style w:type="character" w:styleId="FootnoteReference">
    <w:name w:val="footnote reference"/>
    <w:basedOn w:val="DefaultParagraphFont"/>
    <w:rsid w:val="005733A9"/>
    <w:rPr>
      <w:vertAlign w:val="superscript"/>
    </w:rPr>
  </w:style>
  <w:style w:type="paragraph" w:customStyle="1" w:styleId="Abstract">
    <w:name w:val="Abstract"/>
    <w:basedOn w:val="Normal"/>
    <w:qFormat/>
    <w:rsid w:val="005E7F4A"/>
    <w:pPr>
      <w:spacing w:line="240" w:lineRule="auto"/>
    </w:pPr>
  </w:style>
  <w:style w:type="character" w:styleId="CommentReference">
    <w:name w:val="annotation reference"/>
    <w:basedOn w:val="DefaultParagraphFont"/>
    <w:uiPriority w:val="99"/>
    <w:unhideWhenUsed/>
    <w:rsid w:val="00A52D14"/>
    <w:rPr>
      <w:sz w:val="16"/>
      <w:szCs w:val="16"/>
    </w:rPr>
  </w:style>
  <w:style w:type="character" w:styleId="UnresolvedMention">
    <w:name w:val="Unresolved Mention"/>
    <w:basedOn w:val="DefaultParagraphFont"/>
    <w:uiPriority w:val="99"/>
    <w:semiHidden/>
    <w:unhideWhenUsed/>
    <w:rsid w:val="00A52D14"/>
    <w:rPr>
      <w:color w:val="605E5C"/>
      <w:shd w:val="clear" w:color="auto" w:fill="E1DFDD"/>
    </w:rPr>
  </w:style>
  <w:style w:type="character" w:customStyle="1" w:styleId="cf01">
    <w:name w:val="cf01"/>
    <w:basedOn w:val="DefaultParagraphFont"/>
    <w:rsid w:val="00A52D14"/>
    <w:rPr>
      <w:rFonts w:ascii="Segoe UI" w:hAnsi="Segoe UI" w:cs="Segoe UI" w:hint="default"/>
      <w:sz w:val="18"/>
      <w:szCs w:val="18"/>
    </w:rPr>
  </w:style>
  <w:style w:type="table" w:customStyle="1" w:styleId="TableGrid1">
    <w:name w:val="Table Grid1"/>
    <w:basedOn w:val="TableNormal"/>
    <w:next w:val="TableGrid"/>
    <w:uiPriority w:val="39"/>
    <w:rsid w:val="00BF2317"/>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127B7"/>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0F448C"/>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F13466"/>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363987954">
      <w:bodyDiv w:val="1"/>
      <w:marLeft w:val="0"/>
      <w:marRight w:val="0"/>
      <w:marTop w:val="0"/>
      <w:marBottom w:val="0"/>
      <w:divBdr>
        <w:top w:val="none" w:sz="0" w:space="0" w:color="auto"/>
        <w:left w:val="none" w:sz="0" w:space="0" w:color="auto"/>
        <w:bottom w:val="none" w:sz="0" w:space="0" w:color="auto"/>
        <w:right w:val="none" w:sz="0" w:space="0" w:color="auto"/>
      </w:divBdr>
    </w:div>
    <w:div w:id="815873303">
      <w:bodyDiv w:val="1"/>
      <w:marLeft w:val="0"/>
      <w:marRight w:val="0"/>
      <w:marTop w:val="0"/>
      <w:marBottom w:val="0"/>
      <w:divBdr>
        <w:top w:val="none" w:sz="0" w:space="0" w:color="auto"/>
        <w:left w:val="none" w:sz="0" w:space="0" w:color="auto"/>
        <w:bottom w:val="none" w:sz="0" w:space="0" w:color="auto"/>
        <w:right w:val="none" w:sz="0" w:space="0" w:color="auto"/>
      </w:divBdr>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1.png"/><Relationship Id="rId29" Type="http://schemas.openxmlformats.org/officeDocument/2006/relationships/image" Target="media/image14.png"/><Relationship Id="rId11" Type="http://schemas.openxmlformats.org/officeDocument/2006/relationships/comments" Target="comments.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image" Target="media/image46.png"/><Relationship Id="rId19" Type="http://schemas.openxmlformats.org/officeDocument/2006/relationships/image" Target="media/image4.png"/><Relationship Id="rId14" Type="http://schemas.microsoft.com/office/2018/08/relationships/commentsExtensible" Target="commentsExtensible.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36.png"/><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1.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3.png"/><Relationship Id="rId39"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0977981551CD348BE6A3D1949551036" ma:contentTypeVersion="0" ma:contentTypeDescription="Create a new document." ma:contentTypeScope="" ma:versionID="bb2ddc408b99947fd129d150370e5367">
  <xsd:schema xmlns:xsd="http://www.w3.org/2001/XMLSchema" xmlns:xs="http://www.w3.org/2001/XMLSchema" xmlns:p="http://schemas.microsoft.com/office/2006/metadata/properties" targetNamespace="http://schemas.microsoft.com/office/2006/metadata/properties" ma:root="true" ma:fieldsID="647521b2411e21a27f8f9996214c8b73">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F0323B9-367A-4D32-8E82-277A14F0616C}">
  <ds:schemaRefs>
    <ds:schemaRef ds:uri="http://schemas.openxmlformats.org/officeDocument/2006/bibliography"/>
  </ds:schemaRefs>
</ds:datastoreItem>
</file>

<file path=customXml/itemProps2.xml><?xml version="1.0" encoding="utf-8"?>
<ds:datastoreItem xmlns:ds="http://schemas.openxmlformats.org/officeDocument/2006/customXml" ds:itemID="{FCE4DAF9-2C77-44D8-B20A-9514F2B7386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B94342D-73C4-4FC9-8D1C-C7C05397DA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3B2D2300-E543-4728-997C-BFBCE5C5F44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18</TotalTime>
  <Pages>142</Pages>
  <Words>174896</Words>
  <Characters>996908</Characters>
  <Application>Microsoft Office Word</Application>
  <DocSecurity>0</DocSecurity>
  <Lines>8307</Lines>
  <Paragraphs>2338</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1169466</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h McAllister-Erickson</dc:creator>
  <cp:keywords/>
  <dc:description/>
  <cp:lastModifiedBy>Hannah Clipp</cp:lastModifiedBy>
  <cp:revision>91</cp:revision>
  <cp:lastPrinted>2005-09-30T13:41:00Z</cp:lastPrinted>
  <dcterms:created xsi:type="dcterms:W3CDTF">2023-06-04T19:39:00Z</dcterms:created>
  <dcterms:modified xsi:type="dcterms:W3CDTF">2023-06-21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1ffc7-6bb3-3765-94c3-88607a6e8ddc</vt:lpwstr>
  </property>
  <property fmtid="{D5CDD505-2E9C-101B-9397-08002B2CF9AE}" pid="24" name="Mendeley Citation Style_1">
    <vt:lpwstr>http://www.zotero.org/styles/apa</vt:lpwstr>
  </property>
  <property fmtid="{D5CDD505-2E9C-101B-9397-08002B2CF9AE}" pid="25" name="FileId">
    <vt:lpwstr>847114</vt:lpwstr>
  </property>
  <property fmtid="{D5CDD505-2E9C-101B-9397-08002B2CF9AE}" pid="26" name="InsertAsFootnote">
    <vt:lpwstr>False</vt:lpwstr>
  </property>
  <property fmtid="{D5CDD505-2E9C-101B-9397-08002B2CF9AE}" pid="27" name="ProjectId">
    <vt:lpwstr>-1</vt:lpwstr>
  </property>
  <property fmtid="{D5CDD505-2E9C-101B-9397-08002B2CF9AE}" pid="28" name="StyleId">
    <vt:lpwstr>http://www.zotero.org/styles/vancouver</vt:lpwstr>
  </property>
  <property fmtid="{D5CDD505-2E9C-101B-9397-08002B2CF9AE}" pid="29" name="ContentTypeId">
    <vt:lpwstr>0x01010040977981551CD348BE6A3D1949551036</vt:lpwstr>
  </property>
</Properties>
</file>